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61B62E" w14:textId="55D67498" w:rsidR="00713A5F" w:rsidRPr="00A3470D" w:rsidRDefault="1B2E0D29" w:rsidP="1B2E0D29">
      <w:pPr>
        <w:jc w:val="both"/>
        <w:rPr>
          <w:b/>
          <w:bCs/>
          <w:sz w:val="24"/>
          <w:szCs w:val="24"/>
        </w:rPr>
      </w:pPr>
      <w:bookmarkStart w:id="0" w:name="_GoBack"/>
      <w:bookmarkEnd w:id="0"/>
      <w:r w:rsidRPr="00A3470D">
        <w:rPr>
          <w:b/>
          <w:bCs/>
          <w:sz w:val="24"/>
          <w:szCs w:val="24"/>
        </w:rPr>
        <w:t xml:space="preserve">Stop smoking practitioner consensus on barriers and facilitators to smoking cessation in pregnancy and how to address these: A modified Delphi survey </w:t>
      </w:r>
    </w:p>
    <w:p w14:paraId="0F61B62F" w14:textId="20E6A3DC" w:rsidR="00713A5F" w:rsidRPr="00A3470D" w:rsidRDefault="00713A5F" w:rsidP="00713A5F">
      <w:pPr>
        <w:jc w:val="both"/>
      </w:pPr>
    </w:p>
    <w:p w14:paraId="7A520BC9" w14:textId="77777777" w:rsidR="00971B9F" w:rsidRPr="00A3470D" w:rsidRDefault="00971B9F" w:rsidP="00971B9F">
      <w:pPr>
        <w:spacing w:line="480" w:lineRule="auto"/>
        <w:jc w:val="both"/>
        <w:rPr>
          <w:b/>
        </w:rPr>
      </w:pPr>
      <w:r w:rsidRPr="00A3470D">
        <w:rPr>
          <w:b/>
        </w:rPr>
        <w:t xml:space="preserve">Abstract </w:t>
      </w:r>
    </w:p>
    <w:p w14:paraId="389B292A" w14:textId="77777777" w:rsidR="00971B9F" w:rsidRPr="00A3470D" w:rsidRDefault="00971B9F" w:rsidP="00971B9F">
      <w:pPr>
        <w:spacing w:line="480" w:lineRule="auto"/>
        <w:jc w:val="both"/>
        <w:rPr>
          <w:b/>
        </w:rPr>
      </w:pPr>
      <w:r w:rsidRPr="00A3470D">
        <w:rPr>
          <w:b/>
        </w:rPr>
        <w:t>Introduction</w:t>
      </w:r>
    </w:p>
    <w:p w14:paraId="3386EF93" w14:textId="3E2EECB5" w:rsidR="00971B9F" w:rsidRPr="00A3470D" w:rsidRDefault="00971B9F" w:rsidP="00971B9F">
      <w:pPr>
        <w:spacing w:line="480" w:lineRule="auto"/>
        <w:jc w:val="both"/>
      </w:pPr>
      <w:r w:rsidRPr="00A3470D">
        <w:t xml:space="preserve">Pregnant women can experience barriers and facilitators towards achieving smoking cessation. We sought consensus from smoking cessation practitioners on how influential pre-identified </w:t>
      </w:r>
      <w:r w:rsidR="006E4C02" w:rsidRPr="00A3470D">
        <w:t>b</w:t>
      </w:r>
      <w:r w:rsidR="003F6717" w:rsidRPr="00A3470D">
        <w:t>arriers and facilitators</w:t>
      </w:r>
      <w:r w:rsidRPr="00A3470D">
        <w:t xml:space="preserve"> can be on pregnant women’s smoking behaviour, and how difficult these might be</w:t>
      </w:r>
      <w:r w:rsidR="006E4C02" w:rsidRPr="00A3470D">
        <w:t xml:space="preserve"> to manage</w:t>
      </w:r>
      <w:r w:rsidRPr="00A3470D">
        <w:t xml:space="preserve">. Suggestions for techniques that could help overcome </w:t>
      </w:r>
      <w:r w:rsidR="002A3D6D" w:rsidRPr="00A3470D">
        <w:t xml:space="preserve">the barriers </w:t>
      </w:r>
      <w:r w:rsidRPr="00A3470D">
        <w:t xml:space="preserve">or enhance </w:t>
      </w:r>
      <w:r w:rsidR="002A3D6D" w:rsidRPr="00A3470D">
        <w:t>the</w:t>
      </w:r>
      <w:r w:rsidR="003F6717" w:rsidRPr="00A3470D">
        <w:t xml:space="preserve"> facilitators</w:t>
      </w:r>
      <w:r w:rsidRPr="00A3470D">
        <w:t xml:space="preserve"> were elicited and consensus sought on the appropriateness for their use in practice. </w:t>
      </w:r>
    </w:p>
    <w:p w14:paraId="5AA1A089" w14:textId="77777777" w:rsidR="00971B9F" w:rsidRPr="00A3470D" w:rsidRDefault="00971B9F" w:rsidP="00971B9F">
      <w:pPr>
        <w:spacing w:line="480" w:lineRule="auto"/>
        <w:jc w:val="both"/>
        <w:rPr>
          <w:b/>
        </w:rPr>
      </w:pPr>
      <w:r w:rsidRPr="00A3470D">
        <w:rPr>
          <w:b/>
        </w:rPr>
        <w:t>Methods</w:t>
      </w:r>
    </w:p>
    <w:p w14:paraId="46C80E4F" w14:textId="18F9E64C" w:rsidR="00971B9F" w:rsidRPr="00A3470D" w:rsidRDefault="00971B9F" w:rsidP="00971B9F">
      <w:pPr>
        <w:spacing w:line="480" w:lineRule="auto"/>
        <w:jc w:val="both"/>
      </w:pPr>
      <w:r w:rsidRPr="00A3470D">
        <w:t xml:space="preserve">Forty-four practitioners who provided cessation support to pregnant women completed a three-round modified Delphi survey. Round one sought consensus on the ‘influence’ and ‘difficulty’ of the </w:t>
      </w:r>
      <w:r w:rsidR="006E4C02" w:rsidRPr="00A3470D">
        <w:t>b</w:t>
      </w:r>
      <w:r w:rsidR="003F6717" w:rsidRPr="00A3470D">
        <w:t>arriers and facilitators</w:t>
      </w:r>
      <w:r w:rsidRPr="00A3470D">
        <w:t xml:space="preserve">, and gathered respondents’ suggestions on ways to address these. Rounds two and three sought further consensus </w:t>
      </w:r>
      <w:r w:rsidR="006E4C02" w:rsidRPr="00A3470D">
        <w:t>on the b</w:t>
      </w:r>
      <w:r w:rsidR="003F6717" w:rsidRPr="00A3470D">
        <w:t>arriers and facilitators</w:t>
      </w:r>
      <w:r w:rsidRPr="00A3470D">
        <w:t xml:space="preserve"> and on ‘appropriateness’ of the respondent-suggested techniques. The techniques were coded for behaviour change techniques (BCTs) content using existing taxonomies.</w:t>
      </w:r>
    </w:p>
    <w:p w14:paraId="03D9CB7D" w14:textId="77777777" w:rsidR="00971B9F" w:rsidRPr="00A3470D" w:rsidRDefault="00971B9F" w:rsidP="00971B9F">
      <w:pPr>
        <w:spacing w:line="480" w:lineRule="auto"/>
        <w:jc w:val="both"/>
        <w:rPr>
          <w:b/>
        </w:rPr>
      </w:pPr>
      <w:r w:rsidRPr="00A3470D">
        <w:rPr>
          <w:b/>
        </w:rPr>
        <w:t>Results</w:t>
      </w:r>
    </w:p>
    <w:p w14:paraId="55602545" w14:textId="621CC4CC" w:rsidR="00971B9F" w:rsidRPr="00A3470D" w:rsidRDefault="00490476" w:rsidP="00971B9F">
      <w:pPr>
        <w:spacing w:line="480" w:lineRule="auto"/>
        <w:jc w:val="both"/>
      </w:pPr>
      <w:r w:rsidRPr="00A3470D">
        <w:t>B</w:t>
      </w:r>
      <w:r w:rsidR="003F6717" w:rsidRPr="00A3470D">
        <w:t>arriers and facilitators</w:t>
      </w:r>
      <w:r w:rsidR="00971B9F" w:rsidRPr="00A3470D">
        <w:t xml:space="preserve"> considered </w:t>
      </w:r>
      <w:r w:rsidR="003B743D" w:rsidRPr="00A3470D">
        <w:t xml:space="preserve">to be </w:t>
      </w:r>
      <w:r w:rsidR="00971B9F" w:rsidRPr="00A3470D">
        <w:t xml:space="preserve">the most </w:t>
      </w:r>
      <w:r w:rsidR="003B743D" w:rsidRPr="00A3470D">
        <w:t>important</w:t>
      </w:r>
      <w:r w:rsidR="00971B9F" w:rsidRPr="00A3470D">
        <w:t xml:space="preserve"> mainly related to </w:t>
      </w:r>
      <w:r w:rsidR="003B743D" w:rsidRPr="00A3470D">
        <w:t>the i</w:t>
      </w:r>
      <w:r w:rsidR="00971B9F" w:rsidRPr="00A3470D">
        <w:t xml:space="preserve">nfluence </w:t>
      </w:r>
      <w:r w:rsidR="003B743D" w:rsidRPr="00A3470D">
        <w:t>of significant others</w:t>
      </w:r>
      <w:r w:rsidR="00971B9F" w:rsidRPr="00A3470D">
        <w:t xml:space="preserve"> and </w:t>
      </w:r>
      <w:r w:rsidR="003B743D" w:rsidRPr="00A3470D">
        <w:t xml:space="preserve">the women’s </w:t>
      </w:r>
      <w:r w:rsidR="003E47F2" w:rsidRPr="00A3470D">
        <w:t>m</w:t>
      </w:r>
      <w:r w:rsidR="00971B9F" w:rsidRPr="00A3470D">
        <w:t xml:space="preserve">otivation &amp; self-efficacy. </w:t>
      </w:r>
      <w:r w:rsidR="00B9690D" w:rsidRPr="00A3470D">
        <w:t>Having a supportive partne</w:t>
      </w:r>
      <w:r w:rsidR="006526A9" w:rsidRPr="00A3470D">
        <w:t>r</w:t>
      </w:r>
      <w:r w:rsidR="00B9690D" w:rsidRPr="00A3470D">
        <w:t xml:space="preserve"> was considered the most</w:t>
      </w:r>
      <w:r w:rsidR="006526A9" w:rsidRPr="00A3470D">
        <w:t xml:space="preserve"> influential, whereas </w:t>
      </w:r>
      <w:r w:rsidR="00B9690D" w:rsidRPr="00A3470D">
        <w:t>lack of support from partner was the only barrier that reached consensus as being difficult to mana</w:t>
      </w:r>
      <w:r w:rsidR="003E47F2" w:rsidRPr="00A3470D">
        <w:t>ge. Barriers relating to s</w:t>
      </w:r>
      <w:r w:rsidR="00B9690D" w:rsidRPr="00A3470D">
        <w:t xml:space="preserve">ocial norms were also considered influential, however these received poor coverage of respondent-suggested techniques. </w:t>
      </w:r>
      <w:r w:rsidR="00971B9F" w:rsidRPr="00A3470D">
        <w:t>Those considered the easiest</w:t>
      </w:r>
      <w:r w:rsidR="003E47F2" w:rsidRPr="00A3470D">
        <w:t xml:space="preserve"> to address mainly related to a</w:t>
      </w:r>
      <w:r w:rsidR="00971B9F" w:rsidRPr="00A3470D">
        <w:t>spects of cessation support</w:t>
      </w:r>
      <w:r w:rsidR="00B9690D" w:rsidRPr="00A3470D">
        <w:t xml:space="preserve">, including </w:t>
      </w:r>
      <w:r w:rsidRPr="00A3470D">
        <w:t>misconceptions surrounding the use of</w:t>
      </w:r>
      <w:r w:rsidR="00B9690D" w:rsidRPr="00A3470D">
        <w:t xml:space="preserve"> nicotine replacement therapy (NRT). Barriers and facilitators </w:t>
      </w:r>
      <w:r w:rsidR="00B9690D" w:rsidRPr="00A3470D">
        <w:lastRenderedPageBreak/>
        <w:t>relating to the women’s</w:t>
      </w:r>
      <w:r w:rsidR="006526A9" w:rsidRPr="00A3470D">
        <w:t xml:space="preserve"> m</w:t>
      </w:r>
      <w:r w:rsidR="00971B9F" w:rsidRPr="00A3470D">
        <w:t>otivation &amp; self-efficacy</w:t>
      </w:r>
      <w:r w:rsidR="003A179D" w:rsidRPr="00A3470D">
        <w:t xml:space="preserve">, such as the want to protect the baby, </w:t>
      </w:r>
      <w:r w:rsidR="00B9690D" w:rsidRPr="00A3470D">
        <w:t>were also considered as being particularly easy to a</w:t>
      </w:r>
      <w:r w:rsidR="00F15518" w:rsidRPr="00A3470D">
        <w:t>d</w:t>
      </w:r>
      <w:r w:rsidR="00B9690D" w:rsidRPr="00A3470D">
        <w:t>dress</w:t>
      </w:r>
      <w:r w:rsidR="00971B9F" w:rsidRPr="00A3470D">
        <w:t xml:space="preserve">. Fifty of the 54 respondent-suggested techniques reached consensus as being appropriate. </w:t>
      </w:r>
      <w:r w:rsidRPr="00A3470D">
        <w:t xml:space="preserve">Those considered the most appropriate ranged from providing support early, giving correct information on NRT, highlighting risks and benefits and </w:t>
      </w:r>
      <w:r w:rsidR="00ED36F8" w:rsidRPr="00A3470D">
        <w:t>reinforcing motivating beliefs</w:t>
      </w:r>
      <w:r w:rsidRPr="00A3470D">
        <w:t xml:space="preserve">. </w:t>
      </w:r>
      <w:r w:rsidR="00971B9F" w:rsidRPr="00A3470D">
        <w:t>Thirty</w:t>
      </w:r>
      <w:r w:rsidR="007D2604" w:rsidRPr="00A3470D">
        <w:t>-three</w:t>
      </w:r>
      <w:r w:rsidR="00971B9F" w:rsidRPr="00A3470D">
        <w:t xml:space="preserve"> BCTs were identified from the respondent-suggested techniques. </w:t>
      </w:r>
      <w:r w:rsidR="00D41A1C" w:rsidRPr="00A3470D">
        <w:t>‘Social support (unspecified)’</w:t>
      </w:r>
      <w:r w:rsidR="00C46977" w:rsidRPr="00A3470D">
        <w:t>,</w:t>
      </w:r>
      <w:r w:rsidR="00D41A1C" w:rsidRPr="00A3470D">
        <w:t xml:space="preserve"> ‘Tailor interactions appropriately’ and ‘Problem solving’</w:t>
      </w:r>
      <w:r w:rsidR="00971B9F" w:rsidRPr="00A3470D">
        <w:t xml:space="preserve"> were the most frequently coded BCTs.</w:t>
      </w:r>
    </w:p>
    <w:p w14:paraId="64829E02" w14:textId="77777777" w:rsidR="00971B9F" w:rsidRPr="00A3470D" w:rsidRDefault="00971B9F" w:rsidP="00971B9F">
      <w:pPr>
        <w:spacing w:line="480" w:lineRule="auto"/>
        <w:jc w:val="both"/>
        <w:rPr>
          <w:b/>
        </w:rPr>
      </w:pPr>
      <w:r w:rsidRPr="00A3470D">
        <w:rPr>
          <w:b/>
        </w:rPr>
        <w:t>Conclusions</w:t>
      </w:r>
    </w:p>
    <w:p w14:paraId="01F499AF" w14:textId="10331E5E" w:rsidR="00971B9F" w:rsidRPr="00A3470D" w:rsidRDefault="00971B9F" w:rsidP="00971B9F">
      <w:pPr>
        <w:spacing w:line="480" w:lineRule="auto"/>
        <w:jc w:val="both"/>
      </w:pPr>
      <w:r w:rsidRPr="00A3470D">
        <w:t>Involving partners in quit attempts was advocated. Existing support could be potentially improved by establishing appropriate ways to address barriers relating to pregnant smokers’ ‘social norms’. In general, providing consistent and motivating support seemed favourable.</w:t>
      </w:r>
    </w:p>
    <w:p w14:paraId="01EF5A98" w14:textId="77777777" w:rsidR="00971B9F" w:rsidRPr="00A3470D" w:rsidRDefault="00971B9F" w:rsidP="00971B9F">
      <w:pPr>
        <w:rPr>
          <w:rFonts w:ascii="Verdana" w:hAnsi="Verdana"/>
          <w:b/>
          <w:sz w:val="20"/>
        </w:rPr>
      </w:pPr>
    </w:p>
    <w:p w14:paraId="56732CEB" w14:textId="77777777" w:rsidR="00971B9F" w:rsidRPr="00A3470D" w:rsidRDefault="00971B9F" w:rsidP="00971B9F">
      <w:pPr>
        <w:spacing w:after="0" w:line="480" w:lineRule="auto"/>
        <w:rPr>
          <w:rFonts w:cstheme="minorHAnsi"/>
        </w:rPr>
      </w:pPr>
      <w:r w:rsidRPr="00A3470D">
        <w:rPr>
          <w:rFonts w:cstheme="minorHAnsi"/>
          <w:b/>
        </w:rPr>
        <w:t xml:space="preserve">Keywords: </w:t>
      </w:r>
      <w:r w:rsidRPr="00A3470D">
        <w:rPr>
          <w:rFonts w:cstheme="minorHAnsi"/>
        </w:rPr>
        <w:t xml:space="preserve">Smoking cessation, pregnancy, modified Delphi, practitioners’ consensus, barriers/facilitators, behavior change techniques </w:t>
      </w:r>
    </w:p>
    <w:p w14:paraId="3DDB3C9A" w14:textId="77777777" w:rsidR="00D914DE" w:rsidRPr="00A3470D" w:rsidRDefault="00D914DE" w:rsidP="00500FCA">
      <w:pPr>
        <w:spacing w:line="480" w:lineRule="auto"/>
        <w:jc w:val="both"/>
      </w:pPr>
    </w:p>
    <w:p w14:paraId="0F61B650" w14:textId="6A266253" w:rsidR="00146445" w:rsidRPr="00A3470D" w:rsidRDefault="00146445" w:rsidP="00467C9A">
      <w:pPr>
        <w:pStyle w:val="Heading1"/>
        <w:spacing w:line="480" w:lineRule="auto"/>
        <w:rPr>
          <w:sz w:val="24"/>
          <w:szCs w:val="24"/>
        </w:rPr>
      </w:pPr>
      <w:r w:rsidRPr="00A3470D">
        <w:rPr>
          <w:sz w:val="24"/>
          <w:szCs w:val="24"/>
        </w:rPr>
        <w:t xml:space="preserve">Introduction </w:t>
      </w:r>
    </w:p>
    <w:p w14:paraId="612824EA" w14:textId="6DC5F0E2" w:rsidR="00F06F44" w:rsidRPr="00A3470D" w:rsidRDefault="00F94A39" w:rsidP="00467C9A">
      <w:pPr>
        <w:spacing w:line="480" w:lineRule="auto"/>
        <w:jc w:val="both"/>
      </w:pPr>
      <w:r w:rsidRPr="00A3470D">
        <w:t xml:space="preserve">Currently 13% of women in England </w:t>
      </w:r>
      <w:r w:rsidR="00DB1AFF" w:rsidRPr="00A3470D">
        <w:t>smoke</w:t>
      </w:r>
      <w:r w:rsidRPr="00A3470D">
        <w:fldChar w:fldCharType="begin"/>
      </w:r>
      <w:r w:rsidRPr="00A3470D">
        <w:instrText xml:space="preserve"> ADDIN EN.CITE &lt;EndNote&gt;&lt;Cite&gt;&lt;Author&gt;NHS Digital&lt;/Author&gt;&lt;Year&gt;2018&lt;/Year&gt;&lt;RecNum&gt;46240&lt;/RecNum&gt;&lt;DisplayText&gt;&lt;style face="superscript"&gt;1&lt;/style&gt;&lt;/DisplayText&gt;&lt;record&gt;&lt;rec-number&gt;46240&lt;/rec-number&gt;&lt;foreign-keys&gt;&lt;key app="EN" db-id="s22tasvxnrv9wne90au5p22xvwdaarvf5252" timestamp="1545387087"&gt;46240&lt;/key&gt;&lt;/foreign-keys&gt;&lt;ref-type name="Government Document"&gt;46&lt;/ref-type&gt;&lt;contributors&gt;&lt;authors&gt;&lt;author&gt;NHS Digital,&lt;/author&gt;&lt;/authors&gt;&lt;/contributors&gt;&lt;titles&gt;&lt;title&gt;Statistics on Smoking - England, 2018&lt;/title&gt;&lt;/titles&gt;&lt;dates&gt;&lt;year&gt;2018&lt;/year&gt;&lt;/dates&gt;&lt;urls&gt;&lt;/urls&gt;&lt;/record&gt;&lt;/Cite&gt;&lt;/EndNote&gt;</w:instrText>
      </w:r>
      <w:r w:rsidRPr="00A3470D">
        <w:fldChar w:fldCharType="separate"/>
      </w:r>
      <w:r w:rsidRPr="00A3470D">
        <w:rPr>
          <w:noProof/>
          <w:vertAlign w:val="superscript"/>
        </w:rPr>
        <w:t>1</w:t>
      </w:r>
      <w:r w:rsidRPr="00A3470D">
        <w:fldChar w:fldCharType="end"/>
      </w:r>
      <w:r w:rsidR="00101EB4" w:rsidRPr="00A3470D">
        <w:t>,</w:t>
      </w:r>
      <w:r w:rsidRPr="00A3470D">
        <w:t xml:space="preserve"> </w:t>
      </w:r>
      <w:r w:rsidR="006B6308" w:rsidRPr="00A3470D">
        <w:t>around</w:t>
      </w:r>
      <w:r w:rsidR="00146445" w:rsidRPr="00A3470D">
        <w:t xml:space="preserve"> </w:t>
      </w:r>
      <w:r w:rsidR="002A3403" w:rsidRPr="00A3470D">
        <w:t>10.5</w:t>
      </w:r>
      <w:r w:rsidR="00146445" w:rsidRPr="00A3470D">
        <w:t xml:space="preserve">% </w:t>
      </w:r>
      <w:r w:rsidR="00101EB4" w:rsidRPr="00A3470D">
        <w:t>continue</w:t>
      </w:r>
      <w:r w:rsidR="00146445" w:rsidRPr="00A3470D">
        <w:t xml:space="preserve"> to smoke during pregnancy</w:t>
      </w:r>
      <w:r w:rsidR="002A3403" w:rsidRPr="00A3470D">
        <w:fldChar w:fldCharType="begin"/>
      </w:r>
      <w:r w:rsidRPr="00A3470D">
        <w:instrText xml:space="preserve"> ADDIN EN.CITE &lt;EndNote&gt;&lt;Cite&gt;&lt;Author&gt;NHS Digital&lt;/Author&gt;&lt;Year&gt;2018&lt;/Year&gt;&lt;RecNum&gt;46239&lt;/RecNum&gt;&lt;DisplayText&gt;&lt;style face="superscript"&gt;2&lt;/style&gt;&lt;/DisplayText&gt;&lt;record&gt;&lt;rec-number&gt;46239&lt;/rec-number&gt;&lt;foreign-keys&gt;&lt;key app="EN" db-id="s22tasvxnrv9wne90au5p22xvwdaarvf5252" timestamp="1545385892"&gt;46239&lt;/key&gt;&lt;/foreign-keys&gt;&lt;ref-type name="Government Document"&gt;46&lt;/ref-type&gt;&lt;contributors&gt;&lt;authors&gt;&lt;author&gt;NHS Digital,&lt;/author&gt;&lt;/authors&gt;&lt;/contributors&gt;&lt;titles&gt;&lt;title&gt;Statistics on Women&amp;apos;s Smoking Status at Time of Delivery, England - Quarter 2, 2018-19&lt;/title&gt;&lt;/titles&gt;&lt;dates&gt;&lt;year&gt;2018&lt;/year&gt;&lt;/dates&gt;&lt;urls&gt;&lt;/urls&gt;&lt;/record&gt;&lt;/Cite&gt;&lt;/EndNote&gt;</w:instrText>
      </w:r>
      <w:r w:rsidR="002A3403" w:rsidRPr="00A3470D">
        <w:fldChar w:fldCharType="separate"/>
      </w:r>
      <w:r w:rsidRPr="00A3470D">
        <w:rPr>
          <w:noProof/>
          <w:vertAlign w:val="superscript"/>
        </w:rPr>
        <w:t>2</w:t>
      </w:r>
      <w:r w:rsidR="002A3403" w:rsidRPr="00A3470D">
        <w:fldChar w:fldCharType="end"/>
      </w:r>
      <w:r w:rsidR="006E17BD" w:rsidRPr="00A3470D">
        <w:t xml:space="preserve">. Smoking during pregnancy </w:t>
      </w:r>
      <w:r w:rsidR="00146445" w:rsidRPr="00A3470D">
        <w:t>has serious health implications for both the mothers and babies</w:t>
      </w:r>
      <w:r w:rsidR="006E17BD" w:rsidRPr="00A3470D">
        <w:fldChar w:fldCharType="begin"/>
      </w:r>
      <w:r w:rsidR="006E17BD" w:rsidRPr="00A3470D">
        <w:instrText xml:space="preserve"> ADDIN EN.CITE &lt;EndNote&gt;&lt;Cite&gt;&lt;Author&gt;NHS Digital&lt;/Author&gt;&lt;Year&gt;2018&lt;/Year&gt;&lt;RecNum&gt;46239&lt;/RecNum&gt;&lt;DisplayText&gt;&lt;style face="superscript"&gt;2&lt;/style&gt;&lt;/DisplayText&gt;&lt;record&gt;&lt;rec-number&gt;46239&lt;/rec-number&gt;&lt;foreign-keys&gt;&lt;key app="EN" db-id="s22tasvxnrv9wne90au5p22xvwdaarvf5252" timestamp="1545385892"&gt;46239&lt;/key&gt;&lt;/foreign-keys&gt;&lt;ref-type name="Government Document"&gt;46&lt;/ref-type&gt;&lt;contributors&gt;&lt;authors&gt;&lt;author&gt;NHS Digital,&lt;/author&gt;&lt;/authors&gt;&lt;/contributors&gt;&lt;titles&gt;&lt;title&gt;Statistics on Women&amp;apos;s Smoking Status at Time of Delivery, England - Quarter 2, 2018-19&lt;/title&gt;&lt;/titles&gt;&lt;dates&gt;&lt;year&gt;2018&lt;/year&gt;&lt;/dates&gt;&lt;urls&gt;&lt;/urls&gt;&lt;/record&gt;&lt;/Cite&gt;&lt;/EndNote&gt;</w:instrText>
      </w:r>
      <w:r w:rsidR="006E17BD" w:rsidRPr="00A3470D">
        <w:fldChar w:fldCharType="separate"/>
      </w:r>
      <w:r w:rsidR="006E17BD" w:rsidRPr="00A3470D">
        <w:rPr>
          <w:noProof/>
          <w:vertAlign w:val="superscript"/>
        </w:rPr>
        <w:t>2</w:t>
      </w:r>
      <w:r w:rsidR="006E17BD" w:rsidRPr="00A3470D">
        <w:fldChar w:fldCharType="end"/>
      </w:r>
      <w:r w:rsidR="00146445" w:rsidRPr="00A3470D">
        <w:t xml:space="preserve">. The mother’s risks </w:t>
      </w:r>
      <w:r w:rsidR="00DB1AFF" w:rsidRPr="00A3470D">
        <w:t>of pregnancy related complications including placenta abruption, placenta previa, miscarriage, stillbirth, ectopic pregnancy, and premature labour, a</w:t>
      </w:r>
      <w:r w:rsidR="008D7FA7" w:rsidRPr="00A3470D">
        <w:t>re increased</w:t>
      </w:r>
      <w:r w:rsidR="008D7FA7" w:rsidRPr="00A3470D">
        <w:fldChar w:fldCharType="begin"/>
      </w:r>
      <w:r w:rsidR="008D7FA7" w:rsidRPr="00A3470D">
        <w:instrText xml:space="preserve"> ADDIN EN.CITE &lt;EndNote&gt;&lt;Cite&gt;&lt;Author&gt;Cnattingius&lt;/Author&gt;&lt;Year&gt;2004&lt;/Year&gt;&lt;RecNum&gt;43468&lt;/RecNum&gt;&lt;DisplayText&gt;&lt;style face="superscript"&gt;3,4&lt;/style&gt;&lt;/DisplayText&gt;&lt;record&gt;&lt;rec-number&gt;43468&lt;/rec-number&gt;&lt;foreign-keys&gt;&lt;key app="EN" db-id="s22tasvxnrv9wne90au5p22xvwdaarvf5252" timestamp="1459432313"&gt;43468&lt;/key&gt;&lt;/foreign-keys&gt;&lt;ref-type name="Journal Article"&gt;17&lt;/ref-type&gt;&lt;contributors&gt;&lt;authors&gt;&lt;author&gt;Cnattingius, Sven&lt;/author&gt;&lt;/authors&gt;&lt;/contributors&gt;&lt;titles&gt;&lt;title&gt;The epidemiology of smoking during pregnancy: Smoking prevalence, maternal characteristics, and pregnancy outcomes&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S125-S140&lt;/pages&gt;&lt;volume&gt;6&lt;/volume&gt;&lt;number&gt;Suppl 2&lt;/number&gt;&lt;dates&gt;&lt;year&gt;2004&lt;/year&gt;&lt;/dates&gt;&lt;urls&gt;&lt;related-urls&gt;&lt;url&gt;http://ntr.oxfordjournals.org/content/6/Suppl_2/S125.abstract&lt;/url&gt;&lt;url&gt;http://ntr.oxfordjournals.org/content/6/Suppl_2/S125.full.pdf&lt;/url&gt;&lt;/related-urls&gt;&lt;/urls&gt;&lt;electronic-resource-num&gt;10.1080/14622200410001669187&lt;/electronic-resource-num&gt;&lt;/record&gt;&lt;/Cite&gt;&lt;Cite&gt;&lt;Author&gt;Organization&lt;/Author&gt;&lt;Year&gt;2013&lt;/Year&gt;&lt;RecNum&gt;43451&lt;/RecNum&gt;&lt;record&gt;&lt;rec-number&gt;43451&lt;/rec-number&gt;&lt;foreign-keys&gt;&lt;key app="EN" db-id="s22tasvxnrv9wne90au5p22xvwdaarvf5252" timestamp="1459417640"&gt;43451&lt;/key&gt;&lt;/foreign-keys&gt;&lt;ref-type name="Book"&gt;6&lt;/ref-type&gt;&lt;contributors&gt;&lt;authors&gt;&lt;author&gt;World Health Organization,&lt;/author&gt;&lt;/authors&gt;&lt;/contributors&gt;&lt;titles&gt;&lt;title&gt;WHO recommendations for the prevention and management of tobacco use and second-hand smoke exposure in pregnancy&lt;/title&gt;&lt;/titles&gt;&lt;dates&gt;&lt;year&gt;2013&lt;/year&gt;&lt;/dates&gt;&lt;publisher&gt;World Health Organization&lt;/publisher&gt;&lt;isbn&gt;9241506075&lt;/isbn&gt;&lt;urls&gt;&lt;/urls&gt;&lt;/record&gt;&lt;/Cite&gt;&lt;/EndNote&gt;</w:instrText>
      </w:r>
      <w:r w:rsidR="008D7FA7" w:rsidRPr="00A3470D">
        <w:fldChar w:fldCharType="separate"/>
      </w:r>
      <w:r w:rsidR="008D7FA7" w:rsidRPr="00A3470D">
        <w:rPr>
          <w:noProof/>
          <w:vertAlign w:val="superscript"/>
        </w:rPr>
        <w:t>3,4</w:t>
      </w:r>
      <w:r w:rsidR="008D7FA7" w:rsidRPr="00A3470D">
        <w:fldChar w:fldCharType="end"/>
      </w:r>
      <w:r w:rsidR="00146445" w:rsidRPr="00A3470D">
        <w:t>. For the infants, the risks of low birth weight, birth defects</w:t>
      </w:r>
      <w:r w:rsidR="00CD43BE" w:rsidRPr="00A3470D">
        <w:t xml:space="preserve"> such as cleft lip</w:t>
      </w:r>
      <w:r w:rsidR="0012337E" w:rsidRPr="00A3470D">
        <w:t xml:space="preserve"> and palate</w:t>
      </w:r>
      <w:r w:rsidR="008D7FA7" w:rsidRPr="00A3470D">
        <w:fldChar w:fldCharType="begin"/>
      </w:r>
      <w:r w:rsidR="008D7FA7" w:rsidRPr="00A3470D">
        <w:instrText xml:space="preserve"> ADDIN EN.CITE &lt;EndNote&gt;&lt;Cite&gt;&lt;Author&gt;Martelli&lt;/Author&gt;&lt;Year&gt;2015&lt;/Year&gt;&lt;RecNum&gt;46162&lt;/RecNum&gt;&lt;DisplayText&gt;&lt;style face="superscript"&gt;5&lt;/style&gt;&lt;/DisplayText&gt;&lt;record&gt;&lt;rec-number&gt;46162&lt;/rec-number&gt;&lt;foreign-keys&gt;&lt;key app="EN" db-id="s22tasvxnrv9wne90au5p22xvwdaarvf5252" timestamp="1542901031"&gt;46162&lt;/key&gt;&lt;/foreign-keys&gt;&lt;ref-type name="Journal Article"&gt;17&lt;/ref-type&gt;&lt;contributors&gt;&lt;authors&gt;&lt;author&gt;Martelli, Daniella Reis Barbosa&lt;/author&gt;&lt;author&gt;Coletta, Ricardo D&lt;/author&gt;&lt;author&gt;Oliveira, Eduardo A&lt;/author&gt;&lt;author&gt;Swerts, Mário Sérgio Oliveira&lt;/author&gt;&lt;author&gt;Rodrigues, Laíse A Mendes&lt;/author&gt;&lt;author&gt;Oliveira, Maria Christina&lt;/author&gt;&lt;author&gt;Martelli Júnior, Hercílio&lt;/author&gt;&lt;/authors&gt;&lt;/contributors&gt;&lt;titles&gt;&lt;title&gt;Association between maternal smoking, gender, and cleft lip and palate&lt;/title&gt;&lt;secondary-title&gt;Brazilian journal of otorhinolaryngology&lt;/secondary-title&gt;&lt;/titles&gt;&lt;periodical&gt;&lt;full-title&gt;Brazilian journal of otorhinolaryngology&lt;/full-title&gt;&lt;/periodical&gt;&lt;pages&gt;514-519&lt;/pages&gt;&lt;volume&gt;81&lt;/volume&gt;&lt;number&gt;5&lt;/number&gt;&lt;dates&gt;&lt;year&gt;2015&lt;/year&gt;&lt;/dates&gt;&lt;isbn&gt;1808-8694&lt;/isbn&gt;&lt;urls&gt;&lt;related-urls&gt;&lt;url&gt;https://ac.els-cdn.com/S1808869415001020/1-s2.0-S1808869415001020-main.pdf?_tid=ca8a8196-3769-437c-addd-f2c0fd4117c0&amp;amp;acdnat=1542901225_602421b9e0b4bb0c95b347ffe12db14b&lt;/url&gt;&lt;/related-urls&gt;&lt;/urls&gt;&lt;/record&gt;&lt;/Cite&gt;&lt;/EndNote&gt;</w:instrText>
      </w:r>
      <w:r w:rsidR="008D7FA7" w:rsidRPr="00A3470D">
        <w:fldChar w:fldCharType="separate"/>
      </w:r>
      <w:r w:rsidR="008D7FA7" w:rsidRPr="00A3470D">
        <w:rPr>
          <w:noProof/>
          <w:vertAlign w:val="superscript"/>
        </w:rPr>
        <w:t>5</w:t>
      </w:r>
      <w:r w:rsidR="008D7FA7" w:rsidRPr="00A3470D">
        <w:fldChar w:fldCharType="end"/>
      </w:r>
      <w:r w:rsidR="00CD43BE" w:rsidRPr="00A3470D">
        <w:t>, asthma</w:t>
      </w:r>
      <w:r w:rsidR="00146445" w:rsidRPr="00A3470D">
        <w:fldChar w:fldCharType="begin"/>
      </w:r>
      <w:r w:rsidR="008D7FA7" w:rsidRPr="00A3470D">
        <w:instrText xml:space="preserve"> ADDIN EN.CITE &lt;EndNote&gt;&lt;Cite&gt;&lt;Author&gt;Organization&lt;/Author&gt;&lt;Year&gt;2013&lt;/Year&gt;&lt;RecNum&gt;43451&lt;/RecNum&gt;&lt;DisplayText&gt;&lt;style face="superscript"&gt;4&lt;/style&gt;&lt;/DisplayText&gt;&lt;record&gt;&lt;rec-number&gt;43451&lt;/rec-number&gt;&lt;foreign-keys&gt;&lt;key app="EN" db-id="s22tasvxnrv9wne90au5p22xvwdaarvf5252" timestamp="1459417640"&gt;43451&lt;/key&gt;&lt;/foreign-keys&gt;&lt;ref-type name="Book"&gt;6&lt;/ref-type&gt;&lt;contributors&gt;&lt;authors&gt;&lt;author&gt;World Health Organization,&lt;/author&gt;&lt;/authors&gt;&lt;/contributors&gt;&lt;titles&gt;&lt;title&gt;WHO recommendations for the prevention and management of tobacco use and second-hand smoke exposure in pregnancy&lt;/title&gt;&lt;/titles&gt;&lt;dates&gt;&lt;year&gt;2013&lt;/year&gt;&lt;/dates&gt;&lt;publisher&gt;World Health Organization&lt;/publisher&gt;&lt;isbn&gt;9241506075&lt;/isbn&gt;&lt;urls&gt;&lt;/urls&gt;&lt;/record&gt;&lt;/Cite&gt;&lt;/EndNote&gt;</w:instrText>
      </w:r>
      <w:r w:rsidR="00146445" w:rsidRPr="00A3470D">
        <w:fldChar w:fldCharType="separate"/>
      </w:r>
      <w:r w:rsidR="008D7FA7" w:rsidRPr="00A3470D">
        <w:rPr>
          <w:noProof/>
          <w:vertAlign w:val="superscript"/>
        </w:rPr>
        <w:t>4</w:t>
      </w:r>
      <w:r w:rsidR="00146445" w:rsidRPr="00A3470D">
        <w:fldChar w:fldCharType="end"/>
      </w:r>
      <w:r w:rsidR="00146445" w:rsidRPr="00A3470D">
        <w:t>, cogn</w:t>
      </w:r>
      <w:r w:rsidR="00CD43BE" w:rsidRPr="00A3470D">
        <w:t>itive impairments</w:t>
      </w:r>
      <w:r w:rsidR="00146445" w:rsidRPr="00A3470D">
        <w:fldChar w:fldCharType="begin"/>
      </w:r>
      <w:r w:rsidR="008D7FA7" w:rsidRPr="00A3470D">
        <w:instrText xml:space="preserve"> ADDIN EN.CITE &lt;EndNote&gt;&lt;Cite&gt;&lt;Author&gt;Knopik&lt;/Author&gt;&lt;Year&gt;2016&lt;/Year&gt;&lt;RecNum&gt;43462&lt;/RecNum&gt;&lt;DisplayText&gt;&lt;style face="superscript"&gt;6&lt;/style&gt;&lt;/DisplayText&gt;&lt;record&gt;&lt;rec-number&gt;43462&lt;/rec-number&gt;&lt;foreign-keys&gt;&lt;key app="EN" db-id="s22tasvxnrv9wne90au5p22xvwdaarvf5252" timestamp="1459419587"&gt;43462&lt;/key&gt;&lt;/foreign-keys&gt;&lt;ref-type name="Journal Article"&gt;17&lt;/ref-type&gt;&lt;contributors&gt;&lt;authors&gt;&lt;author&gt;Knopik, Valerie S.&lt;/author&gt;&lt;author&gt;Marceau, Kristine&lt;/author&gt;&lt;author&gt;Bidwell, L. Cinnamon&lt;/author&gt;&lt;author&gt;Palmer, Rohan H. C.&lt;/author&gt;&lt;author&gt;Smith, Taylor F.&lt;/author&gt;&lt;author&gt;Todorov, Alexandre&lt;/author&gt;&lt;author&gt;Evans, Allison Schettini&lt;/author&gt;&lt;author&gt;Heath, Andrew C.&lt;/author&gt;&lt;/authors&gt;&lt;/contributors&gt;&lt;titles&gt;&lt;title&gt;Smoking during pregnancy and ADHD risk: A genetically informed, multiple-rater approach&lt;/title&gt;&lt;secondary-title&gt;American Journal of Medical Genetics Part B: Neuropsychiatric Genetics&lt;/secondary-title&gt;&lt;/titles&gt;&lt;periodical&gt;&lt;full-title&gt;American Journal of Medical Genetics Part B: Neuropsychiatric Genetics&lt;/full-title&gt;&lt;abbr-1&gt;Am. J. Med. Genet. B Neuropsychiatr. Genet.&lt;/abbr-1&gt;&lt;abbr-2&gt;Am J Med Genet B Neuropsychiatr Genet&lt;/abbr-2&gt;&lt;/periodical&gt;&lt;dates&gt;&lt;year&gt;2016&lt;/year&gt;&lt;/dates&gt;&lt;isbn&gt;1552-485X&lt;/isbn&gt;&lt;urls&gt;&lt;related-urls&gt;&lt;url&gt;http://dx.doi.org/10.1002/ajmg.b.32421&lt;/url&gt;&lt;url&gt;http://onlinelibrary.wiley.com/store/10.1002/ajmg.b.32421/asset/ajmgb32421.pdf?v=1&amp;amp;t=img4qyo5&amp;amp;s=7b72fae93d6ac463c540e7fe6d2977b6e3bf0b64&lt;/url&gt;&lt;/related-urls&gt;&lt;/urls&gt;&lt;electronic-resource-num&gt;10.1002/ajmg.b.32421&lt;/electronic-resource-num&gt;&lt;/record&gt;&lt;/Cite&gt;&lt;/EndNote&gt;</w:instrText>
      </w:r>
      <w:r w:rsidR="00146445" w:rsidRPr="00A3470D">
        <w:fldChar w:fldCharType="separate"/>
      </w:r>
      <w:r w:rsidR="008D7FA7" w:rsidRPr="00A3470D">
        <w:rPr>
          <w:noProof/>
          <w:vertAlign w:val="superscript"/>
        </w:rPr>
        <w:t>6</w:t>
      </w:r>
      <w:r w:rsidR="00146445" w:rsidRPr="00A3470D">
        <w:fldChar w:fldCharType="end"/>
      </w:r>
      <w:r w:rsidR="00146445" w:rsidRPr="00A3470D">
        <w:t xml:space="preserve">, </w:t>
      </w:r>
      <w:r w:rsidR="0012337E" w:rsidRPr="00A3470D">
        <w:t xml:space="preserve">developing </w:t>
      </w:r>
      <w:r w:rsidR="00CD43BE" w:rsidRPr="00A3470D">
        <w:t>childhood malignancies</w:t>
      </w:r>
      <w:r w:rsidR="00146445" w:rsidRPr="00A3470D">
        <w:fldChar w:fldCharType="begin">
          <w:fldData xml:space="preserve">PEVuZE5vdGU+PENpdGU+PEF1dGhvcj5DaHU8L0F1dGhvcj48WWVhcj4yMDE2PC9ZZWFyPjxSZWNO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</w:fldData>
        </w:fldChar>
      </w:r>
      <w:r w:rsidR="00DB1AFF" w:rsidRPr="00A3470D">
        <w:instrText xml:space="preserve"> ADDIN EN.CITE </w:instrText>
      </w:r>
      <w:r w:rsidR="00DB1AFF" w:rsidRPr="00A3470D">
        <w:fldChar w:fldCharType="begin">
          <w:fldData xml:space="preserve">PEVuZE5vdGU+PENpdGU+PEF1dGhvcj5DaHU8L0F1dGhvcj48WWVhcj4yMDE2PC9ZZWFyPjxSZWNO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</w:fldData>
        </w:fldChar>
      </w:r>
      <w:r w:rsidR="00DB1AFF" w:rsidRPr="00A3470D">
        <w:instrText xml:space="preserve"> ADDIN EN.CITE.DATA </w:instrText>
      </w:r>
      <w:r w:rsidR="00DB1AFF" w:rsidRPr="00A3470D">
        <w:fldChar w:fldCharType="end"/>
      </w:r>
      <w:r w:rsidR="00146445" w:rsidRPr="00A3470D">
        <w:fldChar w:fldCharType="separate"/>
      </w:r>
      <w:r w:rsidR="00DB1AFF" w:rsidRPr="00A3470D">
        <w:rPr>
          <w:noProof/>
          <w:vertAlign w:val="superscript"/>
        </w:rPr>
        <w:t>7,8</w:t>
      </w:r>
      <w:r w:rsidR="00146445" w:rsidRPr="00A3470D">
        <w:fldChar w:fldCharType="end"/>
      </w:r>
      <w:r w:rsidR="00146445" w:rsidRPr="00A3470D">
        <w:t xml:space="preserve"> and becoming a smo</w:t>
      </w:r>
      <w:r w:rsidR="00CD43BE" w:rsidRPr="00A3470D">
        <w:t>ker later in life are increased</w:t>
      </w:r>
      <w:r w:rsidR="00146445" w:rsidRPr="00A3470D">
        <w:fldChar w:fldCharType="begin"/>
      </w:r>
      <w:r w:rsidR="00DB1AFF" w:rsidRPr="00A3470D">
        <w:instrText xml:space="preserve"> ADDIN EN.CITE &lt;EndNote&gt;&lt;Cite&gt;&lt;Author&gt;Leonardi-Bee&lt;/Author&gt;&lt;Year&gt;2011&lt;/Year&gt;&lt;RecNum&gt;43459&lt;/RecNum&gt;&lt;DisplayText&gt;&lt;style face="superscript"&gt;9&lt;/style&gt;&lt;/DisplayText&gt;&lt;record&gt;&lt;rec-number&gt;43459&lt;/rec-number&gt;&lt;foreign-keys&gt;&lt;key app="EN" db-id="s22tasvxnrv9wne90au5p22xvwdaarvf5252" timestamp="1459418803"&gt;43459&lt;/key&gt;&lt;/foreign-keys&gt;&lt;ref-type name="Journal Article"&gt;17&lt;/ref-type&gt;&lt;contributors&gt;&lt;authors&gt;&lt;author&gt;Leonardi-Bee, Jo&lt;/author&gt;&lt;author&gt;Jere, Mirriam Lisa&lt;/author&gt;&lt;author&gt;Britton, John&lt;/author&gt;&lt;/authors&gt;&lt;/contributors&gt;&lt;titles&gt;&lt;title&gt;Exposure to parental and sibling smoking and the risk of smoking uptake in childhood and adolescence: a systematic review and meta-analysis&lt;/title&gt;&lt;secondary-title&gt;Thorax&lt;/secondary-title&gt;&lt;/titles&gt;&lt;periodical&gt;&lt;full-title&gt;Thorax&lt;/full-title&gt;&lt;abbr-1&gt;Thorax&lt;/abbr-1&gt;&lt;abbr-2&gt;Thorax&lt;/abbr-2&gt;&lt;/periodical&gt;&lt;pages&gt;847-855&lt;/pages&gt;&lt;volume&gt;66&lt;/volume&gt;&lt;number&gt;10&lt;/number&gt;&lt;dates&gt;&lt;year&gt;2011&lt;/year&gt;&lt;/dates&gt;&lt;urls&gt;&lt;related-urls&gt;&lt;url&gt;http://thorax.bmj.com/content/66/10/847.abstract&lt;/url&gt;&lt;url&gt;http://thorax.bmj.com/content/66/10/847.full.pdf&lt;/url&gt;&lt;/related-urls&gt;&lt;/urls&gt;&lt;electronic-resource-num&gt;10.1136/thx.2010.153379&lt;/electronic-resource-num&gt;&lt;/record&gt;&lt;/Cite&gt;&lt;/EndNote&gt;</w:instrText>
      </w:r>
      <w:r w:rsidR="00146445" w:rsidRPr="00A3470D">
        <w:fldChar w:fldCharType="separate"/>
      </w:r>
      <w:r w:rsidR="00DB1AFF" w:rsidRPr="00A3470D">
        <w:rPr>
          <w:noProof/>
          <w:vertAlign w:val="superscript"/>
        </w:rPr>
        <w:t>9</w:t>
      </w:r>
      <w:r w:rsidR="00146445" w:rsidRPr="00A3470D">
        <w:fldChar w:fldCharType="end"/>
      </w:r>
      <w:r w:rsidR="00146445" w:rsidRPr="00A3470D">
        <w:t xml:space="preserve">. Thus, smoking during pregnancy is a </w:t>
      </w:r>
      <w:r w:rsidR="00661B18" w:rsidRPr="00A3470D">
        <w:t xml:space="preserve">considerable health </w:t>
      </w:r>
      <w:r w:rsidR="00146445" w:rsidRPr="00A3470D">
        <w:t>concern</w:t>
      </w:r>
      <w:r w:rsidR="006401EE" w:rsidRPr="00A3470D">
        <w:fldChar w:fldCharType="begin"/>
      </w:r>
      <w:r w:rsidR="008D7FA7" w:rsidRPr="00A3470D">
        <w:instrText xml:space="preserve"> ADDIN EN.CITE &lt;EndNote&gt;&lt;Cite&gt;&lt;Author&gt;Organization&lt;/Author&gt;&lt;Year&gt;2013&lt;/Year&gt;&lt;RecNum&gt;43451&lt;/RecNum&gt;&lt;DisplayText&gt;&lt;style face="superscript"&gt;4&lt;/style&gt;&lt;/DisplayText&gt;&lt;record&gt;&lt;rec-number&gt;43451&lt;/rec-number&gt;&lt;foreign-keys&gt;&lt;key app="EN" db-id="s22tasvxnrv9wne90au5p22xvwdaarvf5252" timestamp="1459417640"&gt;43451&lt;/key&gt;&lt;/foreign-keys&gt;&lt;ref-type name="Book"&gt;6&lt;/ref-type&gt;&lt;contributors&gt;&lt;authors&gt;&lt;author&gt;World Health Organization,&lt;/author&gt;&lt;/authors&gt;&lt;/contributors&gt;&lt;titles&gt;&lt;title&gt;WHO recommendations for the prevention and management of tobacco use and second-hand smoke exposure in pregnancy&lt;/title&gt;&lt;/titles&gt;&lt;dates&gt;&lt;year&gt;2013&lt;/year&gt;&lt;/dates&gt;&lt;publisher&gt;World Health Organization&lt;/publisher&gt;&lt;isbn&gt;9241506075&lt;/isbn&gt;&lt;urls&gt;&lt;/urls&gt;&lt;/record&gt;&lt;/Cite&gt;&lt;/EndNote&gt;</w:instrText>
      </w:r>
      <w:r w:rsidR="006401EE" w:rsidRPr="00A3470D">
        <w:fldChar w:fldCharType="separate"/>
      </w:r>
      <w:r w:rsidR="008D7FA7" w:rsidRPr="00A3470D">
        <w:rPr>
          <w:noProof/>
          <w:vertAlign w:val="superscript"/>
        </w:rPr>
        <w:t>4</w:t>
      </w:r>
      <w:r w:rsidR="006401EE" w:rsidRPr="00A3470D">
        <w:fldChar w:fldCharType="end"/>
      </w:r>
      <w:r w:rsidR="00146445" w:rsidRPr="00A3470D">
        <w:t xml:space="preserve">, </w:t>
      </w:r>
      <w:r w:rsidR="0012337E" w:rsidRPr="00A3470D">
        <w:t xml:space="preserve">and </w:t>
      </w:r>
      <w:r w:rsidR="00146445" w:rsidRPr="00A3470D">
        <w:t>in response</w:t>
      </w:r>
      <w:r w:rsidR="0012337E" w:rsidRPr="00A3470D">
        <w:t>,</w:t>
      </w:r>
      <w:r w:rsidR="00DB1AFF" w:rsidRPr="00A3470D">
        <w:t xml:space="preserve"> </w:t>
      </w:r>
      <w:r w:rsidR="00146445" w:rsidRPr="00A3470D">
        <w:t xml:space="preserve">Public Health England aims to reduce the prevalence to 6% </w:t>
      </w:r>
      <w:r w:rsidR="006E17BD" w:rsidRPr="00A3470D">
        <w:t xml:space="preserve">or below </w:t>
      </w:r>
      <w:r w:rsidR="00146445" w:rsidRPr="00A3470D">
        <w:t>by 2022</w:t>
      </w:r>
      <w:r w:rsidR="00146445" w:rsidRPr="00A3470D">
        <w:fldChar w:fldCharType="begin"/>
      </w:r>
      <w:r w:rsidR="00DB1AFF" w:rsidRPr="00A3470D">
        <w:instrText xml:space="preserve"> ADDIN EN.CITE &lt;EndNote&gt;&lt;Cite&gt;&lt;Author&gt;Department of Health England&lt;/Author&gt;&lt;Year&gt;2017&lt;/Year&gt;&lt;RecNum&gt;44974&lt;/RecNum&gt;&lt;DisplayText&gt;&lt;style face="superscript"&gt;10&lt;/style&gt;&lt;/DisplayText&gt;&lt;record&gt;&lt;rec-number&gt;44974&lt;/rec-number&gt;&lt;foreign-keys&gt;&lt;key app="EN" db-id="s22tasvxnrv9wne90au5p22xvwdaarvf5252" timestamp="1519121991"&gt;44974&lt;/key&gt;&lt;/foreign-keys&gt;&lt;ref-type name="Government Document"&gt;46&lt;/ref-type&gt;&lt;contributors&gt;&lt;authors&gt;&lt;author&gt;Department of Health England,&lt;/author&gt;&lt;/authors&gt;&lt;secondary-authors&gt;&lt;author&gt;DOH&lt;/author&gt;&lt;/secondary-authors&gt;&lt;/contributors&gt;&lt;titles&gt;&lt;title&gt;Towards a Smokefree Generation - A Tobacco Control Plan for England&lt;/title&gt;&lt;/titles&gt;&lt;dates&gt;&lt;year&gt;2017&lt;/year&gt;&lt;/dates&gt;&lt;urls&gt;&lt;/urls&gt;&lt;/record&gt;&lt;/Cite&gt;&lt;/EndNote&gt;</w:instrText>
      </w:r>
      <w:r w:rsidR="00146445" w:rsidRPr="00A3470D">
        <w:fldChar w:fldCharType="separate"/>
      </w:r>
      <w:r w:rsidR="00DB1AFF" w:rsidRPr="00A3470D">
        <w:rPr>
          <w:noProof/>
          <w:vertAlign w:val="superscript"/>
        </w:rPr>
        <w:t>10</w:t>
      </w:r>
      <w:r w:rsidR="00146445" w:rsidRPr="00A3470D">
        <w:fldChar w:fldCharType="end"/>
      </w:r>
      <w:r w:rsidR="00146445" w:rsidRPr="00A3470D">
        <w:t>.</w:t>
      </w:r>
      <w:r w:rsidR="006E17BD" w:rsidRPr="00A3470D">
        <w:t xml:space="preserve"> </w:t>
      </w:r>
    </w:p>
    <w:p w14:paraId="0F61B651" w14:textId="67F2AB9D" w:rsidR="00146445" w:rsidRPr="00A3470D" w:rsidRDefault="00F06F44" w:rsidP="00467C9A">
      <w:pPr>
        <w:spacing w:line="480" w:lineRule="auto"/>
        <w:jc w:val="both"/>
      </w:pPr>
      <w:r w:rsidRPr="00A3470D">
        <w:lastRenderedPageBreak/>
        <w:t>Although the overall prevalence rates in the country have dropped from 15.8% in 2006/07</w:t>
      </w:r>
      <w:r w:rsidRPr="00A3470D">
        <w:fldChar w:fldCharType="begin"/>
      </w:r>
      <w:r w:rsidRPr="00A3470D">
        <w:instrText xml:space="preserve"> ADDIN EN.CITE &lt;EndNote&gt;&lt;Cite&gt;&lt;Author&gt;NHS Digital&lt;/Author&gt;&lt;Year&gt;2018&lt;/Year&gt;&lt;RecNum&gt;46239&lt;/RecNum&gt;&lt;DisplayText&gt;&lt;style face="superscript"&gt;2&lt;/style&gt;&lt;/DisplayText&gt;&lt;record&gt;&lt;rec-number&gt;46239&lt;/rec-number&gt;&lt;foreign-keys&gt;&lt;key app="EN" db-id="s22tasvxnrv9wne90au5p22xvwdaarvf5252" timestamp="1545385892"&gt;46239&lt;/key&gt;&lt;/foreign-keys&gt;&lt;ref-type name="Government Document"&gt;46&lt;/ref-type&gt;&lt;contributors&gt;&lt;authors&gt;&lt;author&gt;NHS Digital,&lt;/author&gt;&lt;/authors&gt;&lt;/contributors&gt;&lt;titles&gt;&lt;title&gt;Statistics on Women&amp;apos;s Smoking Status at Time of Delivery, England - Quarter 2, 2018-19&lt;/title&gt;&lt;/titles&gt;&lt;dates&gt;&lt;year&gt;2018&lt;/year&gt;&lt;/dates&gt;&lt;urls&gt;&lt;/urls&gt;&lt;/record&gt;&lt;/Cite&gt;&lt;/EndNote&gt;</w:instrText>
      </w:r>
      <w:r w:rsidRPr="00A3470D">
        <w:fldChar w:fldCharType="separate"/>
      </w:r>
      <w:r w:rsidRPr="00A3470D">
        <w:rPr>
          <w:noProof/>
          <w:vertAlign w:val="superscript"/>
        </w:rPr>
        <w:t>2</w:t>
      </w:r>
      <w:r w:rsidRPr="00A3470D">
        <w:fldChar w:fldCharType="end"/>
      </w:r>
      <w:r w:rsidRPr="00A3470D">
        <w:t>, only 31 of 195 areas in England have</w:t>
      </w:r>
      <w:r w:rsidR="00777CE1" w:rsidRPr="00A3470D">
        <w:t>,</w:t>
      </w:r>
      <w:r w:rsidRPr="00A3470D">
        <w:t xml:space="preserve"> </w:t>
      </w:r>
      <w:r w:rsidR="008F34C0" w:rsidRPr="00A3470D">
        <w:t>to date</w:t>
      </w:r>
      <w:r w:rsidR="00777CE1" w:rsidRPr="00A3470D">
        <w:t xml:space="preserve">, </w:t>
      </w:r>
      <w:r w:rsidR="008F34C0" w:rsidRPr="00A3470D">
        <w:t xml:space="preserve"> </w:t>
      </w:r>
      <w:r w:rsidRPr="00A3470D">
        <w:t>met the 6% or below target</w:t>
      </w:r>
      <w:r w:rsidRPr="00A3470D">
        <w:fldChar w:fldCharType="begin"/>
      </w:r>
      <w:r w:rsidRPr="00A3470D">
        <w:instrText xml:space="preserve"> ADDIN EN.CITE &lt;EndNote&gt;&lt;Cite&gt;&lt;Author&gt;NHS Digital&lt;/Author&gt;&lt;Year&gt;2018&lt;/Year&gt;&lt;RecNum&gt;46239&lt;/RecNum&gt;&lt;DisplayText&gt;&lt;style face="superscript"&gt;2&lt;/style&gt;&lt;/DisplayText&gt;&lt;record&gt;&lt;rec-number&gt;46239&lt;/rec-number&gt;&lt;foreign-keys&gt;&lt;key app="EN" db-id="s22tasvxnrv9wne90au5p22xvwdaarvf5252" timestamp="1545385892"&gt;46239&lt;/key&gt;&lt;/foreign-keys&gt;&lt;ref-type name="Government Document"&gt;46&lt;/ref-type&gt;&lt;contributors&gt;&lt;authors&gt;&lt;author&gt;NHS Digital,&lt;/author&gt;&lt;/authors&gt;&lt;/contributors&gt;&lt;titles&gt;&lt;title&gt;Statistics on Women&amp;apos;s Smoking Status at Time of Delivery, England - Quarter 2, 2018-19&lt;/title&gt;&lt;/titles&gt;&lt;dates&gt;&lt;year&gt;2018&lt;/year&gt;&lt;/dates&gt;&lt;urls&gt;&lt;/urls&gt;&lt;/record&gt;&lt;/Cite&gt;&lt;/EndNote&gt;</w:instrText>
      </w:r>
      <w:r w:rsidRPr="00A3470D">
        <w:fldChar w:fldCharType="separate"/>
      </w:r>
      <w:r w:rsidRPr="00A3470D">
        <w:rPr>
          <w:noProof/>
          <w:vertAlign w:val="superscript"/>
        </w:rPr>
        <w:t>2</w:t>
      </w:r>
      <w:r w:rsidRPr="00A3470D">
        <w:fldChar w:fldCharType="end"/>
      </w:r>
      <w:r w:rsidRPr="00A3470D">
        <w:t xml:space="preserve">. </w:t>
      </w:r>
      <w:r w:rsidR="00492D5A" w:rsidRPr="00A3470D">
        <w:t xml:space="preserve">Areas to </w:t>
      </w:r>
      <w:r w:rsidR="001A29DB" w:rsidRPr="00A3470D">
        <w:t xml:space="preserve">have </w:t>
      </w:r>
      <w:r w:rsidR="003B62B6" w:rsidRPr="00A3470D">
        <w:t>achieved</w:t>
      </w:r>
      <w:r w:rsidR="00492D5A" w:rsidRPr="00A3470D">
        <w:t xml:space="preserve"> this target are mainly </w:t>
      </w:r>
      <w:r w:rsidR="001A29DB" w:rsidRPr="00A3470D">
        <w:t xml:space="preserve">in </w:t>
      </w:r>
      <w:r w:rsidR="006526A9" w:rsidRPr="00A3470D">
        <w:t>S</w:t>
      </w:r>
      <w:r w:rsidRPr="00A3470D">
        <w:t>outhern parts of the country</w:t>
      </w:r>
      <w:r w:rsidRPr="00A3470D">
        <w:fldChar w:fldCharType="begin"/>
      </w:r>
      <w:r w:rsidRPr="00A3470D">
        <w:instrText xml:space="preserve"> ADDIN EN.CITE &lt;EndNote&gt;&lt;Cite&gt;&lt;Author&gt;NHS Digital&lt;/Author&gt;&lt;Year&gt;2018&lt;/Year&gt;&lt;RecNum&gt;46239&lt;/RecNum&gt;&lt;DisplayText&gt;&lt;style face="superscript"&gt;2&lt;/style&gt;&lt;/DisplayText&gt;&lt;record&gt;&lt;rec-number&gt;46239&lt;/rec-number&gt;&lt;foreign-keys&gt;&lt;key app="EN" db-id="s22tasvxnrv9wne90au5p22xvwdaarvf5252" timestamp="1545385892"&gt;46239&lt;/key&gt;&lt;/foreign-keys&gt;&lt;ref-type name="Government Document"&gt;46&lt;/ref-type&gt;&lt;contributors&gt;&lt;authors&gt;&lt;author&gt;NHS Digital,&lt;/author&gt;&lt;/authors&gt;&lt;/contributors&gt;&lt;titles&gt;&lt;title&gt;Statistics on Women&amp;apos;s Smoking Status at Time of Delivery, England - Quarter 2, 2018-19&lt;/title&gt;&lt;/titles&gt;&lt;dates&gt;&lt;year&gt;2018&lt;/year&gt;&lt;/dates&gt;&lt;urls&gt;&lt;/urls&gt;&lt;/record&gt;&lt;/Cite&gt;&lt;/EndNote&gt;</w:instrText>
      </w:r>
      <w:r w:rsidRPr="00A3470D">
        <w:fldChar w:fldCharType="separate"/>
      </w:r>
      <w:r w:rsidRPr="00A3470D">
        <w:rPr>
          <w:noProof/>
          <w:vertAlign w:val="superscript"/>
        </w:rPr>
        <w:t>2</w:t>
      </w:r>
      <w:r w:rsidRPr="00A3470D">
        <w:fldChar w:fldCharType="end"/>
      </w:r>
      <w:r w:rsidRPr="00A3470D">
        <w:t xml:space="preserve"> where levels of deprivation are relatively low</w:t>
      </w:r>
      <w:r w:rsidRPr="00A3470D">
        <w:fldChar w:fldCharType="begin"/>
      </w:r>
      <w:r w:rsidR="00DB1AFF" w:rsidRPr="00A3470D">
        <w:instrText xml:space="preserve"> ADDIN EN.CITE &lt;EndNote&gt;&lt;Cite&gt;&lt;Author&gt;Department for Communities and Local Government&lt;/Author&gt;&lt;Year&gt;2015&lt;/Year&gt;&lt;RecNum&gt;46059&lt;/RecNum&gt;&lt;DisplayText&gt;&lt;style face="superscript"&gt;11&lt;/style&gt;&lt;/DisplayText&gt;&lt;record&gt;&lt;rec-number&gt;46059&lt;/rec-number&gt;&lt;foreign-keys&gt;&lt;key app="EN" db-id="s22tasvxnrv9wne90au5p22xvwdaarvf5252" timestamp="1533809512"&gt;46059&lt;/key&gt;&lt;/foreign-keys&gt;&lt;ref-type name="Government Document"&gt;46&lt;/ref-type&gt;&lt;contributors&gt;&lt;authors&gt;&lt;author&gt;Department for Communities and Local Government,&lt;/author&gt;&lt;/authors&gt;&lt;/contributors&gt;&lt;titles&gt;&lt;title&gt;The English Indices of Deprivation 2015&lt;/title&gt;&lt;/titles&gt;&lt;dates&gt;&lt;year&gt;2015&lt;/year&gt;&lt;/dates&gt;&lt;urls&gt;&lt;/urls&gt;&lt;/record&gt;&lt;/Cite&gt;&lt;/EndNote&gt;</w:instrText>
      </w:r>
      <w:r w:rsidRPr="00A3470D">
        <w:fldChar w:fldCharType="separate"/>
      </w:r>
      <w:r w:rsidR="00DB1AFF" w:rsidRPr="00A3470D">
        <w:rPr>
          <w:noProof/>
          <w:vertAlign w:val="superscript"/>
        </w:rPr>
        <w:t>11</w:t>
      </w:r>
      <w:r w:rsidRPr="00A3470D">
        <w:fldChar w:fldCharType="end"/>
      </w:r>
      <w:r w:rsidRPr="00A3470D">
        <w:t xml:space="preserve">, whereas </w:t>
      </w:r>
      <w:r w:rsidR="003B62B6" w:rsidRPr="00A3470D">
        <w:t>areas</w:t>
      </w:r>
      <w:r w:rsidR="00492D5A" w:rsidRPr="00A3470D">
        <w:t xml:space="preserve"> that have not are mainly </w:t>
      </w:r>
      <w:r w:rsidRPr="00A3470D">
        <w:t>around North</w:t>
      </w:r>
      <w:r w:rsidR="00DE407D" w:rsidRPr="00A3470D">
        <w:t>ern England</w:t>
      </w:r>
      <w:r w:rsidRPr="00A3470D">
        <w:t xml:space="preserve"> </w:t>
      </w:r>
      <w:r w:rsidR="001A29DB" w:rsidRPr="00A3470D">
        <w:t xml:space="preserve">and </w:t>
      </w:r>
      <w:r w:rsidRPr="00A3470D">
        <w:t>the Midlands</w:t>
      </w:r>
      <w:r w:rsidRPr="00A3470D">
        <w:fldChar w:fldCharType="begin"/>
      </w:r>
      <w:r w:rsidRPr="00A3470D">
        <w:instrText xml:space="preserve"> ADDIN EN.CITE &lt;EndNote&gt;&lt;Cite&gt;&lt;Author&gt;NHS Digital&lt;/Author&gt;&lt;Year&gt;2018&lt;/Year&gt;&lt;RecNum&gt;46239&lt;/RecNum&gt;&lt;DisplayText&gt;&lt;style face="superscript"&gt;2&lt;/style&gt;&lt;/DisplayText&gt;&lt;record&gt;&lt;rec-number&gt;46239&lt;/rec-number&gt;&lt;foreign-keys&gt;&lt;key app="EN" db-id="s22tasvxnrv9wne90au5p22xvwdaarvf5252" timestamp="1545385892"&gt;46239&lt;/key&gt;&lt;/foreign-keys&gt;&lt;ref-type name="Government Document"&gt;46&lt;/ref-type&gt;&lt;contributors&gt;&lt;authors&gt;&lt;author&gt;NHS Digital,&lt;/author&gt;&lt;/authors&gt;&lt;/contributors&gt;&lt;titles&gt;&lt;title&gt;Statistics on Women&amp;apos;s Smoking Status at Time of Delivery, England - Quarter 2, 2018-19&lt;/title&gt;&lt;/titles&gt;&lt;dates&gt;&lt;year&gt;2018&lt;/year&gt;&lt;/dates&gt;&lt;urls&gt;&lt;/urls&gt;&lt;/record&gt;&lt;/Cite&gt;&lt;/EndNote&gt;</w:instrText>
      </w:r>
      <w:r w:rsidRPr="00A3470D">
        <w:fldChar w:fldCharType="separate"/>
      </w:r>
      <w:r w:rsidRPr="00A3470D">
        <w:rPr>
          <w:noProof/>
          <w:vertAlign w:val="superscript"/>
        </w:rPr>
        <w:t>2</w:t>
      </w:r>
      <w:r w:rsidRPr="00A3470D">
        <w:fldChar w:fldCharType="end"/>
      </w:r>
      <w:r w:rsidRPr="00A3470D">
        <w:t xml:space="preserve"> where levels of deprivation and prevalence of smoking are relatively high</w:t>
      </w:r>
      <w:r w:rsidRPr="00A3470D">
        <w:fldChar w:fldCharType="begin"/>
      </w:r>
      <w:r w:rsidR="00DB1AFF" w:rsidRPr="00A3470D">
        <w:instrText xml:space="preserve"> ADDIN EN.CITE &lt;EndNote&gt;&lt;Cite&gt;&lt;Author&gt;Department for Communities and Local Government&lt;/Author&gt;&lt;Year&gt;2015&lt;/Year&gt;&lt;RecNum&gt;46059&lt;/RecNum&gt;&lt;DisplayText&gt;&lt;style face="superscript"&gt;11&lt;/style&gt;&lt;/DisplayText&gt;&lt;record&gt;&lt;rec-number&gt;46059&lt;/rec-number&gt;&lt;foreign-keys&gt;&lt;key app="EN" db-id="s22tasvxnrv9wne90au5p22xvwdaarvf5252" timestamp="1533809512"&gt;46059&lt;/key&gt;&lt;/foreign-keys&gt;&lt;ref-type name="Government Document"&gt;46&lt;/ref-type&gt;&lt;contributors&gt;&lt;authors&gt;&lt;author&gt;Department for Communities and Local Government,&lt;/author&gt;&lt;/authors&gt;&lt;/contributors&gt;&lt;titles&gt;&lt;title&gt;The English Indices of Deprivation 2015&lt;/title&gt;&lt;/titles&gt;&lt;dates&gt;&lt;year&gt;2015&lt;/year&gt;&lt;/dates&gt;&lt;urls&gt;&lt;/urls&gt;&lt;/record&gt;&lt;/Cite&gt;&lt;/EndNote&gt;</w:instrText>
      </w:r>
      <w:r w:rsidRPr="00A3470D">
        <w:fldChar w:fldCharType="separate"/>
      </w:r>
      <w:r w:rsidR="00DB1AFF" w:rsidRPr="00A3470D">
        <w:rPr>
          <w:noProof/>
          <w:vertAlign w:val="superscript"/>
        </w:rPr>
        <w:t>11</w:t>
      </w:r>
      <w:r w:rsidRPr="00A3470D">
        <w:fldChar w:fldCharType="end"/>
      </w:r>
      <w:r w:rsidRPr="00A3470D">
        <w:t>.</w:t>
      </w:r>
      <w:r w:rsidR="001A29DB" w:rsidRPr="00A3470D">
        <w:t xml:space="preserve"> </w:t>
      </w:r>
      <w:r w:rsidR="00904AD5" w:rsidRPr="00A3470D">
        <w:t xml:space="preserve">Examples of this include </w:t>
      </w:r>
      <w:r w:rsidR="002179CA" w:rsidRPr="00A3470D">
        <w:t>London</w:t>
      </w:r>
      <w:r w:rsidR="005407AB" w:rsidRPr="00A3470D">
        <w:t xml:space="preserve"> </w:t>
      </w:r>
      <w:r w:rsidR="00752394" w:rsidRPr="00A3470D">
        <w:t xml:space="preserve">and the surrounding areas </w:t>
      </w:r>
      <w:r w:rsidR="00904AD5" w:rsidRPr="00A3470D">
        <w:t>having</w:t>
      </w:r>
      <w:r w:rsidR="005407AB" w:rsidRPr="00A3470D">
        <w:t xml:space="preserve"> prevalence rates </w:t>
      </w:r>
      <w:r w:rsidR="00904AD5" w:rsidRPr="00A3470D">
        <w:t xml:space="preserve">of </w:t>
      </w:r>
      <w:r w:rsidR="00DA2ACD" w:rsidRPr="00A3470D">
        <w:t>between</w:t>
      </w:r>
      <w:r w:rsidR="005407AB" w:rsidRPr="00A3470D">
        <w:t xml:space="preserve"> 2.3% - 2.7%, whereas </w:t>
      </w:r>
      <w:r w:rsidR="00752394" w:rsidRPr="00A3470D">
        <w:t xml:space="preserve">districts in and around </w:t>
      </w:r>
      <w:r w:rsidR="005407AB" w:rsidRPr="00A3470D">
        <w:t xml:space="preserve">Blackpool </w:t>
      </w:r>
      <w:r w:rsidR="001A29DB" w:rsidRPr="00A3470D">
        <w:t xml:space="preserve">and North Nottinghamshire </w:t>
      </w:r>
      <w:r w:rsidR="00953BFF" w:rsidRPr="00A3470D">
        <w:t>have prevalence rates of</w:t>
      </w:r>
      <w:r w:rsidR="005407AB" w:rsidRPr="00A3470D">
        <w:t xml:space="preserve"> </w:t>
      </w:r>
      <w:r w:rsidR="00DA2ACD" w:rsidRPr="00A3470D">
        <w:t>between</w:t>
      </w:r>
      <w:r w:rsidR="005407AB" w:rsidRPr="00A3470D">
        <w:t xml:space="preserve"> </w:t>
      </w:r>
      <w:r w:rsidR="001A29DB" w:rsidRPr="00A3470D">
        <w:t xml:space="preserve">23.2% </w:t>
      </w:r>
      <w:r w:rsidR="005407AB" w:rsidRPr="00A3470D">
        <w:t>- 24.9%</w:t>
      </w:r>
      <w:r w:rsidR="005407AB" w:rsidRPr="00A3470D">
        <w:fldChar w:fldCharType="begin"/>
      </w:r>
      <w:r w:rsidR="005407AB" w:rsidRPr="00A3470D">
        <w:instrText xml:space="preserve"> ADDIN EN.CITE &lt;EndNote&gt;&lt;Cite&gt;&lt;Author&gt;NHS Digital&lt;/Author&gt;&lt;Year&gt;2018&lt;/Year&gt;&lt;RecNum&gt;46239&lt;/RecNum&gt;&lt;DisplayText&gt;&lt;style face="superscript"&gt;2&lt;/style&gt;&lt;/DisplayText&gt;&lt;record&gt;&lt;rec-number&gt;46239&lt;/rec-number&gt;&lt;foreign-keys&gt;&lt;key app="EN" db-id="s22tasvxnrv9wne90au5p22xvwdaarvf5252" timestamp="1545385892"&gt;46239&lt;/key&gt;&lt;/foreign-keys&gt;&lt;ref-type name="Government Document"&gt;46&lt;/ref-type&gt;&lt;contributors&gt;&lt;authors&gt;&lt;author&gt;NHS Digital,&lt;/author&gt;&lt;/authors&gt;&lt;/contributors&gt;&lt;titles&gt;&lt;title&gt;Statistics on Women&amp;apos;s Smoking Status at Time of Delivery, England - Quarter 2, 2018-19&lt;/title&gt;&lt;/titles&gt;&lt;dates&gt;&lt;year&gt;2018&lt;/year&gt;&lt;/dates&gt;&lt;urls&gt;&lt;/urls&gt;&lt;/record&gt;&lt;/Cite&gt;&lt;/EndNote&gt;</w:instrText>
      </w:r>
      <w:r w:rsidR="005407AB" w:rsidRPr="00A3470D">
        <w:fldChar w:fldCharType="separate"/>
      </w:r>
      <w:r w:rsidR="005407AB" w:rsidRPr="00A3470D">
        <w:rPr>
          <w:noProof/>
          <w:vertAlign w:val="superscript"/>
        </w:rPr>
        <w:t>2</w:t>
      </w:r>
      <w:r w:rsidR="005407AB" w:rsidRPr="00A3470D">
        <w:fldChar w:fldCharType="end"/>
      </w:r>
      <w:r w:rsidR="00DA2ACD" w:rsidRPr="00A3470D">
        <w:t xml:space="preserve">. </w:t>
      </w:r>
    </w:p>
    <w:p w14:paraId="0F61B652" w14:textId="743DF4CB" w:rsidR="00146445" w:rsidRPr="00A3470D" w:rsidRDefault="00146445" w:rsidP="00146445">
      <w:pPr>
        <w:spacing w:line="480" w:lineRule="auto"/>
        <w:jc w:val="both"/>
      </w:pPr>
      <w:r w:rsidRPr="00A3470D">
        <w:t xml:space="preserve"> Although pregnancy is normally a highly motivating time to </w:t>
      </w:r>
      <w:r w:rsidR="00913CAD" w:rsidRPr="00A3470D">
        <w:t>quit</w:t>
      </w:r>
      <w:r w:rsidRPr="00A3470D">
        <w:fldChar w:fldCharType="begin"/>
      </w:r>
      <w:r w:rsidR="00DB1AFF" w:rsidRPr="00A3470D">
        <w:instrText xml:space="preserve"> ADDIN EN.CITE &lt;EndNote&gt;&lt;Cite&gt;&lt;Author&gt;Solomon&lt;/Author&gt;&lt;Year&gt;2004&lt;/Year&gt;&lt;RecNum&gt;43776&lt;/RecNum&gt;&lt;DisplayText&gt;&lt;style face="superscript"&gt;12&lt;/style&gt;&lt;/DisplayText&gt;&lt;record&gt;&lt;rec-number&gt;43776&lt;/rec-number&gt;&lt;foreign-keys&gt;&lt;key app="EN" db-id="s22tasvxnrv9wne90au5p22xvwdaarvf5252" timestamp="1467295551"&gt;43776&lt;/key&gt;&lt;/foreign-keys&gt;&lt;ref-type name="Journal Article"&gt;17&lt;/ref-type&gt;&lt;contributors&gt;&lt;authors&gt;&lt;author&gt;Solomon, Laura J.&lt;/author&gt;&lt;author&gt;Quinn, Virginia P.&lt;/author&gt;&lt;/authors&gt;&lt;/contributors&gt;&lt;titles&gt;&lt;title&gt;Spontaneous quitting: Self-initiated smoking cessation in early pregnancy&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S203-S216&lt;/pages&gt;&lt;volume&gt;6&lt;/volume&gt;&lt;number&gt;Suppl 2&lt;/number&gt;&lt;dates&gt;&lt;year&gt;2004&lt;/year&gt;&lt;/dates&gt;&lt;urls&gt;&lt;related-urls&gt;&lt;url&gt;http://ntr.oxfordjournals.org/content/6/Suppl_2/S203.abstract&lt;/url&gt;&lt;url&gt;http://ntr.oxfordjournals.org/content/6/Suppl_2/S203.full.pdf&lt;/url&gt;&lt;/related-urls&gt;&lt;/urls&gt;&lt;electronic-resource-num&gt;10.1080/14622200410001669132&lt;/electronic-resource-num&gt;&lt;/record&gt;&lt;/Cite&gt;&lt;/EndNote&gt;</w:instrText>
      </w:r>
      <w:r w:rsidRPr="00A3470D">
        <w:fldChar w:fldCharType="separate"/>
      </w:r>
      <w:r w:rsidR="00DB1AFF" w:rsidRPr="00A3470D">
        <w:rPr>
          <w:noProof/>
          <w:vertAlign w:val="superscript"/>
        </w:rPr>
        <w:t>12</w:t>
      </w:r>
      <w:r w:rsidRPr="00A3470D">
        <w:fldChar w:fldCharType="end"/>
      </w:r>
      <w:r w:rsidRPr="00A3470D">
        <w:t xml:space="preserve">, women can experience barriers and facilitators which may make cessation </w:t>
      </w:r>
      <w:r w:rsidR="001E302D" w:rsidRPr="00A3470D">
        <w:t xml:space="preserve">attempts </w:t>
      </w:r>
      <w:r w:rsidR="00D53B41" w:rsidRPr="00A3470D">
        <w:t>more difficult or easier</w:t>
      </w:r>
      <w:r w:rsidR="00953BFF" w:rsidRPr="00A3470D">
        <w:t xml:space="preserve"> at this time</w:t>
      </w:r>
      <w:r w:rsidRPr="00A3470D">
        <w:fldChar w:fldCharType="begin"/>
      </w:r>
      <w:r w:rsidR="00DB1AFF" w:rsidRPr="00A3470D">
        <w:instrText xml:space="preserve"> ADDIN EN.CITE &lt;EndNote&gt;&lt;Cite&gt;&lt;Author&gt;Flemming&lt;/Author&gt;&lt;Year&gt;2015&lt;/Year&gt;&lt;RecNum&gt;43397&lt;/RecNum&gt;&lt;DisplayText&gt;&lt;style face="superscript"&gt;13&lt;/style&gt;&lt;/DisplayText&gt;&lt;record&gt;&lt;rec-number&gt;43397&lt;/rec-number&gt;&lt;foreign-keys&gt;&lt;key app="EN" db-id="s22tasvxnrv9wne90au5p22xvwdaarvf5252" timestamp="1456842331"&gt;43397&lt;/key&gt;&lt;/foreign-keys&gt;&lt;ref-type name="Journal Article"&gt;17&lt;/ref-type&gt;&lt;contributors&gt;&lt;authors&gt;&lt;author&gt;Flemming, Kate&lt;/author&gt;&lt;author&gt;McCaughan, Dorothy&lt;/author&gt;&lt;author&gt;Angus, Kathryn&lt;/author&gt;&lt;author&gt;Graham, Hilary&lt;/author&gt;&lt;/authors&gt;&lt;/contributors&gt;&lt;titles&gt;&lt;title&gt;Qualitative systematic review: barriers and facilitators to smoking cessation experienced by women in pregnancy and following childbirth&lt;/title&gt;&lt;secondary-title&gt;Journal of advanced nursing&lt;/secondary-title&gt;&lt;/titles&gt;&lt;periodical&gt;&lt;full-title&gt;Journal of Advanced Nursing&lt;/full-title&gt;&lt;abbr-1&gt;J. Adv. Nurs.&lt;/abbr-1&gt;&lt;abbr-2&gt;J Adv Nurs&lt;/abbr-2&gt;&lt;/periodical&gt;&lt;pages&gt;1210-1226&lt;/pages&gt;&lt;volume&gt;71&lt;/volume&gt;&lt;number&gt;6&lt;/number&gt;&lt;dates&gt;&lt;year&gt;2015&lt;/year&gt;&lt;/dates&gt;&lt;isbn&gt;1365-2648&lt;/isbn&gt;&lt;urls&gt;&lt;related-urls&gt;&lt;url&gt;http://onlinelibrary.wiley.com/store/10.1111/jan.12580/asset/jan12580.pdf?v=1&amp;amp;t=il9ibftp&amp;amp;s=91b6df688dfe177782a61b70ae4e740256f3a99e&lt;/url&gt;&lt;/related-urls&gt;&lt;/urls&gt;&lt;/record&gt;&lt;/Cite&gt;&lt;/EndNote&gt;</w:instrText>
      </w:r>
      <w:r w:rsidRPr="00A3470D">
        <w:fldChar w:fldCharType="separate"/>
      </w:r>
      <w:r w:rsidR="00DB1AFF" w:rsidRPr="00A3470D">
        <w:rPr>
          <w:noProof/>
          <w:vertAlign w:val="superscript"/>
        </w:rPr>
        <w:t>13</w:t>
      </w:r>
      <w:r w:rsidRPr="00A3470D">
        <w:fldChar w:fldCharType="end"/>
      </w:r>
      <w:r w:rsidRPr="00A3470D">
        <w:t>. Findings from a qualitative review</w:t>
      </w:r>
      <w:r w:rsidR="0042052B" w:rsidRPr="00A3470D">
        <w:t xml:space="preserve"> </w:t>
      </w:r>
      <w:r w:rsidR="00BB1654" w:rsidRPr="00A3470D">
        <w:t>looking at</w:t>
      </w:r>
      <w:r w:rsidR="0042052B" w:rsidRPr="00A3470D">
        <w:t xml:space="preserve"> </w:t>
      </w:r>
      <w:r w:rsidR="00D53B41" w:rsidRPr="00A3470D">
        <w:t>b</w:t>
      </w:r>
      <w:r w:rsidR="003F6717" w:rsidRPr="00A3470D">
        <w:t>arriers and facilitators</w:t>
      </w:r>
      <w:r w:rsidR="0042052B" w:rsidRPr="00A3470D">
        <w:t xml:space="preserve"> </w:t>
      </w:r>
      <w:r w:rsidR="00C910DD" w:rsidRPr="00A3470D">
        <w:t xml:space="preserve">from pregnant smoker’s </w:t>
      </w:r>
      <w:r w:rsidR="0042052B" w:rsidRPr="00A3470D">
        <w:t>perspective</w:t>
      </w:r>
      <w:r w:rsidR="0061183E" w:rsidRPr="00A3470D">
        <w:t>s</w:t>
      </w:r>
      <w:r w:rsidRPr="00A3470D">
        <w:fldChar w:fldCharType="begin"/>
      </w:r>
      <w:r w:rsidR="00DB1AFF" w:rsidRPr="00A3470D">
        <w:instrText xml:space="preserve"> ADDIN EN.CITE &lt;EndNote&gt;&lt;Cite&gt;&lt;Author&gt;Flemming&lt;/Author&gt;&lt;Year&gt;2015&lt;/Year&gt;&lt;RecNum&gt;43397&lt;/RecNum&gt;&lt;DisplayText&gt;&lt;style face="superscript"&gt;13&lt;/style&gt;&lt;/DisplayText&gt;&lt;record&gt;&lt;rec-number&gt;43397&lt;/rec-number&gt;&lt;foreign-keys&gt;&lt;key app="EN" db-id="s22tasvxnrv9wne90au5p22xvwdaarvf5252" timestamp="1456842331"&gt;43397&lt;/key&gt;&lt;/foreign-keys&gt;&lt;ref-type name="Journal Article"&gt;17&lt;/ref-type&gt;&lt;contributors&gt;&lt;authors&gt;&lt;author&gt;Flemming, Kate&lt;/author&gt;&lt;author&gt;McCaughan, Dorothy&lt;/author&gt;&lt;author&gt;Angus, Kathryn&lt;/author&gt;&lt;author&gt;Graham, Hilary&lt;/author&gt;&lt;/authors&gt;&lt;/contributors&gt;&lt;titles&gt;&lt;title&gt;Qualitative systematic review: barriers and facilitators to smoking cessation experienced by women in pregnancy and following childbirth&lt;/title&gt;&lt;secondary-title&gt;Journal of advanced nursing&lt;/secondary-title&gt;&lt;/titles&gt;&lt;periodical&gt;&lt;full-title&gt;Journal of Advanced Nursing&lt;/full-title&gt;&lt;abbr-1&gt;J. Adv. Nurs.&lt;/abbr-1&gt;&lt;abbr-2&gt;J Adv Nurs&lt;/abbr-2&gt;&lt;/periodical&gt;&lt;pages&gt;1210-1226&lt;/pages&gt;&lt;volume&gt;71&lt;/volume&gt;&lt;number&gt;6&lt;/number&gt;&lt;dates&gt;&lt;year&gt;2015&lt;/year&gt;&lt;/dates&gt;&lt;isbn&gt;1365-2648&lt;/isbn&gt;&lt;urls&gt;&lt;related-urls&gt;&lt;url&gt;http://onlinelibrary.wiley.com/store/10.1111/jan.12580/asset/jan12580.pdf?v=1&amp;amp;t=il9ibftp&amp;amp;s=91b6df688dfe177782a61b70ae4e740256f3a99e&lt;/url&gt;&lt;/related-urls&gt;&lt;/urls&gt;&lt;/record&gt;&lt;/Cite&gt;&lt;/EndNote&gt;</w:instrText>
      </w:r>
      <w:r w:rsidRPr="00A3470D">
        <w:fldChar w:fldCharType="separate"/>
      </w:r>
      <w:r w:rsidR="00DB1AFF" w:rsidRPr="00A3470D">
        <w:rPr>
          <w:noProof/>
          <w:vertAlign w:val="superscript"/>
        </w:rPr>
        <w:t>13</w:t>
      </w:r>
      <w:r w:rsidRPr="00A3470D">
        <w:fldChar w:fldCharType="end"/>
      </w:r>
      <w:r w:rsidR="006632B1" w:rsidRPr="00A3470D">
        <w:t xml:space="preserve"> and a </w:t>
      </w:r>
      <w:r w:rsidR="00FA1BFC" w:rsidRPr="00A3470D">
        <w:t xml:space="preserve">UK </w:t>
      </w:r>
      <w:r w:rsidR="008E0126" w:rsidRPr="00A3470D">
        <w:t>expert</w:t>
      </w:r>
      <w:r w:rsidR="00FA1BFC" w:rsidRPr="00A3470D">
        <w:t xml:space="preserve"> </w:t>
      </w:r>
      <w:r w:rsidRPr="00A3470D">
        <w:t>group meeting study</w:t>
      </w:r>
      <w:r w:rsidRPr="00A3470D">
        <w:fldChar w:fldCharType="begin"/>
      </w:r>
      <w:r w:rsidR="00DB1AFF" w:rsidRPr="00A3470D">
        <w:instrText xml:space="preserve"> ADDIN EN.CITE &lt;EndNote&gt;&lt;Cite&gt;&lt;Author&gt;Campbell&lt;/Author&gt;&lt;Year&gt;2018&lt;/Year&gt;&lt;RecNum&gt;44979&lt;/RecNum&gt;&lt;DisplayText&gt;&lt;style face="superscript"&gt;14&lt;/style&gt;&lt;/DisplayText&gt;&lt;record&gt;&lt;rec-number&gt;44979&lt;/rec-number&gt;&lt;foreign-keys&gt;&lt;key app="EN" db-id="s22tasvxnrv9wne90au5p22xvwdaarvf5252" timestamp="1519219365"&gt;44979&lt;/key&gt;&lt;/foreign-keys&gt;&lt;ref-type name="Journal Article"&gt;17&lt;/ref-type&gt;&lt;contributors&gt;&lt;authors&gt;&lt;author&gt;Campbell, Katarzyna A.&lt;/author&gt;&lt;author&gt;Fergie, Libby&lt;/author&gt;&lt;author&gt;Coleman-Haynes, Tom&lt;/author&gt;&lt;author&gt;Cooper, Sue&lt;/author&gt;&lt;author&gt;Lorencatto, Fabiana&lt;/author&gt;&lt;author&gt;Ussher, Michael&lt;/author&gt;&lt;author&gt;Dyas, Jane&lt;/author&gt;&lt;author&gt;Coleman, Tim&lt;/author&gt;&lt;/authors&gt;&lt;/contributors&gt;&lt;titles&gt;&lt;title&gt;Improving Behavioral Support for Smoking Cessation in Pregnancy: What Are the Barriers to Stopping and Which Behavior Change Techniques Can Influence These? Application of Theoretical Domains Framework&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59&lt;/pages&gt;&lt;volume&gt;15&lt;/volume&gt;&lt;number&gt;2&lt;/number&gt;&lt;dates&gt;&lt;year&gt;2018&lt;/year&gt;&lt;/dates&gt;&lt;isbn&gt;1660-4601&lt;/isbn&gt;&lt;accession-num&gt;doi:10.3390/ijerph15020359&lt;/accession-num&gt;&lt;urls&gt;&lt;related-urls&gt;&lt;url&gt;http://www.mdpi.com/1660-4601/15/2/359&lt;/url&gt;&lt;/related-urls&gt;&lt;/urls&gt;&lt;/record&gt;&lt;/Cite&gt;&lt;/EndNote&gt;</w:instrText>
      </w:r>
      <w:r w:rsidRPr="00A3470D">
        <w:fldChar w:fldCharType="separate"/>
      </w:r>
      <w:r w:rsidR="00DB1AFF" w:rsidRPr="00A3470D">
        <w:rPr>
          <w:noProof/>
          <w:vertAlign w:val="superscript"/>
        </w:rPr>
        <w:t>14</w:t>
      </w:r>
      <w:r w:rsidRPr="00A3470D">
        <w:fldChar w:fldCharType="end"/>
      </w:r>
      <w:r w:rsidRPr="00A3470D">
        <w:t xml:space="preserve">, identified </w:t>
      </w:r>
      <w:r w:rsidR="004078B4" w:rsidRPr="00A3470D">
        <w:t>34 b</w:t>
      </w:r>
      <w:r w:rsidR="003F6717" w:rsidRPr="00A3470D">
        <w:t>arriers and facilitators</w:t>
      </w:r>
      <w:r w:rsidRPr="00A3470D">
        <w:t xml:space="preserve"> </w:t>
      </w:r>
      <w:r w:rsidR="004078B4" w:rsidRPr="00A3470D">
        <w:t xml:space="preserve">(23 barriers, 11 facilitators) </w:t>
      </w:r>
      <w:r w:rsidR="00E04D38" w:rsidRPr="00A3470D">
        <w:t xml:space="preserve">specific </w:t>
      </w:r>
      <w:r w:rsidRPr="00A3470D">
        <w:t xml:space="preserve">to </w:t>
      </w:r>
      <w:r w:rsidR="00FA1BFC" w:rsidRPr="00A3470D">
        <w:t xml:space="preserve">achieving </w:t>
      </w:r>
      <w:r w:rsidRPr="00A3470D">
        <w:t xml:space="preserve">smoking cessation </w:t>
      </w:r>
      <w:r w:rsidR="001642CD" w:rsidRPr="00A3470D">
        <w:t xml:space="preserve">during </w:t>
      </w:r>
      <w:r w:rsidRPr="00A3470D">
        <w:t>pregnancy</w:t>
      </w:r>
      <w:r w:rsidR="0042052B" w:rsidRPr="00A3470D">
        <w:t>. These ranged</w:t>
      </w:r>
      <w:r w:rsidRPr="00A3470D">
        <w:t xml:space="preserve"> from </w:t>
      </w:r>
      <w:r w:rsidR="0042052B" w:rsidRPr="00A3470D">
        <w:t xml:space="preserve">aspects within </w:t>
      </w:r>
      <w:r w:rsidRPr="00A3470D">
        <w:t xml:space="preserve">the women’s </w:t>
      </w:r>
      <w:r w:rsidR="00EB4862" w:rsidRPr="00A3470D">
        <w:t>network</w:t>
      </w:r>
      <w:r w:rsidRPr="00A3470D">
        <w:t xml:space="preserve"> (e.g. ‘smoking is a social norm’) to </w:t>
      </w:r>
      <w:r w:rsidR="00AA1D56" w:rsidRPr="00A3470D">
        <w:t xml:space="preserve">parenting </w:t>
      </w:r>
      <w:r w:rsidRPr="00A3470D">
        <w:t>responsibilities (e.g. ‘desire to protect the baby from harm’)</w:t>
      </w:r>
      <w:r w:rsidR="007D2604" w:rsidRPr="00A3470D">
        <w:t xml:space="preserve"> (the full list is given in Supplement 1)</w:t>
      </w:r>
      <w:r w:rsidRPr="00A3470D">
        <w:t>.</w:t>
      </w:r>
      <w:r w:rsidRPr="00A3470D" w:rsidDel="008F37FD">
        <w:t xml:space="preserve"> </w:t>
      </w:r>
    </w:p>
    <w:p w14:paraId="0F61B653" w14:textId="72A1DABF" w:rsidR="00146445" w:rsidRPr="00A3470D" w:rsidRDefault="00FB4C06" w:rsidP="00146445">
      <w:pPr>
        <w:spacing w:line="480" w:lineRule="auto"/>
        <w:jc w:val="both"/>
      </w:pPr>
      <w:r w:rsidRPr="00A3470D">
        <w:t>Behaviour</w:t>
      </w:r>
      <w:r w:rsidR="00146445" w:rsidRPr="00A3470D">
        <w:t xml:space="preserve">al support interventions, consisting of </w:t>
      </w:r>
      <w:r w:rsidRPr="00A3470D">
        <w:t>behaviour</w:t>
      </w:r>
      <w:r w:rsidR="00146445" w:rsidRPr="00A3470D">
        <w:t xml:space="preserve"> change techniques (BCTs), can be effective </w:t>
      </w:r>
      <w:r w:rsidR="00AA1D56" w:rsidRPr="00A3470D">
        <w:t>in</w:t>
      </w:r>
      <w:r w:rsidR="00146445" w:rsidRPr="00A3470D">
        <w:t xml:space="preserve"> helping </w:t>
      </w:r>
      <w:r w:rsidR="00EB4862" w:rsidRPr="00A3470D">
        <w:t xml:space="preserve">pregnant </w:t>
      </w:r>
      <w:r w:rsidR="00146445" w:rsidRPr="00A3470D">
        <w:t>women overcome barriers and optimise facilitators to successfully ach</w:t>
      </w:r>
      <w:r w:rsidR="00EB4862" w:rsidRPr="00A3470D">
        <w:t>ieve cessation</w:t>
      </w:r>
      <w:r w:rsidR="00146445" w:rsidRPr="00A3470D">
        <w:fldChar w:fldCharType="begin">
          <w:fldData xml:space="preserve">PEVuZE5vdGU+PENpdGU+PEF1dGhvcj5Mb3JlbmNhdHRvPC9BdXRob3I+PFllYXI+MjAxMjwvWWVh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</w:fldData>
        </w:fldChar>
      </w:r>
      <w:r w:rsidR="00DB1AFF" w:rsidRPr="00A3470D">
        <w:instrText xml:space="preserve"> ADDIN EN.CITE </w:instrText>
      </w:r>
      <w:r w:rsidR="00DB1AFF" w:rsidRPr="00A3470D">
        <w:fldChar w:fldCharType="begin">
          <w:fldData xml:space="preserve">PEVuZE5vdGU+PENpdGU+PEF1dGhvcj5Mb3JlbmNhdHRvPC9BdXRob3I+PFllYXI+MjAxMjwvWWVh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</w:fldData>
        </w:fldChar>
      </w:r>
      <w:r w:rsidR="00DB1AFF" w:rsidRPr="00A3470D">
        <w:instrText xml:space="preserve"> ADDIN EN.CITE.DATA </w:instrText>
      </w:r>
      <w:r w:rsidR="00DB1AFF" w:rsidRPr="00A3470D">
        <w:fldChar w:fldCharType="end"/>
      </w:r>
      <w:r w:rsidR="00146445" w:rsidRPr="00A3470D">
        <w:fldChar w:fldCharType="separate"/>
      </w:r>
      <w:r w:rsidR="00DB1AFF" w:rsidRPr="00A3470D">
        <w:rPr>
          <w:noProof/>
          <w:vertAlign w:val="superscript"/>
        </w:rPr>
        <w:t>15,16</w:t>
      </w:r>
      <w:r w:rsidR="00146445" w:rsidRPr="00A3470D">
        <w:fldChar w:fldCharType="end"/>
      </w:r>
      <w:r w:rsidR="00146445" w:rsidRPr="00A3470D">
        <w:t xml:space="preserve">. </w:t>
      </w:r>
      <w:r w:rsidR="00880010" w:rsidRPr="00A3470D">
        <w:t xml:space="preserve"> A BCT is the smallest, active component which can be delivered in an intervention either by itself or in conjunction with other BCTs </w:t>
      </w:r>
      <w:r w:rsidR="00316815" w:rsidRPr="00A3470D">
        <w:t xml:space="preserve">in order </w:t>
      </w:r>
      <w:r w:rsidR="00880010" w:rsidRPr="00A3470D">
        <w:t xml:space="preserve">to achieve </w:t>
      </w:r>
      <w:r w:rsidR="00880010" w:rsidRPr="00A3470D">
        <w:rPr>
          <w:bCs/>
        </w:rPr>
        <w:t>the intended behaviour change outcome</w:t>
      </w:r>
      <w:r w:rsidR="00880010" w:rsidRPr="00A3470D">
        <w:rPr>
          <w:bCs/>
        </w:rPr>
        <w:fldChar w:fldCharType="begin"/>
      </w:r>
      <w:r w:rsidR="00DB1AFF" w:rsidRPr="00A3470D">
        <w:rPr>
          <w:bCs/>
        </w:rPr>
        <w:instrText xml:space="preserve"> ADDIN EN.CITE &lt;EndNote&gt;&lt;Cite&gt;&lt;Author&gt;Michie&lt;/Author&gt;&lt;Year&gt;2011&lt;/Year&gt;&lt;RecNum&gt;43515&lt;/RecNum&gt;&lt;DisplayText&gt;&lt;style face="superscript"&gt;17&lt;/style&gt;&lt;/DisplayText&gt;&lt;record&gt;&lt;rec-number&gt;43515&lt;/rec-number&gt;&lt;foreign-keys&gt;&lt;key app="EN" db-id="s22tasvxnrv9wne90au5p22xvwdaarvf5252" timestamp="1462455465"&gt;43515&lt;/key&gt;&lt;/foreign-keys&gt;&lt;ref-type name="Journal Article"&gt;17&lt;/ref-type&gt;&lt;contributors&gt;&lt;authors&gt;&lt;author&gt;Michie, Susan&lt;/author&gt;&lt;author&gt;Abraham, Charles&lt;/author&gt;&lt;author&gt;Eccles, Martin P&lt;/author&gt;&lt;author&gt;Francis, Jill J&lt;/author&gt;&lt;author&gt;Hardeman, Wendy&lt;/author&gt;&lt;author&gt;Johnston, Marie&lt;/author&gt;&lt;/authors&gt;&lt;/contributors&gt;&lt;titles&gt;&lt;title&gt;Strengthening evaluation and implementation by specifying components of behaviour change interventions: a study protocol&lt;/title&gt;&lt;secondary-title&gt;Implement Sci&lt;/secondary-title&gt;&lt;/titles&gt;&lt;periodical&gt;&lt;full-title&gt;Implementation Science&lt;/full-title&gt;&lt;abbr-1&gt;Implement. Sci.&lt;/abbr-1&gt;&lt;abbr-2&gt;Implement Sci&lt;/abbr-2&gt;&lt;/periodical&gt;&lt;pages&gt;10&lt;/pages&gt;&lt;volume&gt;6&lt;/volume&gt;&lt;number&gt;10&lt;/number&gt;&lt;dates&gt;&lt;year&gt;2011&lt;/year&gt;&lt;/dates&gt;&lt;urls&gt;&lt;/urls&gt;&lt;/record&gt;&lt;/Cite&gt;&lt;/EndNote&gt;</w:instrText>
      </w:r>
      <w:r w:rsidR="00880010" w:rsidRPr="00A3470D">
        <w:rPr>
          <w:bCs/>
        </w:rPr>
        <w:fldChar w:fldCharType="separate"/>
      </w:r>
      <w:r w:rsidR="00DB1AFF" w:rsidRPr="00A3470D">
        <w:rPr>
          <w:bCs/>
          <w:noProof/>
          <w:vertAlign w:val="superscript"/>
        </w:rPr>
        <w:t>17</w:t>
      </w:r>
      <w:r w:rsidR="00880010" w:rsidRPr="00A3470D">
        <w:fldChar w:fldCharType="end"/>
      </w:r>
      <w:r w:rsidR="00880010" w:rsidRPr="00A3470D">
        <w:t xml:space="preserve">. </w:t>
      </w:r>
      <w:r w:rsidR="00C7735B" w:rsidRPr="00A3470D">
        <w:t>Some</w:t>
      </w:r>
      <w:r w:rsidR="00146445" w:rsidRPr="00A3470D">
        <w:t xml:space="preserve"> BCTs </w:t>
      </w:r>
      <w:r w:rsidR="00EB4862" w:rsidRPr="00A3470D">
        <w:t xml:space="preserve">have been shown to be effective </w:t>
      </w:r>
      <w:r w:rsidR="00146445" w:rsidRPr="00A3470D">
        <w:t xml:space="preserve">when used </w:t>
      </w:r>
      <w:r w:rsidR="00EB4862" w:rsidRPr="00A3470D">
        <w:t>in</w:t>
      </w:r>
      <w:r w:rsidR="00146445" w:rsidRPr="00A3470D">
        <w:t xml:space="preserve"> smoking cessation interventions </w:t>
      </w:r>
      <w:r w:rsidR="00C7735B" w:rsidRPr="00A3470D">
        <w:t>for pregnant women</w:t>
      </w:r>
      <w:r w:rsidR="00146445" w:rsidRPr="00A3470D">
        <w:t xml:space="preserve"> (e.g. facilitate action plan</w:t>
      </w:r>
      <w:r w:rsidR="00C7735B" w:rsidRPr="00A3470D">
        <w:t>ning/identify relapse triggers)</w:t>
      </w:r>
      <w:r w:rsidR="00146445" w:rsidRPr="00A3470D">
        <w:fldChar w:fldCharType="begin">
          <w:fldData xml:space="preserve">PEVuZE5vdGU+PENpdGU+PEF1dGhvcj5Mb3JlbmNhdHRvPC9BdXRob3I+PFllYXI+MjAxMjwvWWVh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YWJici0xPkludC4gSi4gRW52aXJvbi4gUmVzLiBQ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</w:fldData>
        </w:fldChar>
      </w:r>
      <w:r w:rsidR="00DB1AFF" w:rsidRPr="00A3470D">
        <w:instrText xml:space="preserve"> ADDIN EN.CITE </w:instrText>
      </w:r>
      <w:r w:rsidR="00DB1AFF" w:rsidRPr="00A3470D">
        <w:fldChar w:fldCharType="begin">
          <w:fldData xml:space="preserve">PEVuZE5vdGU+PENpdGU+PEF1dGhvcj5Mb3JlbmNhdHRvPC9BdXRob3I+PFllYXI+MjAxMjwvWWVh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YWJici0xPkludC4gSi4gRW52aXJvbi4gUmVzLiBQ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</w:fldData>
        </w:fldChar>
      </w:r>
      <w:r w:rsidR="00DB1AFF" w:rsidRPr="00A3470D">
        <w:instrText xml:space="preserve"> ADDIN EN.CITE.DATA </w:instrText>
      </w:r>
      <w:r w:rsidR="00DB1AFF" w:rsidRPr="00A3470D">
        <w:fldChar w:fldCharType="end"/>
      </w:r>
      <w:r w:rsidR="00146445" w:rsidRPr="00A3470D">
        <w:fldChar w:fldCharType="separate"/>
      </w:r>
      <w:r w:rsidR="00DB1AFF" w:rsidRPr="00A3470D">
        <w:rPr>
          <w:noProof/>
          <w:vertAlign w:val="superscript"/>
        </w:rPr>
        <w:t>14,15</w:t>
      </w:r>
      <w:r w:rsidR="00146445" w:rsidRPr="00A3470D">
        <w:fldChar w:fldCharType="end"/>
      </w:r>
      <w:r w:rsidR="00146445" w:rsidRPr="00A3470D">
        <w:t xml:space="preserve">. </w:t>
      </w:r>
      <w:r w:rsidR="006344BE" w:rsidRPr="00A3470D">
        <w:t xml:space="preserve"> </w:t>
      </w:r>
      <w:r w:rsidR="00146445" w:rsidRPr="00A3470D">
        <w:t xml:space="preserve">However, a review of English Stop Smoking Services (SSS), found few </w:t>
      </w:r>
      <w:r w:rsidR="00C7735B" w:rsidRPr="00A3470D">
        <w:t>of these</w:t>
      </w:r>
      <w:r w:rsidR="00146445" w:rsidRPr="00A3470D">
        <w:t xml:space="preserve"> BCTs were being used in practice</w:t>
      </w:r>
      <w:r w:rsidR="00146445" w:rsidRPr="00A3470D">
        <w:fldChar w:fldCharType="begin"/>
      </w:r>
      <w:r w:rsidR="00DB1AFF" w:rsidRPr="00A3470D">
        <w:instrText xml:space="preserve"> ADDIN EN.CITE &lt;EndNote&gt;&lt;Cite&gt;&lt;Author&gt;Lorencatto&lt;/Author&gt;&lt;Year&gt;2012&lt;/Year&gt;&lt;RecNum&gt;43283&lt;/RecNum&gt;&lt;DisplayText&gt;&lt;style face="superscript"&gt;15&lt;/style&gt;&lt;/DisplayText&gt;&lt;record&gt;&lt;rec-number&gt;43283&lt;/rec-number&gt;&lt;foreign-keys&gt;&lt;key app="EN" db-id="s22tasvxnrv9wne90au5p22xvwdaarvf5252" timestamp="1450778643"&gt;43283&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1019-1026&lt;/pages&gt;&lt;volume&gt;14&lt;/volume&gt;&lt;number&gt;9&lt;/number&gt;&lt;dates&gt;&lt;year&gt;2012&lt;/year&gt;&lt;/dates&gt;&lt;urls&gt;&lt;related-urls&gt;&lt;url&gt;http://ntr.oxfordjournals.org/content/14/9/1019.abstract&lt;/url&gt;&lt;url&gt;http://ntr.oxfordjournals.org/content/14/9/1019.full.pdf&lt;/url&gt;&lt;/related-urls&gt;&lt;/urls&gt;&lt;electronic-resource-num&gt;10.1093/ntr/ntr324&lt;/electronic-resource-num&gt;&lt;/record&gt;&lt;/Cite&gt;&lt;/EndNote&gt;</w:instrText>
      </w:r>
      <w:r w:rsidR="00146445" w:rsidRPr="00A3470D">
        <w:fldChar w:fldCharType="separate"/>
      </w:r>
      <w:r w:rsidR="00DB1AFF" w:rsidRPr="00A3470D">
        <w:rPr>
          <w:noProof/>
          <w:vertAlign w:val="superscript"/>
        </w:rPr>
        <w:t>15</w:t>
      </w:r>
      <w:r w:rsidR="00146445" w:rsidRPr="00A3470D">
        <w:fldChar w:fldCharType="end"/>
      </w:r>
      <w:r w:rsidR="00146445" w:rsidRPr="00A3470D">
        <w:t>. Furthermore, there are inconsistencies in the support offered to pregnant women across English SSSs</w:t>
      </w:r>
      <w:r w:rsidR="00C7735B" w:rsidRPr="00A3470D">
        <w:t xml:space="preserve"> which</w:t>
      </w:r>
      <w:r w:rsidR="00913CAD" w:rsidRPr="00A3470D">
        <w:t xml:space="preserve"> could potentially</w:t>
      </w:r>
      <w:r w:rsidR="00146445" w:rsidRPr="00A3470D">
        <w:t xml:space="preserve"> </w:t>
      </w:r>
      <w:r w:rsidR="00913CAD" w:rsidRPr="00A3470D">
        <w:t>be</w:t>
      </w:r>
      <w:r w:rsidR="00AA1D56" w:rsidRPr="00A3470D">
        <w:t xml:space="preserve"> </w:t>
      </w:r>
      <w:r w:rsidR="00C7735B" w:rsidRPr="00A3470D">
        <w:t xml:space="preserve">improved and </w:t>
      </w:r>
      <w:r w:rsidR="00AA1D56" w:rsidRPr="00A3470D">
        <w:t>standardised</w:t>
      </w:r>
      <w:r w:rsidR="00913CAD" w:rsidRPr="00A3470D">
        <w:t xml:space="preserve"> </w:t>
      </w:r>
      <w:r w:rsidR="00146445" w:rsidRPr="00A3470D">
        <w:fldChar w:fldCharType="begin"/>
      </w:r>
      <w:r w:rsidR="00DB1AFF" w:rsidRPr="00A3470D">
        <w:instrText xml:space="preserve"> ADDIN EN.CITE &lt;EndNote&gt;&lt;Cite&gt;&lt;Author&gt;Fahy&lt;/Author&gt;&lt;Year&gt;2014&lt;/Year&gt;&lt;RecNum&gt;43453&lt;/RecNum&gt;&lt;DisplayText&gt;&lt;style face="superscript"&gt;18&lt;/style&gt;&lt;/DisplayText&gt;&lt;record&gt;&lt;rec-number&gt;43453&lt;/rec-number&gt;&lt;foreign-keys&gt;&lt;key app="EN" db-id="s22tasvxnrv9wne90au5p22xvwdaarvf5252" timestamp="1459417969"&gt;43453&lt;/key&gt;&lt;/foreign-keys&gt;&lt;ref-type name="Journal Article"&gt;17&lt;/ref-type&gt;&lt;contributors&gt;&lt;authors&gt;&lt;author&gt;Fahy, Samantha J.&lt;/author&gt;&lt;author&gt;Cooper, Sue&lt;/author&gt;&lt;author&gt;Coleman, Tim&lt;/author&gt;&lt;author&gt;Naughton, Felix&lt;/author&gt;&lt;author&gt;Bauld, Linda&lt;/author&gt;&lt;/authors&gt;&lt;/contributors&gt;&lt;titles&gt;&lt;title&gt;Provision of smoking cessation support for pregnant women in England: results from an online survey of NHS stop smoking services for pregnant women&lt;/title&gt;&lt;secondary-title&gt;BMC Health Services Research&lt;/secondary-title&gt;&lt;/titles&gt;&lt;periodical&gt;&lt;full-title&gt;BMC Health Services Research&lt;/full-title&gt;&lt;abbr-1&gt;BMC Health Serv. Res.&lt;/abbr-1&gt;&lt;abbr-2&gt;BMC Health Serv Res&lt;/abbr-2&gt;&lt;/periodical&gt;&lt;pages&gt;1-11&lt;/pages&gt;&lt;volume&gt;14&lt;/volume&gt;&lt;number&gt;1&lt;/number&gt;&lt;dates&gt;&lt;year&gt;2014&lt;/year&gt;&lt;/dates&gt;&lt;isbn&gt;1472-6963&lt;/isbn&gt;&lt;label&gt;Fahy2014&lt;/label&gt;&lt;work-type&gt;journal article&lt;/work-type&gt;&lt;urls&gt;&lt;related-urls&gt;&lt;url&gt;http://dx.doi.org/10.1186/1472-6963-14-107&lt;/url&gt;&lt;url&gt;http://download.springer.com/static/pdf/200/art%253A10.1186%252F1472-6963-14-107.pdf?originUrl=http%3A%2F%2Fhttp%3A%2F%2Fbmchealthservres.biomedcentral.com%2Farticle%2F10.1186%2F1472-6963-14-107&amp;amp;token2=exp=1459418280~acl=%2Fstatic%2Fpdf%2F200%2Fart%25253A10.1186%25252F1472-6963-14-107.pdf*~hmac=968edc6ce11e0d2b0509e394c9f11432b7909c4284b7fac13989f1dd284ea10f&lt;/url&gt;&lt;/related-urls&gt;&lt;/urls&gt;&lt;electronic-resource-num&gt;10.1186/1472-6963-14-107&lt;/electronic-resource-num&gt;&lt;/record&gt;&lt;/Cite&gt;&lt;/EndNote&gt;</w:instrText>
      </w:r>
      <w:r w:rsidR="00146445" w:rsidRPr="00A3470D">
        <w:fldChar w:fldCharType="separate"/>
      </w:r>
      <w:r w:rsidR="00DB1AFF" w:rsidRPr="00A3470D">
        <w:rPr>
          <w:noProof/>
          <w:vertAlign w:val="superscript"/>
        </w:rPr>
        <w:t>18</w:t>
      </w:r>
      <w:r w:rsidR="00146445" w:rsidRPr="00A3470D">
        <w:fldChar w:fldCharType="end"/>
      </w:r>
      <w:r w:rsidR="00146445" w:rsidRPr="00A3470D">
        <w:t>.</w:t>
      </w:r>
    </w:p>
    <w:p w14:paraId="0F61B654" w14:textId="68A93A6D" w:rsidR="00146445" w:rsidRPr="00A3470D" w:rsidRDefault="00ED6DD1" w:rsidP="00146445">
      <w:pPr>
        <w:spacing w:line="480" w:lineRule="auto"/>
        <w:jc w:val="both"/>
      </w:pPr>
      <w:r w:rsidRPr="00A3470D">
        <w:t xml:space="preserve">In order to increase the effectiveness of behaviour change interventions, it is important that any potential </w:t>
      </w:r>
      <w:r w:rsidR="00A43681" w:rsidRPr="00A3470D">
        <w:t>b</w:t>
      </w:r>
      <w:r w:rsidR="003F6717" w:rsidRPr="00A3470D">
        <w:t>arriers and facilitators</w:t>
      </w:r>
      <w:r w:rsidRPr="00A3470D">
        <w:t xml:space="preserve"> are taken into consideration</w:t>
      </w:r>
      <w:r w:rsidRPr="00A3470D">
        <w:fldChar w:fldCharType="begin">
          <w:fldData xml:space="preserve">PEVuZE5vdGU+PENpdGU+PEF1dGhvcj5DcmFpZzwvQXV0aG9yPjxZZWFyPjIwMTc8L1llYXI+PFJl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=
</w:fldData>
        </w:fldChar>
      </w:r>
      <w:r w:rsidR="00DB1AFF" w:rsidRPr="00A3470D">
        <w:instrText xml:space="preserve"> ADDIN EN.CITE </w:instrText>
      </w:r>
      <w:r w:rsidR="00DB1AFF" w:rsidRPr="00A3470D">
        <w:fldChar w:fldCharType="begin">
          <w:fldData xml:space="preserve">PEVuZE5vdGU+PENpdGU+PEF1dGhvcj5DcmFpZzwvQXV0aG9yPjxZZWFyPjIwMTc8L1llYXI+PFJl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=
</w:fldData>
        </w:fldChar>
      </w:r>
      <w:r w:rsidR="00DB1AFF" w:rsidRPr="00A3470D">
        <w:instrText xml:space="preserve"> ADDIN EN.CITE.DATA </w:instrText>
      </w:r>
      <w:r w:rsidR="00DB1AFF" w:rsidRPr="00A3470D">
        <w:fldChar w:fldCharType="end"/>
      </w:r>
      <w:r w:rsidRPr="00A3470D">
        <w:fldChar w:fldCharType="separate"/>
      </w:r>
      <w:r w:rsidR="00DB1AFF" w:rsidRPr="00A3470D">
        <w:rPr>
          <w:noProof/>
          <w:vertAlign w:val="superscript"/>
        </w:rPr>
        <w:t>19,20</w:t>
      </w:r>
      <w:r w:rsidRPr="00A3470D">
        <w:fldChar w:fldCharType="end"/>
      </w:r>
      <w:r w:rsidRPr="00A3470D">
        <w:t>. However, as assessing all p</w:t>
      </w:r>
      <w:r w:rsidR="00D11B4B" w:rsidRPr="00A3470D">
        <w:t xml:space="preserve">otential </w:t>
      </w:r>
      <w:r w:rsidR="00DB1AFF" w:rsidRPr="00A3470D">
        <w:lastRenderedPageBreak/>
        <w:t>b</w:t>
      </w:r>
      <w:r w:rsidR="003F6717" w:rsidRPr="00A3470D">
        <w:t>arriers and facilitators</w:t>
      </w:r>
      <w:r w:rsidR="00D11B4B" w:rsidRPr="00A3470D">
        <w:t xml:space="preserve"> can be a lengthy, c</w:t>
      </w:r>
      <w:r w:rsidRPr="00A3470D">
        <w:t xml:space="preserve">umbersome </w:t>
      </w:r>
      <w:r w:rsidR="00DB1AFF" w:rsidRPr="00A3470D">
        <w:t xml:space="preserve">and not always an advantageous </w:t>
      </w:r>
      <w:r w:rsidRPr="00A3470D">
        <w:t>process, prioritising the list is recommended</w:t>
      </w:r>
      <w:r w:rsidRPr="00A3470D">
        <w:fldChar w:fldCharType="begin"/>
      </w:r>
      <w:r w:rsidR="00DB1AFF" w:rsidRPr="00A3470D">
        <w:instrText xml:space="preserve"> ADDIN EN.CITE &lt;EndNote&gt;&lt;Cite&gt;&lt;Author&gt;Craig&lt;/Author&gt;&lt;Year&gt;2017&lt;/Year&gt;&lt;RecNum&gt;46234&lt;/RecNum&gt;&lt;DisplayText&gt;&lt;style face="superscript"&gt;19&lt;/style&gt;&lt;/DisplayText&gt;&lt;record&gt;&lt;rec-number&gt;46234&lt;/rec-number&gt;&lt;foreign-keys&gt;&lt;key app="EN" db-id="s22tasvxnrv9wne90au5p22xvwdaarvf5252" timestamp="1544550207"&gt;46234&lt;/key&gt;&lt;/foreign-keys&gt;&lt;ref-type name="Journal Article"&gt;17&lt;/ref-type&gt;&lt;contributors&gt;&lt;authors&gt;&lt;author&gt;Craig, Louise E.&lt;/author&gt;&lt;author&gt;Churilov, Leonid&lt;/author&gt;&lt;author&gt;Olenko, Liudmyla&lt;/author&gt;&lt;author&gt;Cadilhac, Dominique A.&lt;/author&gt;&lt;author&gt;Grimley, Rohan&lt;/author&gt;&lt;author&gt;Dale, Simeon&lt;/author&gt;&lt;author&gt;Martinez-Garduno, Cintia&lt;/author&gt;&lt;author&gt;McInnes, Elizabeth&lt;/author&gt;&lt;author&gt;Considine, Julie&lt;/author&gt;&lt;author&gt;Grimshaw, Jeremy M.&lt;/author&gt;&lt;author&gt;Middleton, Sandy&lt;/author&gt;&lt;/authors&gt;&lt;/contributors&gt;&lt;titles&gt;&lt;title&gt;Testing a systematic approach to identify and prioritise barriers to successful implementation of a complex healthcare intervention&lt;/title&gt;&lt;secondary-title&gt;BMC Medical Research Methodology&lt;/secondary-title&gt;&lt;/titles&gt;&lt;periodical&gt;&lt;full-title&gt;BMC Medical Research Methodology&lt;/full-title&gt;&lt;abbr-1&gt;BMC Med. Res. Methodol.&lt;/abbr-1&gt;&lt;abbr-2&gt;BMC Med Res Methodol&lt;/abbr-2&gt;&lt;/periodical&gt;&lt;pages&gt;24&lt;/pages&gt;&lt;volume&gt;17&lt;/volume&gt;&lt;number&gt;1&lt;/number&gt;&lt;dates&gt;&lt;year&gt;2017&lt;/year&gt;&lt;pub-dates&gt;&lt;date&gt;February 07&lt;/date&gt;&lt;/pub-dates&gt;&lt;/dates&gt;&lt;isbn&gt;1471-2288&lt;/isbn&gt;&lt;label&gt;Craig2017&lt;/label&gt;&lt;work-type&gt;journal article&lt;/work-type&gt;&lt;urls&gt;&lt;related-urls&gt;&lt;url&gt;https://doi.org/10.1186/s12874-017-0298-4&lt;/url&gt;&lt;url&gt;https://www.ncbi.nlm.nih.gov/pmc/articles/PMC5297164/pdf/12874_2017_Article_298.pdf&lt;/url&gt;&lt;/related-urls&gt;&lt;/urls&gt;&lt;electronic-resource-num&gt;10.1186/s12874-017-0298-4&lt;/electronic-resource-num&gt;&lt;/record&gt;&lt;/Cite&gt;&lt;/EndNote&gt;</w:instrText>
      </w:r>
      <w:r w:rsidRPr="00A3470D">
        <w:fldChar w:fldCharType="separate"/>
      </w:r>
      <w:r w:rsidR="00DB1AFF" w:rsidRPr="00A3470D">
        <w:rPr>
          <w:noProof/>
          <w:vertAlign w:val="superscript"/>
        </w:rPr>
        <w:t>19</w:t>
      </w:r>
      <w:r w:rsidRPr="00A3470D">
        <w:fldChar w:fldCharType="end"/>
      </w:r>
      <w:r w:rsidRPr="00A3470D">
        <w:t xml:space="preserve">.  </w:t>
      </w:r>
      <w:r w:rsidR="000934AD" w:rsidRPr="00A3470D">
        <w:t xml:space="preserve">By establishing which </w:t>
      </w:r>
      <w:r w:rsidR="00DB1AFF" w:rsidRPr="00A3470D">
        <w:t>b</w:t>
      </w:r>
      <w:r w:rsidR="003F6717" w:rsidRPr="00A3470D">
        <w:t>arriers and facilitators</w:t>
      </w:r>
      <w:r w:rsidR="000934AD" w:rsidRPr="00A3470D">
        <w:t xml:space="preserve"> are considered to have the most important influence but difficult to address in practice, it should help highlight the </w:t>
      </w:r>
      <w:r w:rsidR="003E2EC0" w:rsidRPr="00A3470D">
        <w:t xml:space="preserve">areas of where the main </w:t>
      </w:r>
      <w:r w:rsidR="000934AD" w:rsidRPr="00A3470D">
        <w:t>focus of cessation support interventions</w:t>
      </w:r>
      <w:r w:rsidR="003E2EC0" w:rsidRPr="00A3470D">
        <w:t xml:space="preserve"> </w:t>
      </w:r>
      <w:r w:rsidR="000934AD" w:rsidRPr="00A3470D">
        <w:t xml:space="preserve">should go.  </w:t>
      </w:r>
      <w:r w:rsidR="00146445" w:rsidRPr="00A3470D">
        <w:t xml:space="preserve">This study </w:t>
      </w:r>
      <w:r w:rsidR="000934AD" w:rsidRPr="00A3470D">
        <w:t xml:space="preserve">therefore </w:t>
      </w:r>
      <w:r w:rsidR="00146445" w:rsidRPr="00A3470D">
        <w:t xml:space="preserve">aimed to develop consensus on </w:t>
      </w:r>
      <w:r w:rsidR="002766C5" w:rsidRPr="00A3470D">
        <w:t xml:space="preserve">the </w:t>
      </w:r>
      <w:r w:rsidR="00146445" w:rsidRPr="00A3470D">
        <w:t xml:space="preserve">pre-identified </w:t>
      </w:r>
      <w:r w:rsidR="00A43681" w:rsidRPr="00A3470D">
        <w:t>b</w:t>
      </w:r>
      <w:r w:rsidR="003F6717" w:rsidRPr="00A3470D">
        <w:t>arriers and facilitators</w:t>
      </w:r>
      <w:r w:rsidR="004261E4" w:rsidRPr="00A3470D">
        <w:fldChar w:fldCharType="begin">
          <w:fldData xml:space="preserve">PEVuZE5vdGU+PENpdGU+PEF1dGhvcj5GbGVtbWluZzwvQXV0aG9yPjxZZWFyPjIwMTU8L1llYXI+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xhYmJyLTE+SW50LiBKLiBFbnZpcm9uLiBSZXMuIFB1YmxpYy4gSGVhbHRoPC9hYmJy
LTE+PGFiYnItMj5JbnQgSiBFbnZpcm9uIFJlcyBQdWJsaWMgSGVhbHRoPC9hYmJyLTI+PGFiYnIt
Mz5JbnRlcm5hdGlvbmFsIEpvdXJuYWwgb2YgRW52aXJvbm1lbnRhbCBSZXNlYXJjaCAmYW1wOyBQ
dWJsaWMgSGVhbHRoPC9hYmJyLTM+PC9wZXJpb2RpY2FsPjxwYWdlcz4zNTk8L3BhZ2VzPjx2b2x1
bWU+MTU8L3ZvbHVtZT48bnVtYmVyPjI8L251bWJlcj48ZGF0ZXM+PHllYXI+MjAxODwveWVhcj48
L2RhdGVzPjxpc2JuPjE2NjAtNDYwMTwvaXNibj48YWNjZXNzaW9uLW51bT5kb2k6MTAuMzM5MC9p
amVycGgxNTAyMDM1OTwvYWNjZXNzaW9uLW51bT48dXJscz48cmVsYXRlZC11cmxzPjx1cmw+aHR0
cDovL3d3dy5tZHBpLmNvbS8xNjYwLTQ2MDEvMTUvMi8zNTk8L3VybD48L3JlbGF0ZWQtdXJscz48
L3VybHM+PC9yZWNvcmQ+PC9DaXRlPjwvRW5kTm90ZT4A
</w:fldData>
        </w:fldChar>
      </w:r>
      <w:r w:rsidR="00DB1AFF" w:rsidRPr="00A3470D">
        <w:instrText xml:space="preserve"> ADDIN EN.CITE </w:instrText>
      </w:r>
      <w:r w:rsidR="00DB1AFF" w:rsidRPr="00A3470D">
        <w:fldChar w:fldCharType="begin">
          <w:fldData xml:space="preserve">PEVuZE5vdGU+PENpdGU+PEF1dGhvcj5GbGVtbWluZzwvQXV0aG9yPjxZZWFyPjIwMTU8L1llYXI+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xhYmJyLTE+SW50LiBKLiBFbnZpcm9uLiBSZXMuIFB1YmxpYy4gSGVhbHRoPC9hYmJy
LTE+PGFiYnItMj5JbnQgSiBFbnZpcm9uIFJlcyBQdWJsaWMgSGVhbHRoPC9hYmJyLTI+PGFiYnIt
Mz5JbnRlcm5hdGlvbmFsIEpvdXJuYWwgb2YgRW52aXJvbm1lbnRhbCBSZXNlYXJjaCAmYW1wOyBQ
dWJsaWMgSGVhbHRoPC9hYmJyLTM+PC9wZXJpb2RpY2FsPjxwYWdlcz4zNTk8L3BhZ2VzPjx2b2x1
bWU+MTU8L3ZvbHVtZT48bnVtYmVyPjI8L251bWJlcj48ZGF0ZXM+PHllYXI+MjAxODwveWVhcj48
L2RhdGVzPjxpc2JuPjE2NjAtNDYwMTwvaXNibj48YWNjZXNzaW9uLW51bT5kb2k6MTAuMzM5MC9p
amVycGgxNTAyMDM1OTwvYWNjZXNzaW9uLW51bT48dXJscz48cmVsYXRlZC11cmxzPjx1cmw+aHR0
cDovL3d3dy5tZHBpLmNvbS8xNjYwLTQ2MDEvMTUvMi8zNTk8L3VybD48L3JlbGF0ZWQtdXJscz48
L3VybHM+PC9yZWNvcmQ+PC9DaXRlPjwvRW5kTm90ZT4A
</w:fldData>
        </w:fldChar>
      </w:r>
      <w:r w:rsidR="00DB1AFF" w:rsidRPr="00A3470D">
        <w:instrText xml:space="preserve"> ADDIN EN.CITE.DATA </w:instrText>
      </w:r>
      <w:r w:rsidR="00DB1AFF" w:rsidRPr="00A3470D">
        <w:fldChar w:fldCharType="end"/>
      </w:r>
      <w:r w:rsidR="004261E4" w:rsidRPr="00A3470D">
        <w:fldChar w:fldCharType="separate"/>
      </w:r>
      <w:r w:rsidR="00DB1AFF" w:rsidRPr="00A3470D">
        <w:rPr>
          <w:noProof/>
          <w:vertAlign w:val="superscript"/>
        </w:rPr>
        <w:t>13,14</w:t>
      </w:r>
      <w:r w:rsidR="004261E4" w:rsidRPr="00A3470D">
        <w:fldChar w:fldCharType="end"/>
      </w:r>
      <w:r w:rsidR="002766C5" w:rsidRPr="00A3470D">
        <w:t>,</w:t>
      </w:r>
      <w:r w:rsidR="00146445" w:rsidRPr="00A3470D">
        <w:t xml:space="preserve"> amongst practitioners with experience in providing cessation support to pregnant women</w:t>
      </w:r>
      <w:r w:rsidR="003E2EC0" w:rsidRPr="00A3470D">
        <w:t>,</w:t>
      </w:r>
      <w:r w:rsidR="00146445" w:rsidRPr="00A3470D">
        <w:t xml:space="preserve"> on</w:t>
      </w:r>
      <w:r w:rsidR="00E6020F" w:rsidRPr="00A3470D">
        <w:t>:</w:t>
      </w:r>
      <w:r w:rsidR="00146445" w:rsidRPr="00A3470D">
        <w:t xml:space="preserve"> </w:t>
      </w:r>
      <w:r w:rsidR="00E6020F" w:rsidRPr="00A3470D">
        <w:t xml:space="preserve">a) </w:t>
      </w:r>
      <w:r w:rsidR="00146445" w:rsidRPr="00A3470D">
        <w:t xml:space="preserve">how influential these </w:t>
      </w:r>
      <w:r w:rsidR="00A43681" w:rsidRPr="00A3470D">
        <w:t>b</w:t>
      </w:r>
      <w:r w:rsidR="003F6717" w:rsidRPr="00A3470D">
        <w:t>arriers and facilitators</w:t>
      </w:r>
      <w:r w:rsidR="00146445" w:rsidRPr="00A3470D">
        <w:t xml:space="preserve"> </w:t>
      </w:r>
      <w:r w:rsidR="00AA1D56" w:rsidRPr="00A3470D">
        <w:t>can</w:t>
      </w:r>
      <w:r w:rsidR="00146445" w:rsidRPr="00A3470D">
        <w:t xml:space="preserve"> be on women’s smoking </w:t>
      </w:r>
      <w:r w:rsidR="00FB4C06" w:rsidRPr="00A3470D">
        <w:t>behaviour</w:t>
      </w:r>
      <w:r w:rsidR="00146445" w:rsidRPr="00A3470D">
        <w:t xml:space="preserve">, and </w:t>
      </w:r>
      <w:r w:rsidR="00E6020F" w:rsidRPr="00A3470D">
        <w:t xml:space="preserve">b) </w:t>
      </w:r>
      <w:r w:rsidR="00146445" w:rsidRPr="00A3470D">
        <w:t xml:space="preserve">how easy or difficult </w:t>
      </w:r>
      <w:r w:rsidR="00B63EF9" w:rsidRPr="00A3470D">
        <w:t>it</w:t>
      </w:r>
      <w:r w:rsidR="00146445" w:rsidRPr="00A3470D">
        <w:t xml:space="preserve"> might be for practitioners to </w:t>
      </w:r>
      <w:r w:rsidR="00AA1D56" w:rsidRPr="00A3470D">
        <w:t xml:space="preserve">help </w:t>
      </w:r>
      <w:r w:rsidR="00AA5A2C" w:rsidRPr="00A3470D">
        <w:t xml:space="preserve">the women </w:t>
      </w:r>
      <w:r w:rsidR="00146445" w:rsidRPr="00A3470D">
        <w:t xml:space="preserve">overcome barriers or enhance facilitators. Additionally, using practitioners’ suggestions, the study aimed to </w:t>
      </w:r>
      <w:r w:rsidR="0042052B" w:rsidRPr="00A3470D">
        <w:t>identify</w:t>
      </w:r>
      <w:r w:rsidR="00AA1D56" w:rsidRPr="00A3470D">
        <w:t xml:space="preserve"> if there are</w:t>
      </w:r>
      <w:r w:rsidR="00146445" w:rsidRPr="00A3470D">
        <w:t xml:space="preserve"> </w:t>
      </w:r>
      <w:r w:rsidR="00AA1D56" w:rsidRPr="00A3470D">
        <w:t xml:space="preserve">other </w:t>
      </w:r>
      <w:r w:rsidR="00146445" w:rsidRPr="00A3470D">
        <w:t xml:space="preserve">BCTs that could </w:t>
      </w:r>
      <w:r w:rsidR="001B76D4" w:rsidRPr="00A3470D">
        <w:t>help</w:t>
      </w:r>
      <w:r w:rsidR="0042052B" w:rsidRPr="00A3470D">
        <w:t xml:space="preserve"> </w:t>
      </w:r>
      <w:r w:rsidR="00B63EF9" w:rsidRPr="00A3470D">
        <w:t xml:space="preserve">address the </w:t>
      </w:r>
      <w:r w:rsidR="002A296E" w:rsidRPr="00A3470D">
        <w:t>b</w:t>
      </w:r>
      <w:r w:rsidR="003F6717" w:rsidRPr="00A3470D">
        <w:t>arriers and facilitators</w:t>
      </w:r>
      <w:r w:rsidR="00B63EF9" w:rsidRPr="00A3470D">
        <w:t xml:space="preserve"> and</w:t>
      </w:r>
      <w:r w:rsidR="00146445" w:rsidRPr="00A3470D">
        <w:t xml:space="preserve"> </w:t>
      </w:r>
      <w:r w:rsidR="00B63EF9" w:rsidRPr="00A3470D">
        <w:t>help</w:t>
      </w:r>
      <w:r w:rsidR="00146445" w:rsidRPr="00A3470D">
        <w:t xml:space="preserve"> pregnant women</w:t>
      </w:r>
      <w:r w:rsidR="00B63EF9" w:rsidRPr="00A3470D">
        <w:t xml:space="preserve"> quit smoking</w:t>
      </w:r>
      <w:r w:rsidR="0042052B" w:rsidRPr="00A3470D">
        <w:t>. It also aimed</w:t>
      </w:r>
      <w:r w:rsidR="00146445" w:rsidRPr="00A3470D">
        <w:t xml:space="preserve"> to develop consensus on how appropriate these might be in practice. </w:t>
      </w:r>
    </w:p>
    <w:p w14:paraId="0F61B655" w14:textId="77777777" w:rsidR="00146445" w:rsidRPr="00A3470D" w:rsidRDefault="00146445" w:rsidP="00467C9A">
      <w:pPr>
        <w:pStyle w:val="Heading1"/>
        <w:spacing w:line="480" w:lineRule="auto"/>
        <w:rPr>
          <w:sz w:val="24"/>
          <w:szCs w:val="24"/>
        </w:rPr>
      </w:pPr>
      <w:r w:rsidRPr="00A3470D">
        <w:rPr>
          <w:sz w:val="24"/>
          <w:szCs w:val="24"/>
        </w:rPr>
        <w:t xml:space="preserve">Materials and Methods </w:t>
      </w:r>
    </w:p>
    <w:p w14:paraId="2CD62BB8" w14:textId="77666574" w:rsidR="00344C24" w:rsidRPr="00A3470D" w:rsidRDefault="00146445" w:rsidP="00467C9A">
      <w:pPr>
        <w:spacing w:line="480" w:lineRule="auto"/>
        <w:jc w:val="both"/>
      </w:pPr>
      <w:r w:rsidRPr="00A3470D">
        <w:t>Ethical approval was granted by the East of Scotland Research Ethics Service REC 1</w:t>
      </w:r>
      <w:r w:rsidR="00D04919" w:rsidRPr="00A3470D">
        <w:t>, this</w:t>
      </w:r>
      <w:r w:rsidRPr="00A3470D">
        <w:t xml:space="preserve"> covered recruitment from England, UK.</w:t>
      </w:r>
    </w:p>
    <w:p w14:paraId="0F61B657" w14:textId="3DC2232E" w:rsidR="00146445" w:rsidRPr="00A3470D" w:rsidRDefault="00146445" w:rsidP="000823D1">
      <w:pPr>
        <w:pStyle w:val="Heading2"/>
        <w:rPr>
          <w:sz w:val="22"/>
          <w:szCs w:val="22"/>
        </w:rPr>
      </w:pPr>
      <w:r w:rsidRPr="00A3470D">
        <w:rPr>
          <w:sz w:val="22"/>
          <w:szCs w:val="22"/>
        </w:rPr>
        <w:t>Procedure</w:t>
      </w:r>
    </w:p>
    <w:p w14:paraId="5BCC5DF2" w14:textId="165DCBC9" w:rsidR="000823D1" w:rsidRPr="00A3470D" w:rsidRDefault="000823D1" w:rsidP="000823D1">
      <w:pPr>
        <w:rPr>
          <w:lang w:eastAsia="zh-CN"/>
        </w:rPr>
      </w:pPr>
    </w:p>
    <w:p w14:paraId="275FA0A2" w14:textId="44D85589" w:rsidR="000E2973" w:rsidRPr="00A3470D" w:rsidRDefault="000E2973" w:rsidP="0085266A">
      <w:pPr>
        <w:spacing w:after="0" w:line="480" w:lineRule="auto"/>
        <w:jc w:val="both"/>
        <w:rPr>
          <w:lang w:eastAsia="zh-CN"/>
        </w:rPr>
      </w:pPr>
      <w:r w:rsidRPr="00A3470D">
        <w:rPr>
          <w:lang w:eastAsia="zh-CN"/>
        </w:rPr>
        <w:t>The Delphi method is defined as an iterative method in which the range of responses or opinions on the concept in question are reduced with the objective of reaching expert consensus</w:t>
      </w:r>
      <w:r w:rsidRPr="00A3470D">
        <w:rPr>
          <w:lang w:eastAsia="zh-CN"/>
        </w:rPr>
        <w:fldChar w:fldCharType="begin"/>
      </w:r>
      <w:r w:rsidR="00DB1AFF" w:rsidRPr="00A3470D">
        <w:rPr>
          <w:lang w:eastAsia="zh-CN"/>
        </w:rPr>
        <w:instrText xml:space="preserve"> ADDIN EN.CITE &lt;EndNote&gt;&lt;Cite&gt;&lt;Author&gt;Helmer-Hirschberg&lt;/Author&gt;&lt;Year&gt;1967&lt;/Year&gt;&lt;RecNum&gt;46238&lt;/RecNum&gt;&lt;DisplayText&gt;&lt;style face="superscript"&gt;21&lt;/style&gt;&lt;/DisplayText&gt;&lt;record&gt;&lt;rec-number&gt;46238&lt;/rec-number&gt;&lt;foreign-keys&gt;&lt;key app="EN" db-id="s22tasvxnrv9wne90au5p22xvwdaarvf5252" timestamp="1544784789"&gt;46238&lt;/key&gt;&lt;/foreign-keys&gt;&lt;ref-type name="Book"&gt;6&lt;/ref-type&gt;&lt;contributors&gt;&lt;authors&gt;&lt;author&gt;Helmer-Hirschberg, O,&lt;/author&gt;&lt;/authors&gt;&lt;/contributors&gt;&lt;titles&gt;&lt;title&gt;Analysis of the future:The Delphi Method&lt;/title&gt;&lt;/titles&gt;&lt;dates&gt;&lt;year&gt;1967&lt;/year&gt;&lt;/dates&gt;&lt;pub-location&gt;Santa Monica, CA&lt;/pub-location&gt;&lt;publisher&gt;RAND Corporation&lt;/publisher&gt;&lt;urls&gt;&lt;/urls&gt;&lt;/record&gt;&lt;/Cite&gt;&lt;/EndNote&gt;</w:instrText>
      </w:r>
      <w:r w:rsidRPr="00A3470D">
        <w:rPr>
          <w:lang w:eastAsia="zh-CN"/>
        </w:rPr>
        <w:fldChar w:fldCharType="separate"/>
      </w:r>
      <w:r w:rsidR="00DB1AFF" w:rsidRPr="00A3470D">
        <w:rPr>
          <w:noProof/>
          <w:vertAlign w:val="superscript"/>
          <w:lang w:eastAsia="zh-CN"/>
        </w:rPr>
        <w:t>21</w:t>
      </w:r>
      <w:r w:rsidRPr="00A3470D">
        <w:rPr>
          <w:lang w:eastAsia="zh-CN"/>
        </w:rPr>
        <w:fldChar w:fldCharType="end"/>
      </w:r>
      <w:r w:rsidRPr="00A3470D">
        <w:rPr>
          <w:lang w:eastAsia="zh-CN"/>
        </w:rPr>
        <w:t>.</w:t>
      </w:r>
      <w:r w:rsidR="00125C7A" w:rsidRPr="00A3470D">
        <w:rPr>
          <w:lang w:eastAsia="zh-CN"/>
        </w:rPr>
        <w:t xml:space="preserve"> </w:t>
      </w:r>
      <w:r w:rsidR="002243A7" w:rsidRPr="00A3470D">
        <w:rPr>
          <w:lang w:eastAsia="zh-CN"/>
        </w:rPr>
        <w:t>This particular method was chosen for this study as, compared with face-to face meetings, it offers a high level of anonymity thereby attracting more honest responses</w:t>
      </w:r>
      <w:r w:rsidR="002243A7" w:rsidRPr="00A3470D">
        <w:rPr>
          <w:lang w:eastAsia="zh-CN"/>
        </w:rPr>
        <w:fldChar w:fldCharType="begin"/>
      </w:r>
      <w:r w:rsidR="002243A7" w:rsidRPr="00A3470D">
        <w:rPr>
          <w:lang w:eastAsia="zh-CN"/>
        </w:rPr>
        <w:instrText xml:space="preserve"> ADDIN EN.CITE &lt;EndNote&gt;&lt;Cite&gt;&lt;Author&gt;Keeney&lt;/Author&gt;&lt;Year&gt;2001&lt;/Year&gt;&lt;RecNum&gt;46069&lt;/RecNum&gt;&lt;DisplayText&gt;&lt;style face="superscript"&gt;22&lt;/style&gt;&lt;/DisplayText&gt;&lt;record&gt;&lt;rec-number&gt;46069&lt;/rec-number&gt;&lt;foreign-keys&gt;&lt;key app="EN" db-id="s22tasvxnrv9wne90au5p22xvwdaarvf5252" timestamp="1534413972"&gt;46069&lt;/key&gt;&lt;/foreign-keys&gt;&lt;ref-type name="Journal Article"&gt;17&lt;/ref-type&gt;&lt;contributors&gt;&lt;authors&gt;&lt;author&gt;Keeney, Sinead&lt;/author&gt;&lt;author&gt;Hasson, Felicity&lt;/author&gt;&lt;author&gt;McKenna, Hugh P.&lt;/author&gt;&lt;/authors&gt;&lt;/contributors&gt;&lt;titles&gt;&lt;title&gt;A critical review of the Delphi technique as a research methodology for nursing&lt;/title&gt;&lt;secondary-title&gt;International Journal of Nursing Studies&lt;/secondary-title&gt;&lt;/titles&gt;&lt;periodical&gt;&lt;full-title&gt;International Journal of Nursing Studies&lt;/full-title&gt;&lt;abbr-1&gt;Int. J. Nurs. Stud.&lt;/abbr-1&gt;&lt;abbr-2&gt;Int J Nurs Stud&lt;/abbr-2&gt;&lt;/periodical&gt;&lt;pages&gt;195-200&lt;/pages&gt;&lt;volume&gt;38&lt;/volume&gt;&lt;number&gt;2&lt;/number&gt;&lt;keywords&gt;&lt;keyword&gt;Delphi technique&lt;/keyword&gt;&lt;keyword&gt;Consensus&lt;/keyword&gt;&lt;keyword&gt;Experts&lt;/keyword&gt;&lt;keyword&gt;Sampling&lt;/keyword&gt;&lt;keyword&gt;Anonymity&lt;/keyword&gt;&lt;/keywords&gt;&lt;dates&gt;&lt;year&gt;2001&lt;/year&gt;&lt;pub-dates&gt;&lt;date&gt;2001/04/01/&lt;/date&gt;&lt;/pub-dates&gt;&lt;/dates&gt;&lt;isbn&gt;0020-7489&lt;/isbn&gt;&lt;urls&gt;&lt;related-urls&gt;&lt;url&gt;http://www.sciencedirect.com/science/article/pii/S0020748900000444&lt;/url&gt;&lt;url&gt;https://ac.els-cdn.com/S0020748900000444/1-s2.0-S0020748900000444-main.pdf?_tid=6fcdffd1-1118-4ba4-b2f3-96491a40628b&amp;amp;acdnat=1534414161_c01055ed756fd5cd324058e030c6aa26&lt;/url&gt;&lt;/related-urls&gt;&lt;/urls&gt;&lt;electronic-resource-num&gt;https://doi.org/10.1016/S0020-7489(00)00044-4&lt;/electronic-resource-num&gt;&lt;/record&gt;&lt;/Cite&gt;&lt;/EndNote&gt;</w:instrText>
      </w:r>
      <w:r w:rsidR="002243A7" w:rsidRPr="00A3470D">
        <w:rPr>
          <w:lang w:eastAsia="zh-CN"/>
        </w:rPr>
        <w:fldChar w:fldCharType="separate"/>
      </w:r>
      <w:r w:rsidR="002243A7" w:rsidRPr="00A3470D">
        <w:rPr>
          <w:noProof/>
          <w:vertAlign w:val="superscript"/>
          <w:lang w:eastAsia="zh-CN"/>
        </w:rPr>
        <w:t>22</w:t>
      </w:r>
      <w:r w:rsidR="002243A7" w:rsidRPr="00A3470D">
        <w:rPr>
          <w:lang w:eastAsia="zh-CN"/>
        </w:rPr>
        <w:fldChar w:fldCharType="end"/>
      </w:r>
      <w:r w:rsidR="00F1716F" w:rsidRPr="00A3470D">
        <w:rPr>
          <w:lang w:eastAsia="zh-CN"/>
        </w:rPr>
        <w:t>,</w:t>
      </w:r>
      <w:r w:rsidR="002243A7" w:rsidRPr="00A3470D">
        <w:rPr>
          <w:lang w:eastAsia="zh-CN"/>
        </w:rPr>
        <w:t xml:space="preserve"> and can cover a large geographical area</w:t>
      </w:r>
      <w:r w:rsidR="002243A7" w:rsidRPr="00A3470D">
        <w:rPr>
          <w:lang w:eastAsia="zh-CN"/>
        </w:rPr>
        <w:fldChar w:fldCharType="begin"/>
      </w:r>
      <w:r w:rsidR="002243A7" w:rsidRPr="00A3470D">
        <w:rPr>
          <w:lang w:eastAsia="zh-CN"/>
        </w:rPr>
        <w:instrText xml:space="preserve"> ADDIN EN.CITE &lt;EndNote&gt;&lt;Cite&gt;&lt;Author&gt;Keeney&lt;/Author&gt;&lt;Year&gt;2001&lt;/Year&gt;&lt;RecNum&gt;46069&lt;/RecNum&gt;&lt;DisplayText&gt;&lt;style face="superscript"&gt;22&lt;/style&gt;&lt;/DisplayText&gt;&lt;record&gt;&lt;rec-number&gt;46069&lt;/rec-number&gt;&lt;foreign-keys&gt;&lt;key app="EN" db-id="s22tasvxnrv9wne90au5p22xvwdaarvf5252" timestamp="1534413972"&gt;46069&lt;/key&gt;&lt;/foreign-keys&gt;&lt;ref-type name="Journal Article"&gt;17&lt;/ref-type&gt;&lt;contributors&gt;&lt;authors&gt;&lt;author&gt;Keeney, Sinead&lt;/author&gt;&lt;author&gt;Hasson, Felicity&lt;/author&gt;&lt;author&gt;McKenna, Hugh P.&lt;/author&gt;&lt;/authors&gt;&lt;/contributors&gt;&lt;titles&gt;&lt;title&gt;A critical review of the Delphi technique as a research methodology for nursing&lt;/title&gt;&lt;secondary-title&gt;International Journal of Nursing Studies&lt;/secondary-title&gt;&lt;/titles&gt;&lt;periodical&gt;&lt;full-title&gt;International Journal of Nursing Studies&lt;/full-title&gt;&lt;abbr-1&gt;Int. J. Nurs. Stud.&lt;/abbr-1&gt;&lt;abbr-2&gt;Int J Nurs Stud&lt;/abbr-2&gt;&lt;/periodical&gt;&lt;pages&gt;195-200&lt;/pages&gt;&lt;volume&gt;38&lt;/volume&gt;&lt;number&gt;2&lt;/number&gt;&lt;keywords&gt;&lt;keyword&gt;Delphi technique&lt;/keyword&gt;&lt;keyword&gt;Consensus&lt;/keyword&gt;&lt;keyword&gt;Experts&lt;/keyword&gt;&lt;keyword&gt;Sampling&lt;/keyword&gt;&lt;keyword&gt;Anonymity&lt;/keyword&gt;&lt;/keywords&gt;&lt;dates&gt;&lt;year&gt;2001&lt;/year&gt;&lt;pub-dates&gt;&lt;date&gt;2001/04/01/&lt;/date&gt;&lt;/pub-dates&gt;&lt;/dates&gt;&lt;isbn&gt;0020-7489&lt;/isbn&gt;&lt;urls&gt;&lt;related-urls&gt;&lt;url&gt;http://www.sciencedirect.com/science/article/pii/S0020748900000444&lt;/url&gt;&lt;url&gt;https://ac.els-cdn.com/S0020748900000444/1-s2.0-S0020748900000444-main.pdf?_tid=6fcdffd1-1118-4ba4-b2f3-96491a40628b&amp;amp;acdnat=1534414161_c01055ed756fd5cd324058e030c6aa26&lt;/url&gt;&lt;/related-urls&gt;&lt;/urls&gt;&lt;electronic-resource-num&gt;https://doi.org/10.1016/S0020-7489(00)00044-4&lt;/electronic-resource-num&gt;&lt;/record&gt;&lt;/Cite&gt;&lt;/EndNote&gt;</w:instrText>
      </w:r>
      <w:r w:rsidR="002243A7" w:rsidRPr="00A3470D">
        <w:rPr>
          <w:lang w:eastAsia="zh-CN"/>
        </w:rPr>
        <w:fldChar w:fldCharType="separate"/>
      </w:r>
      <w:r w:rsidR="002243A7" w:rsidRPr="00A3470D">
        <w:rPr>
          <w:noProof/>
          <w:vertAlign w:val="superscript"/>
          <w:lang w:eastAsia="zh-CN"/>
        </w:rPr>
        <w:t>22</w:t>
      </w:r>
      <w:r w:rsidR="002243A7" w:rsidRPr="00A3470D">
        <w:rPr>
          <w:lang w:eastAsia="zh-CN"/>
        </w:rPr>
        <w:fldChar w:fldCharType="end"/>
      </w:r>
      <w:r w:rsidR="002243A7" w:rsidRPr="00A3470D">
        <w:rPr>
          <w:lang w:eastAsia="zh-CN"/>
        </w:rPr>
        <w:t>. It has also been successfully used to inform both service provision</w:t>
      </w:r>
      <w:r w:rsidR="002243A7" w:rsidRPr="00A3470D">
        <w:rPr>
          <w:lang w:eastAsia="zh-CN"/>
        </w:rPr>
        <w:fldChar w:fldCharType="begin"/>
      </w:r>
      <w:r w:rsidR="002243A7" w:rsidRPr="00A3470D">
        <w:rPr>
          <w:lang w:eastAsia="zh-CN"/>
        </w:rPr>
        <w:instrText xml:space="preserve"> ADDIN EN.CITE &lt;EndNote&gt;&lt;Cite&gt;&lt;Author&gt;Fisher&lt;/Author&gt;&lt;Year&gt;2013&lt;/Year&gt;&lt;RecNum&gt;44930&lt;/RecNum&gt;&lt;DisplayText&gt;&lt;style face="superscript"&gt;23&lt;/style&gt;&lt;/DisplayText&gt;&lt;record&gt;&lt;rec-number&gt;44930&lt;/rec-number&gt;&lt;foreign-keys&gt;&lt;key app="EN" db-id="s22tasvxnrv9wne90au5p22xvwdaarvf5252" timestamp="1511185218"&gt;44930&lt;/key&gt;&lt;/foreign-keys&gt;&lt;ref-type name="Journal Article"&gt;17&lt;/ref-type&gt;&lt;contributors&gt;&lt;authors&gt;&lt;author&gt;Fisher, Rebecca J&lt;/author&gt;&lt;author&gt;Walker, Marion F&lt;/author&gt;&lt;author&gt;Golton, Ian&lt;/author&gt;&lt;author&gt;Jenkinson, Damian&lt;/author&gt;&lt;/authors&gt;&lt;/contributors&gt;&lt;titles&gt;&lt;title&gt;The implementation of evidence-based rehabilitation services for stroke survivors living in the community: the results of a Delphi consensus process&lt;/title&gt;&lt;secondary-title&gt;Clinical rehabilitation&lt;/secondary-title&gt;&lt;/titles&gt;&lt;periodical&gt;&lt;full-title&gt;Clinical Rehabilitation&lt;/full-title&gt;&lt;abbr-1&gt;Clin. Rehabil.&lt;/abbr-1&gt;&lt;abbr-2&gt;Clin Rehabil&lt;/abbr-2&gt;&lt;/periodical&gt;&lt;pages&gt;741-749&lt;/pages&gt;&lt;volume&gt;27&lt;/volume&gt;&lt;number&gt;8&lt;/number&gt;&lt;dates&gt;&lt;year&gt;2013&lt;/year&gt;&lt;/dates&gt;&lt;isbn&gt;0269-2155&lt;/isbn&gt;&lt;urls&gt;&lt;/urls&gt;&lt;/record&gt;&lt;/Cite&gt;&lt;/EndNote&gt;</w:instrText>
      </w:r>
      <w:r w:rsidR="002243A7" w:rsidRPr="00A3470D">
        <w:rPr>
          <w:lang w:eastAsia="zh-CN"/>
        </w:rPr>
        <w:fldChar w:fldCharType="separate"/>
      </w:r>
      <w:r w:rsidR="002243A7" w:rsidRPr="00A3470D">
        <w:rPr>
          <w:noProof/>
          <w:vertAlign w:val="superscript"/>
          <w:lang w:eastAsia="zh-CN"/>
        </w:rPr>
        <w:t>23</w:t>
      </w:r>
      <w:r w:rsidR="002243A7" w:rsidRPr="00A3470D">
        <w:rPr>
          <w:lang w:eastAsia="zh-CN"/>
        </w:rPr>
        <w:fldChar w:fldCharType="end"/>
      </w:r>
      <w:r w:rsidR="002243A7" w:rsidRPr="00A3470D">
        <w:rPr>
          <w:lang w:eastAsia="zh-CN"/>
        </w:rPr>
        <w:t xml:space="preserve"> and behavioural change intervention design</w:t>
      </w:r>
      <w:r w:rsidR="002243A7" w:rsidRPr="00A3470D">
        <w:rPr>
          <w:lang w:eastAsia="zh-CN"/>
        </w:rPr>
        <w:fldChar w:fldCharType="begin"/>
      </w:r>
      <w:r w:rsidR="002243A7" w:rsidRPr="00A3470D">
        <w:rPr>
          <w:lang w:eastAsia="zh-CN"/>
        </w:rPr>
        <w:instrText xml:space="preserve"> ADDIN EN.CITE &lt;EndNote&gt;&lt;Cite&gt;&lt;Author&gt;Siddiqi&lt;/Author&gt;&lt;Year&gt;2016&lt;/Year&gt;&lt;RecNum&gt;43651&lt;/RecNum&gt;&lt;DisplayText&gt;&lt;style face="superscript"&gt;24&lt;/style&gt;&lt;/DisplayText&gt;&lt;record&gt;&lt;rec-number&gt;43651&lt;/rec-number&gt;&lt;foreign-keys&gt;&lt;key app="EN" db-id="s22tasvxnrv9wne90au5p22xvwdaarvf5252" timestamp="1467042992"&gt;43651&lt;/key&gt;&lt;/foreign-keys&gt;&lt;ref-type name="Journal Article"&gt;17&lt;/ref-type&gt;&lt;contributors&gt;&lt;authors&gt;&lt;author&gt;Siddiqi, Kamran&lt;/author&gt;&lt;author&gt;Dogar, Omara&lt;/author&gt;&lt;author&gt;Rashid, Rukhsana&lt;/author&gt;&lt;author&gt;Jackson, Cath&lt;/author&gt;&lt;author&gt;Kellar, Ian&lt;/author&gt;&lt;author&gt;O’Neill, Nancy&lt;/author&gt;&lt;author&gt;Hassan, Maryam&lt;/author&gt;&lt;author&gt;Ahmed, Furqan&lt;/author&gt;&lt;author&gt;Irfan, Muhammad&lt;/author&gt;&lt;author&gt;Thomson, Heather&lt;/author&gt;&lt;author&gt;Khan, Javaid&lt;/author&gt;&lt;/authors&gt;&lt;/contributors&gt;&lt;titles&gt;&lt;title&gt;Behaviour change intervention for smokeless tobacco cessation: its development, feasibility and fidelity testing in Pakistan and in the UK&lt;/title&gt;&lt;secondary-title&gt;BMC Public Health&lt;/secondary-title&gt;&lt;/titles&gt;&lt;periodical&gt;&lt;full-title&gt;BMC Public Health&lt;/full-title&gt;&lt;abbr-1&gt;BMC Public Health&lt;/abbr-1&gt;&lt;abbr-2&gt;BMC Public Health&lt;/abbr-2&gt;&lt;/periodical&gt;&lt;pages&gt;1-15&lt;/pages&gt;&lt;volume&gt;16&lt;/volume&gt;&lt;number&gt;1&lt;/number&gt;&lt;dates&gt;&lt;year&gt;2016&lt;/year&gt;&lt;/dates&gt;&lt;isbn&gt;1471-2458&lt;/isbn&gt;&lt;label&gt;Siddiqi2016&lt;/label&gt;&lt;work-type&gt;journal article&lt;/work-type&gt;&lt;urls&gt;&lt;related-urls&gt;&lt;url&gt;http://dx.doi.org/10.1186/s12889-016-3177-8&lt;/url&gt;&lt;url&gt;http://download.springer.com/static/pdf/567/art%253A10.1186%252Fs12889-016-3177-8.pdf?originUrl=http%3A%2F%2Fhttp%3A%2F%2Fbmcpublichealth.biomedcentral.com%2Farticle%2F10.1186%2Fs12889-016-3177-8&amp;amp;token2=exp=1467043316~acl=%2Fstatic%2Fpdf%2F567%2Fart%25253A10.1186%25252Fs12889-016-3177-8.pdf*~hmac=97e8b3ab3b2b541eddcae14477908b9b9a2a0d96b79ca8f79ee67285eafbdd97&lt;/url&gt;&lt;/related-urls&gt;&lt;/urls&gt;&lt;electronic-resource-num&gt;10.1186/s12889-016-3177-8&lt;/electronic-resource-num&gt;&lt;/record&gt;&lt;/Cite&gt;&lt;/EndNote&gt;</w:instrText>
      </w:r>
      <w:r w:rsidR="002243A7" w:rsidRPr="00A3470D">
        <w:rPr>
          <w:lang w:eastAsia="zh-CN"/>
        </w:rPr>
        <w:fldChar w:fldCharType="separate"/>
      </w:r>
      <w:r w:rsidR="002243A7" w:rsidRPr="00A3470D">
        <w:rPr>
          <w:noProof/>
          <w:vertAlign w:val="superscript"/>
          <w:lang w:eastAsia="zh-CN"/>
        </w:rPr>
        <w:t>24</w:t>
      </w:r>
      <w:r w:rsidR="002243A7" w:rsidRPr="00A3470D">
        <w:rPr>
          <w:lang w:eastAsia="zh-CN"/>
        </w:rPr>
        <w:fldChar w:fldCharType="end"/>
      </w:r>
      <w:r w:rsidR="002243A7" w:rsidRPr="00A3470D">
        <w:rPr>
          <w:lang w:eastAsia="zh-CN"/>
        </w:rPr>
        <w:t xml:space="preserve">. </w:t>
      </w:r>
      <w:r w:rsidR="008258D4" w:rsidRPr="00A3470D">
        <w:rPr>
          <w:lang w:eastAsia="zh-CN"/>
        </w:rPr>
        <w:t xml:space="preserve">The modified Delphi, </w:t>
      </w:r>
      <w:r w:rsidR="00817DF7" w:rsidRPr="00A3470D">
        <w:rPr>
          <w:lang w:eastAsia="zh-CN"/>
        </w:rPr>
        <w:t xml:space="preserve">a </w:t>
      </w:r>
      <w:r w:rsidR="008258D4" w:rsidRPr="00A3470D">
        <w:rPr>
          <w:lang w:eastAsia="zh-CN"/>
        </w:rPr>
        <w:t xml:space="preserve">commonly used version, </w:t>
      </w:r>
      <w:r w:rsidR="00125C7A" w:rsidRPr="00A3470D">
        <w:rPr>
          <w:lang w:eastAsia="zh-CN"/>
        </w:rPr>
        <w:t xml:space="preserve">refers to when the </w:t>
      </w:r>
      <w:r w:rsidR="0005252A" w:rsidRPr="00A3470D">
        <w:rPr>
          <w:lang w:eastAsia="zh-CN"/>
        </w:rPr>
        <w:t>material</w:t>
      </w:r>
      <w:r w:rsidR="00125C7A" w:rsidRPr="00A3470D">
        <w:rPr>
          <w:lang w:eastAsia="zh-CN"/>
        </w:rPr>
        <w:t xml:space="preserve"> for the first round is mainly derived from relevant data gathered from other resources</w:t>
      </w:r>
      <w:r w:rsidR="008258D4" w:rsidRPr="00A3470D">
        <w:rPr>
          <w:lang w:eastAsia="zh-CN"/>
        </w:rPr>
        <w:t>,</w:t>
      </w:r>
      <w:r w:rsidR="00B46579" w:rsidRPr="00A3470D">
        <w:rPr>
          <w:lang w:eastAsia="zh-CN"/>
        </w:rPr>
        <w:t xml:space="preserve"> </w:t>
      </w:r>
      <w:r w:rsidR="00125C7A" w:rsidRPr="00A3470D">
        <w:rPr>
          <w:lang w:eastAsia="zh-CN"/>
        </w:rPr>
        <w:t>prior the Delphi survey commencing</w:t>
      </w:r>
      <w:r w:rsidR="00125C7A" w:rsidRPr="00A3470D">
        <w:rPr>
          <w:lang w:eastAsia="zh-CN"/>
        </w:rPr>
        <w:fldChar w:fldCharType="begin">
          <w:fldData xml:space="preserve">PEVuZE5vdGU+PENpdGU+PEF1dGhvcj5Ic3U8L0F1dGhvcj48WWVhcj4yMDEwPC9ZZWFyPjxSZWNO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</w:fldData>
        </w:fldChar>
      </w:r>
      <w:r w:rsidR="002243A7" w:rsidRPr="00A3470D">
        <w:rPr>
          <w:lang w:eastAsia="zh-CN"/>
        </w:rPr>
        <w:instrText xml:space="preserve"> ADDIN EN.CITE </w:instrText>
      </w:r>
      <w:r w:rsidR="002243A7" w:rsidRPr="00A3470D">
        <w:rPr>
          <w:lang w:eastAsia="zh-CN"/>
        </w:rPr>
        <w:fldChar w:fldCharType="begin">
          <w:fldData xml:space="preserve">PEVuZE5vdGU+PENpdGU+PEF1dGhvcj5Ic3U8L0F1dGhvcj48WWVhcj4yMDEwPC9ZZWFyPjxSZWNO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</w:fldData>
        </w:fldChar>
      </w:r>
      <w:r w:rsidR="002243A7" w:rsidRPr="00A3470D">
        <w:rPr>
          <w:lang w:eastAsia="zh-CN"/>
        </w:rPr>
        <w:instrText xml:space="preserve"> ADDIN EN.CITE.DATA </w:instrText>
      </w:r>
      <w:r w:rsidR="002243A7" w:rsidRPr="00A3470D">
        <w:rPr>
          <w:lang w:eastAsia="zh-CN"/>
        </w:rPr>
      </w:r>
      <w:r w:rsidR="002243A7" w:rsidRPr="00A3470D">
        <w:rPr>
          <w:lang w:eastAsia="zh-CN"/>
        </w:rPr>
        <w:fldChar w:fldCharType="end"/>
      </w:r>
      <w:r w:rsidR="00125C7A" w:rsidRPr="00A3470D">
        <w:rPr>
          <w:lang w:eastAsia="zh-CN"/>
        </w:rPr>
      </w:r>
      <w:r w:rsidR="00125C7A" w:rsidRPr="00A3470D">
        <w:rPr>
          <w:lang w:eastAsia="zh-CN"/>
        </w:rPr>
        <w:fldChar w:fldCharType="separate"/>
      </w:r>
      <w:r w:rsidR="002243A7" w:rsidRPr="00A3470D">
        <w:rPr>
          <w:noProof/>
          <w:vertAlign w:val="superscript"/>
          <w:lang w:eastAsia="zh-CN"/>
        </w:rPr>
        <w:t>25-27</w:t>
      </w:r>
      <w:r w:rsidR="00125C7A" w:rsidRPr="00A3470D">
        <w:rPr>
          <w:lang w:eastAsia="zh-CN"/>
        </w:rPr>
        <w:fldChar w:fldCharType="end"/>
      </w:r>
      <w:r w:rsidR="00125C7A" w:rsidRPr="00A3470D">
        <w:rPr>
          <w:lang w:eastAsia="zh-CN"/>
        </w:rPr>
        <w:t>.</w:t>
      </w:r>
      <w:r w:rsidR="00B46579" w:rsidRPr="00A3470D">
        <w:rPr>
          <w:lang w:eastAsia="zh-CN"/>
        </w:rPr>
        <w:t xml:space="preserve"> </w:t>
      </w:r>
      <w:r w:rsidR="0005252A" w:rsidRPr="00A3470D">
        <w:rPr>
          <w:lang w:eastAsia="zh-CN"/>
        </w:rPr>
        <w:t xml:space="preserve"> </w:t>
      </w:r>
    </w:p>
    <w:p w14:paraId="456C3270" w14:textId="77777777" w:rsidR="002A296E" w:rsidRPr="00A3470D" w:rsidRDefault="002A296E" w:rsidP="0085266A">
      <w:pPr>
        <w:spacing w:after="0" w:line="480" w:lineRule="auto"/>
        <w:jc w:val="both"/>
        <w:rPr>
          <w:lang w:eastAsia="zh-CN"/>
        </w:rPr>
      </w:pPr>
    </w:p>
    <w:p w14:paraId="0F61B658" w14:textId="77777777" w:rsidR="00146445" w:rsidRPr="00A3470D" w:rsidRDefault="00146445" w:rsidP="00467C9A">
      <w:pPr>
        <w:pStyle w:val="Heading3"/>
        <w:spacing w:line="480" w:lineRule="auto"/>
        <w:rPr>
          <w:sz w:val="20"/>
          <w:szCs w:val="20"/>
        </w:rPr>
      </w:pPr>
      <w:r w:rsidRPr="00A3470D">
        <w:rPr>
          <w:sz w:val="20"/>
          <w:szCs w:val="20"/>
        </w:rPr>
        <w:lastRenderedPageBreak/>
        <w:t>Survey design and content</w:t>
      </w:r>
    </w:p>
    <w:p w14:paraId="0F61B659" w14:textId="52567E86" w:rsidR="00146445" w:rsidRPr="00A3470D" w:rsidRDefault="00146445" w:rsidP="00467C9A">
      <w:pPr>
        <w:spacing w:line="480" w:lineRule="auto"/>
        <w:jc w:val="both"/>
        <w:rPr>
          <w:i/>
        </w:rPr>
      </w:pPr>
      <w:r w:rsidRPr="00A3470D">
        <w:t xml:space="preserve">Bristol Online Surveys (BOS) software was used to conduct the survey, which entailed sending three different questionnaires to the same respondents in sequential rounds. </w:t>
      </w:r>
    </w:p>
    <w:p w14:paraId="0F61B65A" w14:textId="3FC00232" w:rsidR="00146445" w:rsidRPr="00A3470D" w:rsidRDefault="00146445" w:rsidP="00146445">
      <w:pPr>
        <w:spacing w:line="480" w:lineRule="auto"/>
        <w:jc w:val="both"/>
      </w:pPr>
      <w:r w:rsidRPr="00A3470D">
        <w:rPr>
          <w:i/>
          <w:iCs/>
        </w:rPr>
        <w:t xml:space="preserve">Round one: </w:t>
      </w:r>
      <w:r w:rsidRPr="00A3470D">
        <w:t>In section one</w:t>
      </w:r>
      <w:r w:rsidR="00E04D38" w:rsidRPr="00A3470D">
        <w:t xml:space="preserve"> of the questionnaire</w:t>
      </w:r>
      <w:r w:rsidRPr="00A3470D">
        <w:t xml:space="preserve">, participants were asked to rate </w:t>
      </w:r>
      <w:r w:rsidR="00913CAD" w:rsidRPr="00A3470D">
        <w:t xml:space="preserve">all </w:t>
      </w:r>
      <w:r w:rsidRPr="00A3470D">
        <w:t xml:space="preserve">34 pre-identified </w:t>
      </w:r>
      <w:r w:rsidR="002A296E" w:rsidRPr="00A3470D">
        <w:t>b</w:t>
      </w:r>
      <w:r w:rsidR="003F6717" w:rsidRPr="00A3470D">
        <w:t>arriers and facilitators</w:t>
      </w:r>
      <w:r w:rsidR="001A5C43" w:rsidRPr="00A3470D">
        <w:t xml:space="preserve"> (23 barriers, 11 facilitators)</w:t>
      </w:r>
      <w:r w:rsidR="002766C5" w:rsidRPr="00A3470D">
        <w:fldChar w:fldCharType="begin">
          <w:fldData xml:space="preserve">PEVuZE5vdGU+PENpdGU+PEF1dGhvcj5GbGVtbWluZzwvQXV0aG9yPjxZZWFyPjIwMTU8L1llYXI+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xhYmJyLTE+SW50LiBKLiBFbnZpcm9uLiBSZXMuIFB1YmxpYy4gSGVhbHRoPC9hYmJy
LTE+PGFiYnItMj5JbnQgSiBFbnZpcm9uIFJlcyBQdWJsaWMgSGVhbHRoPC9hYmJyLTI+PGFiYnIt
Mz5JbnRlcm5hdGlvbmFsIEpvdXJuYWwgb2YgRW52aXJvbm1lbnRhbCBSZXNlYXJjaCAmYW1wOyBQ
dWJsaWMgSGVhbHRoPC9hYmJyLTM+PC9wZXJpb2RpY2FsPjxwYWdlcz4zNTk8L3BhZ2VzPjx2b2x1
bWU+MTU8L3ZvbHVtZT48bnVtYmVyPjI8L251bWJlcj48ZGF0ZXM+PHllYXI+MjAxODwveWVhcj48
L2RhdGVzPjxpc2JuPjE2NjAtNDYwMTwvaXNibj48YWNjZXNzaW9uLW51bT5kb2k6MTAuMzM5MC9p
amVycGgxNTAyMDM1OTwvYWNjZXNzaW9uLW51bT48dXJscz48cmVsYXRlZC11cmxzPjx1cmw+aHR0
cDovL3d3dy5tZHBpLmNvbS8xNjYwLTQ2MDEvMTUvMi8zNTk8L3VybD48L3JlbGF0ZWQtdXJscz48
L3VybHM+PC9yZWNvcmQ+PC9DaXRlPjwvRW5kTm90ZT4A
</w:fldData>
        </w:fldChar>
      </w:r>
      <w:r w:rsidR="006E0FF5" w:rsidRPr="00A3470D">
        <w:instrText xml:space="preserve"> ADDIN EN.CITE </w:instrText>
      </w:r>
      <w:r w:rsidR="006E0FF5" w:rsidRPr="00A3470D">
        <w:fldChar w:fldCharType="begin">
          <w:fldData xml:space="preserve">PEVuZE5vdGU+PENpdGU+PEF1dGhvcj5GbGVtbWluZzwvQXV0aG9yPjxZZWFyPjIwMTU8L1llYXI+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xhYmJyLTE+SW50LiBKLiBFbnZpcm9uLiBSZXMuIFB1YmxpYy4gSGVhbHRoPC9hYmJy
LTE+PGFiYnItMj5JbnQgSiBFbnZpcm9uIFJlcyBQdWJsaWMgSGVhbHRoPC9hYmJyLTI+PGFiYnIt
Mz5JbnRlcm5hdGlvbmFsIEpvdXJuYWwgb2YgRW52aXJvbm1lbnRhbCBSZXNlYXJjaCAmYW1wOyBQ
dWJsaWMgSGVhbHRoPC9hYmJyLTM+PC9wZXJpb2RpY2FsPjxwYWdlcz4zNTk8L3BhZ2VzPjx2b2x1
bWU+MTU8L3ZvbHVtZT48bnVtYmVyPjI8L251bWJlcj48ZGF0ZXM+PHllYXI+MjAxODwveWVhcj48
L2RhdGVzPjxpc2JuPjE2NjAtNDYwMTwvaXNibj48YWNjZXNzaW9uLW51bT5kb2k6MTAuMzM5MC9p
amVycGgxNTAyMDM1OTwvYWNjZXNzaW9uLW51bT48dXJscz48cmVsYXRlZC11cmxzPjx1cmw+aHR0
cDovL3d3dy5tZHBpLmNvbS8xNjYwLTQ2MDEvMTUvMi8zNTk8L3VybD48L3JlbGF0ZWQtdXJscz48
L3VybHM+PC9yZWNvcmQ+PC9DaXRlPjwvRW5kTm90ZT4A
</w:fldData>
        </w:fldChar>
      </w:r>
      <w:r w:rsidR="006E0FF5" w:rsidRPr="00A3470D">
        <w:instrText xml:space="preserve"> ADDIN EN.CITE.DATA </w:instrText>
      </w:r>
      <w:r w:rsidR="006E0FF5" w:rsidRPr="00A3470D">
        <w:fldChar w:fldCharType="end"/>
      </w:r>
      <w:r w:rsidR="002766C5" w:rsidRPr="00A3470D">
        <w:fldChar w:fldCharType="separate"/>
      </w:r>
      <w:r w:rsidR="006E0FF5" w:rsidRPr="00A3470D">
        <w:rPr>
          <w:noProof/>
          <w:vertAlign w:val="superscript"/>
        </w:rPr>
        <w:t>13,14</w:t>
      </w:r>
      <w:r w:rsidR="002766C5" w:rsidRPr="00A3470D">
        <w:fldChar w:fldCharType="end"/>
      </w:r>
      <w:r w:rsidR="002766C5" w:rsidRPr="00A3470D">
        <w:t xml:space="preserve"> (listed in </w:t>
      </w:r>
      <w:r w:rsidR="00896598" w:rsidRPr="00A3470D">
        <w:t>Supplement 1</w:t>
      </w:r>
      <w:r w:rsidR="002766C5" w:rsidRPr="00A3470D">
        <w:t xml:space="preserve">) </w:t>
      </w:r>
      <w:r w:rsidRPr="00A3470D">
        <w:t xml:space="preserve">in terms of the importance of influence they had on </w:t>
      </w:r>
      <w:r w:rsidR="00913CAD" w:rsidRPr="00A3470D">
        <w:t xml:space="preserve">pregnant </w:t>
      </w:r>
      <w:r w:rsidRPr="00A3470D">
        <w:t>women’s</w:t>
      </w:r>
      <w:r w:rsidR="00913CAD" w:rsidRPr="00A3470D">
        <w:t xml:space="preserve"> smoking </w:t>
      </w:r>
      <w:r w:rsidR="00FB4C06" w:rsidRPr="00A3470D">
        <w:t>behaviour</w:t>
      </w:r>
      <w:r w:rsidRPr="00A3470D">
        <w:t>. Ratings used a 5-point Likert scale: extremely important (5), very important (4), moderately important (3), slightly important (2), not important (1). In section two, participants were asked to rate the</w:t>
      </w:r>
      <w:r w:rsidR="0059322F" w:rsidRPr="00A3470D">
        <w:t xml:space="preserve"> same 34</w:t>
      </w:r>
      <w:r w:rsidR="00913CAD" w:rsidRPr="00A3470D">
        <w:t xml:space="preserve"> </w:t>
      </w:r>
      <w:r w:rsidR="003F6717" w:rsidRPr="00A3470D">
        <w:t>Barriers and facilitators</w:t>
      </w:r>
      <w:r w:rsidR="00913CAD" w:rsidRPr="00A3470D">
        <w:t xml:space="preserve"> for ease/</w:t>
      </w:r>
      <w:r w:rsidRPr="00A3470D">
        <w:t>difficulty to address in practice on a 5-point Likert scale: very easy (5), easy (4), neither easy nor difficult (3), difficult (2), very diff</w:t>
      </w:r>
      <w:r w:rsidR="00913CAD" w:rsidRPr="00A3470D">
        <w:t>icult (1). I</w:t>
      </w:r>
      <w:r w:rsidRPr="00A3470D">
        <w:t xml:space="preserve">n section three, participants were asked for suggestions on </w:t>
      </w:r>
      <w:r w:rsidR="00BD435D" w:rsidRPr="00A3470D">
        <w:t>ways</w:t>
      </w:r>
      <w:r w:rsidRPr="00A3470D">
        <w:t xml:space="preserve"> to address </w:t>
      </w:r>
      <w:r w:rsidR="0059322F" w:rsidRPr="00A3470D">
        <w:t xml:space="preserve">each of </w:t>
      </w:r>
      <w:r w:rsidRPr="00A3470D">
        <w:t xml:space="preserve">the </w:t>
      </w:r>
      <w:r w:rsidR="002A296E" w:rsidRPr="00A3470D">
        <w:t>b</w:t>
      </w:r>
      <w:r w:rsidR="003F6717" w:rsidRPr="00A3470D">
        <w:t>arriers and facilitators</w:t>
      </w:r>
      <w:r w:rsidRPr="00A3470D">
        <w:t xml:space="preserve"> in practice. </w:t>
      </w:r>
      <w:r w:rsidR="00C24FBF" w:rsidRPr="00A3470D">
        <w:t xml:space="preserve"> This was done by presenting the full list of </w:t>
      </w:r>
      <w:r w:rsidR="002A296E" w:rsidRPr="00A3470D">
        <w:t>b</w:t>
      </w:r>
      <w:r w:rsidR="003F6717" w:rsidRPr="00A3470D">
        <w:t>arriers and facilitators</w:t>
      </w:r>
      <w:r w:rsidR="00C24FBF" w:rsidRPr="00A3470D">
        <w:t xml:space="preserve"> with a text box next to each one in which </w:t>
      </w:r>
      <w:r w:rsidR="00CE63DE" w:rsidRPr="00A3470D">
        <w:t xml:space="preserve">respondents </w:t>
      </w:r>
      <w:r w:rsidR="00C24FBF" w:rsidRPr="00A3470D">
        <w:t xml:space="preserve">were invited to provide open ended responses. To prevent fatigue, they </w:t>
      </w:r>
      <w:r w:rsidR="00D33CD6" w:rsidRPr="00A3470D">
        <w:t>were instructed that there was no upper limit on how many they were expected to provide comments on</w:t>
      </w:r>
      <w:r w:rsidR="00214353" w:rsidRPr="00A3470D">
        <w:t xml:space="preserve"> but encouragement was given to focus on those they thought were the most important and also the most difficult to </w:t>
      </w:r>
      <w:r w:rsidR="00BD5B61" w:rsidRPr="00A3470D">
        <w:t>manage</w:t>
      </w:r>
      <w:r w:rsidR="00C24FBF" w:rsidRPr="00A3470D">
        <w:t xml:space="preserve">. </w:t>
      </w:r>
    </w:p>
    <w:p w14:paraId="0F61B65B" w14:textId="2E88A3A9" w:rsidR="00146445" w:rsidRPr="00A3470D" w:rsidRDefault="00146445" w:rsidP="00146445">
      <w:pPr>
        <w:spacing w:line="480" w:lineRule="auto"/>
        <w:jc w:val="both"/>
      </w:pPr>
      <w:r w:rsidRPr="00A3470D">
        <w:rPr>
          <w:i/>
        </w:rPr>
        <w:t xml:space="preserve">Round two: </w:t>
      </w:r>
      <w:r w:rsidR="00BD435D" w:rsidRPr="00A3470D">
        <w:t xml:space="preserve">For sections one and two, </w:t>
      </w:r>
      <w:r w:rsidR="002A296E" w:rsidRPr="00A3470D">
        <w:t>b</w:t>
      </w:r>
      <w:r w:rsidR="003F6717" w:rsidRPr="00A3470D">
        <w:t>arriers and facilitators</w:t>
      </w:r>
      <w:r w:rsidRPr="00A3470D">
        <w:t xml:space="preserve"> that had not reached consensus were re-presented alongside the results from the Round one consensus-rating exercise, and respondents were asked to rate these again as in the </w:t>
      </w:r>
      <w:r w:rsidR="00BD435D" w:rsidRPr="00A3470D">
        <w:t>first round. In section three, respondent-suggested techniques</w:t>
      </w:r>
      <w:r w:rsidRPr="00A3470D">
        <w:t xml:space="preserve"> given in Round one were presented and participants were asked to rate these in terms of appropriateness for use. This was done on a 5-point Likert scale: very appropriate (5), appropriate (4), neither appropriate nor inappropriate (3), inappropriate (2), very inappropriate (1). </w:t>
      </w:r>
    </w:p>
    <w:p w14:paraId="1AB39002" w14:textId="7DEF8F26" w:rsidR="00E11CB5" w:rsidRPr="00A3470D" w:rsidRDefault="00146445" w:rsidP="00146445">
      <w:pPr>
        <w:spacing w:line="480" w:lineRule="auto"/>
        <w:jc w:val="both"/>
      </w:pPr>
      <w:r w:rsidRPr="00A3470D">
        <w:rPr>
          <w:i/>
        </w:rPr>
        <w:t xml:space="preserve">Round three: </w:t>
      </w:r>
      <w:r w:rsidR="00BD435D" w:rsidRPr="00A3470D">
        <w:t xml:space="preserve">Non-consensus reaching </w:t>
      </w:r>
      <w:r w:rsidR="002A296E" w:rsidRPr="00A3470D">
        <w:t>b</w:t>
      </w:r>
      <w:r w:rsidR="003F6717" w:rsidRPr="00A3470D">
        <w:t>arriers and facilitators</w:t>
      </w:r>
      <w:r w:rsidR="00BD435D" w:rsidRPr="00A3470D">
        <w:t xml:space="preserve"> and </w:t>
      </w:r>
      <w:r w:rsidR="00BD5B61" w:rsidRPr="00A3470D">
        <w:t>respondent-suggested techniques</w:t>
      </w:r>
      <w:r w:rsidRPr="00A3470D">
        <w:t xml:space="preserve"> were re-presented with consensus-development results from Round two, respondents were asked to rate these as in previous rounds.</w:t>
      </w:r>
    </w:p>
    <w:p w14:paraId="0F61B660" w14:textId="197F15F4" w:rsidR="009838F0" w:rsidRPr="00A3470D" w:rsidRDefault="004D0900" w:rsidP="00467C9A">
      <w:pPr>
        <w:pStyle w:val="Heading2"/>
        <w:spacing w:line="480" w:lineRule="auto"/>
        <w:rPr>
          <w:sz w:val="22"/>
          <w:szCs w:val="22"/>
        </w:rPr>
      </w:pPr>
      <w:r w:rsidRPr="00A3470D">
        <w:rPr>
          <w:sz w:val="22"/>
          <w:szCs w:val="22"/>
        </w:rPr>
        <w:lastRenderedPageBreak/>
        <w:t>S</w:t>
      </w:r>
      <w:r w:rsidR="00146445" w:rsidRPr="00A3470D">
        <w:rPr>
          <w:sz w:val="22"/>
          <w:szCs w:val="22"/>
        </w:rPr>
        <w:t>ampling frame</w:t>
      </w:r>
    </w:p>
    <w:p w14:paraId="0F61B662" w14:textId="7DE9CE60" w:rsidR="00146445" w:rsidRPr="00A3470D" w:rsidRDefault="002E2E99" w:rsidP="00467C9A">
      <w:pPr>
        <w:spacing w:line="480" w:lineRule="auto"/>
        <w:jc w:val="both"/>
      </w:pPr>
      <w:r w:rsidRPr="00A3470D">
        <w:t>P</w:t>
      </w:r>
      <w:r w:rsidR="00146445" w:rsidRPr="00A3470D">
        <w:t>ractitione</w:t>
      </w:r>
      <w:r w:rsidR="00D04919" w:rsidRPr="00A3470D">
        <w:t xml:space="preserve">rs with experience of offering </w:t>
      </w:r>
      <w:r w:rsidR="00146445" w:rsidRPr="00A3470D">
        <w:t>cessation support to pregnant clients</w:t>
      </w:r>
      <w:r w:rsidR="00BD435D" w:rsidRPr="00A3470D">
        <w:t xml:space="preserve">, who could commit to  </w:t>
      </w:r>
      <w:r w:rsidRPr="00A3470D">
        <w:t xml:space="preserve"> </w:t>
      </w:r>
      <w:r w:rsidR="00BD435D" w:rsidRPr="00A3470D">
        <w:t xml:space="preserve">completing all three rounds of the survey, </w:t>
      </w:r>
      <w:r w:rsidRPr="00A3470D">
        <w:t>were considered</w:t>
      </w:r>
      <w:r w:rsidR="00E27F56" w:rsidRPr="00A3470D">
        <w:t xml:space="preserve"> eligible</w:t>
      </w:r>
      <w:r w:rsidRPr="00A3470D">
        <w:t>.</w:t>
      </w:r>
      <w:r w:rsidR="00146445" w:rsidRPr="00A3470D">
        <w:t xml:space="preserve"> </w:t>
      </w:r>
      <w:r w:rsidR="003807DA" w:rsidRPr="00A3470D">
        <w:t>P</w:t>
      </w:r>
      <w:r w:rsidRPr="00A3470D">
        <w:t>otential respondents</w:t>
      </w:r>
      <w:r w:rsidR="003807DA" w:rsidRPr="00A3470D">
        <w:t xml:space="preserve"> were</w:t>
      </w:r>
      <w:r w:rsidR="00146445" w:rsidRPr="00A3470D">
        <w:t xml:space="preserve"> identified through a register held by the National Centre for Smoking Cessation Training (NCSCT) and from contacts of the Smoking in Pregnancy </w:t>
      </w:r>
      <w:r w:rsidR="00D04919" w:rsidRPr="00A3470D">
        <w:t xml:space="preserve">(SiP) </w:t>
      </w:r>
      <w:r w:rsidR="00146445" w:rsidRPr="00A3470D">
        <w:t xml:space="preserve">research group at the University of Nottingham </w:t>
      </w:r>
      <w:r w:rsidR="00D04919" w:rsidRPr="00A3470D">
        <w:t>(UoN)</w:t>
      </w:r>
      <w:r w:rsidR="003807DA" w:rsidRPr="00A3470D">
        <w:t>.</w:t>
      </w:r>
      <w:r w:rsidR="00D04919" w:rsidRPr="00A3470D">
        <w:t xml:space="preserve"> </w:t>
      </w:r>
      <w:r w:rsidR="00F55E66" w:rsidRPr="00A3470D">
        <w:t xml:space="preserve">This included: stop smoking </w:t>
      </w:r>
      <w:r w:rsidR="00EE28E7" w:rsidRPr="00A3470D">
        <w:t>practitioners</w:t>
      </w:r>
      <w:r w:rsidR="00F55E66" w:rsidRPr="00A3470D">
        <w:t xml:space="preserve">, stop smoking </w:t>
      </w:r>
      <w:r w:rsidR="00EE28E7" w:rsidRPr="00A3470D">
        <w:t>service leads</w:t>
      </w:r>
      <w:r w:rsidR="00F55E66" w:rsidRPr="00A3470D">
        <w:t>, midwives, public health representatives, health and wellbeing practitioners, health care assistants and pharmacists.</w:t>
      </w:r>
      <w:r w:rsidR="003807DA" w:rsidRPr="00A3470D">
        <w:t xml:space="preserve"> A snowball technique was used in which those contacted initially, either directly by the authors or via the NCSCT, were asked if they could also pass on details of the study to other potentially eligible</w:t>
      </w:r>
      <w:r w:rsidR="00B852E6" w:rsidRPr="00A3470D">
        <w:t xml:space="preserve"> respondents</w:t>
      </w:r>
      <w:r w:rsidR="003807DA" w:rsidRPr="00A3470D">
        <w:t xml:space="preserve">. </w:t>
      </w:r>
      <w:r w:rsidR="00F55E66" w:rsidRPr="00A3470D">
        <w:t xml:space="preserve"> </w:t>
      </w:r>
      <w:r w:rsidR="00146445" w:rsidRPr="00A3470D">
        <w:t xml:space="preserve">It was hoped that the actual sample size would be approximately 50 as, although there is no definitive sample size for a modified Delphi survey, it </w:t>
      </w:r>
      <w:r w:rsidR="003E02E7" w:rsidRPr="00A3470D">
        <w:t>has been suggested</w:t>
      </w:r>
      <w:r w:rsidR="00146445" w:rsidRPr="00A3470D">
        <w:t xml:space="preserve"> that a </w:t>
      </w:r>
      <w:r w:rsidR="00D44EB2" w:rsidRPr="00A3470D">
        <w:t>larger sample</w:t>
      </w:r>
      <w:r w:rsidR="00146445" w:rsidRPr="00A3470D">
        <w:t xml:space="preserve"> might adversely affect the process</w:t>
      </w:r>
      <w:r w:rsidR="001642CD" w:rsidRPr="00A3470D">
        <w:t xml:space="preserve"> as</w:t>
      </w:r>
      <w:r w:rsidR="00146445" w:rsidRPr="00A3470D">
        <w:t xml:space="preserve"> managing </w:t>
      </w:r>
      <w:r w:rsidR="0075128B" w:rsidRPr="00A3470D">
        <w:t xml:space="preserve">responses and </w:t>
      </w:r>
      <w:r w:rsidR="00146445" w:rsidRPr="00A3470D">
        <w:t xml:space="preserve">response rates </w:t>
      </w:r>
      <w:r w:rsidR="001642CD" w:rsidRPr="00A3470D">
        <w:t xml:space="preserve">can become </w:t>
      </w:r>
      <w:r w:rsidR="00146445" w:rsidRPr="00A3470D">
        <w:t>challenging</w:t>
      </w:r>
      <w:r w:rsidR="00146445" w:rsidRPr="00A3470D">
        <w:fldChar w:fldCharType="begin"/>
      </w:r>
      <w:r w:rsidR="002243A7" w:rsidRPr="00A3470D">
        <w:instrText xml:space="preserve"> ADDIN EN.CITE &lt;EndNote&gt;&lt;Cite&gt;&lt;Author&gt;Hsu&lt;/Author&gt;&lt;Year&gt;2007&lt;/Year&gt;&lt;RecNum&gt;43395&lt;/RecNum&gt;&lt;DisplayText&gt;&lt;style face="superscript"&gt;27&lt;/style&gt;&lt;/DisplayText&gt;&lt;record&gt;&lt;rec-number&gt;43395&lt;/rec-number&gt;&lt;foreign-keys&gt;&lt;key app="EN" db-id="s22tasvxnrv9wne90au5p22xvwdaarvf5252" timestamp="1455104552"&gt;43395&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mp;amp; evaluation&lt;/secondary-title&gt;&lt;/titles&gt;&lt;periodical&gt;&lt;full-title&gt;Practical assessment, research &amp;amp; evaluation&lt;/full-title&gt;&lt;abbr-1&gt;PARE&lt;/abbr-1&gt;&lt;/periodical&gt;&lt;pages&gt;1-8&lt;/pages&gt;&lt;volume&gt;12&lt;/volume&gt;&lt;number&gt;10&lt;/number&gt;&lt;dates&gt;&lt;year&gt;2007&lt;/year&gt;&lt;/dates&gt;&lt;urls&gt;&lt;/urls&gt;&lt;/record&gt;&lt;/Cite&gt;&lt;/EndNote&gt;</w:instrText>
      </w:r>
      <w:r w:rsidR="00146445" w:rsidRPr="00A3470D">
        <w:fldChar w:fldCharType="separate"/>
      </w:r>
      <w:r w:rsidR="002243A7" w:rsidRPr="00A3470D">
        <w:rPr>
          <w:noProof/>
          <w:vertAlign w:val="superscript"/>
        </w:rPr>
        <w:t>27</w:t>
      </w:r>
      <w:r w:rsidR="00146445" w:rsidRPr="00A3470D">
        <w:fldChar w:fldCharType="end"/>
      </w:r>
      <w:r w:rsidR="00146445" w:rsidRPr="00A3470D">
        <w:t>.</w:t>
      </w:r>
    </w:p>
    <w:p w14:paraId="4EA44CCD" w14:textId="77777777" w:rsidR="0041008B" w:rsidRPr="00A3470D" w:rsidRDefault="0041008B" w:rsidP="00467C9A">
      <w:pPr>
        <w:spacing w:line="480" w:lineRule="auto"/>
        <w:jc w:val="both"/>
      </w:pPr>
    </w:p>
    <w:p w14:paraId="0F61B663" w14:textId="77777777" w:rsidR="00146445" w:rsidRPr="00A3470D" w:rsidRDefault="00146445" w:rsidP="00467C9A">
      <w:pPr>
        <w:pStyle w:val="Heading2"/>
        <w:spacing w:line="480" w:lineRule="auto"/>
        <w:rPr>
          <w:sz w:val="22"/>
          <w:szCs w:val="22"/>
        </w:rPr>
      </w:pPr>
      <w:r w:rsidRPr="00A3470D">
        <w:rPr>
          <w:sz w:val="22"/>
          <w:szCs w:val="22"/>
        </w:rPr>
        <w:t>Survey distribution</w:t>
      </w:r>
    </w:p>
    <w:p w14:paraId="0C11AD57" w14:textId="72F4814A" w:rsidR="00277120" w:rsidRPr="00A3470D" w:rsidRDefault="003E02E7" w:rsidP="00467C9A">
      <w:pPr>
        <w:spacing w:line="480" w:lineRule="auto"/>
        <w:jc w:val="both"/>
      </w:pPr>
      <w:r w:rsidRPr="00A3470D">
        <w:t>P</w:t>
      </w:r>
      <w:r w:rsidR="00146445" w:rsidRPr="00A3470D">
        <w:t>otential respondents</w:t>
      </w:r>
      <w:r w:rsidRPr="00A3470D">
        <w:t xml:space="preserve"> were emailed </w:t>
      </w:r>
      <w:r w:rsidR="00CF5DB5" w:rsidRPr="00A3470D">
        <w:t>invitations</w:t>
      </w:r>
      <w:r w:rsidR="00B44FD6" w:rsidRPr="00A3470D">
        <w:t xml:space="preserve">. </w:t>
      </w:r>
      <w:r w:rsidRPr="00A3470D">
        <w:t>Th</w:t>
      </w:r>
      <w:r w:rsidR="00467C9A" w:rsidRPr="00A3470D">
        <w:t>ey were</w:t>
      </w:r>
      <w:r w:rsidR="00B44FD6" w:rsidRPr="00A3470D">
        <w:t xml:space="preserve"> </w:t>
      </w:r>
      <w:r w:rsidR="00146445" w:rsidRPr="00A3470D">
        <w:t>informed that their involvement was voluntary and responses would be kept confidential and anonymised in any reports. If they agreed to participate, they were emailed a link to the electronic questionnaire with hard copies sent on request</w:t>
      </w:r>
      <w:r w:rsidR="00BC4444" w:rsidRPr="00A3470D">
        <w:t xml:space="preserve"> for each individual round</w:t>
      </w:r>
      <w:r w:rsidR="00146445" w:rsidRPr="00A3470D">
        <w:t xml:space="preserve">. </w:t>
      </w:r>
      <w:r w:rsidR="00DB409F" w:rsidRPr="00A3470D">
        <w:t xml:space="preserve">Consent was obtained prior to access of any questions. </w:t>
      </w:r>
      <w:r w:rsidR="00146445" w:rsidRPr="00A3470D">
        <w:t xml:space="preserve">Prior to being circulated, questionnaires were piloted </w:t>
      </w:r>
      <w:r w:rsidR="00B44FD6" w:rsidRPr="00A3470D">
        <w:t>with</w:t>
      </w:r>
      <w:r w:rsidR="00146445" w:rsidRPr="00A3470D">
        <w:t xml:space="preserve"> six </w:t>
      </w:r>
      <w:r w:rsidR="00B44FD6" w:rsidRPr="00A3470D">
        <w:t>researchers</w:t>
      </w:r>
      <w:r w:rsidR="00146445" w:rsidRPr="00A3470D">
        <w:t xml:space="preserve"> </w:t>
      </w:r>
      <w:r w:rsidR="00E62753" w:rsidRPr="00A3470D">
        <w:t>from the</w:t>
      </w:r>
      <w:r w:rsidR="00D04919" w:rsidRPr="00A3470D">
        <w:t xml:space="preserve"> SiP</w:t>
      </w:r>
      <w:r w:rsidR="00E62753" w:rsidRPr="00A3470D">
        <w:t xml:space="preserve"> </w:t>
      </w:r>
      <w:r w:rsidR="00D04919" w:rsidRPr="00A3470D">
        <w:t>research group</w:t>
      </w:r>
      <w:r w:rsidR="00E62753" w:rsidRPr="00A3470D">
        <w:t xml:space="preserve">, </w:t>
      </w:r>
      <w:r w:rsidR="00D04919" w:rsidRPr="00A3470D">
        <w:t>UoN</w:t>
      </w:r>
      <w:r w:rsidR="00A51D56" w:rsidRPr="00A3470D">
        <w:t xml:space="preserve">. In the attempt to minimise loss to follow up, respondents who agreed to take part were asked to provide </w:t>
      </w:r>
      <w:r w:rsidR="007967DC" w:rsidRPr="00A3470D">
        <w:t xml:space="preserve">details of any </w:t>
      </w:r>
      <w:r w:rsidR="00A51D56" w:rsidRPr="00A3470D">
        <w:t xml:space="preserve">dates they would be unavailable whilst the survey was due to run. This influenced the length of time each round remained open to responses for. Approximately one to two weeks before each round was due to start, all eligible respondents were emailed to inform them of the date they would be sent the questionnaire. Between the date of receiving the questionnaire and the date each </w:t>
      </w:r>
      <w:r w:rsidR="00A51D56" w:rsidRPr="00A3470D">
        <w:lastRenderedPageBreak/>
        <w:t xml:space="preserve">round </w:t>
      </w:r>
      <w:r w:rsidR="00B817A8" w:rsidRPr="00A3470D">
        <w:t>was due to close</w:t>
      </w:r>
      <w:r w:rsidR="00A51D56" w:rsidRPr="00A3470D">
        <w:t xml:space="preserve">, a maximum of two email reminders were sent to those who were yet to complete it. </w:t>
      </w:r>
      <w:r w:rsidR="007967DC" w:rsidRPr="00A3470D">
        <w:t>In compliance with ethical approval, f</w:t>
      </w:r>
      <w:r w:rsidR="00A51D56" w:rsidRPr="00A3470D">
        <w:t>ollowing these emails, if a respondent did not complete a round before it had officially closed, there was no further correspondence unless it was initiated, and entirely voluntary, on the part of the respondent.</w:t>
      </w:r>
      <w:r w:rsidR="007967DC" w:rsidRPr="00A3470D">
        <w:t xml:space="preserve"> </w:t>
      </w:r>
    </w:p>
    <w:p w14:paraId="0F61B665" w14:textId="158A155D" w:rsidR="00146445" w:rsidRPr="00A3470D" w:rsidRDefault="00146445" w:rsidP="000823D1">
      <w:pPr>
        <w:pStyle w:val="Heading2"/>
        <w:rPr>
          <w:sz w:val="22"/>
          <w:szCs w:val="22"/>
        </w:rPr>
      </w:pPr>
      <w:r w:rsidRPr="00A3470D">
        <w:rPr>
          <w:sz w:val="22"/>
          <w:szCs w:val="22"/>
        </w:rPr>
        <w:t xml:space="preserve">Analysis </w:t>
      </w:r>
    </w:p>
    <w:p w14:paraId="6D624E13" w14:textId="77777777" w:rsidR="00A34DB9" w:rsidRPr="00A3470D" w:rsidRDefault="00A34DB9" w:rsidP="00A34DB9">
      <w:pPr>
        <w:rPr>
          <w:lang w:eastAsia="zh-CN"/>
        </w:rPr>
      </w:pPr>
    </w:p>
    <w:p w14:paraId="0F61B666" w14:textId="77777777" w:rsidR="00146445" w:rsidRPr="00A3470D" w:rsidRDefault="00146445" w:rsidP="00467C9A">
      <w:pPr>
        <w:pStyle w:val="Heading3"/>
        <w:spacing w:line="480" w:lineRule="auto"/>
        <w:rPr>
          <w:sz w:val="20"/>
          <w:szCs w:val="20"/>
        </w:rPr>
      </w:pPr>
      <w:r w:rsidRPr="00A3470D">
        <w:rPr>
          <w:sz w:val="20"/>
          <w:szCs w:val="20"/>
        </w:rPr>
        <w:t xml:space="preserve">Delphi consensus </w:t>
      </w:r>
    </w:p>
    <w:p w14:paraId="7EC7C778" w14:textId="390D665B" w:rsidR="00083D46" w:rsidRPr="00A3470D" w:rsidRDefault="00277120" w:rsidP="00467C9A">
      <w:pPr>
        <w:spacing w:line="480" w:lineRule="auto"/>
        <w:jc w:val="both"/>
      </w:pPr>
      <w:r w:rsidRPr="00A3470D">
        <w:t>C</w:t>
      </w:r>
      <w:r w:rsidR="00146445" w:rsidRPr="00A3470D">
        <w:t xml:space="preserve">onsensus </w:t>
      </w:r>
      <w:r w:rsidRPr="00A3470D">
        <w:t>was considered</w:t>
      </w:r>
      <w:r w:rsidR="00146445" w:rsidRPr="00A3470D">
        <w:t xml:space="preserve"> </w:t>
      </w:r>
      <w:r w:rsidR="003678F5" w:rsidRPr="00A3470D">
        <w:t xml:space="preserve">to be </w:t>
      </w:r>
      <w:r w:rsidR="00146445" w:rsidRPr="00A3470D">
        <w:t xml:space="preserve">reached on how influential a </w:t>
      </w:r>
      <w:r w:rsidR="0041008B" w:rsidRPr="00A3470D">
        <w:t>barrier or facili</w:t>
      </w:r>
      <w:r w:rsidR="00260473" w:rsidRPr="00A3470D">
        <w:t>t</w:t>
      </w:r>
      <w:r w:rsidR="0041008B" w:rsidRPr="00A3470D">
        <w:t>ator</w:t>
      </w:r>
      <w:r w:rsidR="00146445" w:rsidRPr="00A3470D">
        <w:t xml:space="preserve"> was if ≥70% participants rated </w:t>
      </w:r>
      <w:r w:rsidR="002766C5" w:rsidRPr="00A3470D">
        <w:t>it</w:t>
      </w:r>
      <w:r w:rsidR="00146445" w:rsidRPr="00A3470D">
        <w:t xml:space="preserve"> as being either extremely important/very important; or moderately/slightly important</w:t>
      </w:r>
      <w:r w:rsidR="00B23376" w:rsidRPr="00A3470D">
        <w:t>;</w:t>
      </w:r>
      <w:r w:rsidR="00146445" w:rsidRPr="00A3470D">
        <w:t xml:space="preserve"> or not important. Similarly, consensus about the ease or difficulty with which practitioners could address individual </w:t>
      </w:r>
      <w:r w:rsidR="00260473" w:rsidRPr="00A3470D">
        <w:t>b</w:t>
      </w:r>
      <w:r w:rsidR="003F6717" w:rsidRPr="00A3470D">
        <w:t>arriers and facilitators</w:t>
      </w:r>
      <w:r w:rsidR="00146445" w:rsidRPr="00A3470D">
        <w:t xml:space="preserve"> was considered </w:t>
      </w:r>
      <w:r w:rsidR="003678F5" w:rsidRPr="00A3470D">
        <w:t xml:space="preserve">to be </w:t>
      </w:r>
      <w:r w:rsidR="00146445" w:rsidRPr="00A3470D">
        <w:t>reached if ≥70% respondents rate</w:t>
      </w:r>
      <w:r w:rsidR="002766C5" w:rsidRPr="00A3470D">
        <w:t>d it</w:t>
      </w:r>
      <w:r w:rsidR="00146445" w:rsidRPr="00A3470D">
        <w:t xml:space="preserve"> as </w:t>
      </w:r>
      <w:r w:rsidR="00C5778C" w:rsidRPr="00A3470D">
        <w:t>being very easy/easy to address</w:t>
      </w:r>
      <w:r w:rsidR="00B23376" w:rsidRPr="00A3470D">
        <w:t>; neither easy nor difficult;</w:t>
      </w:r>
      <w:r w:rsidR="00146445" w:rsidRPr="00A3470D">
        <w:t xml:space="preserve"> or very difficult/ difficult to address. </w:t>
      </w:r>
      <w:r w:rsidR="00E27F56" w:rsidRPr="00A3470D">
        <w:t>For the respondent-suggested techniques, c</w:t>
      </w:r>
      <w:r w:rsidR="003678F5" w:rsidRPr="00A3470D">
        <w:t xml:space="preserve">onsensus was considered to be </w:t>
      </w:r>
      <w:r w:rsidR="00146445" w:rsidRPr="00A3470D">
        <w:t xml:space="preserve">reached if ≥70% participants rated </w:t>
      </w:r>
      <w:r w:rsidR="00E27F56" w:rsidRPr="00A3470D">
        <w:t>a technique</w:t>
      </w:r>
      <w:r w:rsidR="00146445" w:rsidRPr="00A3470D">
        <w:t xml:space="preserve"> very inappropriate/inappropriate</w:t>
      </w:r>
      <w:r w:rsidR="00B23376" w:rsidRPr="00A3470D">
        <w:t>;</w:t>
      </w:r>
      <w:r w:rsidR="00146445" w:rsidRPr="00A3470D">
        <w:t xml:space="preserve"> neither appropriate nor inappropriate</w:t>
      </w:r>
      <w:r w:rsidR="00B23376" w:rsidRPr="00A3470D">
        <w:t>; or</w:t>
      </w:r>
      <w:r w:rsidR="00146445" w:rsidRPr="00A3470D">
        <w:t xml:space="preserve"> very appropriate/appropriate. Total scores, means and </w:t>
      </w:r>
      <w:r w:rsidR="0031366D" w:rsidRPr="00A3470D">
        <w:t>standard deviations (SDs)</w:t>
      </w:r>
      <w:r w:rsidR="00146445" w:rsidRPr="00A3470D">
        <w:t xml:space="preserve"> were calculated for all consensus-reaching </w:t>
      </w:r>
      <w:r w:rsidR="00A43681" w:rsidRPr="00A3470D">
        <w:t>b</w:t>
      </w:r>
      <w:r w:rsidR="003F6717" w:rsidRPr="00A3470D">
        <w:t>arriers and facilitators</w:t>
      </w:r>
      <w:r w:rsidR="00146445" w:rsidRPr="00A3470D">
        <w:t xml:space="preserve"> and </w:t>
      </w:r>
      <w:r w:rsidR="00B23376" w:rsidRPr="00A3470D">
        <w:t>respondent-suggested techniques in order to</w:t>
      </w:r>
      <w:r w:rsidR="00146445" w:rsidRPr="00A3470D">
        <w:t xml:space="preserve"> ascertain the order of ranking as </w:t>
      </w:r>
      <w:r w:rsidR="00C5778C" w:rsidRPr="00A3470D">
        <w:t>it was possible</w:t>
      </w:r>
      <w:r w:rsidR="00146445" w:rsidRPr="00A3470D">
        <w:t xml:space="preserve"> </w:t>
      </w:r>
      <w:r w:rsidR="00B23376" w:rsidRPr="00A3470D">
        <w:t xml:space="preserve">that </w:t>
      </w:r>
      <w:r w:rsidR="00146445" w:rsidRPr="00A3470D">
        <w:t xml:space="preserve">some </w:t>
      </w:r>
      <w:r w:rsidR="00C5778C" w:rsidRPr="00A3470D">
        <w:t>could have</w:t>
      </w:r>
      <w:r w:rsidR="00146445" w:rsidRPr="00A3470D">
        <w:t xml:space="preserve"> the same percentage of respondent consensus. This follows methods used in previous modified Delphi surv</w:t>
      </w:r>
      <w:r w:rsidRPr="00A3470D">
        <w:t>eys</w:t>
      </w:r>
      <w:r w:rsidR="00146445" w:rsidRPr="00A3470D">
        <w:fldChar w:fldCharType="begin">
          <w:fldData xml:space="preserve">PEVuZE5vdGU+PENpdGU+PEF1dGhvcj5IYWdlbjwvQXV0aG9yPjxZZWFyPjIwMDg8L1llYXI+PFJl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cGFnZXM+MjczNS0yNzQ2PC9wYWdlcz48dm9sdW1lPjEyPC92b2x1bWU+PGRhdGVzPjx5ZWFy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</w:fldData>
        </w:fldChar>
      </w:r>
      <w:r w:rsidR="002243A7" w:rsidRPr="00A3470D">
        <w:instrText xml:space="preserve"> ADDIN EN.CITE </w:instrText>
      </w:r>
      <w:r w:rsidR="002243A7" w:rsidRPr="00A3470D">
        <w:fldChar w:fldCharType="begin">
          <w:fldData xml:space="preserve">PEVuZE5vdGU+PENpdGU+PEF1dGhvcj5IYWdlbjwvQXV0aG9yPjxZZWFyPjIwMDg8L1llYXI+PFJl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</w:fldData>
        </w:fldChar>
      </w:r>
      <w:r w:rsidR="002243A7" w:rsidRPr="00A3470D">
        <w:instrText xml:space="preserve"> ADDIN EN.CITE.DATA </w:instrText>
      </w:r>
      <w:r w:rsidR="002243A7" w:rsidRPr="00A3470D">
        <w:fldChar w:fldCharType="end"/>
      </w:r>
      <w:r w:rsidR="00146445" w:rsidRPr="00A3470D">
        <w:fldChar w:fldCharType="separate"/>
      </w:r>
      <w:r w:rsidR="002243A7" w:rsidRPr="00A3470D">
        <w:rPr>
          <w:noProof/>
          <w:vertAlign w:val="superscript"/>
        </w:rPr>
        <w:t>23,28-30</w:t>
      </w:r>
      <w:r w:rsidR="00146445" w:rsidRPr="00A3470D">
        <w:fldChar w:fldCharType="end"/>
      </w:r>
      <w:r w:rsidR="00146445" w:rsidRPr="00A3470D">
        <w:t xml:space="preserve">. </w:t>
      </w:r>
      <w:r w:rsidR="00D812B0" w:rsidRPr="00A3470D">
        <w:t xml:space="preserve"> </w:t>
      </w:r>
      <w:r w:rsidR="00146445" w:rsidRPr="00A3470D">
        <w:t xml:space="preserve">SPSS v24 was used for </w:t>
      </w:r>
      <w:r w:rsidR="00D812B0" w:rsidRPr="00A3470D">
        <w:t>analysis</w:t>
      </w:r>
      <w:r w:rsidR="00146445" w:rsidRPr="00A3470D">
        <w:t xml:space="preserve"> carried out on </w:t>
      </w:r>
      <w:r w:rsidR="00D812B0" w:rsidRPr="00A3470D">
        <w:t xml:space="preserve">all </w:t>
      </w:r>
      <w:r w:rsidR="00146445" w:rsidRPr="00A3470D">
        <w:t>quantitative data.</w:t>
      </w:r>
    </w:p>
    <w:p w14:paraId="0F61B668" w14:textId="7BAA415D" w:rsidR="00146445" w:rsidRPr="00A3470D" w:rsidRDefault="00C71CBD" w:rsidP="00467C9A">
      <w:pPr>
        <w:pStyle w:val="Heading3"/>
        <w:spacing w:line="480" w:lineRule="auto"/>
        <w:rPr>
          <w:sz w:val="20"/>
          <w:szCs w:val="20"/>
        </w:rPr>
      </w:pPr>
      <w:r w:rsidRPr="00A3470D">
        <w:rPr>
          <w:sz w:val="20"/>
          <w:szCs w:val="20"/>
        </w:rPr>
        <w:t>T</w:t>
      </w:r>
      <w:r w:rsidR="00146445" w:rsidRPr="00A3470D">
        <w:rPr>
          <w:sz w:val="20"/>
          <w:szCs w:val="20"/>
        </w:rPr>
        <w:t>hematic analysis of respondent-suggested techniques</w:t>
      </w:r>
      <w:r w:rsidR="00C03061" w:rsidRPr="00A3470D">
        <w:rPr>
          <w:sz w:val="20"/>
          <w:szCs w:val="20"/>
        </w:rPr>
        <w:t xml:space="preserve"> and BCT coding</w:t>
      </w:r>
    </w:p>
    <w:p w14:paraId="3BB0A931" w14:textId="3EBCCE69" w:rsidR="00344C24" w:rsidRPr="00A3470D" w:rsidRDefault="00873BD6" w:rsidP="00467C9A">
      <w:pPr>
        <w:spacing w:line="480" w:lineRule="auto"/>
        <w:jc w:val="both"/>
      </w:pPr>
      <w:r w:rsidRPr="00A3470D">
        <w:t>All</w:t>
      </w:r>
      <w:r w:rsidR="00FC1668" w:rsidRPr="00A3470D">
        <w:t xml:space="preserve"> techniques</w:t>
      </w:r>
      <w:r w:rsidR="00146445" w:rsidRPr="00A3470D">
        <w:t xml:space="preserve"> </w:t>
      </w:r>
      <w:r w:rsidR="000E4475" w:rsidRPr="00A3470D">
        <w:t>suggested by the</w:t>
      </w:r>
      <w:r w:rsidR="000179AA" w:rsidRPr="00A3470D">
        <w:t xml:space="preserve"> respondents for each </w:t>
      </w:r>
      <w:r w:rsidR="00260473" w:rsidRPr="00A3470D">
        <w:t>of the barriers or facilitators</w:t>
      </w:r>
      <w:r w:rsidR="00C76181" w:rsidRPr="00A3470D">
        <w:t xml:space="preserve"> were analysed thematically</w:t>
      </w:r>
      <w:r w:rsidR="00FC6515" w:rsidRPr="00A3470D">
        <w:t>.</w:t>
      </w:r>
      <w:r w:rsidR="00536E1C" w:rsidRPr="00A3470D">
        <w:t xml:space="preserve"> This involved highlighting clusters in the </w:t>
      </w:r>
      <w:r w:rsidR="00635859" w:rsidRPr="00A3470D">
        <w:t>data</w:t>
      </w:r>
      <w:r w:rsidR="00536E1C" w:rsidRPr="00A3470D">
        <w:t xml:space="preserve"> and identifying emerging themes, following methods as described by Braun and Clarke</w:t>
      </w:r>
      <w:r w:rsidR="00536E1C" w:rsidRPr="00A3470D">
        <w:fldChar w:fldCharType="begin"/>
      </w:r>
      <w:r w:rsidR="00DB1AFF" w:rsidRPr="00A3470D">
        <w:instrText xml:space="preserve"> ADDIN EN.CITE &lt;EndNote&gt;&lt;Cite&gt;&lt;Author&gt;Braun&lt;/Author&gt;&lt;Year&gt;2006&lt;/Year&gt;&lt;RecNum&gt;46004&lt;/RecNum&gt;&lt;DisplayText&gt;&lt;style face="superscript"&gt;31&lt;/style&gt;&lt;/DisplayText&gt;&lt;record&gt;&lt;rec-number&gt;46004&lt;/rec-number&gt;&lt;foreign-keys&gt;&lt;key app="EN" db-id="s22tasvxnrv9wne90au5p22xvwdaarvf5252" timestamp="1524658609"&gt;460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abbr-1&gt;Qual Res Psychol&lt;/abbr-1&gt;&lt;/periodical&gt;&lt;pages&gt;77-101&lt;/pages&gt;&lt;volume&gt;3&lt;/volume&gt;&lt;number&gt;2&lt;/number&gt;&lt;dates&gt;&lt;year&gt;2006&lt;/year&gt;&lt;/dates&gt;&lt;isbn&gt;1478-0887&lt;/isbn&gt;&lt;urls&gt;&lt;related-urls&gt;&lt;url&gt;http://www.tandfonline.com/doi/pdf/10.1191/1478088706qp063oa?needAccess=true&lt;/url&gt;&lt;/related-urls&gt;&lt;/urls&gt;&lt;electronic-resource-num&gt;10.1191/1478088706qp063oa&lt;/electronic-resource-num&gt;&lt;/record&gt;&lt;/Cite&gt;&lt;/EndNote&gt;</w:instrText>
      </w:r>
      <w:r w:rsidR="00536E1C" w:rsidRPr="00A3470D">
        <w:fldChar w:fldCharType="separate"/>
      </w:r>
      <w:r w:rsidR="00DB1AFF" w:rsidRPr="00A3470D">
        <w:rPr>
          <w:noProof/>
          <w:vertAlign w:val="superscript"/>
        </w:rPr>
        <w:t>31</w:t>
      </w:r>
      <w:r w:rsidR="00536E1C" w:rsidRPr="00A3470D">
        <w:fldChar w:fldCharType="end"/>
      </w:r>
      <w:r w:rsidR="00536E1C" w:rsidRPr="00A3470D">
        <w:t>. Quotes were then extracted that were most representative of the themes identified</w:t>
      </w:r>
      <w:r w:rsidR="00E829B5" w:rsidRPr="00A3470D">
        <w:t xml:space="preserve"> from all the </w:t>
      </w:r>
      <w:r w:rsidR="00260473" w:rsidRPr="00A3470D">
        <w:t>b</w:t>
      </w:r>
      <w:r w:rsidR="003F6717" w:rsidRPr="00A3470D">
        <w:t>arriers and facilitators</w:t>
      </w:r>
      <w:r w:rsidR="00E13535" w:rsidRPr="00A3470D">
        <w:t xml:space="preserve">, this was done by three </w:t>
      </w:r>
      <w:r w:rsidR="00A025DF" w:rsidRPr="00A3470D">
        <w:t>researchers</w:t>
      </w:r>
      <w:r w:rsidR="00E13535" w:rsidRPr="00A3470D">
        <w:t xml:space="preserve"> (LF, KAC &amp; TC-H)</w:t>
      </w:r>
      <w:r w:rsidR="00536E1C" w:rsidRPr="00A3470D">
        <w:t xml:space="preserve">. </w:t>
      </w:r>
      <w:r w:rsidR="001C6D4C" w:rsidRPr="00A3470D">
        <w:t>Additional</w:t>
      </w:r>
      <w:r w:rsidR="00E829B5" w:rsidRPr="00A3470D">
        <w:t xml:space="preserve"> discussion with two researche</w:t>
      </w:r>
      <w:r w:rsidR="00663291" w:rsidRPr="00A3470D">
        <w:t>r</w:t>
      </w:r>
      <w:r w:rsidR="00E829B5" w:rsidRPr="00A3470D">
        <w:t xml:space="preserve">s (LF &amp; KAC) resulted in a refinement of this list of quotes to remove any repetition. This list was then presented to three other </w:t>
      </w:r>
      <w:r w:rsidR="00E829B5" w:rsidRPr="00A3470D">
        <w:lastRenderedPageBreak/>
        <w:t>members of the research team (TC, MU &amp; SC) who gave further suggestions to ensure each quote was distinct</w:t>
      </w:r>
      <w:r w:rsidR="003F5B8F" w:rsidRPr="00A3470D">
        <w:t xml:space="preserve"> from one another</w:t>
      </w:r>
      <w:r w:rsidR="00E829B5" w:rsidRPr="00A3470D">
        <w:t xml:space="preserve">. </w:t>
      </w:r>
      <w:r w:rsidRPr="00A3470D">
        <w:t>The finalised list was</w:t>
      </w:r>
      <w:r w:rsidR="003F32A3" w:rsidRPr="00A3470D">
        <w:t xml:space="preserve"> presented to respondents</w:t>
      </w:r>
      <w:r w:rsidR="00E11530" w:rsidRPr="00A3470D">
        <w:t xml:space="preserve"> </w:t>
      </w:r>
      <w:r w:rsidR="003F32A3" w:rsidRPr="00A3470D">
        <w:t xml:space="preserve">to rate </w:t>
      </w:r>
      <w:r w:rsidR="00E11530" w:rsidRPr="00A3470D">
        <w:t>in the questionnaire.</w:t>
      </w:r>
      <w:r w:rsidR="00586358" w:rsidRPr="00A3470D">
        <w:t xml:space="preserve"> </w:t>
      </w:r>
      <w:r w:rsidR="00E11530" w:rsidRPr="00A3470D">
        <w:t>F</w:t>
      </w:r>
      <w:r w:rsidR="006F1879" w:rsidRPr="00A3470D">
        <w:t>or the results to be more meaningful to other researche</w:t>
      </w:r>
      <w:r w:rsidR="00C55175" w:rsidRPr="00A3470D">
        <w:t>r</w:t>
      </w:r>
      <w:r w:rsidR="006F1879" w:rsidRPr="00A3470D">
        <w:t>s</w:t>
      </w:r>
      <w:r w:rsidR="003F5B8F" w:rsidRPr="00A3470D">
        <w:t xml:space="preserve"> and intervention designers</w:t>
      </w:r>
      <w:r w:rsidR="006F1879" w:rsidRPr="00A3470D">
        <w:t>, e</w:t>
      </w:r>
      <w:r w:rsidR="00E829B5" w:rsidRPr="00A3470D">
        <w:t xml:space="preserve">ach </w:t>
      </w:r>
      <w:r w:rsidR="006F1879" w:rsidRPr="00A3470D">
        <w:t xml:space="preserve">quote </w:t>
      </w:r>
      <w:r w:rsidR="003F32A3" w:rsidRPr="00A3470D">
        <w:t xml:space="preserve">was </w:t>
      </w:r>
      <w:r w:rsidR="00E829B5" w:rsidRPr="00A3470D">
        <w:t xml:space="preserve">coded </w:t>
      </w:r>
      <w:r w:rsidR="006F1879" w:rsidRPr="00A3470D">
        <w:t>into BCT components</w:t>
      </w:r>
      <w:r w:rsidR="004E3BBA" w:rsidRPr="00A3470D">
        <w:t xml:space="preserve">. </w:t>
      </w:r>
      <w:r w:rsidR="00B67F6B" w:rsidRPr="00A3470D">
        <w:t xml:space="preserve">This was done using </w:t>
      </w:r>
      <w:r w:rsidR="00C4487C" w:rsidRPr="00A3470D">
        <w:t xml:space="preserve">two </w:t>
      </w:r>
      <w:r w:rsidR="00146445" w:rsidRPr="00A3470D">
        <w:t xml:space="preserve">existing BCT taxonomies: the </w:t>
      </w:r>
      <w:r w:rsidR="00663291" w:rsidRPr="00A3470D">
        <w:t>behaviour change technique taxonomy version one (</w:t>
      </w:r>
      <w:r w:rsidR="00146445" w:rsidRPr="00A3470D">
        <w:t>BCTTv1</w:t>
      </w:r>
      <w:r w:rsidR="00663291" w:rsidRPr="00A3470D">
        <w:t>)</w:t>
      </w:r>
      <w:r w:rsidR="00146445"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146445" w:rsidRPr="00A3470D">
        <w:fldChar w:fldCharType="separate"/>
      </w:r>
      <w:r w:rsidR="00DB1AFF" w:rsidRPr="00A3470D">
        <w:rPr>
          <w:noProof/>
          <w:vertAlign w:val="superscript"/>
        </w:rPr>
        <w:t>32</w:t>
      </w:r>
      <w:r w:rsidR="00146445" w:rsidRPr="00A3470D">
        <w:fldChar w:fldCharType="end"/>
      </w:r>
      <w:r w:rsidR="00146445" w:rsidRPr="00A3470D">
        <w:t>, which i</w:t>
      </w:r>
      <w:r w:rsidR="00C4487C" w:rsidRPr="00A3470D">
        <w:t xml:space="preserve">s generic to all </w:t>
      </w:r>
      <w:r w:rsidR="00FB4C06" w:rsidRPr="00A3470D">
        <w:t>behaviour</w:t>
      </w:r>
      <w:r w:rsidR="00C4487C" w:rsidRPr="00A3470D">
        <w:t xml:space="preserve">s and </w:t>
      </w:r>
      <w:r w:rsidR="00AD46CF" w:rsidRPr="00A3470D">
        <w:t xml:space="preserve">a </w:t>
      </w:r>
      <w:r w:rsidR="00146445" w:rsidRPr="00A3470D">
        <w:t>smoking taxonomy</w:t>
      </w:r>
      <w:r w:rsidR="00C4487C" w:rsidRPr="00A3470D">
        <w:fldChar w:fldCharType="begin"/>
      </w:r>
      <w:r w:rsidR="00DB1AFF" w:rsidRPr="00A3470D">
        <w:instrText xml:space="preserve"> ADDIN EN.CITE &lt;EndNote&gt;&lt;Cite&gt;&lt;Author&gt;Michie&lt;/Author&gt;&lt;Year&gt;2011&lt;/Year&gt;&lt;RecNum&gt;46090&lt;/RecNum&gt;&lt;DisplayText&gt;&lt;style face="superscript"&gt;33&lt;/style&gt;&lt;/DisplayText&gt;&lt;record&gt;&lt;rec-number&gt;46090&lt;/rec-number&gt;&lt;foreign-keys&gt;&lt;key app="EN" db-id="s22tasvxnrv9wne90au5p22xvwdaarvf5252" timestamp="1539761589"&gt;46090&lt;/key&gt;&lt;/foreign-keys&gt;&lt;ref-type name="Journal Article"&gt;17&lt;/ref-type&gt;&lt;contributors&gt;&lt;authors&gt;&lt;author&gt;Michie, Susan&lt;/author&gt;&lt;author&gt;Churchill, Sue&lt;/author&gt;&lt;author&gt;West, Robert&lt;/author&gt;&lt;/authors&gt;&lt;/contributors&gt;&lt;titles&gt;&lt;title&gt;Identifying Evidence-Based Competences Required to Deliver Behavioural Support for Smoking Cessation&lt;/title&gt;&lt;secondary-title&gt;ann. behav. med&lt;/secondary-title&gt;&lt;/titles&gt;&lt;periodical&gt;&lt;full-title&gt;ann. behav. med&lt;/full-title&gt;&lt;/periodical&gt;&lt;pages&gt;59-70&lt;/pages&gt;&lt;volume&gt;41&lt;/volume&gt;&lt;dates&gt;&lt;year&gt;2011&lt;/year&gt;&lt;/dates&gt;&lt;urls&gt;&lt;related-urls&gt;&lt;url&gt;https://watermark.silverchair.com/12160_2010_article_9235.pdf?token=AQECAHi208BE49Ooan9kkhW_Ercy7Dm3ZL_9Cf3qfKAc485ysgAAAkMwggI_BgkqhkiG9w0BBwagggIwMIICLAIBADCCAiUGCSqGSIb3DQEHATAeBglghkgBZQMEAS4wEQQM_j_3AK9RUNC6TPxzAgEQgIIB9g5K23zDctlvvUYI3P33ZpzDrWc2P7dHu8hbkBey7NM_eVvNSmVCCbuiOfbU3U7PoZSJ5PtfPMXZrZsaznA15qmr7a20FhE1Bt4keW7k49oRJR83tQLRnT8maduwu1G39iAfuX3hswFDD4-vfGy3qISmc4w3CjZNP5vwzaXbQLJKZ1SxhBr2iso-wcO4nOoNlwClUALX3Dbdbmui3_m1LS611riEjKMJK8fGC1frFAn3wirx-6Z-gNhrdIfl1JZvg0s6YlNa4SFDQWCLCSwlMyQOaNUY3bU3POZHefTOKH68PnK6-O7oC9Gql-F01MJ40peCYrWwKJyMIPYqUr5BOGUWGI8nLX_fogIWkFf3lua1Fq4ZVvlreAV-eyVuWngNz6CQlN3QEgLFVhswaKvYM6gkPZ0CR7ljc0PnVG39gK0lP5E320LvcWuNpaZz0x11dcJD1aCyUDjoM1KgBW_Nq-rJmRhfNgkTs2Jumt8fRTOGXTTvz4d3vUlSLG8CfQGQQ_JAeuyKuIjWlMeApFNJaBtJ80dzok7-8s8D2llMXwYJaYUcUZBBrgYVbv0QrkZincbplnaizoULEqfk26jlND5l5nPo37eKig5O4gK-tAPS0kcz_JHt8SjCJ5pe_j55N4Urv3snqbSB1hU4orbqY1RYJZVYcO8&lt;/url&gt;&lt;/related-urls&gt;&lt;/urls&gt;&lt;/record&gt;&lt;/Cite&gt;&lt;/EndNote&gt;</w:instrText>
      </w:r>
      <w:r w:rsidR="00C4487C" w:rsidRPr="00A3470D">
        <w:fldChar w:fldCharType="separate"/>
      </w:r>
      <w:r w:rsidR="00DB1AFF" w:rsidRPr="00A3470D">
        <w:rPr>
          <w:noProof/>
          <w:vertAlign w:val="superscript"/>
        </w:rPr>
        <w:t>33</w:t>
      </w:r>
      <w:r w:rsidR="00C4487C" w:rsidRPr="00A3470D">
        <w:fldChar w:fldCharType="end"/>
      </w:r>
      <w:r w:rsidR="00146445" w:rsidRPr="00A3470D">
        <w:t xml:space="preserve">. </w:t>
      </w:r>
      <w:r w:rsidR="00B67F6B" w:rsidRPr="00A3470D">
        <w:t xml:space="preserve"> As the BCTTv1</w:t>
      </w:r>
      <w:r w:rsidR="00B67F6B"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B67F6B" w:rsidRPr="00A3470D">
        <w:fldChar w:fldCharType="separate"/>
      </w:r>
      <w:r w:rsidR="00DB1AFF" w:rsidRPr="00A3470D">
        <w:rPr>
          <w:noProof/>
          <w:vertAlign w:val="superscript"/>
        </w:rPr>
        <w:t>32</w:t>
      </w:r>
      <w:r w:rsidR="00B67F6B" w:rsidRPr="00A3470D">
        <w:fldChar w:fldCharType="end"/>
      </w:r>
      <w:r w:rsidR="00B67F6B" w:rsidRPr="00A3470D">
        <w:t xml:space="preserve"> is the newest, most comprehensive taxonomy</w:t>
      </w:r>
      <w:r w:rsidR="00B67F6B"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B67F6B" w:rsidRPr="00A3470D">
        <w:fldChar w:fldCharType="separate"/>
      </w:r>
      <w:r w:rsidR="00DB1AFF" w:rsidRPr="00A3470D">
        <w:rPr>
          <w:noProof/>
          <w:vertAlign w:val="superscript"/>
        </w:rPr>
        <w:t>32</w:t>
      </w:r>
      <w:r w:rsidR="00B67F6B" w:rsidRPr="00A3470D">
        <w:fldChar w:fldCharType="end"/>
      </w:r>
      <w:r w:rsidR="00B67F6B" w:rsidRPr="00A3470D">
        <w:t>, this was referred to in the first instance.</w:t>
      </w:r>
      <w:r w:rsidR="004E3BBA" w:rsidRPr="00A3470D">
        <w:t xml:space="preserve"> However, as the authors identified that there were </w:t>
      </w:r>
      <w:r w:rsidR="00F90605" w:rsidRPr="00A3470D">
        <w:t>some</w:t>
      </w:r>
      <w:r w:rsidR="004E3BBA" w:rsidRPr="00A3470D">
        <w:t xml:space="preserve"> BCTs in the smoking specific taxonomy</w:t>
      </w:r>
      <w:r w:rsidR="004E3BBA" w:rsidRPr="00A3470D">
        <w:fldChar w:fldCharType="begin"/>
      </w:r>
      <w:r w:rsidR="00DB1AFF" w:rsidRPr="00A3470D">
        <w:instrText xml:space="preserve"> ADDIN EN.CITE &lt;EndNote&gt;&lt;Cite&gt;&lt;Author&gt;Michie&lt;/Author&gt;&lt;Year&gt;2011&lt;/Year&gt;&lt;RecNum&gt;46090&lt;/RecNum&gt;&lt;DisplayText&gt;&lt;style face="superscript"&gt;33&lt;/style&gt;&lt;/DisplayText&gt;&lt;record&gt;&lt;rec-number&gt;46090&lt;/rec-number&gt;&lt;foreign-keys&gt;&lt;key app="EN" db-id="s22tasvxnrv9wne90au5p22xvwdaarvf5252" timestamp="1539761589"&gt;46090&lt;/key&gt;&lt;/foreign-keys&gt;&lt;ref-type name="Journal Article"&gt;17&lt;/ref-type&gt;&lt;contributors&gt;&lt;authors&gt;&lt;author&gt;Michie, Susan&lt;/author&gt;&lt;author&gt;Churchill, Sue&lt;/author&gt;&lt;author&gt;West, Robert&lt;/author&gt;&lt;/authors&gt;&lt;/contributors&gt;&lt;titles&gt;&lt;title&gt;Identifying Evidence-Based Competences Required to Deliver Behavioural Support for Smoking Cessation&lt;/title&gt;&lt;secondary-title&gt;ann. behav. med&lt;/secondary-title&gt;&lt;/titles&gt;&lt;periodical&gt;&lt;full-title&gt;ann. behav. med&lt;/full-title&gt;&lt;/periodical&gt;&lt;pages&gt;59-70&lt;/pages&gt;&lt;volume&gt;41&lt;/volume&gt;&lt;dates&gt;&lt;year&gt;2011&lt;/year&gt;&lt;/dates&gt;&lt;urls&gt;&lt;related-urls&gt;&lt;url&gt;https://watermark.silverchair.com/12160_2010_article_9235.pdf?token=AQECAHi208BE49Ooan9kkhW_Ercy7Dm3ZL_9Cf3qfKAc485ysgAAAkMwggI_BgkqhkiG9w0BBwagggIwMIICLAIBADCCAiUGCSqGSIb3DQEHATAeBglghkgBZQMEAS4wEQQM_j_3AK9RUNC6TPxzAgEQgIIB9g5K23zDctlvvUYI3P33ZpzDrWc2P7dHu8hbkBey7NM_eVvNSmVCCbuiOfbU3U7PoZSJ5PtfPMXZrZsaznA15qmr7a20FhE1Bt4keW7k49oRJR83tQLRnT8maduwu1G39iAfuX3hswFDD4-vfGy3qISmc4w3CjZNP5vwzaXbQLJKZ1SxhBr2iso-wcO4nOoNlwClUALX3Dbdbmui3_m1LS611riEjKMJK8fGC1frFAn3wirx-6Z-gNhrdIfl1JZvg0s6YlNa4SFDQWCLCSwlMyQOaNUY3bU3POZHefTOKH68PnK6-O7oC9Gql-F01MJ40peCYrWwKJyMIPYqUr5BOGUWGI8nLX_fogIWkFf3lua1Fq4ZVvlreAV-eyVuWngNz6CQlN3QEgLFVhswaKvYM6gkPZ0CR7ljc0PnVG39gK0lP5E320LvcWuNpaZz0x11dcJD1aCyUDjoM1KgBW_Nq-rJmRhfNgkTs2Jumt8fRTOGXTTvz4d3vUlSLG8CfQGQQ_JAeuyKuIjWlMeApFNJaBtJ80dzok7-8s8D2llMXwYJaYUcUZBBrgYVbv0QrkZincbplnaizoULEqfk26jlND5l5nPo37eKig5O4gK-tAPS0kcz_JHt8SjCJ5pe_j55N4Urv3snqbSB1hU4orbqY1RYJZVYcO8&lt;/url&gt;&lt;/related-urls&gt;&lt;/urls&gt;&lt;/record&gt;&lt;/Cite&gt;&lt;/EndNote&gt;</w:instrText>
      </w:r>
      <w:r w:rsidR="004E3BBA" w:rsidRPr="00A3470D">
        <w:fldChar w:fldCharType="separate"/>
      </w:r>
      <w:r w:rsidR="00DB1AFF" w:rsidRPr="00A3470D">
        <w:rPr>
          <w:noProof/>
          <w:vertAlign w:val="superscript"/>
        </w:rPr>
        <w:t>33</w:t>
      </w:r>
      <w:r w:rsidR="004E3BBA" w:rsidRPr="00A3470D">
        <w:fldChar w:fldCharType="end"/>
      </w:r>
      <w:r w:rsidR="004E3BBA" w:rsidRPr="00A3470D">
        <w:t xml:space="preserve"> that were not covered by the BCTTv1</w:t>
      </w:r>
      <w:r w:rsidR="004E3BBA"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4E3BBA" w:rsidRPr="00A3470D">
        <w:fldChar w:fldCharType="separate"/>
      </w:r>
      <w:r w:rsidR="00DB1AFF" w:rsidRPr="00A3470D">
        <w:rPr>
          <w:noProof/>
          <w:vertAlign w:val="superscript"/>
        </w:rPr>
        <w:t>32</w:t>
      </w:r>
      <w:r w:rsidR="004E3BBA" w:rsidRPr="00A3470D">
        <w:fldChar w:fldCharType="end"/>
      </w:r>
      <w:r w:rsidR="004E3BBA" w:rsidRPr="00A3470D">
        <w:t>, f</w:t>
      </w:r>
      <w:r w:rsidR="00B67F6B" w:rsidRPr="00A3470D">
        <w:t>or any quotes that could not be coded</w:t>
      </w:r>
      <w:r w:rsidR="004E3BBA" w:rsidRPr="00A3470D">
        <w:t xml:space="preserve"> using</w:t>
      </w:r>
      <w:r w:rsidR="00B67F6B" w:rsidRPr="00A3470D">
        <w:t xml:space="preserve"> the BCTTv1</w:t>
      </w:r>
      <w:r w:rsidR="00B67F6B"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B67F6B" w:rsidRPr="00A3470D">
        <w:fldChar w:fldCharType="separate"/>
      </w:r>
      <w:r w:rsidR="00DB1AFF" w:rsidRPr="00A3470D">
        <w:rPr>
          <w:noProof/>
          <w:vertAlign w:val="superscript"/>
        </w:rPr>
        <w:t>32</w:t>
      </w:r>
      <w:r w:rsidR="00B67F6B" w:rsidRPr="00A3470D">
        <w:fldChar w:fldCharType="end"/>
      </w:r>
      <w:r w:rsidR="00B67F6B" w:rsidRPr="00A3470D">
        <w:t>, the smoking taxonomy</w:t>
      </w:r>
      <w:r w:rsidR="00B67F6B" w:rsidRPr="00A3470D">
        <w:fldChar w:fldCharType="begin"/>
      </w:r>
      <w:r w:rsidR="00DB1AFF" w:rsidRPr="00A3470D">
        <w:instrText xml:space="preserve"> ADDIN EN.CITE &lt;EndNote&gt;&lt;Cite&gt;&lt;Author&gt;Michie&lt;/Author&gt;&lt;Year&gt;2011&lt;/Year&gt;&lt;RecNum&gt;46090&lt;/RecNum&gt;&lt;DisplayText&gt;&lt;style face="superscript"&gt;33&lt;/style&gt;&lt;/DisplayText&gt;&lt;record&gt;&lt;rec-number&gt;46090&lt;/rec-number&gt;&lt;foreign-keys&gt;&lt;key app="EN" db-id="s22tasvxnrv9wne90au5p22xvwdaarvf5252" timestamp="1539761589"&gt;46090&lt;/key&gt;&lt;/foreign-keys&gt;&lt;ref-type name="Journal Article"&gt;17&lt;/ref-type&gt;&lt;contributors&gt;&lt;authors&gt;&lt;author&gt;Michie, Susan&lt;/author&gt;&lt;author&gt;Churchill, Sue&lt;/author&gt;&lt;author&gt;West, Robert&lt;/author&gt;&lt;/authors&gt;&lt;/contributors&gt;&lt;titles&gt;&lt;title&gt;Identifying Evidence-Based Competences Required to Deliver Behavioural Support for Smoking Cessation&lt;/title&gt;&lt;secondary-title&gt;ann. behav. med&lt;/secondary-title&gt;&lt;/titles&gt;&lt;periodical&gt;&lt;full-title&gt;ann. behav. med&lt;/full-title&gt;&lt;/periodical&gt;&lt;pages&gt;59-70&lt;/pages&gt;&lt;volume&gt;41&lt;/volume&gt;&lt;dates&gt;&lt;year&gt;2011&lt;/year&gt;&lt;/dates&gt;&lt;urls&gt;&lt;related-urls&gt;&lt;url&gt;https://watermark.silverchair.com/12160_2010_article_9235.pdf?token=AQECAHi208BE49Ooan9kkhW_Ercy7Dm3ZL_9Cf3qfKAc485ysgAAAkMwggI_BgkqhkiG9w0BBwagggIwMIICLAIBADCCAiUGCSqGSIb3DQEHATAeBglghkgBZQMEAS4wEQQM_j_3AK9RUNC6TPxzAgEQgIIB9g5K23zDctlvvUYI3P33ZpzDrWc2P7dHu8hbkBey7NM_eVvNSmVCCbuiOfbU3U7PoZSJ5PtfPMXZrZsaznA15qmr7a20FhE1Bt4keW7k49oRJR83tQLRnT8maduwu1G39iAfuX3hswFDD4-vfGy3qISmc4w3CjZNP5vwzaXbQLJKZ1SxhBr2iso-wcO4nOoNlwClUALX3Dbdbmui3_m1LS611riEjKMJK8fGC1frFAn3wirx-6Z-gNhrdIfl1JZvg0s6YlNa4SFDQWCLCSwlMyQOaNUY3bU3POZHefTOKH68PnK6-O7oC9Gql-F01MJ40peCYrWwKJyMIPYqUr5BOGUWGI8nLX_fogIWkFf3lua1Fq4ZVvlreAV-eyVuWngNz6CQlN3QEgLFVhswaKvYM6gkPZ0CR7ljc0PnVG39gK0lP5E320LvcWuNpaZz0x11dcJD1aCyUDjoM1KgBW_Nq-rJmRhfNgkTs2Jumt8fRTOGXTTvz4d3vUlSLG8CfQGQQ_JAeuyKuIjWlMeApFNJaBtJ80dzok7-8s8D2llMXwYJaYUcUZBBrgYVbv0QrkZincbplnaizoULEqfk26jlND5l5nPo37eKig5O4gK-tAPS0kcz_JHt8SjCJ5pe_j55N4Urv3snqbSB1hU4orbqY1RYJZVYcO8&lt;/url&gt;&lt;/related-urls&gt;&lt;/urls&gt;&lt;/record&gt;&lt;/Cite&gt;&lt;/EndNote&gt;</w:instrText>
      </w:r>
      <w:r w:rsidR="00B67F6B" w:rsidRPr="00A3470D">
        <w:fldChar w:fldCharType="separate"/>
      </w:r>
      <w:r w:rsidR="00DB1AFF" w:rsidRPr="00A3470D">
        <w:rPr>
          <w:noProof/>
          <w:vertAlign w:val="superscript"/>
        </w:rPr>
        <w:t>33</w:t>
      </w:r>
      <w:r w:rsidR="00B67F6B" w:rsidRPr="00A3470D">
        <w:fldChar w:fldCharType="end"/>
      </w:r>
      <w:r w:rsidR="004905E5" w:rsidRPr="00A3470D">
        <w:t xml:space="preserve"> was</w:t>
      </w:r>
      <w:r w:rsidR="00C73558" w:rsidRPr="00A3470D">
        <w:t xml:space="preserve"> then referred to</w:t>
      </w:r>
      <w:r w:rsidR="004E3BBA" w:rsidRPr="00A3470D">
        <w:t xml:space="preserve">. </w:t>
      </w:r>
      <w:r w:rsidR="003961CC" w:rsidRPr="00A3470D">
        <w:t>All coders undertook online training in BCT recognition</w:t>
      </w:r>
      <w:r w:rsidR="003961CC" w:rsidRPr="00A3470D">
        <w:fldChar w:fldCharType="begin"/>
      </w:r>
      <w:r w:rsidR="00DB1AFF" w:rsidRPr="00A3470D">
        <w:instrText xml:space="preserve"> ADDIN EN.CITE &lt;EndNote&gt;&lt;Cite&gt;&lt;Author&gt;UCL&lt;/Author&gt;&lt;Year&gt;2011&lt;/Year&gt;&lt;RecNum&gt;44877&lt;/RecNum&gt;&lt;DisplayText&gt;&lt;style face="superscript"&gt;34&lt;/style&gt;&lt;/DisplayText&gt;&lt;record&gt;&lt;rec-number&gt;44877&lt;/rec-number&gt;&lt;foreign-keys&gt;&lt;key app="EN" db-id="s22tasvxnrv9wne90au5p22xvwdaarvf5252" timestamp="1507636508"&gt;44877&lt;/key&gt;&lt;/foreign-keys&gt;&lt;ref-type name="Web Page"&gt;12&lt;/ref-type&gt;&lt;contributors&gt;&lt;authors&gt;&lt;author&gt;UCL,&lt;/author&gt;&lt;/authors&gt;&lt;/contributors&gt;&lt;titles&gt;&lt;title&gt;BCTTv1 Online Training&lt;/title&gt;&lt;/titles&gt;&lt;volume&gt;2016&lt;/volume&gt;&lt;number&gt;Jan&lt;/number&gt;&lt;dates&gt;&lt;year&gt;2011&lt;/year&gt;&lt;/dates&gt;&lt;urls&gt;&lt;related-urls&gt;&lt;url&gt;https://www.ucl.ac.uk/health-psychology/bcttaxonomy/Online_training&lt;/url&gt;&lt;/related-urls&gt;&lt;/urls&gt;&lt;/record&gt;&lt;/Cite&gt;&lt;/EndNote&gt;</w:instrText>
      </w:r>
      <w:r w:rsidR="003961CC" w:rsidRPr="00A3470D">
        <w:fldChar w:fldCharType="separate"/>
      </w:r>
      <w:r w:rsidR="00DB1AFF" w:rsidRPr="00A3470D">
        <w:rPr>
          <w:noProof/>
          <w:vertAlign w:val="superscript"/>
        </w:rPr>
        <w:t>34</w:t>
      </w:r>
      <w:r w:rsidR="003961CC" w:rsidRPr="00A3470D">
        <w:fldChar w:fldCharType="end"/>
      </w:r>
      <w:r w:rsidR="003961CC" w:rsidRPr="00A3470D">
        <w:t xml:space="preserve"> prior to the analysis. </w:t>
      </w:r>
      <w:r w:rsidR="00146445" w:rsidRPr="00A3470D">
        <w:t>Coding</w:t>
      </w:r>
      <w:r w:rsidR="007F7266" w:rsidRPr="00A3470D">
        <w:t xml:space="preserve"> was done independently by two</w:t>
      </w:r>
      <w:r w:rsidR="00146445" w:rsidRPr="00A3470D">
        <w:t xml:space="preserve"> researchers (LF, KAC) and results were compared. </w:t>
      </w:r>
      <w:r w:rsidR="00F41C20" w:rsidRPr="00A3470D">
        <w:t>Inter-rater reliability for the BCT coding per quote was described using Cohen’s Kappa statistic</w:t>
      </w:r>
      <w:r w:rsidR="00F41C20" w:rsidRPr="00A3470D">
        <w:fldChar w:fldCharType="begin"/>
      </w:r>
      <w:r w:rsidR="00DB1AFF" w:rsidRPr="00A3470D">
        <w:instrText xml:space="preserve"> ADDIN EN.CITE &lt;EndNote&gt;&lt;Cite&gt;&lt;Author&gt;Cohen&lt;/Author&gt;&lt;Year&gt;1960&lt;/Year&gt;&lt;RecNum&gt;44240&lt;/RecNum&gt;&lt;DisplayText&gt;&lt;style face="superscript"&gt;35&lt;/style&gt;&lt;/DisplayText&gt;&lt;record&gt;&lt;rec-number&gt;44240&lt;/rec-number&gt;&lt;foreign-keys&gt;&lt;key app="EN" db-id="s22tasvxnrv9wne90au5p22xvwdaarvf5252" timestamp="1481646433"&gt;44240&lt;/key&gt;&lt;/foreign-keys&gt;&lt;ref-type name="Journal Article"&gt;17&lt;/ref-type&gt;&lt;contributors&gt;&lt;authors&gt;&lt;author&gt;Jacob Cohen&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abbr-1&gt;EPM&lt;/abbr-1&gt;&lt;/periodical&gt;&lt;pages&gt;37-46&lt;/pages&gt;&lt;volume&gt;20&lt;/volume&gt;&lt;number&gt;1&lt;/number&gt;&lt;section&gt;Educational and Psychological Measurement&lt;/section&gt;&lt;dates&gt;&lt;year&gt;1960&lt;/year&gt;&lt;/dates&gt;&lt;urls&gt;&lt;related-urls&gt;&lt;url&gt;http://journals.sagepub.com/doi/abs/10.1177/001316446002000104&lt;/url&gt;&lt;url&gt;http://journals.sagepub.com/doi/pdf/10.1177/001316446002000104&lt;/url&gt;&lt;/related-urls&gt;&lt;/urls&gt;&lt;electronic-resource-num&gt;doi:10.1177/001316446002000104&lt;/electronic-resource-num&gt;&lt;/record&gt;&lt;/Cite&gt;&lt;/EndNote&gt;</w:instrText>
      </w:r>
      <w:r w:rsidR="00F41C20" w:rsidRPr="00A3470D">
        <w:fldChar w:fldCharType="separate"/>
      </w:r>
      <w:r w:rsidR="00DB1AFF" w:rsidRPr="00A3470D">
        <w:rPr>
          <w:noProof/>
          <w:vertAlign w:val="superscript"/>
        </w:rPr>
        <w:t>35</w:t>
      </w:r>
      <w:r w:rsidR="00F41C20" w:rsidRPr="00A3470D">
        <w:fldChar w:fldCharType="end"/>
      </w:r>
      <w:r w:rsidR="00F41C20" w:rsidRPr="00A3470D">
        <w:t>, calculated using SPSS v24. Subsequently, a</w:t>
      </w:r>
      <w:r w:rsidR="00146445" w:rsidRPr="00A3470D">
        <w:t>ny disagreements w</w:t>
      </w:r>
      <w:r w:rsidR="009805A7" w:rsidRPr="00A3470D">
        <w:t>ere</w:t>
      </w:r>
      <w:r w:rsidR="00146445" w:rsidRPr="00A3470D">
        <w:t xml:space="preserve"> resolved through discussion. </w:t>
      </w:r>
      <w:r w:rsidR="00E829B5" w:rsidRPr="00A3470D">
        <w:t xml:space="preserve">If agreement </w:t>
      </w:r>
      <w:r w:rsidR="00981FD4" w:rsidRPr="00A3470D">
        <w:t>could</w:t>
      </w:r>
      <w:r w:rsidR="00E829B5" w:rsidRPr="00A3470D">
        <w:t xml:space="preserve"> no</w:t>
      </w:r>
      <w:r w:rsidR="00D216F4" w:rsidRPr="00A3470D">
        <w:t xml:space="preserve">t </w:t>
      </w:r>
      <w:r w:rsidR="00981FD4" w:rsidRPr="00A3470D">
        <w:t xml:space="preserve">be </w:t>
      </w:r>
      <w:r w:rsidR="00D216F4" w:rsidRPr="00A3470D">
        <w:t xml:space="preserve">reached </w:t>
      </w:r>
      <w:r w:rsidR="00981FD4" w:rsidRPr="00A3470D">
        <w:t>through discussion</w:t>
      </w:r>
      <w:r w:rsidR="00D216F4" w:rsidRPr="00A3470D">
        <w:t xml:space="preserve">, a </w:t>
      </w:r>
      <w:r w:rsidR="007F7266" w:rsidRPr="00A3470D">
        <w:t>third</w:t>
      </w:r>
      <w:r w:rsidR="00E829B5" w:rsidRPr="00A3470D">
        <w:t xml:space="preserve"> researcher (FL) was consulted. </w:t>
      </w:r>
    </w:p>
    <w:p w14:paraId="0F61B66A" w14:textId="3D4EC4DA" w:rsidR="00146445" w:rsidRPr="00A3470D" w:rsidRDefault="00FB4C06" w:rsidP="00467C9A">
      <w:pPr>
        <w:pStyle w:val="Heading3"/>
        <w:spacing w:line="480" w:lineRule="auto"/>
        <w:rPr>
          <w:sz w:val="20"/>
          <w:szCs w:val="20"/>
        </w:rPr>
      </w:pPr>
      <w:r w:rsidRPr="00A3470D">
        <w:rPr>
          <w:sz w:val="20"/>
          <w:szCs w:val="20"/>
        </w:rPr>
        <w:t>Behaviour</w:t>
      </w:r>
      <w:r w:rsidR="00146445" w:rsidRPr="00A3470D">
        <w:rPr>
          <w:sz w:val="20"/>
          <w:szCs w:val="20"/>
        </w:rPr>
        <w:t xml:space="preserve"> change technique coverage of the barriers and facilitators</w:t>
      </w:r>
    </w:p>
    <w:p w14:paraId="543C3B7E" w14:textId="194DE791" w:rsidR="00222208" w:rsidRPr="00A3470D" w:rsidRDefault="00146445" w:rsidP="00467C9A">
      <w:pPr>
        <w:spacing w:line="480" w:lineRule="auto"/>
        <w:jc w:val="both"/>
      </w:pPr>
      <w:r w:rsidRPr="00A3470D">
        <w:t xml:space="preserve">To </w:t>
      </w:r>
      <w:r w:rsidR="00661D19" w:rsidRPr="00A3470D">
        <w:t xml:space="preserve">establish </w:t>
      </w:r>
      <w:r w:rsidRPr="00A3470D">
        <w:t xml:space="preserve">the extent of BCT coverage, </w:t>
      </w:r>
      <w:r w:rsidR="009F4D08" w:rsidRPr="00A3470D">
        <w:t xml:space="preserve">two researchers (LF &amp; KAC) </w:t>
      </w:r>
      <w:r w:rsidR="00175816" w:rsidRPr="00A3470D">
        <w:t xml:space="preserve">firstly </w:t>
      </w:r>
      <w:r w:rsidR="005134B7" w:rsidRPr="00A3470D">
        <w:t>categorised</w:t>
      </w:r>
      <w:r w:rsidR="009F4D08" w:rsidRPr="00A3470D">
        <w:t xml:space="preserve"> the</w:t>
      </w:r>
      <w:r w:rsidRPr="00A3470D">
        <w:t xml:space="preserve"> </w:t>
      </w:r>
      <w:r w:rsidR="00175816" w:rsidRPr="00A3470D">
        <w:t>b</w:t>
      </w:r>
      <w:r w:rsidR="003F6717" w:rsidRPr="00A3470D">
        <w:t>arriers and facilitators</w:t>
      </w:r>
      <w:r w:rsidR="003719C4" w:rsidRPr="00A3470D">
        <w:t xml:space="preserve">. </w:t>
      </w:r>
      <w:r w:rsidR="004E4BDB" w:rsidRPr="00A3470D">
        <w:t>Each quote from the list of suggested t</w:t>
      </w:r>
      <w:r w:rsidR="004A7A7C" w:rsidRPr="00A3470D">
        <w:t>echniques</w:t>
      </w:r>
      <w:r w:rsidR="00E11530" w:rsidRPr="00A3470D">
        <w:t>, with the corresponding BCTs,</w:t>
      </w:r>
      <w:r w:rsidR="004A7A7C" w:rsidRPr="00A3470D">
        <w:t xml:space="preserve"> w</w:t>
      </w:r>
      <w:r w:rsidR="00D76435" w:rsidRPr="00A3470D">
        <w:t>ere</w:t>
      </w:r>
      <w:r w:rsidR="004A7A7C" w:rsidRPr="00A3470D">
        <w:t xml:space="preserve"> </w:t>
      </w:r>
      <w:r w:rsidR="00FD3A65" w:rsidRPr="00A3470D">
        <w:t xml:space="preserve">then </w:t>
      </w:r>
      <w:r w:rsidR="004A7A7C" w:rsidRPr="00A3470D">
        <w:t xml:space="preserve">individually mapped to the category of </w:t>
      </w:r>
      <w:r w:rsidR="00175816" w:rsidRPr="00A3470D">
        <w:t>b</w:t>
      </w:r>
      <w:r w:rsidR="003F6717" w:rsidRPr="00A3470D">
        <w:t>arriers and facilitators</w:t>
      </w:r>
      <w:r w:rsidR="004A7A7C" w:rsidRPr="00A3470D">
        <w:t xml:space="preserve"> they were suggested to address.</w:t>
      </w:r>
      <w:r w:rsidR="00861EC6" w:rsidRPr="00A3470D">
        <w:t xml:space="preserve"> </w:t>
      </w:r>
    </w:p>
    <w:p w14:paraId="45B0A79C" w14:textId="423C93EA" w:rsidR="00A34DB9" w:rsidRPr="00A3470D" w:rsidRDefault="00146445" w:rsidP="00467C9A">
      <w:pPr>
        <w:pStyle w:val="Heading1"/>
        <w:spacing w:line="480" w:lineRule="auto"/>
        <w:rPr>
          <w:sz w:val="24"/>
          <w:szCs w:val="24"/>
        </w:rPr>
      </w:pPr>
      <w:r w:rsidRPr="00A3470D">
        <w:rPr>
          <w:sz w:val="24"/>
          <w:szCs w:val="24"/>
        </w:rPr>
        <w:t xml:space="preserve">Results </w:t>
      </w:r>
    </w:p>
    <w:p w14:paraId="290344E3" w14:textId="5627A29A" w:rsidR="00652A13" w:rsidRPr="00A3470D" w:rsidRDefault="00652A13" w:rsidP="00652A13">
      <w:pPr>
        <w:rPr>
          <w:lang w:eastAsia="zh-CN"/>
        </w:rPr>
      </w:pPr>
      <w:r w:rsidRPr="00A3470D">
        <w:rPr>
          <w:lang w:eastAsia="zh-CN"/>
        </w:rPr>
        <w:t>Respondents</w:t>
      </w:r>
    </w:p>
    <w:p w14:paraId="6CC26042" w14:textId="2D099F3A" w:rsidR="00C71CBD" w:rsidRPr="00A3470D" w:rsidRDefault="001353FD" w:rsidP="008F3EF4">
      <w:pPr>
        <w:spacing w:after="0" w:line="480" w:lineRule="auto"/>
        <w:jc w:val="both"/>
      </w:pPr>
      <w:r w:rsidRPr="00A3470D">
        <w:rPr>
          <w:lang w:eastAsia="zh-CN"/>
        </w:rPr>
        <w:t>In total 167 potential respondents expressed an interest in taking part. Five were not eligible as they practiced outside of England and therefore did not meet with the conditi</w:t>
      </w:r>
      <w:r w:rsidR="00B52AC5" w:rsidRPr="00A3470D">
        <w:rPr>
          <w:lang w:eastAsia="zh-CN"/>
        </w:rPr>
        <w:t>ons of ethical approval. Twenty-</w:t>
      </w:r>
      <w:r w:rsidRPr="00A3470D">
        <w:rPr>
          <w:lang w:eastAsia="zh-CN"/>
        </w:rPr>
        <w:t xml:space="preserve">two </w:t>
      </w:r>
      <w:r w:rsidR="0084267A" w:rsidRPr="00A3470D">
        <w:rPr>
          <w:lang w:eastAsia="zh-CN"/>
        </w:rPr>
        <w:t xml:space="preserve">practitioners </w:t>
      </w:r>
      <w:r w:rsidRPr="00A3470D">
        <w:rPr>
          <w:lang w:eastAsia="zh-CN"/>
        </w:rPr>
        <w:t xml:space="preserve">contacted the authors </w:t>
      </w:r>
      <w:r w:rsidR="0084267A" w:rsidRPr="00A3470D">
        <w:rPr>
          <w:lang w:eastAsia="zh-CN"/>
        </w:rPr>
        <w:t>after</w:t>
      </w:r>
      <w:r w:rsidR="00FA5B28" w:rsidRPr="00A3470D">
        <w:rPr>
          <w:lang w:eastAsia="zh-CN"/>
        </w:rPr>
        <w:t xml:space="preserve"> recruitment </w:t>
      </w:r>
      <w:r w:rsidR="00756905" w:rsidRPr="00A3470D">
        <w:rPr>
          <w:lang w:eastAsia="zh-CN"/>
        </w:rPr>
        <w:t>had been closed</w:t>
      </w:r>
      <w:r w:rsidR="00FA5B28" w:rsidRPr="00A3470D">
        <w:rPr>
          <w:lang w:eastAsia="zh-CN"/>
        </w:rPr>
        <w:t xml:space="preserve">. In total, </w:t>
      </w:r>
      <w:r w:rsidRPr="00A3470D">
        <w:rPr>
          <w:lang w:eastAsia="zh-CN"/>
        </w:rPr>
        <w:t xml:space="preserve">140 email invites </w:t>
      </w:r>
      <w:r w:rsidR="00FA5B28" w:rsidRPr="00A3470D">
        <w:rPr>
          <w:lang w:eastAsia="zh-CN"/>
        </w:rPr>
        <w:t xml:space="preserve">were </w:t>
      </w:r>
      <w:r w:rsidRPr="00A3470D">
        <w:rPr>
          <w:lang w:eastAsia="zh-CN"/>
        </w:rPr>
        <w:t xml:space="preserve">sent </w:t>
      </w:r>
      <w:r w:rsidR="0084267A" w:rsidRPr="00A3470D">
        <w:rPr>
          <w:lang w:eastAsia="zh-CN"/>
        </w:rPr>
        <w:t>out</w:t>
      </w:r>
      <w:r w:rsidR="00FA5B28" w:rsidRPr="00A3470D">
        <w:rPr>
          <w:lang w:eastAsia="zh-CN"/>
        </w:rPr>
        <w:t xml:space="preserve">. </w:t>
      </w:r>
      <w:r w:rsidR="008F3EF4" w:rsidRPr="00A3470D">
        <w:rPr>
          <w:lang w:eastAsia="zh-CN"/>
        </w:rPr>
        <w:t xml:space="preserve">Seventy-eight of the 140 agreed to take part. </w:t>
      </w:r>
      <w:r w:rsidR="008F3EF4" w:rsidRPr="00A3470D">
        <w:t>Fifty-five</w:t>
      </w:r>
      <w:r w:rsidR="000E2B49" w:rsidRPr="00A3470D">
        <w:t xml:space="preserve"> of the 78</w:t>
      </w:r>
      <w:r w:rsidR="005660EF" w:rsidRPr="00A3470D">
        <w:t xml:space="preserve"> completed the first questionnaire</w:t>
      </w:r>
      <w:r w:rsidR="00652A13" w:rsidRPr="00A3470D">
        <w:t xml:space="preserve"> (details of response rates to subsequent rounds are given in sections </w:t>
      </w:r>
      <w:r w:rsidR="000A4FAF" w:rsidRPr="00A3470D">
        <w:t xml:space="preserve">3.1.2 and </w:t>
      </w:r>
      <w:r w:rsidR="000A4FAF" w:rsidRPr="00A3470D">
        <w:lastRenderedPageBreak/>
        <w:t>3.1.3)</w:t>
      </w:r>
      <w:r w:rsidR="003E4359" w:rsidRPr="00A3470D">
        <w:t>. Forty-three</w:t>
      </w:r>
      <w:r w:rsidR="000E2B49" w:rsidRPr="00A3470D">
        <w:t xml:space="preserve"> of the 55 confirmed</w:t>
      </w:r>
      <w:r w:rsidR="00381C3A" w:rsidRPr="00A3470D">
        <w:t xml:space="preserve"> their job titles. This included:</w:t>
      </w:r>
      <w:r w:rsidR="000E2B49" w:rsidRPr="00A3470D">
        <w:t xml:space="preserve"> </w:t>
      </w:r>
      <w:r w:rsidR="0092061A" w:rsidRPr="00A3470D">
        <w:t xml:space="preserve">19 stop smoking practitioners/specialists, </w:t>
      </w:r>
      <w:r w:rsidR="00957ABE" w:rsidRPr="00A3470D">
        <w:t xml:space="preserve">eight </w:t>
      </w:r>
      <w:r w:rsidR="0092061A" w:rsidRPr="00A3470D">
        <w:t xml:space="preserve">stop smoking service leads/managers, </w:t>
      </w:r>
      <w:r w:rsidR="00957ABE" w:rsidRPr="00A3470D">
        <w:t xml:space="preserve">seven </w:t>
      </w:r>
      <w:r w:rsidR="0092061A" w:rsidRPr="00A3470D">
        <w:t xml:space="preserve">midwives (including research midwives, consultant midwives and midwife cessation trainers), </w:t>
      </w:r>
      <w:r w:rsidR="00957ABE" w:rsidRPr="00A3470D">
        <w:t xml:space="preserve">three </w:t>
      </w:r>
      <w:r w:rsidR="0092061A" w:rsidRPr="00A3470D">
        <w:t xml:space="preserve">public health nurse/specialists, </w:t>
      </w:r>
      <w:r w:rsidR="00957ABE" w:rsidRPr="00A3470D">
        <w:t>three</w:t>
      </w:r>
      <w:r w:rsidR="0092061A" w:rsidRPr="00A3470D">
        <w:t xml:space="preserve"> health and wellbeing practitioners (including maternal wellbeing practitioners), </w:t>
      </w:r>
      <w:r w:rsidR="00957ABE" w:rsidRPr="00A3470D">
        <w:t>two</w:t>
      </w:r>
      <w:r w:rsidR="0092061A" w:rsidRPr="00A3470D">
        <w:t xml:space="preserve"> health care assistant/support workers </w:t>
      </w:r>
      <w:r w:rsidR="00146445" w:rsidRPr="00A3470D">
        <w:t xml:space="preserve">and </w:t>
      </w:r>
      <w:r w:rsidR="0092061A" w:rsidRPr="00A3470D">
        <w:t>one community pharmacist. They</w:t>
      </w:r>
      <w:r w:rsidR="00146445" w:rsidRPr="00A3470D">
        <w:t xml:space="preserve"> worked </w:t>
      </w:r>
      <w:r w:rsidR="0092061A" w:rsidRPr="00A3470D">
        <w:t>across</w:t>
      </w:r>
      <w:r w:rsidR="00146445" w:rsidRPr="00A3470D">
        <w:t xml:space="preserve"> various settings including antenatal clinics, client’s homes, pharmacies, health centres, local authority establishments and NHS clinics. Their years of experience in offering cessation support to pregnant women (for those who reported it, n = 35/55) ranged from 1.5 - 30 years (mean = 10.49 years, SD = 5.79). </w:t>
      </w:r>
      <w:r w:rsidR="00D3735E" w:rsidRPr="00A3470D">
        <w:t xml:space="preserve"> Each round </w:t>
      </w:r>
      <w:r w:rsidR="00FA2A84" w:rsidRPr="00A3470D">
        <w:t>lasted for</w:t>
      </w:r>
      <w:r w:rsidR="00E765D4" w:rsidRPr="00A3470D">
        <w:t xml:space="preserve"> a duration of</w:t>
      </w:r>
      <w:r w:rsidR="00D3735E" w:rsidRPr="00A3470D">
        <w:t xml:space="preserve"> </w:t>
      </w:r>
      <w:r w:rsidR="00E765D4" w:rsidRPr="00A3470D">
        <w:t>3-4</w:t>
      </w:r>
      <w:r w:rsidR="008F18B4" w:rsidRPr="00A3470D">
        <w:t xml:space="preserve"> </w:t>
      </w:r>
      <w:r w:rsidR="00E765D4" w:rsidRPr="00A3470D">
        <w:t>weeks during which time respondents could actively complete the questionnaire. There was approximately 1.5 months between rounds which allowed for t</w:t>
      </w:r>
      <w:r w:rsidR="00B36440" w:rsidRPr="00A3470D">
        <w:t xml:space="preserve">he analysis to be performed and </w:t>
      </w:r>
      <w:r w:rsidR="009A32D1" w:rsidRPr="00A3470D">
        <w:t xml:space="preserve">planned </w:t>
      </w:r>
      <w:r w:rsidR="00E765D4" w:rsidRPr="00A3470D">
        <w:t>leave due to be taken by the respondents as the survey predominately ran over the summer months.</w:t>
      </w:r>
      <w:r w:rsidR="00652A13" w:rsidRPr="00A3470D">
        <w:t xml:space="preserve"> </w:t>
      </w:r>
    </w:p>
    <w:p w14:paraId="0F61B672" w14:textId="25E61AB0" w:rsidR="00146445" w:rsidRPr="00A3470D" w:rsidRDefault="00146445" w:rsidP="00467C9A">
      <w:pPr>
        <w:pStyle w:val="Heading2"/>
        <w:spacing w:line="480" w:lineRule="auto"/>
        <w:rPr>
          <w:sz w:val="22"/>
          <w:szCs w:val="22"/>
        </w:rPr>
      </w:pPr>
      <w:r w:rsidRPr="00A3470D">
        <w:rPr>
          <w:sz w:val="22"/>
          <w:szCs w:val="22"/>
        </w:rPr>
        <w:t>Delphi consensus</w:t>
      </w:r>
    </w:p>
    <w:p w14:paraId="079A9C45" w14:textId="6F53E0E3" w:rsidR="00FB45C6" w:rsidRPr="00A3470D" w:rsidRDefault="00FB45C6" w:rsidP="00467C9A">
      <w:pPr>
        <w:spacing w:line="480" w:lineRule="auto"/>
        <w:jc w:val="both"/>
      </w:pPr>
      <w:r w:rsidRPr="00A3470D">
        <w:t>Full results from the Delphi consensus, as described below, are given in Tables i, ii and iii.</w:t>
      </w:r>
      <w:r w:rsidR="003123C6" w:rsidRPr="00A3470D">
        <w:t xml:space="preserve"> </w:t>
      </w:r>
      <w:r w:rsidR="00E72F91" w:rsidRPr="00A3470D">
        <w:t>Tables i and ii</w:t>
      </w:r>
      <w:r w:rsidR="003123C6" w:rsidRPr="00A3470D">
        <w:t xml:space="preserve"> also </w:t>
      </w:r>
      <w:r w:rsidR="00EB1E58" w:rsidRPr="00A3470D">
        <w:t>displ</w:t>
      </w:r>
      <w:r w:rsidR="00A5214C" w:rsidRPr="00A3470D">
        <w:t>ay</w:t>
      </w:r>
      <w:r w:rsidR="003123C6" w:rsidRPr="00A3470D">
        <w:t xml:space="preserve"> the category</w:t>
      </w:r>
      <w:r w:rsidR="00017829" w:rsidRPr="00A3470D">
        <w:t xml:space="preserve"> </w:t>
      </w:r>
      <w:r w:rsidR="00D675C3" w:rsidRPr="00A3470D">
        <w:t xml:space="preserve">label </w:t>
      </w:r>
      <w:r w:rsidR="00017829" w:rsidRPr="00A3470D">
        <w:t xml:space="preserve">that each </w:t>
      </w:r>
      <w:r w:rsidR="00D675C3" w:rsidRPr="00A3470D">
        <w:t>barrier</w:t>
      </w:r>
      <w:r w:rsidR="002F3955" w:rsidRPr="00A3470D">
        <w:t xml:space="preserve"> and facilitator</w:t>
      </w:r>
      <w:r w:rsidR="003123C6" w:rsidRPr="00A3470D">
        <w:t xml:space="preserve"> </w:t>
      </w:r>
      <w:r w:rsidR="00D675C3" w:rsidRPr="00A3470D">
        <w:t>were assigned to, as</w:t>
      </w:r>
      <w:r w:rsidR="00253886" w:rsidRPr="00A3470D">
        <w:t xml:space="preserve"> </w:t>
      </w:r>
      <w:r w:rsidR="003123C6" w:rsidRPr="00A3470D">
        <w:t>reported in Section 3.3.</w:t>
      </w:r>
    </w:p>
    <w:p w14:paraId="0F61B673" w14:textId="77777777" w:rsidR="00146445" w:rsidRPr="00A3470D" w:rsidRDefault="00146445" w:rsidP="00467C9A">
      <w:pPr>
        <w:pStyle w:val="Heading3"/>
        <w:spacing w:line="480" w:lineRule="auto"/>
        <w:rPr>
          <w:sz w:val="20"/>
          <w:szCs w:val="20"/>
        </w:rPr>
      </w:pPr>
      <w:r w:rsidRPr="00A3470D">
        <w:rPr>
          <w:sz w:val="20"/>
          <w:szCs w:val="20"/>
        </w:rPr>
        <w:t>Round one</w:t>
      </w:r>
    </w:p>
    <w:p w14:paraId="0F61B674" w14:textId="70128F48" w:rsidR="00146445" w:rsidRPr="00A3470D" w:rsidRDefault="00146445" w:rsidP="00467C9A">
      <w:pPr>
        <w:spacing w:line="480" w:lineRule="auto"/>
        <w:jc w:val="both"/>
      </w:pPr>
      <w:r w:rsidRPr="00A3470D">
        <w:t xml:space="preserve">Fourteen of the 34 </w:t>
      </w:r>
      <w:r w:rsidR="00CA56A9" w:rsidRPr="00A3470D">
        <w:t>b</w:t>
      </w:r>
      <w:r w:rsidR="003F6717" w:rsidRPr="00A3470D">
        <w:t>arriers and facilitators</w:t>
      </w:r>
      <w:r w:rsidR="00CA56A9" w:rsidRPr="00A3470D">
        <w:t xml:space="preserve"> (eight barriers, six facilitators)</w:t>
      </w:r>
      <w:r w:rsidRPr="00A3470D">
        <w:t xml:space="preserve"> reached </w:t>
      </w:r>
      <w:r w:rsidR="00661D19" w:rsidRPr="00A3470D">
        <w:t>consensus as being extremely/</w:t>
      </w:r>
      <w:r w:rsidRPr="00A3470D">
        <w:t xml:space="preserve">very important </w:t>
      </w:r>
      <w:r w:rsidR="00B44FD6" w:rsidRPr="00A3470D">
        <w:t xml:space="preserve">in influencing pregnant women’s smoking </w:t>
      </w:r>
      <w:r w:rsidR="00FB4C06" w:rsidRPr="00A3470D">
        <w:t>behaviour</w:t>
      </w:r>
      <w:r w:rsidR="00B44FD6" w:rsidRPr="00A3470D">
        <w:t xml:space="preserve">. </w:t>
      </w:r>
      <w:r w:rsidR="00D5775B" w:rsidRPr="00A3470D">
        <w:t xml:space="preserve">These mainly </w:t>
      </w:r>
      <w:r w:rsidR="00310852" w:rsidRPr="00A3470D">
        <w:t>included barriers and facilitators relating to</w:t>
      </w:r>
      <w:r w:rsidR="00D5775B" w:rsidRPr="00A3470D">
        <w:t xml:space="preserve"> the influence of others in the </w:t>
      </w:r>
      <w:r w:rsidR="00310852" w:rsidRPr="00A3470D">
        <w:t>women’s close social network</w:t>
      </w:r>
      <w:r w:rsidR="00EB6A47" w:rsidRPr="00A3470D">
        <w:t xml:space="preserve"> and the women’s motivation towards quitting. Those relating to the influence of others </w:t>
      </w:r>
      <w:r w:rsidR="00466564" w:rsidRPr="00A3470D">
        <w:t>were</w:t>
      </w:r>
      <w:r w:rsidR="00310852" w:rsidRPr="00A3470D">
        <w:t xml:space="preserve"> </w:t>
      </w:r>
      <w:r w:rsidR="00466564" w:rsidRPr="00A3470D">
        <w:t>predominately</w:t>
      </w:r>
      <w:r w:rsidR="00310852" w:rsidRPr="00A3470D">
        <w:t xml:space="preserve"> in connection </w:t>
      </w:r>
      <w:r w:rsidR="00A5214C" w:rsidRPr="00A3470D">
        <w:t>with whether they were supportive (facilitators) or not (barriers)</w:t>
      </w:r>
      <w:r w:rsidR="00310852" w:rsidRPr="00A3470D">
        <w:t>.</w:t>
      </w:r>
      <w:r w:rsidR="00466564" w:rsidRPr="00A3470D">
        <w:t xml:space="preserve"> The b</w:t>
      </w:r>
      <w:r w:rsidR="00EB6A47" w:rsidRPr="00A3470D">
        <w:t>arriers and facilitators relating to the women’s motivation</w:t>
      </w:r>
      <w:r w:rsidR="00310852" w:rsidRPr="00A3470D">
        <w:t xml:space="preserve"> </w:t>
      </w:r>
      <w:r w:rsidR="00466564" w:rsidRPr="00A3470D">
        <w:t>involved both the source of motivation, such as wanting to protect the baby from harm, as well as factors that could impact on it, for example not seeing it as a priority within the complexity of their lives</w:t>
      </w:r>
      <w:r w:rsidR="008E3488" w:rsidRPr="00A3470D">
        <w:t xml:space="preserve"> (see Table i.)</w:t>
      </w:r>
      <w:r w:rsidR="00466564" w:rsidRPr="00A3470D">
        <w:t xml:space="preserve">. </w:t>
      </w:r>
      <w:r w:rsidRPr="00A3470D">
        <w:t xml:space="preserve">Six </w:t>
      </w:r>
      <w:r w:rsidR="001A4EDA" w:rsidRPr="00A3470D">
        <w:t>b</w:t>
      </w:r>
      <w:r w:rsidR="003F6717" w:rsidRPr="00A3470D">
        <w:t>arriers and facilitators</w:t>
      </w:r>
      <w:r w:rsidRPr="00A3470D">
        <w:t xml:space="preserve"> </w:t>
      </w:r>
      <w:r w:rsidR="00F41B49" w:rsidRPr="00A3470D">
        <w:lastRenderedPageBreak/>
        <w:t xml:space="preserve">(three barriers, three facilitators) </w:t>
      </w:r>
      <w:r w:rsidRPr="00A3470D">
        <w:t>reached consensus as being very easy</w:t>
      </w:r>
      <w:r w:rsidR="00661D19" w:rsidRPr="00A3470D">
        <w:t>/</w:t>
      </w:r>
      <w:r w:rsidR="00D95026" w:rsidRPr="00A3470D">
        <w:t>easy to address in practice</w:t>
      </w:r>
      <w:r w:rsidRPr="00A3470D">
        <w:t xml:space="preserve">. </w:t>
      </w:r>
      <w:r w:rsidR="00FC291A" w:rsidRPr="00A3470D">
        <w:t xml:space="preserve">These consisted of barriers relating to women’s lack of understanding of how to correctly use </w:t>
      </w:r>
      <w:r w:rsidR="00407BAE" w:rsidRPr="00A3470D">
        <w:t>nicotine replacement therapy (</w:t>
      </w:r>
      <w:r w:rsidR="00FC291A" w:rsidRPr="00A3470D">
        <w:t>NRT</w:t>
      </w:r>
      <w:r w:rsidR="00407BAE" w:rsidRPr="00A3470D">
        <w:t>)</w:t>
      </w:r>
      <w:r w:rsidR="00FC291A" w:rsidRPr="00A3470D">
        <w:t xml:space="preserve"> and concerns surrounding the safety of using it</w:t>
      </w:r>
      <w:r w:rsidR="00BB29A4" w:rsidRPr="00A3470D">
        <w:t xml:space="preserve"> during pregnancy</w:t>
      </w:r>
      <w:r w:rsidR="005A10FF" w:rsidRPr="00A3470D">
        <w:t>;</w:t>
      </w:r>
      <w:r w:rsidR="00FC291A" w:rsidRPr="00A3470D">
        <w:t xml:space="preserve"> and facilitators relating to the women’s motivation such as wanting to protect the baby</w:t>
      </w:r>
      <w:r w:rsidR="008E3488" w:rsidRPr="00A3470D">
        <w:t xml:space="preserve"> (see Table ii)</w:t>
      </w:r>
      <w:r w:rsidR="00FC291A" w:rsidRPr="00A3470D">
        <w:t xml:space="preserve">. </w:t>
      </w:r>
      <w:r w:rsidRPr="00A3470D">
        <w:t xml:space="preserve">None reached consensus as being difficult to address. </w:t>
      </w:r>
    </w:p>
    <w:p w14:paraId="0F61B675" w14:textId="77777777" w:rsidR="00146445" w:rsidRPr="00A3470D" w:rsidRDefault="00146445" w:rsidP="00467C9A">
      <w:pPr>
        <w:pStyle w:val="Heading3"/>
        <w:spacing w:line="480" w:lineRule="auto"/>
        <w:rPr>
          <w:sz w:val="20"/>
          <w:szCs w:val="20"/>
        </w:rPr>
      </w:pPr>
      <w:r w:rsidRPr="00A3470D">
        <w:rPr>
          <w:sz w:val="20"/>
          <w:szCs w:val="20"/>
        </w:rPr>
        <w:t>Round two</w:t>
      </w:r>
    </w:p>
    <w:p w14:paraId="403BD6CF" w14:textId="0ED90E1B" w:rsidR="00FB45C6" w:rsidRPr="00A3470D" w:rsidRDefault="00146445" w:rsidP="00467C9A">
      <w:pPr>
        <w:spacing w:line="480" w:lineRule="auto"/>
        <w:jc w:val="both"/>
      </w:pPr>
      <w:r w:rsidRPr="00A3470D">
        <w:t xml:space="preserve">Forty-nine of the </w:t>
      </w:r>
      <w:r w:rsidR="00CD43BE" w:rsidRPr="00A3470D">
        <w:t xml:space="preserve">55 </w:t>
      </w:r>
      <w:r w:rsidR="00B44FD6" w:rsidRPr="00A3470D">
        <w:t>respondents</w:t>
      </w:r>
      <w:r w:rsidR="002C3F3F" w:rsidRPr="00A3470D">
        <w:t>,</w:t>
      </w:r>
      <w:r w:rsidR="00B44FD6" w:rsidRPr="00A3470D">
        <w:t xml:space="preserve"> </w:t>
      </w:r>
      <w:r w:rsidR="002C3F3F" w:rsidRPr="00A3470D">
        <w:t xml:space="preserve">who completed Round One, </w:t>
      </w:r>
      <w:r w:rsidRPr="00A3470D">
        <w:t xml:space="preserve">completed this round (89% response rate). Of the 20 </w:t>
      </w:r>
      <w:r w:rsidR="001A4EDA" w:rsidRPr="00A3470D">
        <w:t>b</w:t>
      </w:r>
      <w:r w:rsidR="003F6717" w:rsidRPr="00A3470D">
        <w:t>arriers and facilitators</w:t>
      </w:r>
      <w:r w:rsidRPr="00A3470D">
        <w:t xml:space="preserve"> that had not reached consensus on importance of influence in the previous round, eight </w:t>
      </w:r>
      <w:r w:rsidR="00CA56A9" w:rsidRPr="00A3470D">
        <w:t xml:space="preserve">(seven barriers, one facilitator) </w:t>
      </w:r>
      <w:r w:rsidRPr="00A3470D">
        <w:t xml:space="preserve">reached </w:t>
      </w:r>
      <w:r w:rsidR="00661D19" w:rsidRPr="00A3470D">
        <w:t>consensus as being extremely/</w:t>
      </w:r>
      <w:r w:rsidRPr="00A3470D">
        <w:t>very i</w:t>
      </w:r>
      <w:r w:rsidR="00D95026" w:rsidRPr="00A3470D">
        <w:t>nfluential</w:t>
      </w:r>
      <w:r w:rsidRPr="00A3470D">
        <w:t xml:space="preserve">. </w:t>
      </w:r>
      <w:r w:rsidR="00424E1A" w:rsidRPr="00A3470D">
        <w:t>These barriers ranged from women’s lack of understanding surrounding their addiction</w:t>
      </w:r>
      <w:r w:rsidR="00192016" w:rsidRPr="00A3470D">
        <w:t xml:space="preserve">, to the pleasure smoking gives and smoking being </w:t>
      </w:r>
      <w:r w:rsidR="00AF0456" w:rsidRPr="00A3470D">
        <w:t>integral to the women’s lives and culture</w:t>
      </w:r>
      <w:r w:rsidR="00192016" w:rsidRPr="00A3470D">
        <w:t xml:space="preserve">. The facilitator </w:t>
      </w:r>
      <w:r w:rsidR="00F74CC3" w:rsidRPr="00A3470D">
        <w:t>was</w:t>
      </w:r>
      <w:r w:rsidR="00192016" w:rsidRPr="00A3470D">
        <w:t xml:space="preserve"> the women’s want to </w:t>
      </w:r>
      <w:r w:rsidR="00F74CC3" w:rsidRPr="00A3470D">
        <w:t>bring up children in a smoke free environment</w:t>
      </w:r>
      <w:r w:rsidR="00C7764C" w:rsidRPr="00A3470D">
        <w:t xml:space="preserve"> (see Table i.)</w:t>
      </w:r>
      <w:r w:rsidR="00192016" w:rsidRPr="00A3470D">
        <w:t xml:space="preserve">. </w:t>
      </w:r>
      <w:r w:rsidRPr="00A3470D">
        <w:t xml:space="preserve">A further nine </w:t>
      </w:r>
      <w:r w:rsidR="00E832E2" w:rsidRPr="00A3470D">
        <w:t xml:space="preserve">(six </w:t>
      </w:r>
      <w:r w:rsidR="00233BF1" w:rsidRPr="00A3470D">
        <w:t>barriers,</w:t>
      </w:r>
      <w:r w:rsidR="00E832E2" w:rsidRPr="00A3470D">
        <w:t xml:space="preserve"> three facilitators)</w:t>
      </w:r>
      <w:r w:rsidRPr="00A3470D">
        <w:t xml:space="preserve"> reached consensus as being very</w:t>
      </w:r>
      <w:r w:rsidR="00661D19" w:rsidRPr="00A3470D">
        <w:t xml:space="preserve"> easy/</w:t>
      </w:r>
      <w:r w:rsidR="00D95026" w:rsidRPr="00A3470D">
        <w:t>easy to address in practice</w:t>
      </w:r>
      <w:r w:rsidR="00C7764C" w:rsidRPr="00A3470D">
        <w:t>.</w:t>
      </w:r>
      <w:r w:rsidR="00077B79" w:rsidRPr="00A3470D">
        <w:t xml:space="preserve"> This mainly included barriers relating to the</w:t>
      </w:r>
      <w:r w:rsidR="00D95026" w:rsidRPr="00A3470D">
        <w:t xml:space="preserve"> </w:t>
      </w:r>
      <w:r w:rsidRPr="00A3470D">
        <w:t xml:space="preserve"> </w:t>
      </w:r>
      <w:r w:rsidR="00077B79" w:rsidRPr="00A3470D">
        <w:t xml:space="preserve">women’s understanding of the risks such as thinking the stress of quitting would be worse for the baby than continued smoking or their underestimation of the risks they are exposed to (see Table ii.). </w:t>
      </w:r>
      <w:r w:rsidRPr="00A3470D">
        <w:t xml:space="preserve">None reached consensus as being difficult to address. 54 </w:t>
      </w:r>
      <w:r w:rsidR="00D76E9A" w:rsidRPr="00A3470D">
        <w:t>respondent-suggested techniques were</w:t>
      </w:r>
      <w:r w:rsidRPr="00A3470D">
        <w:t xml:space="preserve"> generated in Round one</w:t>
      </w:r>
      <w:r w:rsidR="00E7667E" w:rsidRPr="00A3470D">
        <w:t xml:space="preserve"> (</w:t>
      </w:r>
      <w:r w:rsidR="002C5147" w:rsidRPr="00A3470D">
        <w:t xml:space="preserve">see </w:t>
      </w:r>
      <w:r w:rsidR="00981FD4" w:rsidRPr="00A3470D">
        <w:t>section</w:t>
      </w:r>
      <w:r w:rsidR="006F4197" w:rsidRPr="00A3470D">
        <w:t xml:space="preserve"> </w:t>
      </w:r>
      <w:r w:rsidR="001B1F46" w:rsidRPr="00A3470D">
        <w:t>3.2</w:t>
      </w:r>
      <w:r w:rsidR="002C5147" w:rsidRPr="00A3470D">
        <w:t xml:space="preserve"> for details)</w:t>
      </w:r>
      <w:r w:rsidRPr="00A3470D">
        <w:t>, 49 reached consensus as being very approp</w:t>
      </w:r>
      <w:r w:rsidR="00661D19" w:rsidRPr="00A3470D">
        <w:t>riate/appropriate.</w:t>
      </w:r>
      <w:r w:rsidR="007E3428" w:rsidRPr="00A3470D">
        <w:t xml:space="preserve"> Of the 49, ten reached 100% level of consensus. These ranged from</w:t>
      </w:r>
      <w:r w:rsidR="000834BD" w:rsidRPr="00A3470D">
        <w:t>:</w:t>
      </w:r>
      <w:r w:rsidR="007E3428" w:rsidRPr="00A3470D">
        <w:t xml:space="preserve"> providing support early in pregnancy, providing correct advice on the use of NRT</w:t>
      </w:r>
      <w:r w:rsidR="008F18B4" w:rsidRPr="00A3470D">
        <w:t>,</w:t>
      </w:r>
      <w:r w:rsidR="007E3428" w:rsidRPr="00A3470D">
        <w:t xml:space="preserve"> highlighting both the risks of continued smoking and the positive aspects surrounding quitting </w:t>
      </w:r>
      <w:r w:rsidR="008F18B4" w:rsidRPr="00A3470D">
        <w:t xml:space="preserve">and reinforcing </w:t>
      </w:r>
      <w:r w:rsidR="00ED36F8" w:rsidRPr="00A3470D">
        <w:t xml:space="preserve">existing, </w:t>
      </w:r>
      <w:r w:rsidR="008F18B4" w:rsidRPr="00A3470D">
        <w:t xml:space="preserve">motivating </w:t>
      </w:r>
      <w:r w:rsidR="00ED36F8" w:rsidRPr="00A3470D">
        <w:t>beliefs</w:t>
      </w:r>
      <w:r w:rsidR="008F18B4" w:rsidRPr="00A3470D">
        <w:t xml:space="preserve"> </w:t>
      </w:r>
      <w:r w:rsidR="007E3428" w:rsidRPr="00A3470D">
        <w:t>(see Table iii.).</w:t>
      </w:r>
    </w:p>
    <w:p w14:paraId="0F61B677" w14:textId="77777777" w:rsidR="00146445" w:rsidRPr="00A3470D" w:rsidRDefault="00146445" w:rsidP="00467C9A">
      <w:pPr>
        <w:pStyle w:val="Heading3"/>
        <w:spacing w:line="480" w:lineRule="auto"/>
        <w:rPr>
          <w:sz w:val="20"/>
          <w:szCs w:val="20"/>
        </w:rPr>
      </w:pPr>
      <w:r w:rsidRPr="00A3470D">
        <w:rPr>
          <w:sz w:val="20"/>
          <w:szCs w:val="20"/>
        </w:rPr>
        <w:t>Round three</w:t>
      </w:r>
    </w:p>
    <w:p w14:paraId="0F61B678" w14:textId="2A57D43F" w:rsidR="00146445" w:rsidRPr="00A3470D" w:rsidRDefault="00146445" w:rsidP="00467C9A">
      <w:pPr>
        <w:spacing w:line="480" w:lineRule="auto"/>
        <w:jc w:val="both"/>
      </w:pPr>
      <w:r w:rsidRPr="00A3470D">
        <w:t xml:space="preserve">Forty-four of the </w:t>
      </w:r>
      <w:r w:rsidR="00CD43BE" w:rsidRPr="00A3470D">
        <w:t xml:space="preserve">49 participants, who completed </w:t>
      </w:r>
      <w:r w:rsidR="00B44FD6" w:rsidRPr="00A3470D">
        <w:t>the previous rounds</w:t>
      </w:r>
      <w:r w:rsidRPr="00A3470D">
        <w:t xml:space="preserve">, completed this round (90% response rate). Of the 12 </w:t>
      </w:r>
      <w:r w:rsidR="001A4EDA" w:rsidRPr="00A3470D">
        <w:t>b</w:t>
      </w:r>
      <w:r w:rsidR="003F6717" w:rsidRPr="00A3470D">
        <w:t>arriers and facilitators</w:t>
      </w:r>
      <w:r w:rsidRPr="00A3470D">
        <w:t xml:space="preserve"> that had not reached consensus in the previous rounds, four </w:t>
      </w:r>
      <w:r w:rsidR="00280F45" w:rsidRPr="00A3470D">
        <w:t>(</w:t>
      </w:r>
      <w:r w:rsidR="00195776" w:rsidRPr="00A3470D">
        <w:t>three</w:t>
      </w:r>
      <w:r w:rsidR="00280F45" w:rsidRPr="00A3470D">
        <w:t xml:space="preserve"> barriers, </w:t>
      </w:r>
      <w:r w:rsidR="00956919" w:rsidRPr="00A3470D">
        <w:t xml:space="preserve">one facilitator) </w:t>
      </w:r>
      <w:r w:rsidRPr="00A3470D">
        <w:t>reached consensus as being extremely</w:t>
      </w:r>
      <w:r w:rsidR="00661D19" w:rsidRPr="00A3470D">
        <w:t>/</w:t>
      </w:r>
      <w:r w:rsidRPr="00A3470D">
        <w:t>very important.</w:t>
      </w:r>
      <w:r w:rsidR="00F614B3" w:rsidRPr="00A3470D">
        <w:t xml:space="preserve"> </w:t>
      </w:r>
      <w:r w:rsidR="00F614B3" w:rsidRPr="00A3470D">
        <w:lastRenderedPageBreak/>
        <w:t xml:space="preserve">These barriers mainly related to smoking being an acceptable social </w:t>
      </w:r>
      <w:r w:rsidR="00020120" w:rsidRPr="00A3470D">
        <w:t>norm</w:t>
      </w:r>
      <w:r w:rsidR="00F614B3" w:rsidRPr="00A3470D">
        <w:t xml:space="preserve"> and the women’s lack of understanding on correct use of NRT and lack of knowledge that it is desirable to quit. On the other hand, the facilitator was that women are aware that quitting would be beneficial (see Table i.)</w:t>
      </w:r>
      <w:r w:rsidRPr="00A3470D">
        <w:t xml:space="preserve"> In addition to the 15 </w:t>
      </w:r>
      <w:r w:rsidR="001A4EDA" w:rsidRPr="00A3470D">
        <w:t>b</w:t>
      </w:r>
      <w:r w:rsidR="003F6717" w:rsidRPr="00A3470D">
        <w:t>arriers and facilitators</w:t>
      </w:r>
      <w:r w:rsidRPr="00A3470D">
        <w:t xml:space="preserve"> that had already gained consensus as being easy to address in practice, a further </w:t>
      </w:r>
      <w:r w:rsidR="00E832E2" w:rsidRPr="00A3470D">
        <w:t>three</w:t>
      </w:r>
      <w:r w:rsidRPr="00A3470D">
        <w:t xml:space="preserve"> </w:t>
      </w:r>
      <w:r w:rsidR="00E832E2" w:rsidRPr="00A3470D">
        <w:t xml:space="preserve">(one barrier, two facilitators) </w:t>
      </w:r>
      <w:r w:rsidRPr="00A3470D">
        <w:t>reached consensus as being very easy</w:t>
      </w:r>
      <w:r w:rsidR="00661D19" w:rsidRPr="00A3470D">
        <w:t>/</w:t>
      </w:r>
      <w:r w:rsidR="00452379" w:rsidRPr="00A3470D">
        <w:t xml:space="preserve">easy to address in practice. </w:t>
      </w:r>
      <w:r w:rsidR="00A938B7" w:rsidRPr="00A3470D">
        <w:t xml:space="preserve">The barrier was that smoking could give women pleasure of brief ‘time out.’ The facilitators related to having support and encouragement from the family and partners (see Table ii.) </w:t>
      </w:r>
      <w:r w:rsidRPr="00A3470D">
        <w:t xml:space="preserve">One </w:t>
      </w:r>
      <w:r w:rsidR="00161F0E" w:rsidRPr="00A3470D">
        <w:t xml:space="preserve">barrier: </w:t>
      </w:r>
      <w:r w:rsidR="00265540" w:rsidRPr="00A3470D">
        <w:t xml:space="preserve">lack of support from </w:t>
      </w:r>
      <w:r w:rsidR="00161F0E" w:rsidRPr="00A3470D">
        <w:t xml:space="preserve">partner to quit, </w:t>
      </w:r>
      <w:r w:rsidRPr="00A3470D">
        <w:t>reached consensus as being very difficult</w:t>
      </w:r>
      <w:r w:rsidR="00661D19" w:rsidRPr="00A3470D">
        <w:t>/</w:t>
      </w:r>
      <w:r w:rsidRPr="00A3470D">
        <w:t>difficult to address</w:t>
      </w:r>
      <w:r w:rsidR="00265540" w:rsidRPr="00A3470D">
        <w:t xml:space="preserve"> (see Table ii.)</w:t>
      </w:r>
      <w:r w:rsidRPr="00A3470D">
        <w:t xml:space="preserve">. One of the five </w:t>
      </w:r>
      <w:r w:rsidR="00D76E9A" w:rsidRPr="00A3470D">
        <w:t>respondent-suggested technique</w:t>
      </w:r>
      <w:r w:rsidR="00265540" w:rsidRPr="00A3470D">
        <w:t xml:space="preserve">s: explain the financial benefits of quitting, </w:t>
      </w:r>
      <w:r w:rsidRPr="00A3470D">
        <w:t>that did not reach consensus in the previous round reached consens</w:t>
      </w:r>
      <w:r w:rsidR="00661D19" w:rsidRPr="00A3470D">
        <w:t>us as being very appropriate/</w:t>
      </w:r>
      <w:r w:rsidRPr="00A3470D">
        <w:t>appropriate</w:t>
      </w:r>
      <w:r w:rsidR="00265540" w:rsidRPr="00A3470D">
        <w:t xml:space="preserve"> (see Table iii.)</w:t>
      </w:r>
      <w:r w:rsidRPr="00A3470D">
        <w:t>.</w:t>
      </w:r>
      <w:r w:rsidRPr="00A3470D">
        <w:rPr>
          <w:i/>
        </w:rPr>
        <w:t xml:space="preserve"> </w:t>
      </w:r>
    </w:p>
    <w:p w14:paraId="7A1DFA29" w14:textId="019D36F3" w:rsidR="00EE183C" w:rsidRPr="00A3470D" w:rsidRDefault="00435748" w:rsidP="00EE183C">
      <w:pPr>
        <w:spacing w:line="480" w:lineRule="auto"/>
        <w:jc w:val="both"/>
        <w:sectPr w:rsidR="00EE183C" w:rsidRPr="00A3470D" w:rsidSect="00EE183C">
          <w:headerReference w:type="default" r:id="rId8"/>
          <w:footerReference w:type="default" r:id="rId9"/>
          <w:pgSz w:w="11906" w:h="16838" w:code="9"/>
          <w:pgMar w:top="1440" w:right="1440" w:bottom="1440" w:left="1440" w:header="709" w:footer="709" w:gutter="0"/>
          <w:cols w:space="708"/>
          <w:docGrid w:linePitch="360"/>
        </w:sectPr>
      </w:pPr>
      <w:r w:rsidRPr="00A3470D">
        <w:t>Overall, a</w:t>
      </w:r>
      <w:r w:rsidR="009245D0" w:rsidRPr="00A3470D">
        <w:t>t the end of the Delphi process, there was practitioner consensus that 2</w:t>
      </w:r>
      <w:r w:rsidR="00195776" w:rsidRPr="00A3470D">
        <w:t>6</w:t>
      </w:r>
      <w:r w:rsidR="009245D0" w:rsidRPr="00A3470D">
        <w:t xml:space="preserve"> of the 34 </w:t>
      </w:r>
      <w:r w:rsidR="001A4EDA" w:rsidRPr="00A3470D">
        <w:t>b</w:t>
      </w:r>
      <w:r w:rsidR="003F6717" w:rsidRPr="00A3470D">
        <w:t>arriers and facilitators</w:t>
      </w:r>
      <w:r w:rsidR="009245D0" w:rsidRPr="00A3470D">
        <w:t xml:space="preserve"> were extremely</w:t>
      </w:r>
      <w:r w:rsidR="00661D19" w:rsidRPr="00A3470D">
        <w:t>/</w:t>
      </w:r>
      <w:r w:rsidR="009245D0" w:rsidRPr="00A3470D">
        <w:t xml:space="preserve">very important in influencing pregnant smokers </w:t>
      </w:r>
      <w:r w:rsidR="00B44FD6" w:rsidRPr="00A3470D">
        <w:t>smoking</w:t>
      </w:r>
      <w:r w:rsidR="009245D0" w:rsidRPr="00A3470D">
        <w:t xml:space="preserve">. </w:t>
      </w:r>
      <w:r w:rsidR="00B569C9" w:rsidRPr="00A3470D">
        <w:t xml:space="preserve">Eighteen </w:t>
      </w:r>
      <w:r w:rsidR="009245D0" w:rsidRPr="00A3470D">
        <w:t>reached consensus on being very easy</w:t>
      </w:r>
      <w:r w:rsidR="00661D19" w:rsidRPr="00A3470D">
        <w:t>/</w:t>
      </w:r>
      <w:r w:rsidR="009245D0" w:rsidRPr="00A3470D">
        <w:t>easy and one on being very difficult</w:t>
      </w:r>
      <w:r w:rsidR="00661D19" w:rsidRPr="00A3470D">
        <w:t>/</w:t>
      </w:r>
      <w:r w:rsidR="009245D0" w:rsidRPr="00A3470D">
        <w:t xml:space="preserve">difficult to address in practice. Of the 54 </w:t>
      </w:r>
      <w:r w:rsidR="001A5011" w:rsidRPr="00A3470D">
        <w:t xml:space="preserve">generated </w:t>
      </w:r>
      <w:r w:rsidR="00D76E9A" w:rsidRPr="00A3470D">
        <w:t>respondent-suggested techniques</w:t>
      </w:r>
      <w:r w:rsidR="009245D0" w:rsidRPr="00A3470D">
        <w:t>, there was consensus that 50 were very appropriate</w:t>
      </w:r>
      <w:r w:rsidR="00D76E9A" w:rsidRPr="00A3470D">
        <w:t>/</w:t>
      </w:r>
      <w:r w:rsidR="009245D0" w:rsidRPr="00A3470D">
        <w:t xml:space="preserve">appropriate for use with pregnant clients. </w:t>
      </w:r>
    </w:p>
    <w:p w14:paraId="190DD3DF" w14:textId="77777777" w:rsidR="00EE183C" w:rsidRPr="00A3470D" w:rsidRDefault="00EE183C" w:rsidP="00EE183C">
      <w:pPr>
        <w:keepNext/>
        <w:keepLines/>
        <w:spacing w:after="200" w:line="240" w:lineRule="auto"/>
        <w:rPr>
          <w:rFonts w:ascii="Arial" w:eastAsiaTheme="minorEastAsia" w:hAnsi="Arial"/>
          <w:i/>
          <w:iCs/>
          <w:sz w:val="18"/>
          <w:szCs w:val="18"/>
        </w:rPr>
      </w:pPr>
      <w:r w:rsidRPr="00A3470D">
        <w:rPr>
          <w:rFonts w:ascii="Arial" w:eastAsiaTheme="minorEastAsia" w:hAnsi="Arial"/>
          <w:i/>
          <w:iCs/>
          <w:sz w:val="18"/>
          <w:szCs w:val="18"/>
          <w:lang w:eastAsia="zh-CN"/>
        </w:rPr>
        <w:lastRenderedPageBreak/>
        <w:t xml:space="preserve">Table i. </w:t>
      </w:r>
      <w:r w:rsidRPr="00A3470D">
        <w:rPr>
          <w:rFonts w:ascii="Arial" w:hAnsi="Arial" w:cs="Arial"/>
          <w:i/>
          <w:iCs/>
          <w:sz w:val="20"/>
          <w:szCs w:val="20"/>
        </w:rPr>
        <w:t>Barriers and facilitators that gained consensus of importance of influence, in order of ranking</w:t>
      </w:r>
    </w:p>
    <w:tbl>
      <w:tblPr>
        <w:tblStyle w:val="TableGrid1"/>
        <w:tblW w:w="14601" w:type="dxa"/>
        <w:tblLook w:val="04A0" w:firstRow="1" w:lastRow="0" w:firstColumn="1" w:lastColumn="0" w:noHBand="0" w:noVBand="1"/>
      </w:tblPr>
      <w:tblGrid>
        <w:gridCol w:w="5558"/>
        <w:gridCol w:w="3231"/>
        <w:gridCol w:w="2485"/>
        <w:gridCol w:w="3327"/>
      </w:tblGrid>
      <w:tr w:rsidR="00A3470D" w:rsidRPr="00A3470D" w14:paraId="247415DD" w14:textId="77777777" w:rsidTr="00C459AC">
        <w:tc>
          <w:tcPr>
            <w:tcW w:w="14601" w:type="dxa"/>
            <w:gridSpan w:val="4"/>
            <w:tcBorders>
              <w:left w:val="nil"/>
              <w:bottom w:val="single" w:sz="4" w:space="0" w:color="auto"/>
              <w:right w:val="nil"/>
            </w:tcBorders>
          </w:tcPr>
          <w:p w14:paraId="4285DCCA" w14:textId="77777777" w:rsidR="00EE183C" w:rsidRPr="00A3470D" w:rsidRDefault="00EE183C" w:rsidP="00C459AC">
            <w:pPr>
              <w:rPr>
                <w:rFonts w:ascii="Arial" w:hAnsi="Arial" w:cs="Arial"/>
                <w:sz w:val="18"/>
                <w:szCs w:val="18"/>
              </w:rPr>
            </w:pPr>
            <w:r w:rsidRPr="00A3470D">
              <w:rPr>
                <w:rFonts w:ascii="Arial" w:hAnsi="Arial" w:cs="Arial"/>
                <w:b/>
                <w:sz w:val="18"/>
                <w:szCs w:val="18"/>
              </w:rPr>
              <w:t>Round one</w:t>
            </w:r>
          </w:p>
        </w:tc>
      </w:tr>
      <w:tr w:rsidR="00A3470D" w:rsidRPr="00A3470D" w14:paraId="177F5191" w14:textId="77777777" w:rsidTr="00C459AC">
        <w:trPr>
          <w:trHeight w:val="441"/>
        </w:trPr>
        <w:tc>
          <w:tcPr>
            <w:tcW w:w="5558" w:type="dxa"/>
            <w:tcBorders>
              <w:left w:val="nil"/>
              <w:bottom w:val="single" w:sz="4" w:space="0" w:color="auto"/>
              <w:right w:val="nil"/>
            </w:tcBorders>
          </w:tcPr>
          <w:p w14:paraId="14778905" w14:textId="1AD18C68" w:rsidR="00EE183C" w:rsidRPr="00A3470D" w:rsidRDefault="00B91018" w:rsidP="00C459AC">
            <w:pPr>
              <w:rPr>
                <w:rFonts w:ascii="Arial" w:hAnsi="Arial" w:cs="Arial"/>
                <w:sz w:val="18"/>
                <w:szCs w:val="18"/>
              </w:rPr>
            </w:pPr>
            <w:r w:rsidRPr="00A3470D">
              <w:rPr>
                <w:rFonts w:ascii="Arial" w:hAnsi="Arial" w:cs="Arial"/>
                <w:sz w:val="18"/>
                <w:szCs w:val="18"/>
              </w:rPr>
              <w:t>Barrier or facilitator</w:t>
            </w:r>
          </w:p>
        </w:tc>
        <w:tc>
          <w:tcPr>
            <w:tcW w:w="3231" w:type="dxa"/>
            <w:tcBorders>
              <w:left w:val="nil"/>
              <w:bottom w:val="single" w:sz="4" w:space="0" w:color="auto"/>
              <w:right w:val="nil"/>
            </w:tcBorders>
          </w:tcPr>
          <w:p w14:paraId="48D02E1A"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Extremely/very important</w:t>
            </w:r>
          </w:p>
        </w:tc>
        <w:tc>
          <w:tcPr>
            <w:tcW w:w="2485" w:type="dxa"/>
            <w:tcBorders>
              <w:left w:val="nil"/>
              <w:bottom w:val="single" w:sz="4" w:space="0" w:color="auto"/>
              <w:right w:val="nil"/>
            </w:tcBorders>
          </w:tcPr>
          <w:p w14:paraId="75857881" w14:textId="77777777" w:rsidR="00EE183C" w:rsidRPr="00A3470D" w:rsidRDefault="00EE183C" w:rsidP="00C459AC">
            <w:pPr>
              <w:rPr>
                <w:rFonts w:ascii="Arial" w:hAnsi="Arial" w:cs="Arial"/>
                <w:sz w:val="18"/>
                <w:szCs w:val="18"/>
              </w:rPr>
            </w:pPr>
            <w:r w:rsidRPr="00A3470D">
              <w:rPr>
                <w:rFonts w:ascii="Arial" w:hAnsi="Arial" w:cs="Arial"/>
                <w:sz w:val="18"/>
                <w:szCs w:val="18"/>
              </w:rPr>
              <w:t>Total sum of ratings (mean)</w:t>
            </w:r>
          </w:p>
        </w:tc>
        <w:tc>
          <w:tcPr>
            <w:tcW w:w="3327" w:type="dxa"/>
            <w:tcBorders>
              <w:left w:val="nil"/>
              <w:bottom w:val="single" w:sz="4" w:space="0" w:color="auto"/>
              <w:right w:val="nil"/>
            </w:tcBorders>
          </w:tcPr>
          <w:p w14:paraId="1C6CDDA2" w14:textId="5E91C9A4" w:rsidR="00EE183C" w:rsidRPr="00A3470D" w:rsidRDefault="00B91018" w:rsidP="00C459AC">
            <w:pPr>
              <w:rPr>
                <w:rFonts w:ascii="Arial" w:hAnsi="Arial" w:cs="Arial"/>
                <w:sz w:val="18"/>
                <w:szCs w:val="18"/>
              </w:rPr>
            </w:pPr>
            <w:r w:rsidRPr="00A3470D">
              <w:rPr>
                <w:rFonts w:ascii="Arial" w:hAnsi="Arial" w:cs="Arial"/>
                <w:sz w:val="18"/>
                <w:szCs w:val="18"/>
              </w:rPr>
              <w:t>Barriers and facilitators category</w:t>
            </w:r>
          </w:p>
        </w:tc>
      </w:tr>
      <w:tr w:rsidR="00A3470D" w:rsidRPr="00A3470D" w14:paraId="7E8C4C93" w14:textId="77777777" w:rsidTr="00C459AC">
        <w:tc>
          <w:tcPr>
            <w:tcW w:w="5558" w:type="dxa"/>
            <w:tcBorders>
              <w:top w:val="nil"/>
              <w:left w:val="nil"/>
              <w:bottom w:val="nil"/>
              <w:right w:val="nil"/>
            </w:tcBorders>
          </w:tcPr>
          <w:p w14:paraId="0A68E69F" w14:textId="1B06B94A" w:rsidR="00EE183C" w:rsidRPr="00A3470D" w:rsidRDefault="00EE183C" w:rsidP="00C459AC">
            <w:pPr>
              <w:rPr>
                <w:rFonts w:ascii="Arial" w:hAnsi="Arial" w:cs="Arial"/>
                <w:sz w:val="18"/>
                <w:szCs w:val="18"/>
              </w:rPr>
            </w:pPr>
            <w:r w:rsidRPr="00A3470D">
              <w:rPr>
                <w:rFonts w:ascii="Arial" w:hAnsi="Arial" w:cs="Arial"/>
                <w:sz w:val="18"/>
                <w:szCs w:val="18"/>
              </w:rPr>
              <w:t>Supportive partners</w:t>
            </w:r>
            <w:r w:rsidR="00E72F91" w:rsidRPr="00A3470D">
              <w:rPr>
                <w:rFonts w:ascii="Arial" w:hAnsi="Arial" w:cs="Arial"/>
                <w:sz w:val="18"/>
                <w:szCs w:val="18"/>
              </w:rPr>
              <w:t xml:space="preserve"> (F)</w:t>
            </w:r>
          </w:p>
        </w:tc>
        <w:tc>
          <w:tcPr>
            <w:tcW w:w="3231" w:type="dxa"/>
            <w:tcBorders>
              <w:top w:val="nil"/>
              <w:left w:val="nil"/>
              <w:bottom w:val="nil"/>
              <w:right w:val="nil"/>
            </w:tcBorders>
          </w:tcPr>
          <w:p w14:paraId="7564050D"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96.4%</w:t>
            </w:r>
          </w:p>
        </w:tc>
        <w:tc>
          <w:tcPr>
            <w:tcW w:w="2485" w:type="dxa"/>
            <w:tcBorders>
              <w:top w:val="nil"/>
              <w:left w:val="nil"/>
              <w:bottom w:val="nil"/>
              <w:right w:val="nil"/>
            </w:tcBorders>
          </w:tcPr>
          <w:p w14:paraId="1922B2C5" w14:textId="77777777" w:rsidR="00EE183C" w:rsidRPr="00A3470D" w:rsidRDefault="00EE183C" w:rsidP="00C459AC">
            <w:pPr>
              <w:rPr>
                <w:rFonts w:ascii="Arial" w:hAnsi="Arial" w:cs="Arial"/>
                <w:sz w:val="18"/>
                <w:szCs w:val="18"/>
              </w:rPr>
            </w:pPr>
            <w:r w:rsidRPr="00A3470D">
              <w:rPr>
                <w:rFonts w:ascii="Arial" w:hAnsi="Arial" w:cs="Arial"/>
                <w:sz w:val="18"/>
                <w:szCs w:val="18"/>
              </w:rPr>
              <w:t>256 (4.65)</w:t>
            </w:r>
          </w:p>
        </w:tc>
        <w:tc>
          <w:tcPr>
            <w:tcW w:w="3327" w:type="dxa"/>
            <w:tcBorders>
              <w:top w:val="nil"/>
              <w:left w:val="nil"/>
              <w:bottom w:val="nil"/>
              <w:right w:val="nil"/>
            </w:tcBorders>
          </w:tcPr>
          <w:p w14:paraId="6330EA88" w14:textId="77777777" w:rsidR="00EE183C" w:rsidRPr="00A3470D" w:rsidRDefault="00EE183C" w:rsidP="00C459AC">
            <w:pPr>
              <w:rPr>
                <w:rFonts w:ascii="Arial" w:hAnsi="Arial" w:cs="Arial"/>
                <w:sz w:val="18"/>
                <w:szCs w:val="18"/>
              </w:rPr>
            </w:pPr>
            <w:r w:rsidRPr="00A3470D">
              <w:rPr>
                <w:rFonts w:ascii="Arial" w:hAnsi="Arial" w:cs="Arial"/>
                <w:sz w:val="18"/>
                <w:szCs w:val="18"/>
              </w:rPr>
              <w:t>Influence of significant others</w:t>
            </w:r>
          </w:p>
          <w:p w14:paraId="66A261BC" w14:textId="77777777" w:rsidR="00EE183C" w:rsidRPr="00A3470D" w:rsidRDefault="00EE183C" w:rsidP="00C459AC">
            <w:pPr>
              <w:rPr>
                <w:rFonts w:ascii="Arial" w:hAnsi="Arial" w:cs="Arial"/>
                <w:sz w:val="18"/>
                <w:szCs w:val="18"/>
              </w:rPr>
            </w:pPr>
          </w:p>
        </w:tc>
      </w:tr>
      <w:tr w:rsidR="00A3470D" w:rsidRPr="00A3470D" w14:paraId="577A79FF" w14:textId="77777777" w:rsidTr="00C459AC">
        <w:tc>
          <w:tcPr>
            <w:tcW w:w="5558" w:type="dxa"/>
            <w:tcBorders>
              <w:top w:val="nil"/>
              <w:left w:val="nil"/>
              <w:bottom w:val="nil"/>
              <w:right w:val="nil"/>
            </w:tcBorders>
          </w:tcPr>
          <w:p w14:paraId="67629717" w14:textId="2E69A81B" w:rsidR="00EE183C" w:rsidRPr="00A3470D" w:rsidRDefault="00EE183C" w:rsidP="00C459AC">
            <w:pPr>
              <w:rPr>
                <w:rFonts w:ascii="Arial" w:hAnsi="Arial" w:cs="Arial"/>
                <w:sz w:val="18"/>
                <w:szCs w:val="18"/>
              </w:rPr>
            </w:pPr>
            <w:r w:rsidRPr="00A3470D">
              <w:rPr>
                <w:rFonts w:ascii="Arial" w:hAnsi="Arial" w:cs="Arial"/>
                <w:sz w:val="18"/>
                <w:szCs w:val="18"/>
              </w:rPr>
              <w:t>Support and encouragement from family</w:t>
            </w:r>
            <w:r w:rsidR="00E72F91" w:rsidRPr="00A3470D">
              <w:rPr>
                <w:rFonts w:ascii="Arial" w:hAnsi="Arial" w:cs="Arial"/>
                <w:sz w:val="18"/>
                <w:szCs w:val="18"/>
              </w:rPr>
              <w:t xml:space="preserve"> (F)</w:t>
            </w:r>
          </w:p>
        </w:tc>
        <w:tc>
          <w:tcPr>
            <w:tcW w:w="3231" w:type="dxa"/>
            <w:tcBorders>
              <w:top w:val="nil"/>
              <w:left w:val="nil"/>
              <w:bottom w:val="nil"/>
              <w:right w:val="nil"/>
            </w:tcBorders>
          </w:tcPr>
          <w:p w14:paraId="4C4B3894"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96.4%</w:t>
            </w:r>
          </w:p>
        </w:tc>
        <w:tc>
          <w:tcPr>
            <w:tcW w:w="2485" w:type="dxa"/>
            <w:tcBorders>
              <w:top w:val="nil"/>
              <w:left w:val="nil"/>
              <w:bottom w:val="nil"/>
              <w:right w:val="nil"/>
            </w:tcBorders>
          </w:tcPr>
          <w:p w14:paraId="7CC65CD4" w14:textId="77777777" w:rsidR="00EE183C" w:rsidRPr="00A3470D" w:rsidRDefault="00EE183C" w:rsidP="00C459AC">
            <w:pPr>
              <w:rPr>
                <w:rFonts w:ascii="Arial" w:hAnsi="Arial" w:cs="Arial"/>
                <w:sz w:val="18"/>
                <w:szCs w:val="18"/>
              </w:rPr>
            </w:pPr>
            <w:r w:rsidRPr="00A3470D">
              <w:rPr>
                <w:rFonts w:ascii="Arial" w:hAnsi="Arial" w:cs="Arial"/>
                <w:sz w:val="18"/>
                <w:szCs w:val="18"/>
              </w:rPr>
              <w:t>249 (4.53)</w:t>
            </w:r>
          </w:p>
        </w:tc>
        <w:tc>
          <w:tcPr>
            <w:tcW w:w="3327" w:type="dxa"/>
            <w:tcBorders>
              <w:top w:val="nil"/>
              <w:left w:val="nil"/>
              <w:bottom w:val="nil"/>
              <w:right w:val="nil"/>
            </w:tcBorders>
          </w:tcPr>
          <w:p w14:paraId="60E433C4" w14:textId="77777777" w:rsidR="00EE183C" w:rsidRPr="00A3470D" w:rsidRDefault="00EE183C" w:rsidP="00C459AC">
            <w:pPr>
              <w:rPr>
                <w:rFonts w:ascii="Arial" w:hAnsi="Arial" w:cs="Arial"/>
                <w:sz w:val="18"/>
                <w:szCs w:val="18"/>
              </w:rPr>
            </w:pPr>
            <w:r w:rsidRPr="00A3470D">
              <w:rPr>
                <w:rFonts w:ascii="Arial" w:hAnsi="Arial" w:cs="Arial"/>
                <w:sz w:val="18"/>
                <w:szCs w:val="18"/>
              </w:rPr>
              <w:t>Influence of significant others</w:t>
            </w:r>
          </w:p>
          <w:p w14:paraId="2DA2BEB2" w14:textId="77777777" w:rsidR="00EE183C" w:rsidRPr="00A3470D" w:rsidRDefault="00EE183C" w:rsidP="00C459AC">
            <w:pPr>
              <w:rPr>
                <w:rFonts w:ascii="Arial" w:hAnsi="Arial" w:cs="Arial"/>
                <w:sz w:val="18"/>
                <w:szCs w:val="18"/>
              </w:rPr>
            </w:pPr>
          </w:p>
        </w:tc>
      </w:tr>
      <w:tr w:rsidR="00A3470D" w:rsidRPr="00A3470D" w14:paraId="474C6513" w14:textId="77777777" w:rsidTr="00C459AC">
        <w:tc>
          <w:tcPr>
            <w:tcW w:w="5558" w:type="dxa"/>
            <w:tcBorders>
              <w:top w:val="nil"/>
              <w:left w:val="nil"/>
              <w:bottom w:val="nil"/>
              <w:right w:val="nil"/>
            </w:tcBorders>
          </w:tcPr>
          <w:p w14:paraId="10A7027B" w14:textId="74316501" w:rsidR="00EE183C" w:rsidRPr="00A3470D" w:rsidRDefault="00EE183C" w:rsidP="00C459AC">
            <w:pPr>
              <w:rPr>
                <w:rFonts w:ascii="Arial" w:hAnsi="Arial" w:cs="Arial"/>
                <w:sz w:val="18"/>
                <w:szCs w:val="18"/>
              </w:rPr>
            </w:pPr>
            <w:r w:rsidRPr="00A3470D">
              <w:rPr>
                <w:rFonts w:ascii="Arial" w:hAnsi="Arial" w:cs="Arial"/>
                <w:sz w:val="18"/>
                <w:szCs w:val="18"/>
              </w:rPr>
              <w:t>Having both internal (e.g. for own or baby's health) and external motivation to quit (e.g. for approval of family)</w:t>
            </w:r>
            <w:r w:rsidR="00E72F91" w:rsidRPr="00A3470D">
              <w:rPr>
                <w:rFonts w:ascii="Arial" w:hAnsi="Arial" w:cs="Arial"/>
                <w:sz w:val="18"/>
                <w:szCs w:val="18"/>
              </w:rPr>
              <w:t xml:space="preserve"> (F)</w:t>
            </w:r>
          </w:p>
        </w:tc>
        <w:tc>
          <w:tcPr>
            <w:tcW w:w="3231" w:type="dxa"/>
            <w:tcBorders>
              <w:top w:val="nil"/>
              <w:left w:val="nil"/>
              <w:bottom w:val="nil"/>
              <w:right w:val="nil"/>
            </w:tcBorders>
          </w:tcPr>
          <w:p w14:paraId="7216F02A"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9.1%</w:t>
            </w:r>
          </w:p>
        </w:tc>
        <w:tc>
          <w:tcPr>
            <w:tcW w:w="2485" w:type="dxa"/>
            <w:tcBorders>
              <w:top w:val="nil"/>
              <w:left w:val="nil"/>
              <w:bottom w:val="nil"/>
              <w:right w:val="nil"/>
            </w:tcBorders>
          </w:tcPr>
          <w:p w14:paraId="75086009" w14:textId="77777777" w:rsidR="00EE183C" w:rsidRPr="00A3470D" w:rsidRDefault="00EE183C" w:rsidP="00C459AC">
            <w:pPr>
              <w:rPr>
                <w:rFonts w:ascii="Arial" w:hAnsi="Arial" w:cs="Arial"/>
                <w:sz w:val="18"/>
                <w:szCs w:val="18"/>
              </w:rPr>
            </w:pPr>
            <w:r w:rsidRPr="00A3470D">
              <w:rPr>
                <w:rFonts w:ascii="Arial" w:hAnsi="Arial" w:cs="Arial"/>
                <w:sz w:val="18"/>
                <w:szCs w:val="18"/>
              </w:rPr>
              <w:t>245 (4.54)</w:t>
            </w:r>
          </w:p>
        </w:tc>
        <w:tc>
          <w:tcPr>
            <w:tcW w:w="3327" w:type="dxa"/>
            <w:tcBorders>
              <w:top w:val="nil"/>
              <w:left w:val="nil"/>
              <w:bottom w:val="nil"/>
              <w:right w:val="nil"/>
            </w:tcBorders>
          </w:tcPr>
          <w:p w14:paraId="5D591EF2" w14:textId="77777777" w:rsidR="00EE183C" w:rsidRPr="00A3470D" w:rsidRDefault="00EE183C" w:rsidP="00C459AC">
            <w:pPr>
              <w:rPr>
                <w:rFonts w:ascii="Arial" w:hAnsi="Arial" w:cs="Arial"/>
                <w:sz w:val="18"/>
                <w:szCs w:val="18"/>
              </w:rPr>
            </w:pPr>
            <w:r w:rsidRPr="00A3470D">
              <w:rPr>
                <w:rFonts w:ascii="Arial" w:hAnsi="Arial" w:cs="Arial"/>
                <w:sz w:val="18"/>
                <w:szCs w:val="18"/>
              </w:rPr>
              <w:t>Motivation &amp; self-efficacy</w:t>
            </w:r>
          </w:p>
          <w:p w14:paraId="3F05167C" w14:textId="77777777" w:rsidR="00EE183C" w:rsidRPr="00A3470D" w:rsidRDefault="00EE183C" w:rsidP="00C459AC">
            <w:pPr>
              <w:rPr>
                <w:rFonts w:ascii="Arial" w:hAnsi="Arial" w:cs="Arial"/>
                <w:sz w:val="18"/>
                <w:szCs w:val="18"/>
              </w:rPr>
            </w:pPr>
          </w:p>
          <w:p w14:paraId="413C7474" w14:textId="77777777" w:rsidR="00EE183C" w:rsidRPr="00A3470D" w:rsidRDefault="00EE183C" w:rsidP="00C459AC">
            <w:pPr>
              <w:rPr>
                <w:rFonts w:ascii="Arial" w:hAnsi="Arial" w:cs="Arial"/>
                <w:sz w:val="18"/>
                <w:szCs w:val="18"/>
              </w:rPr>
            </w:pPr>
          </w:p>
        </w:tc>
      </w:tr>
      <w:tr w:rsidR="00A3470D" w:rsidRPr="00A3470D" w14:paraId="04B37F0D" w14:textId="77777777" w:rsidTr="00C459AC">
        <w:tc>
          <w:tcPr>
            <w:tcW w:w="5558" w:type="dxa"/>
            <w:tcBorders>
              <w:top w:val="nil"/>
              <w:left w:val="nil"/>
              <w:bottom w:val="nil"/>
              <w:right w:val="nil"/>
            </w:tcBorders>
          </w:tcPr>
          <w:p w14:paraId="58CE690F" w14:textId="1A4461CA" w:rsidR="00EE183C" w:rsidRPr="00A3470D" w:rsidRDefault="00EE183C" w:rsidP="00C459AC">
            <w:pPr>
              <w:rPr>
                <w:rFonts w:ascii="Arial" w:hAnsi="Arial" w:cs="Arial"/>
                <w:sz w:val="18"/>
                <w:szCs w:val="18"/>
              </w:rPr>
            </w:pPr>
            <w:r w:rsidRPr="00A3470D">
              <w:rPr>
                <w:rFonts w:ascii="Arial" w:hAnsi="Arial" w:cs="Arial"/>
                <w:sz w:val="18"/>
                <w:szCs w:val="18"/>
              </w:rPr>
              <w:t>Meaningful, consistent and personal information about cessation intervention can improve women's engagement</w:t>
            </w:r>
            <w:r w:rsidR="00E72F91" w:rsidRPr="00A3470D">
              <w:rPr>
                <w:rFonts w:ascii="Arial" w:hAnsi="Arial" w:cs="Arial"/>
                <w:sz w:val="18"/>
                <w:szCs w:val="18"/>
              </w:rPr>
              <w:t xml:space="preserve"> (F)</w:t>
            </w:r>
          </w:p>
        </w:tc>
        <w:tc>
          <w:tcPr>
            <w:tcW w:w="3231" w:type="dxa"/>
            <w:tcBorders>
              <w:top w:val="nil"/>
              <w:left w:val="nil"/>
              <w:bottom w:val="nil"/>
              <w:right w:val="nil"/>
            </w:tcBorders>
          </w:tcPr>
          <w:p w14:paraId="01A15884"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9.1%</w:t>
            </w:r>
          </w:p>
        </w:tc>
        <w:tc>
          <w:tcPr>
            <w:tcW w:w="2485" w:type="dxa"/>
            <w:tcBorders>
              <w:top w:val="nil"/>
              <w:left w:val="nil"/>
              <w:bottom w:val="nil"/>
              <w:right w:val="nil"/>
            </w:tcBorders>
          </w:tcPr>
          <w:p w14:paraId="25CD814B" w14:textId="77777777" w:rsidR="00EE183C" w:rsidRPr="00A3470D" w:rsidRDefault="00EE183C" w:rsidP="00C459AC">
            <w:pPr>
              <w:rPr>
                <w:rFonts w:ascii="Arial" w:hAnsi="Arial" w:cs="Arial"/>
                <w:sz w:val="18"/>
                <w:szCs w:val="18"/>
              </w:rPr>
            </w:pPr>
            <w:r w:rsidRPr="00A3470D">
              <w:rPr>
                <w:rFonts w:ascii="Arial" w:hAnsi="Arial" w:cs="Arial"/>
                <w:sz w:val="18"/>
                <w:szCs w:val="18"/>
              </w:rPr>
              <w:t>247 (4.49)</w:t>
            </w:r>
          </w:p>
        </w:tc>
        <w:tc>
          <w:tcPr>
            <w:tcW w:w="3327" w:type="dxa"/>
            <w:tcBorders>
              <w:top w:val="nil"/>
              <w:left w:val="nil"/>
              <w:bottom w:val="nil"/>
              <w:right w:val="nil"/>
            </w:tcBorders>
          </w:tcPr>
          <w:p w14:paraId="57E5DCB5" w14:textId="77777777" w:rsidR="00EE183C" w:rsidRPr="00A3470D" w:rsidRDefault="00EE183C" w:rsidP="00C459AC">
            <w:pPr>
              <w:rPr>
                <w:rFonts w:ascii="Arial" w:hAnsi="Arial" w:cs="Arial"/>
                <w:sz w:val="18"/>
                <w:szCs w:val="18"/>
              </w:rPr>
            </w:pPr>
            <w:r w:rsidRPr="00A3470D">
              <w:rPr>
                <w:rFonts w:ascii="Arial" w:hAnsi="Arial" w:cs="Arial"/>
                <w:sz w:val="18"/>
                <w:szCs w:val="18"/>
              </w:rPr>
              <w:t>Aspects of cessation support</w:t>
            </w:r>
          </w:p>
          <w:p w14:paraId="2850F584" w14:textId="77777777" w:rsidR="00EE183C" w:rsidRPr="00A3470D" w:rsidRDefault="00EE183C" w:rsidP="00C459AC">
            <w:pPr>
              <w:rPr>
                <w:rFonts w:ascii="Arial" w:hAnsi="Arial" w:cs="Arial"/>
                <w:sz w:val="18"/>
                <w:szCs w:val="18"/>
              </w:rPr>
            </w:pPr>
          </w:p>
          <w:p w14:paraId="44E79E5F" w14:textId="77777777" w:rsidR="00EE183C" w:rsidRPr="00A3470D" w:rsidRDefault="00EE183C" w:rsidP="00C459AC">
            <w:pPr>
              <w:rPr>
                <w:rFonts w:ascii="Arial" w:hAnsi="Arial" w:cs="Arial"/>
                <w:sz w:val="18"/>
                <w:szCs w:val="18"/>
              </w:rPr>
            </w:pPr>
          </w:p>
        </w:tc>
      </w:tr>
      <w:tr w:rsidR="00A3470D" w:rsidRPr="00A3470D" w14:paraId="4BDE4F64" w14:textId="77777777" w:rsidTr="00C459AC">
        <w:tc>
          <w:tcPr>
            <w:tcW w:w="5558" w:type="dxa"/>
            <w:tcBorders>
              <w:top w:val="nil"/>
              <w:left w:val="nil"/>
              <w:bottom w:val="nil"/>
              <w:right w:val="nil"/>
            </w:tcBorders>
          </w:tcPr>
          <w:p w14:paraId="751DD5B5" w14:textId="432BA552" w:rsidR="00EE183C" w:rsidRPr="00A3470D" w:rsidRDefault="00EE183C" w:rsidP="00C459AC">
            <w:pPr>
              <w:rPr>
                <w:rFonts w:ascii="Arial" w:hAnsi="Arial" w:cs="Arial"/>
                <w:sz w:val="18"/>
                <w:szCs w:val="18"/>
              </w:rPr>
            </w:pPr>
            <w:r w:rsidRPr="00A3470D">
              <w:rPr>
                <w:rFonts w:ascii="Arial" w:hAnsi="Arial" w:cs="Arial"/>
                <w:sz w:val="18"/>
                <w:szCs w:val="18"/>
              </w:rPr>
              <w:t>Positive relationships with health professional based on trust and mutual respect</w:t>
            </w:r>
            <w:r w:rsidR="00E72F91" w:rsidRPr="00A3470D">
              <w:rPr>
                <w:rFonts w:ascii="Arial" w:hAnsi="Arial" w:cs="Arial"/>
                <w:sz w:val="18"/>
                <w:szCs w:val="18"/>
              </w:rPr>
              <w:t xml:space="preserve"> (F)</w:t>
            </w:r>
          </w:p>
        </w:tc>
        <w:tc>
          <w:tcPr>
            <w:tcW w:w="3231" w:type="dxa"/>
            <w:tcBorders>
              <w:top w:val="nil"/>
              <w:left w:val="nil"/>
              <w:bottom w:val="nil"/>
              <w:right w:val="nil"/>
            </w:tcBorders>
          </w:tcPr>
          <w:p w14:paraId="149C859B"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9.1%</w:t>
            </w:r>
          </w:p>
        </w:tc>
        <w:tc>
          <w:tcPr>
            <w:tcW w:w="2485" w:type="dxa"/>
            <w:tcBorders>
              <w:top w:val="nil"/>
              <w:left w:val="nil"/>
              <w:bottom w:val="nil"/>
              <w:right w:val="nil"/>
            </w:tcBorders>
          </w:tcPr>
          <w:p w14:paraId="53BE40BB" w14:textId="77777777" w:rsidR="00EE183C" w:rsidRPr="00A3470D" w:rsidRDefault="00EE183C" w:rsidP="00C459AC">
            <w:pPr>
              <w:rPr>
                <w:rFonts w:ascii="Arial" w:hAnsi="Arial" w:cs="Arial"/>
                <w:sz w:val="18"/>
                <w:szCs w:val="18"/>
              </w:rPr>
            </w:pPr>
            <w:r w:rsidRPr="00A3470D">
              <w:rPr>
                <w:rFonts w:ascii="Arial" w:hAnsi="Arial" w:cs="Arial"/>
                <w:sz w:val="18"/>
                <w:szCs w:val="18"/>
              </w:rPr>
              <w:t>241 (4.38)</w:t>
            </w:r>
          </w:p>
        </w:tc>
        <w:tc>
          <w:tcPr>
            <w:tcW w:w="3327" w:type="dxa"/>
            <w:tcBorders>
              <w:top w:val="nil"/>
              <w:left w:val="nil"/>
              <w:bottom w:val="nil"/>
              <w:right w:val="nil"/>
            </w:tcBorders>
          </w:tcPr>
          <w:p w14:paraId="44C63354" w14:textId="77777777" w:rsidR="00EE183C" w:rsidRPr="00A3470D" w:rsidRDefault="00EE183C" w:rsidP="00C459AC">
            <w:pPr>
              <w:rPr>
                <w:rFonts w:ascii="Arial" w:hAnsi="Arial" w:cs="Arial"/>
                <w:sz w:val="18"/>
                <w:szCs w:val="18"/>
              </w:rPr>
            </w:pPr>
            <w:r w:rsidRPr="00A3470D">
              <w:rPr>
                <w:rFonts w:ascii="Arial" w:hAnsi="Arial" w:cs="Arial"/>
                <w:sz w:val="18"/>
                <w:szCs w:val="18"/>
              </w:rPr>
              <w:t>Aspects of cessation support</w:t>
            </w:r>
          </w:p>
          <w:p w14:paraId="02ABFEDA" w14:textId="77777777" w:rsidR="00EE183C" w:rsidRPr="00A3470D" w:rsidRDefault="00EE183C" w:rsidP="00C459AC">
            <w:pPr>
              <w:rPr>
                <w:rFonts w:ascii="Arial" w:hAnsi="Arial" w:cs="Arial"/>
                <w:sz w:val="18"/>
                <w:szCs w:val="18"/>
              </w:rPr>
            </w:pPr>
          </w:p>
          <w:p w14:paraId="1B5CA2CD" w14:textId="77777777" w:rsidR="00EE183C" w:rsidRPr="00A3470D" w:rsidRDefault="00EE183C" w:rsidP="00C459AC">
            <w:pPr>
              <w:rPr>
                <w:rFonts w:ascii="Arial" w:hAnsi="Arial" w:cs="Arial"/>
                <w:sz w:val="18"/>
                <w:szCs w:val="18"/>
              </w:rPr>
            </w:pPr>
          </w:p>
        </w:tc>
      </w:tr>
      <w:tr w:rsidR="00A3470D" w:rsidRPr="00A3470D" w14:paraId="0F751CB8" w14:textId="77777777" w:rsidTr="00C459AC">
        <w:tc>
          <w:tcPr>
            <w:tcW w:w="5558" w:type="dxa"/>
            <w:tcBorders>
              <w:top w:val="nil"/>
              <w:left w:val="nil"/>
              <w:bottom w:val="nil"/>
              <w:right w:val="nil"/>
            </w:tcBorders>
          </w:tcPr>
          <w:p w14:paraId="2A9893A9" w14:textId="50A4CAFF" w:rsidR="00EE183C" w:rsidRPr="00A3470D" w:rsidRDefault="00EE183C" w:rsidP="00C459AC">
            <w:pPr>
              <w:rPr>
                <w:rFonts w:ascii="Arial" w:hAnsi="Arial" w:cs="Arial"/>
                <w:sz w:val="18"/>
                <w:szCs w:val="18"/>
              </w:rPr>
            </w:pPr>
            <w:r w:rsidRPr="00A3470D">
              <w:rPr>
                <w:rFonts w:ascii="Arial" w:hAnsi="Arial" w:cs="Arial"/>
                <w:sz w:val="18"/>
                <w:szCs w:val="18"/>
              </w:rPr>
              <w:t>Lack of support from partners to quit</w:t>
            </w:r>
            <w:r w:rsidR="00E72F91" w:rsidRPr="00A3470D">
              <w:rPr>
                <w:rFonts w:ascii="Arial" w:hAnsi="Arial" w:cs="Arial"/>
                <w:sz w:val="18"/>
                <w:szCs w:val="18"/>
              </w:rPr>
              <w:t xml:space="preserve"> (B)</w:t>
            </w:r>
          </w:p>
        </w:tc>
        <w:tc>
          <w:tcPr>
            <w:tcW w:w="3231" w:type="dxa"/>
            <w:tcBorders>
              <w:top w:val="nil"/>
              <w:left w:val="nil"/>
              <w:bottom w:val="nil"/>
              <w:right w:val="nil"/>
            </w:tcBorders>
          </w:tcPr>
          <w:p w14:paraId="3A657630"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9.1%</w:t>
            </w:r>
          </w:p>
        </w:tc>
        <w:tc>
          <w:tcPr>
            <w:tcW w:w="2485" w:type="dxa"/>
            <w:tcBorders>
              <w:top w:val="nil"/>
              <w:left w:val="nil"/>
              <w:bottom w:val="nil"/>
              <w:right w:val="nil"/>
            </w:tcBorders>
          </w:tcPr>
          <w:p w14:paraId="6173E754" w14:textId="77777777" w:rsidR="00EE183C" w:rsidRPr="00A3470D" w:rsidRDefault="00EE183C" w:rsidP="00C459AC">
            <w:pPr>
              <w:rPr>
                <w:rFonts w:ascii="Arial" w:hAnsi="Arial" w:cs="Arial"/>
                <w:sz w:val="18"/>
                <w:szCs w:val="18"/>
              </w:rPr>
            </w:pPr>
            <w:r w:rsidRPr="00A3470D">
              <w:rPr>
                <w:rFonts w:ascii="Arial" w:hAnsi="Arial" w:cs="Arial"/>
                <w:sz w:val="18"/>
                <w:szCs w:val="18"/>
              </w:rPr>
              <w:t>237 (4.31)</w:t>
            </w:r>
          </w:p>
        </w:tc>
        <w:tc>
          <w:tcPr>
            <w:tcW w:w="3327" w:type="dxa"/>
            <w:tcBorders>
              <w:top w:val="nil"/>
              <w:left w:val="nil"/>
              <w:bottom w:val="nil"/>
              <w:right w:val="nil"/>
            </w:tcBorders>
          </w:tcPr>
          <w:p w14:paraId="367E5DD4" w14:textId="77777777" w:rsidR="00EE183C" w:rsidRPr="00A3470D" w:rsidRDefault="00EE183C" w:rsidP="00C459AC">
            <w:pPr>
              <w:rPr>
                <w:rFonts w:ascii="Arial" w:hAnsi="Arial" w:cs="Arial"/>
                <w:sz w:val="18"/>
                <w:szCs w:val="18"/>
              </w:rPr>
            </w:pPr>
            <w:r w:rsidRPr="00A3470D">
              <w:rPr>
                <w:rFonts w:ascii="Arial" w:hAnsi="Arial" w:cs="Arial"/>
                <w:sz w:val="18"/>
                <w:szCs w:val="18"/>
              </w:rPr>
              <w:t>Influence of significant others</w:t>
            </w:r>
          </w:p>
          <w:p w14:paraId="28E25F77" w14:textId="77777777" w:rsidR="00EE183C" w:rsidRPr="00A3470D" w:rsidRDefault="00EE183C" w:rsidP="00C459AC">
            <w:pPr>
              <w:rPr>
                <w:rFonts w:ascii="Arial" w:hAnsi="Arial" w:cs="Arial"/>
                <w:sz w:val="18"/>
                <w:szCs w:val="18"/>
              </w:rPr>
            </w:pPr>
          </w:p>
        </w:tc>
      </w:tr>
      <w:tr w:rsidR="00A3470D" w:rsidRPr="00A3470D" w14:paraId="2A7A09E0" w14:textId="77777777" w:rsidTr="00C459AC">
        <w:tc>
          <w:tcPr>
            <w:tcW w:w="5558" w:type="dxa"/>
            <w:tcBorders>
              <w:top w:val="nil"/>
              <w:left w:val="nil"/>
              <w:bottom w:val="nil"/>
              <w:right w:val="nil"/>
            </w:tcBorders>
          </w:tcPr>
          <w:p w14:paraId="1ADB7312" w14:textId="06BFAA2D" w:rsidR="00EE183C" w:rsidRPr="00A3470D" w:rsidRDefault="00EE183C" w:rsidP="00C459AC">
            <w:pPr>
              <w:rPr>
                <w:rFonts w:ascii="Arial" w:hAnsi="Arial" w:cs="Arial"/>
                <w:sz w:val="18"/>
                <w:szCs w:val="18"/>
              </w:rPr>
            </w:pPr>
            <w:r w:rsidRPr="00A3470D">
              <w:rPr>
                <w:rFonts w:ascii="Arial" w:hAnsi="Arial" w:cs="Arial"/>
                <w:sz w:val="18"/>
                <w:szCs w:val="18"/>
              </w:rPr>
              <w:t>Lack of support from family to quit</w:t>
            </w:r>
            <w:r w:rsidR="00E72F91" w:rsidRPr="00A3470D">
              <w:rPr>
                <w:rFonts w:ascii="Arial" w:hAnsi="Arial" w:cs="Arial"/>
                <w:sz w:val="18"/>
                <w:szCs w:val="18"/>
              </w:rPr>
              <w:t xml:space="preserve"> (B)</w:t>
            </w:r>
          </w:p>
        </w:tc>
        <w:tc>
          <w:tcPr>
            <w:tcW w:w="3231" w:type="dxa"/>
            <w:tcBorders>
              <w:top w:val="nil"/>
              <w:left w:val="nil"/>
              <w:bottom w:val="nil"/>
              <w:right w:val="nil"/>
            </w:tcBorders>
          </w:tcPr>
          <w:p w14:paraId="6FDA442A"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7.3%</w:t>
            </w:r>
          </w:p>
        </w:tc>
        <w:tc>
          <w:tcPr>
            <w:tcW w:w="2485" w:type="dxa"/>
            <w:tcBorders>
              <w:top w:val="nil"/>
              <w:left w:val="nil"/>
              <w:bottom w:val="nil"/>
              <w:right w:val="nil"/>
            </w:tcBorders>
          </w:tcPr>
          <w:p w14:paraId="2375FC2A" w14:textId="77777777" w:rsidR="00EE183C" w:rsidRPr="00A3470D" w:rsidRDefault="00EE183C" w:rsidP="00C459AC">
            <w:pPr>
              <w:rPr>
                <w:rFonts w:ascii="Arial" w:hAnsi="Arial" w:cs="Arial"/>
                <w:sz w:val="18"/>
                <w:szCs w:val="18"/>
              </w:rPr>
            </w:pPr>
            <w:r w:rsidRPr="00A3470D">
              <w:rPr>
                <w:rFonts w:ascii="Arial" w:hAnsi="Arial" w:cs="Arial"/>
                <w:sz w:val="18"/>
                <w:szCs w:val="18"/>
              </w:rPr>
              <w:t>229 (4.16)</w:t>
            </w:r>
          </w:p>
        </w:tc>
        <w:tc>
          <w:tcPr>
            <w:tcW w:w="3327" w:type="dxa"/>
            <w:tcBorders>
              <w:top w:val="nil"/>
              <w:left w:val="nil"/>
              <w:bottom w:val="nil"/>
              <w:right w:val="nil"/>
            </w:tcBorders>
          </w:tcPr>
          <w:p w14:paraId="0057A94F" w14:textId="77777777" w:rsidR="00EE183C" w:rsidRPr="00A3470D" w:rsidRDefault="00EE183C" w:rsidP="00C459AC">
            <w:pPr>
              <w:rPr>
                <w:rFonts w:ascii="Arial" w:hAnsi="Arial" w:cs="Arial"/>
                <w:sz w:val="18"/>
                <w:szCs w:val="18"/>
              </w:rPr>
            </w:pPr>
            <w:r w:rsidRPr="00A3470D">
              <w:rPr>
                <w:rFonts w:ascii="Arial" w:hAnsi="Arial" w:cs="Arial"/>
                <w:sz w:val="18"/>
                <w:szCs w:val="18"/>
              </w:rPr>
              <w:t>Influence of significant others</w:t>
            </w:r>
          </w:p>
          <w:p w14:paraId="3E06EB34" w14:textId="77777777" w:rsidR="00EE183C" w:rsidRPr="00A3470D" w:rsidRDefault="00EE183C" w:rsidP="00C459AC">
            <w:pPr>
              <w:rPr>
                <w:rFonts w:ascii="Arial" w:hAnsi="Arial" w:cs="Arial"/>
                <w:sz w:val="18"/>
                <w:szCs w:val="18"/>
              </w:rPr>
            </w:pPr>
          </w:p>
        </w:tc>
      </w:tr>
      <w:tr w:rsidR="00A3470D" w:rsidRPr="00A3470D" w14:paraId="22441036" w14:textId="77777777" w:rsidTr="00C459AC">
        <w:tc>
          <w:tcPr>
            <w:tcW w:w="5558" w:type="dxa"/>
            <w:tcBorders>
              <w:top w:val="nil"/>
              <w:left w:val="nil"/>
              <w:bottom w:val="nil"/>
              <w:right w:val="nil"/>
            </w:tcBorders>
          </w:tcPr>
          <w:p w14:paraId="26D9B264" w14:textId="25E3C43D" w:rsidR="00EE183C" w:rsidRPr="00A3470D" w:rsidRDefault="00EE183C" w:rsidP="00C459AC">
            <w:pPr>
              <w:rPr>
                <w:rFonts w:ascii="Arial" w:hAnsi="Arial" w:cs="Arial"/>
                <w:sz w:val="18"/>
                <w:szCs w:val="18"/>
              </w:rPr>
            </w:pPr>
            <w:r w:rsidRPr="00A3470D">
              <w:rPr>
                <w:rFonts w:ascii="Arial" w:hAnsi="Arial" w:cs="Arial"/>
                <w:sz w:val="18"/>
                <w:szCs w:val="18"/>
              </w:rPr>
              <w:t>Smoking can help women cope, e.g. with everyday stress</w:t>
            </w:r>
            <w:r w:rsidR="00E72F91" w:rsidRPr="00A3470D">
              <w:rPr>
                <w:rFonts w:ascii="Arial" w:hAnsi="Arial" w:cs="Arial"/>
                <w:sz w:val="18"/>
                <w:szCs w:val="18"/>
              </w:rPr>
              <w:t xml:space="preserve"> (B)</w:t>
            </w:r>
          </w:p>
        </w:tc>
        <w:tc>
          <w:tcPr>
            <w:tcW w:w="3231" w:type="dxa"/>
            <w:tcBorders>
              <w:top w:val="nil"/>
              <w:left w:val="nil"/>
              <w:bottom w:val="nil"/>
              <w:right w:val="nil"/>
            </w:tcBorders>
          </w:tcPr>
          <w:p w14:paraId="089D5BE8"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5.5%</w:t>
            </w:r>
          </w:p>
        </w:tc>
        <w:tc>
          <w:tcPr>
            <w:tcW w:w="2485" w:type="dxa"/>
            <w:tcBorders>
              <w:top w:val="nil"/>
              <w:left w:val="nil"/>
              <w:bottom w:val="nil"/>
              <w:right w:val="nil"/>
            </w:tcBorders>
          </w:tcPr>
          <w:p w14:paraId="17DB81E4" w14:textId="77777777" w:rsidR="00EE183C" w:rsidRPr="00A3470D" w:rsidRDefault="00EE183C" w:rsidP="00C459AC">
            <w:pPr>
              <w:rPr>
                <w:rFonts w:ascii="Arial" w:hAnsi="Arial" w:cs="Arial"/>
                <w:sz w:val="18"/>
                <w:szCs w:val="18"/>
              </w:rPr>
            </w:pPr>
            <w:r w:rsidRPr="00A3470D">
              <w:rPr>
                <w:rFonts w:ascii="Arial" w:hAnsi="Arial" w:cs="Arial"/>
                <w:sz w:val="18"/>
                <w:szCs w:val="18"/>
              </w:rPr>
              <w:t>219 (3.98)</w:t>
            </w:r>
          </w:p>
        </w:tc>
        <w:tc>
          <w:tcPr>
            <w:tcW w:w="3327" w:type="dxa"/>
            <w:tcBorders>
              <w:top w:val="nil"/>
              <w:left w:val="nil"/>
              <w:bottom w:val="nil"/>
              <w:right w:val="nil"/>
            </w:tcBorders>
          </w:tcPr>
          <w:p w14:paraId="5B12BA8E" w14:textId="77777777" w:rsidR="00EE183C" w:rsidRPr="00A3470D" w:rsidRDefault="00EE183C" w:rsidP="00C459AC">
            <w:pPr>
              <w:rPr>
                <w:rFonts w:ascii="Arial" w:hAnsi="Arial" w:cs="Arial"/>
                <w:sz w:val="18"/>
                <w:szCs w:val="18"/>
              </w:rPr>
            </w:pPr>
            <w:r w:rsidRPr="00A3470D">
              <w:rPr>
                <w:rFonts w:ascii="Arial" w:hAnsi="Arial" w:cs="Arial"/>
                <w:sz w:val="18"/>
                <w:szCs w:val="18"/>
              </w:rPr>
              <w:t>Stress &amp; general mental well-being</w:t>
            </w:r>
          </w:p>
          <w:p w14:paraId="788BB24C" w14:textId="77777777" w:rsidR="00EE183C" w:rsidRPr="00A3470D" w:rsidRDefault="00EE183C" w:rsidP="00C459AC">
            <w:pPr>
              <w:rPr>
                <w:rFonts w:ascii="Arial" w:hAnsi="Arial" w:cs="Arial"/>
                <w:sz w:val="18"/>
                <w:szCs w:val="18"/>
              </w:rPr>
            </w:pPr>
          </w:p>
        </w:tc>
      </w:tr>
      <w:tr w:rsidR="00A3470D" w:rsidRPr="00A3470D" w14:paraId="67BFA97B" w14:textId="77777777" w:rsidTr="00C459AC">
        <w:tc>
          <w:tcPr>
            <w:tcW w:w="5558" w:type="dxa"/>
            <w:tcBorders>
              <w:top w:val="nil"/>
              <w:left w:val="nil"/>
              <w:bottom w:val="nil"/>
              <w:right w:val="nil"/>
            </w:tcBorders>
          </w:tcPr>
          <w:p w14:paraId="282EB22C" w14:textId="2DB4FA59" w:rsidR="00EE183C" w:rsidRPr="00A3470D" w:rsidRDefault="00EE183C" w:rsidP="00C459AC">
            <w:pPr>
              <w:rPr>
                <w:rFonts w:ascii="Arial" w:hAnsi="Arial" w:cs="Arial"/>
                <w:sz w:val="18"/>
                <w:szCs w:val="18"/>
              </w:rPr>
            </w:pPr>
            <w:r w:rsidRPr="00A3470D">
              <w:rPr>
                <w:rFonts w:ascii="Arial" w:hAnsi="Arial" w:cs="Arial"/>
                <w:sz w:val="18"/>
                <w:szCs w:val="18"/>
              </w:rPr>
              <w:t>Partners’ continued smoking</w:t>
            </w:r>
            <w:r w:rsidR="00E72F91" w:rsidRPr="00A3470D">
              <w:rPr>
                <w:rFonts w:ascii="Arial" w:hAnsi="Arial" w:cs="Arial"/>
                <w:sz w:val="18"/>
                <w:szCs w:val="18"/>
              </w:rPr>
              <w:t xml:space="preserve"> (B)</w:t>
            </w:r>
          </w:p>
        </w:tc>
        <w:tc>
          <w:tcPr>
            <w:tcW w:w="3231" w:type="dxa"/>
            <w:tcBorders>
              <w:top w:val="nil"/>
              <w:left w:val="nil"/>
              <w:bottom w:val="nil"/>
              <w:right w:val="nil"/>
            </w:tcBorders>
          </w:tcPr>
          <w:p w14:paraId="2276118F"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3.6%</w:t>
            </w:r>
          </w:p>
        </w:tc>
        <w:tc>
          <w:tcPr>
            <w:tcW w:w="2485" w:type="dxa"/>
            <w:tcBorders>
              <w:top w:val="nil"/>
              <w:left w:val="nil"/>
              <w:bottom w:val="nil"/>
              <w:right w:val="nil"/>
            </w:tcBorders>
          </w:tcPr>
          <w:p w14:paraId="268C710B" w14:textId="77777777" w:rsidR="00EE183C" w:rsidRPr="00A3470D" w:rsidRDefault="00EE183C" w:rsidP="00C459AC">
            <w:pPr>
              <w:rPr>
                <w:rFonts w:ascii="Arial" w:hAnsi="Arial" w:cs="Arial"/>
                <w:sz w:val="18"/>
                <w:szCs w:val="18"/>
              </w:rPr>
            </w:pPr>
            <w:r w:rsidRPr="00A3470D">
              <w:rPr>
                <w:rFonts w:ascii="Arial" w:hAnsi="Arial" w:cs="Arial"/>
                <w:sz w:val="18"/>
                <w:szCs w:val="18"/>
              </w:rPr>
              <w:t>235 (4.27)</w:t>
            </w:r>
          </w:p>
        </w:tc>
        <w:tc>
          <w:tcPr>
            <w:tcW w:w="3327" w:type="dxa"/>
            <w:tcBorders>
              <w:top w:val="nil"/>
              <w:left w:val="nil"/>
              <w:bottom w:val="nil"/>
              <w:right w:val="nil"/>
            </w:tcBorders>
          </w:tcPr>
          <w:p w14:paraId="74D98185" w14:textId="77777777" w:rsidR="00EE183C" w:rsidRPr="00A3470D" w:rsidRDefault="00EE183C" w:rsidP="00C459AC">
            <w:pPr>
              <w:rPr>
                <w:rFonts w:ascii="Arial" w:hAnsi="Arial" w:cs="Arial"/>
                <w:sz w:val="18"/>
                <w:szCs w:val="18"/>
              </w:rPr>
            </w:pPr>
            <w:r w:rsidRPr="00A3470D">
              <w:rPr>
                <w:rFonts w:ascii="Arial" w:hAnsi="Arial" w:cs="Arial"/>
                <w:sz w:val="18"/>
                <w:szCs w:val="18"/>
              </w:rPr>
              <w:t>Influence of significant others</w:t>
            </w:r>
          </w:p>
          <w:p w14:paraId="574AB2F1" w14:textId="77777777" w:rsidR="00EE183C" w:rsidRPr="00A3470D" w:rsidRDefault="00EE183C" w:rsidP="00C459AC">
            <w:pPr>
              <w:rPr>
                <w:rFonts w:ascii="Arial" w:hAnsi="Arial" w:cs="Arial"/>
                <w:sz w:val="18"/>
                <w:szCs w:val="18"/>
              </w:rPr>
            </w:pPr>
          </w:p>
        </w:tc>
      </w:tr>
      <w:tr w:rsidR="00A3470D" w:rsidRPr="00A3470D" w14:paraId="76601BD7" w14:textId="77777777" w:rsidTr="00C459AC">
        <w:tc>
          <w:tcPr>
            <w:tcW w:w="5558" w:type="dxa"/>
            <w:tcBorders>
              <w:top w:val="nil"/>
              <w:left w:val="nil"/>
              <w:bottom w:val="nil"/>
              <w:right w:val="nil"/>
            </w:tcBorders>
          </w:tcPr>
          <w:p w14:paraId="3ED5BD08" w14:textId="1AD8BE35" w:rsidR="00EE183C" w:rsidRPr="00A3470D" w:rsidRDefault="00EE183C" w:rsidP="00C459AC">
            <w:pPr>
              <w:rPr>
                <w:rFonts w:ascii="Arial" w:hAnsi="Arial" w:cs="Arial"/>
                <w:sz w:val="18"/>
                <w:szCs w:val="18"/>
              </w:rPr>
            </w:pPr>
            <w:r w:rsidRPr="00A3470D">
              <w:rPr>
                <w:rFonts w:ascii="Arial" w:hAnsi="Arial" w:cs="Arial"/>
                <w:sz w:val="18"/>
                <w:szCs w:val="18"/>
              </w:rPr>
              <w:t>Poor understanding of risks related to smoking in pregnancy</w:t>
            </w:r>
            <w:r w:rsidR="00E72F91" w:rsidRPr="00A3470D">
              <w:rPr>
                <w:rFonts w:ascii="Arial" w:hAnsi="Arial" w:cs="Arial"/>
                <w:sz w:val="18"/>
                <w:szCs w:val="18"/>
              </w:rPr>
              <w:t xml:space="preserve"> (B)</w:t>
            </w:r>
          </w:p>
        </w:tc>
        <w:tc>
          <w:tcPr>
            <w:tcW w:w="3231" w:type="dxa"/>
            <w:tcBorders>
              <w:top w:val="nil"/>
              <w:left w:val="nil"/>
              <w:bottom w:val="nil"/>
              <w:right w:val="nil"/>
            </w:tcBorders>
          </w:tcPr>
          <w:p w14:paraId="28C1C495"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1.9%</w:t>
            </w:r>
          </w:p>
        </w:tc>
        <w:tc>
          <w:tcPr>
            <w:tcW w:w="2485" w:type="dxa"/>
            <w:tcBorders>
              <w:top w:val="nil"/>
              <w:left w:val="nil"/>
              <w:bottom w:val="nil"/>
              <w:right w:val="nil"/>
            </w:tcBorders>
          </w:tcPr>
          <w:p w14:paraId="2C9F5874" w14:textId="77777777" w:rsidR="00EE183C" w:rsidRPr="00A3470D" w:rsidRDefault="00EE183C" w:rsidP="00C459AC">
            <w:pPr>
              <w:rPr>
                <w:rFonts w:ascii="Arial" w:hAnsi="Arial" w:cs="Arial"/>
                <w:sz w:val="18"/>
                <w:szCs w:val="18"/>
              </w:rPr>
            </w:pPr>
            <w:r w:rsidRPr="00A3470D">
              <w:rPr>
                <w:rFonts w:ascii="Arial" w:hAnsi="Arial" w:cs="Arial"/>
                <w:sz w:val="18"/>
                <w:szCs w:val="18"/>
              </w:rPr>
              <w:t>232 (4.13)</w:t>
            </w:r>
          </w:p>
        </w:tc>
        <w:tc>
          <w:tcPr>
            <w:tcW w:w="3327" w:type="dxa"/>
            <w:tcBorders>
              <w:top w:val="nil"/>
              <w:left w:val="nil"/>
              <w:bottom w:val="nil"/>
              <w:right w:val="nil"/>
            </w:tcBorders>
          </w:tcPr>
          <w:p w14:paraId="78112930" w14:textId="77777777" w:rsidR="00EE183C" w:rsidRPr="00A3470D" w:rsidRDefault="00EE183C" w:rsidP="00C459AC">
            <w:pPr>
              <w:rPr>
                <w:rFonts w:ascii="Arial" w:hAnsi="Arial" w:cs="Arial"/>
                <w:sz w:val="18"/>
                <w:szCs w:val="18"/>
              </w:rPr>
            </w:pPr>
            <w:r w:rsidRPr="00A3470D">
              <w:rPr>
                <w:rFonts w:ascii="Arial" w:hAnsi="Arial" w:cs="Arial"/>
                <w:sz w:val="18"/>
                <w:szCs w:val="18"/>
              </w:rPr>
              <w:t>Understanding of risks, addiction &amp; withdrawal symptoms</w:t>
            </w:r>
          </w:p>
          <w:p w14:paraId="4566087A" w14:textId="77777777" w:rsidR="00EE183C" w:rsidRPr="00A3470D" w:rsidRDefault="00EE183C" w:rsidP="00C459AC">
            <w:pPr>
              <w:rPr>
                <w:rFonts w:ascii="Arial" w:hAnsi="Arial" w:cs="Arial"/>
                <w:sz w:val="18"/>
                <w:szCs w:val="18"/>
              </w:rPr>
            </w:pPr>
          </w:p>
        </w:tc>
      </w:tr>
      <w:tr w:rsidR="00A3470D" w:rsidRPr="00A3470D" w14:paraId="1BB39970" w14:textId="77777777" w:rsidTr="00C459AC">
        <w:tc>
          <w:tcPr>
            <w:tcW w:w="5558" w:type="dxa"/>
            <w:tcBorders>
              <w:top w:val="nil"/>
              <w:left w:val="nil"/>
              <w:bottom w:val="nil"/>
              <w:right w:val="nil"/>
            </w:tcBorders>
          </w:tcPr>
          <w:p w14:paraId="6018FA0B" w14:textId="334ED79A" w:rsidR="00EE183C" w:rsidRPr="00A3470D" w:rsidRDefault="00EE183C" w:rsidP="00C459AC">
            <w:pPr>
              <w:rPr>
                <w:rFonts w:ascii="Arial" w:hAnsi="Arial" w:cs="Arial"/>
                <w:sz w:val="18"/>
                <w:szCs w:val="18"/>
              </w:rPr>
            </w:pPr>
            <w:r w:rsidRPr="00A3470D">
              <w:rPr>
                <w:rFonts w:ascii="Arial" w:hAnsi="Arial" w:cs="Arial"/>
                <w:sz w:val="18"/>
                <w:szCs w:val="18"/>
              </w:rPr>
              <w:t>Women want to protect their unborn baby from the harm of smoking</w:t>
            </w:r>
            <w:r w:rsidR="00E72F91" w:rsidRPr="00A3470D">
              <w:rPr>
                <w:rFonts w:ascii="Arial" w:hAnsi="Arial" w:cs="Arial"/>
                <w:sz w:val="18"/>
                <w:szCs w:val="18"/>
              </w:rPr>
              <w:t xml:space="preserve"> (F)</w:t>
            </w:r>
          </w:p>
        </w:tc>
        <w:tc>
          <w:tcPr>
            <w:tcW w:w="3231" w:type="dxa"/>
            <w:tcBorders>
              <w:top w:val="nil"/>
              <w:left w:val="nil"/>
              <w:bottom w:val="nil"/>
              <w:right w:val="nil"/>
            </w:tcBorders>
          </w:tcPr>
          <w:p w14:paraId="393D6A6A"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0%</w:t>
            </w:r>
          </w:p>
        </w:tc>
        <w:tc>
          <w:tcPr>
            <w:tcW w:w="2485" w:type="dxa"/>
            <w:tcBorders>
              <w:top w:val="nil"/>
              <w:left w:val="nil"/>
              <w:bottom w:val="nil"/>
              <w:right w:val="nil"/>
            </w:tcBorders>
          </w:tcPr>
          <w:p w14:paraId="04282600" w14:textId="77777777" w:rsidR="00EE183C" w:rsidRPr="00A3470D" w:rsidRDefault="00EE183C" w:rsidP="00C459AC">
            <w:pPr>
              <w:rPr>
                <w:rFonts w:ascii="Arial" w:hAnsi="Arial" w:cs="Arial"/>
                <w:sz w:val="18"/>
                <w:szCs w:val="18"/>
              </w:rPr>
            </w:pPr>
            <w:r w:rsidRPr="00A3470D">
              <w:rPr>
                <w:rFonts w:ascii="Arial" w:hAnsi="Arial" w:cs="Arial"/>
                <w:sz w:val="18"/>
                <w:szCs w:val="18"/>
              </w:rPr>
              <w:t>230 (4.18)</w:t>
            </w:r>
          </w:p>
        </w:tc>
        <w:tc>
          <w:tcPr>
            <w:tcW w:w="3327" w:type="dxa"/>
            <w:tcBorders>
              <w:top w:val="nil"/>
              <w:left w:val="nil"/>
              <w:bottom w:val="nil"/>
              <w:right w:val="nil"/>
            </w:tcBorders>
          </w:tcPr>
          <w:p w14:paraId="1346780A" w14:textId="77777777" w:rsidR="00EE183C" w:rsidRPr="00A3470D" w:rsidRDefault="00EE183C" w:rsidP="00C459AC">
            <w:pPr>
              <w:rPr>
                <w:rFonts w:ascii="Arial" w:hAnsi="Arial" w:cs="Arial"/>
                <w:sz w:val="18"/>
                <w:szCs w:val="18"/>
              </w:rPr>
            </w:pPr>
            <w:r w:rsidRPr="00A3470D">
              <w:rPr>
                <w:rFonts w:ascii="Arial" w:hAnsi="Arial" w:cs="Arial"/>
                <w:sz w:val="18"/>
                <w:szCs w:val="18"/>
              </w:rPr>
              <w:t>Motivation &amp; self-efficacy</w:t>
            </w:r>
          </w:p>
          <w:p w14:paraId="1177C74A" w14:textId="77777777" w:rsidR="00EE183C" w:rsidRPr="00A3470D" w:rsidRDefault="00EE183C" w:rsidP="00C459AC">
            <w:pPr>
              <w:rPr>
                <w:rFonts w:ascii="Arial" w:hAnsi="Arial" w:cs="Arial"/>
                <w:sz w:val="18"/>
                <w:szCs w:val="18"/>
              </w:rPr>
            </w:pPr>
          </w:p>
          <w:p w14:paraId="3B252971" w14:textId="77777777" w:rsidR="00EE183C" w:rsidRPr="00A3470D" w:rsidRDefault="00EE183C" w:rsidP="00C459AC">
            <w:pPr>
              <w:rPr>
                <w:rFonts w:ascii="Arial" w:hAnsi="Arial" w:cs="Arial"/>
                <w:sz w:val="18"/>
                <w:szCs w:val="18"/>
              </w:rPr>
            </w:pPr>
          </w:p>
        </w:tc>
      </w:tr>
      <w:tr w:rsidR="00A3470D" w:rsidRPr="00A3470D" w14:paraId="23FB5959" w14:textId="77777777" w:rsidTr="00C459AC">
        <w:tc>
          <w:tcPr>
            <w:tcW w:w="5558" w:type="dxa"/>
            <w:tcBorders>
              <w:top w:val="nil"/>
              <w:left w:val="nil"/>
              <w:bottom w:val="nil"/>
              <w:right w:val="nil"/>
            </w:tcBorders>
          </w:tcPr>
          <w:p w14:paraId="2A316728" w14:textId="77777777" w:rsidR="00E72F91" w:rsidRPr="00A3470D" w:rsidRDefault="00EE183C" w:rsidP="00C459AC">
            <w:pPr>
              <w:rPr>
                <w:rFonts w:ascii="Arial" w:hAnsi="Arial" w:cs="Arial"/>
                <w:sz w:val="18"/>
                <w:szCs w:val="18"/>
              </w:rPr>
            </w:pPr>
            <w:r w:rsidRPr="00A3470D">
              <w:rPr>
                <w:rFonts w:ascii="Arial" w:hAnsi="Arial" w:cs="Arial"/>
                <w:sz w:val="18"/>
                <w:szCs w:val="18"/>
              </w:rPr>
              <w:t>Previous experience of quitting can affect current motivation to quit</w:t>
            </w:r>
            <w:r w:rsidR="00E72F91" w:rsidRPr="00A3470D">
              <w:rPr>
                <w:rFonts w:ascii="Arial" w:hAnsi="Arial" w:cs="Arial"/>
                <w:sz w:val="18"/>
                <w:szCs w:val="18"/>
              </w:rPr>
              <w:t xml:space="preserve"> (B)</w:t>
            </w:r>
          </w:p>
          <w:p w14:paraId="541218CE" w14:textId="5FE9DF89" w:rsidR="00EE183C" w:rsidRPr="00A3470D" w:rsidRDefault="00EE183C" w:rsidP="00C459AC">
            <w:pPr>
              <w:rPr>
                <w:rFonts w:ascii="Arial" w:hAnsi="Arial" w:cs="Arial"/>
                <w:sz w:val="18"/>
                <w:szCs w:val="18"/>
              </w:rPr>
            </w:pPr>
          </w:p>
        </w:tc>
        <w:tc>
          <w:tcPr>
            <w:tcW w:w="3231" w:type="dxa"/>
            <w:tcBorders>
              <w:top w:val="nil"/>
              <w:left w:val="nil"/>
              <w:bottom w:val="nil"/>
              <w:right w:val="nil"/>
            </w:tcBorders>
          </w:tcPr>
          <w:p w14:paraId="554E7CBD"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0%</w:t>
            </w:r>
          </w:p>
        </w:tc>
        <w:tc>
          <w:tcPr>
            <w:tcW w:w="2485" w:type="dxa"/>
            <w:tcBorders>
              <w:top w:val="nil"/>
              <w:left w:val="nil"/>
              <w:bottom w:val="nil"/>
              <w:right w:val="nil"/>
            </w:tcBorders>
          </w:tcPr>
          <w:p w14:paraId="3F1439B3" w14:textId="77777777" w:rsidR="00EE183C" w:rsidRPr="00A3470D" w:rsidRDefault="00EE183C" w:rsidP="00C459AC">
            <w:pPr>
              <w:rPr>
                <w:rFonts w:ascii="Arial" w:hAnsi="Arial" w:cs="Arial"/>
                <w:sz w:val="18"/>
                <w:szCs w:val="18"/>
              </w:rPr>
            </w:pPr>
            <w:r w:rsidRPr="00A3470D">
              <w:rPr>
                <w:rFonts w:ascii="Arial" w:hAnsi="Arial" w:cs="Arial"/>
                <w:sz w:val="18"/>
                <w:szCs w:val="18"/>
              </w:rPr>
              <w:t>222 (4.04)</w:t>
            </w:r>
          </w:p>
        </w:tc>
        <w:tc>
          <w:tcPr>
            <w:tcW w:w="3327" w:type="dxa"/>
            <w:tcBorders>
              <w:top w:val="nil"/>
              <w:left w:val="nil"/>
              <w:bottom w:val="nil"/>
              <w:right w:val="nil"/>
            </w:tcBorders>
          </w:tcPr>
          <w:p w14:paraId="05F6561B" w14:textId="77777777" w:rsidR="00EE183C" w:rsidRPr="00A3470D" w:rsidRDefault="00EE183C" w:rsidP="00C459AC">
            <w:pPr>
              <w:rPr>
                <w:rFonts w:ascii="Arial" w:hAnsi="Arial" w:cs="Arial"/>
                <w:sz w:val="18"/>
                <w:szCs w:val="18"/>
              </w:rPr>
            </w:pPr>
            <w:r w:rsidRPr="00A3470D">
              <w:rPr>
                <w:rFonts w:ascii="Arial" w:hAnsi="Arial" w:cs="Arial"/>
                <w:sz w:val="18"/>
                <w:szCs w:val="18"/>
              </w:rPr>
              <w:t>Motivation &amp; self-efficacy</w:t>
            </w:r>
          </w:p>
          <w:p w14:paraId="565207A0" w14:textId="77777777" w:rsidR="00EE183C" w:rsidRPr="00A3470D" w:rsidRDefault="00EE183C" w:rsidP="00C459AC">
            <w:pPr>
              <w:rPr>
                <w:rFonts w:ascii="Arial" w:hAnsi="Arial" w:cs="Arial"/>
                <w:sz w:val="18"/>
                <w:szCs w:val="18"/>
              </w:rPr>
            </w:pPr>
          </w:p>
        </w:tc>
      </w:tr>
      <w:tr w:rsidR="00A3470D" w:rsidRPr="00A3470D" w14:paraId="7A07362B" w14:textId="77777777" w:rsidTr="00C459AC">
        <w:tc>
          <w:tcPr>
            <w:tcW w:w="5558" w:type="dxa"/>
            <w:tcBorders>
              <w:top w:val="nil"/>
              <w:left w:val="nil"/>
              <w:bottom w:val="nil"/>
              <w:right w:val="nil"/>
            </w:tcBorders>
          </w:tcPr>
          <w:p w14:paraId="7C9F6519" w14:textId="322E8D93" w:rsidR="00EE183C" w:rsidRPr="00A3470D" w:rsidRDefault="00EE183C" w:rsidP="00C459AC">
            <w:pPr>
              <w:rPr>
                <w:rFonts w:ascii="Arial" w:hAnsi="Arial" w:cs="Arial"/>
                <w:sz w:val="18"/>
                <w:szCs w:val="18"/>
              </w:rPr>
            </w:pPr>
            <w:r w:rsidRPr="00A3470D">
              <w:rPr>
                <w:rFonts w:ascii="Arial" w:hAnsi="Arial" w:cs="Arial"/>
                <w:sz w:val="18"/>
                <w:szCs w:val="18"/>
              </w:rPr>
              <w:t>Women don’t necessarily see quitting smoking as a priority in their complex lives</w:t>
            </w:r>
            <w:r w:rsidR="00E72F91" w:rsidRPr="00A3470D">
              <w:rPr>
                <w:rFonts w:ascii="Arial" w:hAnsi="Arial" w:cs="Arial"/>
                <w:sz w:val="18"/>
                <w:szCs w:val="18"/>
              </w:rPr>
              <w:t xml:space="preserve"> (B)</w:t>
            </w:r>
          </w:p>
        </w:tc>
        <w:tc>
          <w:tcPr>
            <w:tcW w:w="3231" w:type="dxa"/>
            <w:tcBorders>
              <w:top w:val="nil"/>
              <w:left w:val="nil"/>
              <w:bottom w:val="nil"/>
              <w:right w:val="nil"/>
            </w:tcBorders>
          </w:tcPr>
          <w:p w14:paraId="09F67203"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6.4%</w:t>
            </w:r>
          </w:p>
        </w:tc>
        <w:tc>
          <w:tcPr>
            <w:tcW w:w="2485" w:type="dxa"/>
            <w:tcBorders>
              <w:top w:val="nil"/>
              <w:left w:val="nil"/>
              <w:bottom w:val="nil"/>
              <w:right w:val="nil"/>
            </w:tcBorders>
          </w:tcPr>
          <w:p w14:paraId="4E808F5E" w14:textId="77777777" w:rsidR="00EE183C" w:rsidRPr="00A3470D" w:rsidRDefault="00EE183C" w:rsidP="00C459AC">
            <w:pPr>
              <w:rPr>
                <w:rFonts w:ascii="Arial" w:hAnsi="Arial" w:cs="Arial"/>
                <w:sz w:val="18"/>
                <w:szCs w:val="18"/>
              </w:rPr>
            </w:pPr>
            <w:r w:rsidRPr="00A3470D">
              <w:rPr>
                <w:rFonts w:ascii="Arial" w:hAnsi="Arial" w:cs="Arial"/>
                <w:sz w:val="18"/>
                <w:szCs w:val="18"/>
              </w:rPr>
              <w:t>230 (4.18)</w:t>
            </w:r>
          </w:p>
        </w:tc>
        <w:tc>
          <w:tcPr>
            <w:tcW w:w="3327" w:type="dxa"/>
            <w:tcBorders>
              <w:top w:val="nil"/>
              <w:left w:val="nil"/>
              <w:bottom w:val="nil"/>
              <w:right w:val="nil"/>
            </w:tcBorders>
          </w:tcPr>
          <w:p w14:paraId="3508DE6B" w14:textId="77777777" w:rsidR="00EE183C" w:rsidRPr="00A3470D" w:rsidRDefault="00EE183C" w:rsidP="00C459AC">
            <w:pPr>
              <w:rPr>
                <w:rFonts w:ascii="Arial" w:hAnsi="Arial" w:cs="Arial"/>
                <w:sz w:val="18"/>
                <w:szCs w:val="18"/>
              </w:rPr>
            </w:pPr>
            <w:r w:rsidRPr="00A3470D">
              <w:rPr>
                <w:rFonts w:ascii="Arial" w:hAnsi="Arial" w:cs="Arial"/>
                <w:sz w:val="18"/>
                <w:szCs w:val="18"/>
              </w:rPr>
              <w:t>Motivation &amp; self-efficacy</w:t>
            </w:r>
          </w:p>
          <w:p w14:paraId="30497D79" w14:textId="77777777" w:rsidR="00EE183C" w:rsidRPr="00A3470D" w:rsidRDefault="00EE183C" w:rsidP="00C459AC">
            <w:pPr>
              <w:rPr>
                <w:rFonts w:ascii="Arial" w:hAnsi="Arial" w:cs="Arial"/>
                <w:sz w:val="18"/>
                <w:szCs w:val="18"/>
              </w:rPr>
            </w:pPr>
          </w:p>
          <w:p w14:paraId="0E5F5331" w14:textId="77777777" w:rsidR="00EE183C" w:rsidRPr="00A3470D" w:rsidRDefault="00EE183C" w:rsidP="00C459AC">
            <w:pPr>
              <w:rPr>
                <w:rFonts w:ascii="Arial" w:hAnsi="Arial" w:cs="Arial"/>
                <w:sz w:val="18"/>
                <w:szCs w:val="18"/>
              </w:rPr>
            </w:pPr>
          </w:p>
        </w:tc>
      </w:tr>
      <w:tr w:rsidR="00A3470D" w:rsidRPr="00A3470D" w14:paraId="11045493" w14:textId="77777777" w:rsidTr="00E72F91">
        <w:tc>
          <w:tcPr>
            <w:tcW w:w="5558" w:type="dxa"/>
            <w:tcBorders>
              <w:top w:val="nil"/>
              <w:left w:val="nil"/>
              <w:bottom w:val="single" w:sz="4" w:space="0" w:color="auto"/>
              <w:right w:val="nil"/>
            </w:tcBorders>
          </w:tcPr>
          <w:p w14:paraId="1C3D8150" w14:textId="77777777" w:rsidR="00E72F91" w:rsidRPr="00A3470D" w:rsidRDefault="00EE183C" w:rsidP="00C459AC">
            <w:pPr>
              <w:rPr>
                <w:rFonts w:ascii="Arial" w:hAnsi="Arial" w:cs="Arial"/>
                <w:sz w:val="18"/>
                <w:szCs w:val="18"/>
              </w:rPr>
            </w:pPr>
            <w:r w:rsidRPr="00A3470D">
              <w:rPr>
                <w:rFonts w:ascii="Arial" w:hAnsi="Arial" w:cs="Arial"/>
                <w:sz w:val="18"/>
                <w:szCs w:val="18"/>
              </w:rPr>
              <w:t>Women lack self-belief in their ability to stop smoking and stay stopped</w:t>
            </w:r>
            <w:r w:rsidR="00E72F91" w:rsidRPr="00A3470D">
              <w:rPr>
                <w:rFonts w:ascii="Arial" w:hAnsi="Arial" w:cs="Arial"/>
                <w:sz w:val="18"/>
                <w:szCs w:val="18"/>
              </w:rPr>
              <w:t xml:space="preserve"> (B)</w:t>
            </w:r>
          </w:p>
          <w:p w14:paraId="01B618BE" w14:textId="3828D1FE" w:rsidR="00EE183C" w:rsidRPr="00A3470D" w:rsidRDefault="00EE183C" w:rsidP="00C459AC">
            <w:pPr>
              <w:rPr>
                <w:rFonts w:ascii="Arial" w:hAnsi="Arial" w:cs="Arial"/>
                <w:sz w:val="18"/>
                <w:szCs w:val="18"/>
              </w:rPr>
            </w:pPr>
          </w:p>
        </w:tc>
        <w:tc>
          <w:tcPr>
            <w:tcW w:w="3231" w:type="dxa"/>
            <w:tcBorders>
              <w:top w:val="nil"/>
              <w:left w:val="nil"/>
              <w:bottom w:val="single" w:sz="4" w:space="0" w:color="auto"/>
              <w:right w:val="nil"/>
            </w:tcBorders>
          </w:tcPr>
          <w:p w14:paraId="41DFF416"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4.5%</w:t>
            </w:r>
          </w:p>
        </w:tc>
        <w:tc>
          <w:tcPr>
            <w:tcW w:w="2485" w:type="dxa"/>
            <w:tcBorders>
              <w:top w:val="nil"/>
              <w:left w:val="nil"/>
              <w:bottom w:val="single" w:sz="4" w:space="0" w:color="auto"/>
              <w:right w:val="nil"/>
            </w:tcBorders>
          </w:tcPr>
          <w:p w14:paraId="47A3B946" w14:textId="77777777" w:rsidR="00EE183C" w:rsidRPr="00A3470D" w:rsidRDefault="00EE183C" w:rsidP="00C459AC">
            <w:pPr>
              <w:rPr>
                <w:rFonts w:ascii="Arial" w:hAnsi="Arial" w:cs="Arial"/>
                <w:sz w:val="18"/>
                <w:szCs w:val="18"/>
              </w:rPr>
            </w:pPr>
            <w:r w:rsidRPr="00A3470D">
              <w:rPr>
                <w:rFonts w:ascii="Arial" w:hAnsi="Arial" w:cs="Arial"/>
                <w:sz w:val="18"/>
                <w:szCs w:val="18"/>
              </w:rPr>
              <w:t>218 (3.96)</w:t>
            </w:r>
          </w:p>
        </w:tc>
        <w:tc>
          <w:tcPr>
            <w:tcW w:w="3327" w:type="dxa"/>
            <w:tcBorders>
              <w:top w:val="nil"/>
              <w:left w:val="nil"/>
              <w:bottom w:val="single" w:sz="4" w:space="0" w:color="auto"/>
              <w:right w:val="nil"/>
            </w:tcBorders>
          </w:tcPr>
          <w:p w14:paraId="6F0795A2" w14:textId="77777777" w:rsidR="00EE183C" w:rsidRPr="00A3470D" w:rsidRDefault="00EE183C" w:rsidP="00C459AC">
            <w:pPr>
              <w:rPr>
                <w:rFonts w:ascii="Arial" w:hAnsi="Arial" w:cs="Arial"/>
                <w:sz w:val="18"/>
                <w:szCs w:val="18"/>
              </w:rPr>
            </w:pPr>
            <w:r w:rsidRPr="00A3470D">
              <w:rPr>
                <w:rFonts w:ascii="Arial" w:hAnsi="Arial" w:cs="Arial"/>
                <w:sz w:val="18"/>
                <w:szCs w:val="18"/>
              </w:rPr>
              <w:t>Motivation &amp; self-efficacy</w:t>
            </w:r>
          </w:p>
        </w:tc>
      </w:tr>
      <w:tr w:rsidR="00A3470D" w:rsidRPr="00A3470D" w14:paraId="7DB04970" w14:textId="77777777" w:rsidTr="00E72F91">
        <w:tc>
          <w:tcPr>
            <w:tcW w:w="5558" w:type="dxa"/>
            <w:tcBorders>
              <w:top w:val="single" w:sz="4" w:space="0" w:color="auto"/>
              <w:left w:val="nil"/>
              <w:bottom w:val="single" w:sz="4" w:space="0" w:color="auto"/>
              <w:right w:val="nil"/>
            </w:tcBorders>
          </w:tcPr>
          <w:p w14:paraId="6E2D5474" w14:textId="77777777" w:rsidR="00EE183C" w:rsidRPr="00A3470D" w:rsidRDefault="00EE183C" w:rsidP="00C459AC">
            <w:pPr>
              <w:rPr>
                <w:rFonts w:ascii="Arial" w:hAnsi="Arial" w:cs="Arial"/>
                <w:b/>
                <w:sz w:val="18"/>
                <w:szCs w:val="18"/>
              </w:rPr>
            </w:pPr>
            <w:r w:rsidRPr="00A3470D">
              <w:rPr>
                <w:rFonts w:ascii="Arial" w:hAnsi="Arial" w:cs="Arial"/>
                <w:b/>
                <w:sz w:val="18"/>
                <w:szCs w:val="18"/>
              </w:rPr>
              <w:t>Round two</w:t>
            </w:r>
          </w:p>
        </w:tc>
        <w:tc>
          <w:tcPr>
            <w:tcW w:w="3231" w:type="dxa"/>
            <w:tcBorders>
              <w:top w:val="single" w:sz="4" w:space="0" w:color="auto"/>
              <w:left w:val="nil"/>
              <w:bottom w:val="single" w:sz="4" w:space="0" w:color="auto"/>
              <w:right w:val="nil"/>
            </w:tcBorders>
          </w:tcPr>
          <w:p w14:paraId="5C0DEA2A" w14:textId="77777777" w:rsidR="00EE183C" w:rsidRPr="00A3470D" w:rsidRDefault="00EE183C" w:rsidP="00C459AC">
            <w:pPr>
              <w:jc w:val="center"/>
              <w:rPr>
                <w:rFonts w:ascii="Arial" w:hAnsi="Arial" w:cs="Arial"/>
                <w:sz w:val="18"/>
                <w:szCs w:val="18"/>
              </w:rPr>
            </w:pPr>
          </w:p>
        </w:tc>
        <w:tc>
          <w:tcPr>
            <w:tcW w:w="2485" w:type="dxa"/>
            <w:tcBorders>
              <w:top w:val="single" w:sz="4" w:space="0" w:color="auto"/>
              <w:left w:val="nil"/>
              <w:bottom w:val="single" w:sz="4" w:space="0" w:color="auto"/>
              <w:right w:val="nil"/>
            </w:tcBorders>
          </w:tcPr>
          <w:p w14:paraId="1CDD2933" w14:textId="77777777" w:rsidR="00EE183C" w:rsidRPr="00A3470D" w:rsidRDefault="00EE183C" w:rsidP="00C459AC">
            <w:pPr>
              <w:rPr>
                <w:rFonts w:ascii="Arial" w:hAnsi="Arial" w:cs="Arial"/>
                <w:sz w:val="18"/>
                <w:szCs w:val="18"/>
              </w:rPr>
            </w:pPr>
          </w:p>
        </w:tc>
        <w:tc>
          <w:tcPr>
            <w:tcW w:w="3327" w:type="dxa"/>
            <w:tcBorders>
              <w:top w:val="single" w:sz="4" w:space="0" w:color="auto"/>
              <w:left w:val="nil"/>
              <w:bottom w:val="single" w:sz="4" w:space="0" w:color="auto"/>
              <w:right w:val="nil"/>
            </w:tcBorders>
          </w:tcPr>
          <w:p w14:paraId="6B823821" w14:textId="77777777" w:rsidR="00EE183C" w:rsidRPr="00A3470D" w:rsidRDefault="00EE183C" w:rsidP="00C459AC">
            <w:pPr>
              <w:rPr>
                <w:rFonts w:ascii="Arial" w:hAnsi="Arial" w:cs="Arial"/>
                <w:sz w:val="18"/>
                <w:szCs w:val="18"/>
              </w:rPr>
            </w:pPr>
          </w:p>
        </w:tc>
      </w:tr>
      <w:tr w:rsidR="00A3470D" w:rsidRPr="00A3470D" w14:paraId="328F94C4" w14:textId="77777777" w:rsidTr="00C459AC">
        <w:tc>
          <w:tcPr>
            <w:tcW w:w="5558" w:type="dxa"/>
            <w:tcBorders>
              <w:left w:val="nil"/>
              <w:bottom w:val="single" w:sz="4" w:space="0" w:color="auto"/>
              <w:right w:val="nil"/>
            </w:tcBorders>
          </w:tcPr>
          <w:p w14:paraId="6EFE4CD7" w14:textId="0A679BB8" w:rsidR="00EE183C" w:rsidRPr="00A3470D" w:rsidRDefault="00B91018" w:rsidP="00C459AC">
            <w:pPr>
              <w:rPr>
                <w:rFonts w:ascii="Arial" w:hAnsi="Arial" w:cs="Arial"/>
                <w:sz w:val="18"/>
                <w:szCs w:val="18"/>
              </w:rPr>
            </w:pPr>
            <w:r w:rsidRPr="00A3470D">
              <w:rPr>
                <w:rFonts w:ascii="Arial" w:hAnsi="Arial" w:cs="Arial"/>
                <w:sz w:val="18"/>
                <w:szCs w:val="18"/>
              </w:rPr>
              <w:t>Barrier or facilitator</w:t>
            </w:r>
          </w:p>
        </w:tc>
        <w:tc>
          <w:tcPr>
            <w:tcW w:w="3231" w:type="dxa"/>
            <w:tcBorders>
              <w:left w:val="nil"/>
              <w:bottom w:val="single" w:sz="4" w:space="0" w:color="auto"/>
              <w:right w:val="nil"/>
            </w:tcBorders>
          </w:tcPr>
          <w:p w14:paraId="2CD6B763"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Extremely/very important</w:t>
            </w:r>
          </w:p>
        </w:tc>
        <w:tc>
          <w:tcPr>
            <w:tcW w:w="2485" w:type="dxa"/>
            <w:tcBorders>
              <w:left w:val="nil"/>
              <w:bottom w:val="single" w:sz="4" w:space="0" w:color="auto"/>
              <w:right w:val="nil"/>
            </w:tcBorders>
          </w:tcPr>
          <w:p w14:paraId="44461E5E" w14:textId="77777777" w:rsidR="00EE183C" w:rsidRPr="00A3470D" w:rsidRDefault="00EE183C" w:rsidP="00C459AC">
            <w:pPr>
              <w:rPr>
                <w:rFonts w:ascii="Arial" w:hAnsi="Arial" w:cs="Arial"/>
                <w:sz w:val="18"/>
                <w:szCs w:val="18"/>
              </w:rPr>
            </w:pPr>
            <w:r w:rsidRPr="00A3470D">
              <w:rPr>
                <w:rFonts w:ascii="Arial" w:hAnsi="Arial" w:cs="Arial"/>
                <w:sz w:val="18"/>
                <w:szCs w:val="18"/>
              </w:rPr>
              <w:t>Total sum of ratings (mean)</w:t>
            </w:r>
          </w:p>
        </w:tc>
        <w:tc>
          <w:tcPr>
            <w:tcW w:w="3327" w:type="dxa"/>
            <w:tcBorders>
              <w:left w:val="nil"/>
              <w:bottom w:val="single" w:sz="4" w:space="0" w:color="auto"/>
              <w:right w:val="nil"/>
            </w:tcBorders>
          </w:tcPr>
          <w:p w14:paraId="5107C7FA" w14:textId="7A49B51C" w:rsidR="00EE183C" w:rsidRPr="00A3470D" w:rsidRDefault="00B91018" w:rsidP="00C459AC">
            <w:pPr>
              <w:rPr>
                <w:rFonts w:ascii="Arial" w:hAnsi="Arial" w:cs="Arial"/>
                <w:sz w:val="18"/>
                <w:szCs w:val="18"/>
              </w:rPr>
            </w:pPr>
            <w:r w:rsidRPr="00A3470D">
              <w:rPr>
                <w:rFonts w:ascii="Arial" w:hAnsi="Arial" w:cs="Arial"/>
                <w:sz w:val="18"/>
                <w:szCs w:val="18"/>
              </w:rPr>
              <w:t>Barriers and facilitators category</w:t>
            </w:r>
          </w:p>
        </w:tc>
      </w:tr>
      <w:tr w:rsidR="00A3470D" w:rsidRPr="00A3470D" w14:paraId="19AA7DB1" w14:textId="77777777" w:rsidTr="00C459AC">
        <w:tc>
          <w:tcPr>
            <w:tcW w:w="5558" w:type="dxa"/>
            <w:tcBorders>
              <w:top w:val="nil"/>
              <w:left w:val="nil"/>
              <w:bottom w:val="nil"/>
              <w:right w:val="nil"/>
            </w:tcBorders>
          </w:tcPr>
          <w:p w14:paraId="494AFFF7" w14:textId="3F7FDF11" w:rsidR="00EE183C" w:rsidRPr="00A3470D" w:rsidRDefault="00EE183C" w:rsidP="00C459AC">
            <w:pPr>
              <w:rPr>
                <w:rFonts w:ascii="Arial" w:hAnsi="Arial" w:cs="Arial"/>
                <w:sz w:val="18"/>
                <w:szCs w:val="18"/>
              </w:rPr>
            </w:pPr>
            <w:r w:rsidRPr="00A3470D">
              <w:rPr>
                <w:rFonts w:ascii="Arial" w:hAnsi="Arial" w:cs="Arial"/>
                <w:sz w:val="18"/>
                <w:szCs w:val="18"/>
              </w:rPr>
              <w:lastRenderedPageBreak/>
              <w:t>Women underestimate their level of addiction</w:t>
            </w:r>
            <w:r w:rsidR="00E72F91" w:rsidRPr="00A3470D">
              <w:rPr>
                <w:rFonts w:ascii="Arial" w:hAnsi="Arial" w:cs="Arial"/>
                <w:sz w:val="18"/>
                <w:szCs w:val="18"/>
              </w:rPr>
              <w:t xml:space="preserve"> (B)</w:t>
            </w:r>
          </w:p>
        </w:tc>
        <w:tc>
          <w:tcPr>
            <w:tcW w:w="3231" w:type="dxa"/>
            <w:tcBorders>
              <w:top w:val="nil"/>
              <w:left w:val="nil"/>
              <w:bottom w:val="nil"/>
              <w:right w:val="nil"/>
            </w:tcBorders>
          </w:tcPr>
          <w:p w14:paraId="5D4A7B9F"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3.7%</w:t>
            </w:r>
          </w:p>
        </w:tc>
        <w:tc>
          <w:tcPr>
            <w:tcW w:w="2485" w:type="dxa"/>
            <w:tcBorders>
              <w:top w:val="nil"/>
              <w:left w:val="nil"/>
              <w:bottom w:val="nil"/>
              <w:right w:val="nil"/>
            </w:tcBorders>
          </w:tcPr>
          <w:p w14:paraId="0D757B40" w14:textId="77777777" w:rsidR="00EE183C" w:rsidRPr="00A3470D" w:rsidRDefault="00EE183C" w:rsidP="00C459AC">
            <w:pPr>
              <w:rPr>
                <w:rFonts w:ascii="Arial" w:hAnsi="Arial" w:cs="Arial"/>
                <w:sz w:val="18"/>
                <w:szCs w:val="18"/>
              </w:rPr>
            </w:pPr>
            <w:r w:rsidRPr="00A3470D">
              <w:rPr>
                <w:rFonts w:ascii="Arial" w:hAnsi="Arial" w:cs="Arial"/>
                <w:sz w:val="18"/>
                <w:szCs w:val="18"/>
              </w:rPr>
              <w:t>215 (4.39)</w:t>
            </w:r>
          </w:p>
        </w:tc>
        <w:tc>
          <w:tcPr>
            <w:tcW w:w="3327" w:type="dxa"/>
            <w:tcBorders>
              <w:top w:val="nil"/>
              <w:left w:val="nil"/>
              <w:bottom w:val="nil"/>
              <w:right w:val="nil"/>
            </w:tcBorders>
          </w:tcPr>
          <w:p w14:paraId="6F05FCB8" w14:textId="77777777" w:rsidR="00EE183C" w:rsidRPr="00A3470D" w:rsidRDefault="00EE183C" w:rsidP="00C459AC">
            <w:pPr>
              <w:rPr>
                <w:rFonts w:ascii="Arial" w:hAnsi="Arial" w:cs="Arial"/>
                <w:sz w:val="18"/>
                <w:szCs w:val="18"/>
              </w:rPr>
            </w:pPr>
            <w:r w:rsidRPr="00A3470D">
              <w:rPr>
                <w:rFonts w:ascii="Arial" w:hAnsi="Arial" w:cs="Arial"/>
                <w:sz w:val="18"/>
                <w:szCs w:val="18"/>
              </w:rPr>
              <w:t>Understanding of risks, addiction &amp; withdrawal symptoms</w:t>
            </w:r>
          </w:p>
          <w:p w14:paraId="53BD2111" w14:textId="77777777" w:rsidR="00EE183C" w:rsidRPr="00A3470D" w:rsidRDefault="00EE183C" w:rsidP="00C459AC">
            <w:pPr>
              <w:rPr>
                <w:rFonts w:ascii="Arial" w:hAnsi="Arial" w:cs="Arial"/>
                <w:sz w:val="18"/>
                <w:szCs w:val="18"/>
              </w:rPr>
            </w:pPr>
          </w:p>
        </w:tc>
      </w:tr>
      <w:tr w:rsidR="00A3470D" w:rsidRPr="00A3470D" w14:paraId="1145015D" w14:textId="77777777" w:rsidTr="00C459AC">
        <w:tc>
          <w:tcPr>
            <w:tcW w:w="5558" w:type="dxa"/>
            <w:tcBorders>
              <w:top w:val="nil"/>
              <w:left w:val="nil"/>
              <w:bottom w:val="nil"/>
              <w:right w:val="nil"/>
            </w:tcBorders>
          </w:tcPr>
          <w:p w14:paraId="3CA4B416" w14:textId="2AF52233" w:rsidR="00EE183C" w:rsidRPr="00A3470D" w:rsidRDefault="00EE183C" w:rsidP="00C459AC">
            <w:pPr>
              <w:rPr>
                <w:rFonts w:ascii="Arial" w:hAnsi="Arial" w:cs="Arial"/>
                <w:sz w:val="18"/>
                <w:szCs w:val="18"/>
              </w:rPr>
            </w:pPr>
            <w:r w:rsidRPr="00A3470D">
              <w:rPr>
                <w:rFonts w:ascii="Arial" w:hAnsi="Arial" w:cs="Arial"/>
                <w:sz w:val="18"/>
                <w:szCs w:val="18"/>
              </w:rPr>
              <w:t>Accurate assessment of the level of tobacco dependence is needed for more appropriate provision of NRT and/or e-cigs</w:t>
            </w:r>
            <w:r w:rsidR="00E72F91" w:rsidRPr="00A3470D">
              <w:rPr>
                <w:rFonts w:ascii="Arial" w:hAnsi="Arial" w:cs="Arial"/>
                <w:sz w:val="18"/>
                <w:szCs w:val="18"/>
              </w:rPr>
              <w:t xml:space="preserve"> (B)</w:t>
            </w:r>
          </w:p>
        </w:tc>
        <w:tc>
          <w:tcPr>
            <w:tcW w:w="3231" w:type="dxa"/>
            <w:tcBorders>
              <w:top w:val="nil"/>
              <w:left w:val="nil"/>
              <w:bottom w:val="nil"/>
              <w:right w:val="nil"/>
            </w:tcBorders>
          </w:tcPr>
          <w:p w14:paraId="159D8018"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3.7%</w:t>
            </w:r>
          </w:p>
        </w:tc>
        <w:tc>
          <w:tcPr>
            <w:tcW w:w="2485" w:type="dxa"/>
            <w:tcBorders>
              <w:top w:val="nil"/>
              <w:left w:val="nil"/>
              <w:bottom w:val="nil"/>
              <w:right w:val="nil"/>
            </w:tcBorders>
          </w:tcPr>
          <w:p w14:paraId="5647D2DD" w14:textId="77777777" w:rsidR="00EE183C" w:rsidRPr="00A3470D" w:rsidRDefault="00EE183C" w:rsidP="00C459AC">
            <w:pPr>
              <w:rPr>
                <w:rFonts w:ascii="Arial" w:hAnsi="Arial" w:cs="Arial"/>
                <w:sz w:val="18"/>
                <w:szCs w:val="18"/>
              </w:rPr>
            </w:pPr>
            <w:r w:rsidRPr="00A3470D">
              <w:rPr>
                <w:rFonts w:ascii="Arial" w:hAnsi="Arial" w:cs="Arial"/>
                <w:sz w:val="18"/>
                <w:szCs w:val="18"/>
              </w:rPr>
              <w:t>212 (4.33)</w:t>
            </w:r>
          </w:p>
        </w:tc>
        <w:tc>
          <w:tcPr>
            <w:tcW w:w="3327" w:type="dxa"/>
            <w:tcBorders>
              <w:top w:val="nil"/>
              <w:left w:val="nil"/>
              <w:bottom w:val="nil"/>
              <w:right w:val="nil"/>
            </w:tcBorders>
          </w:tcPr>
          <w:p w14:paraId="1C714054" w14:textId="77777777" w:rsidR="00EE183C" w:rsidRPr="00A3470D" w:rsidRDefault="00EE183C" w:rsidP="00C459AC">
            <w:pPr>
              <w:rPr>
                <w:rFonts w:ascii="Arial" w:hAnsi="Arial" w:cs="Arial"/>
                <w:sz w:val="18"/>
                <w:szCs w:val="18"/>
              </w:rPr>
            </w:pPr>
            <w:r w:rsidRPr="00A3470D">
              <w:rPr>
                <w:rFonts w:ascii="Arial" w:hAnsi="Arial" w:cs="Arial"/>
                <w:sz w:val="18"/>
                <w:szCs w:val="18"/>
              </w:rPr>
              <w:t>Aspects of cessation support</w:t>
            </w:r>
          </w:p>
          <w:p w14:paraId="3FBD9A67" w14:textId="77777777" w:rsidR="00EE183C" w:rsidRPr="00A3470D" w:rsidRDefault="00EE183C" w:rsidP="00C459AC">
            <w:pPr>
              <w:rPr>
                <w:rFonts w:ascii="Arial" w:hAnsi="Arial" w:cs="Arial"/>
                <w:sz w:val="18"/>
                <w:szCs w:val="18"/>
              </w:rPr>
            </w:pPr>
          </w:p>
          <w:p w14:paraId="67D92A9F" w14:textId="77777777" w:rsidR="00EE183C" w:rsidRPr="00A3470D" w:rsidRDefault="00EE183C" w:rsidP="00C459AC">
            <w:pPr>
              <w:rPr>
                <w:rFonts w:ascii="Arial" w:hAnsi="Arial" w:cs="Arial"/>
                <w:sz w:val="18"/>
                <w:szCs w:val="18"/>
              </w:rPr>
            </w:pPr>
          </w:p>
        </w:tc>
      </w:tr>
      <w:tr w:rsidR="00A3470D" w:rsidRPr="00A3470D" w14:paraId="7F0B71F6" w14:textId="77777777" w:rsidTr="00C459AC">
        <w:tc>
          <w:tcPr>
            <w:tcW w:w="5558" w:type="dxa"/>
            <w:tcBorders>
              <w:top w:val="nil"/>
              <w:left w:val="nil"/>
              <w:bottom w:val="nil"/>
              <w:right w:val="nil"/>
            </w:tcBorders>
          </w:tcPr>
          <w:p w14:paraId="1F51F9F8" w14:textId="4FD68979" w:rsidR="00EE183C" w:rsidRPr="00A3470D" w:rsidRDefault="00EE183C" w:rsidP="00C459AC">
            <w:pPr>
              <w:rPr>
                <w:rFonts w:ascii="Arial" w:hAnsi="Arial" w:cs="Arial"/>
                <w:sz w:val="18"/>
                <w:szCs w:val="18"/>
              </w:rPr>
            </w:pPr>
            <w:r w:rsidRPr="00A3470D">
              <w:rPr>
                <w:rFonts w:ascii="Arial" w:hAnsi="Arial" w:cs="Arial"/>
                <w:sz w:val="18"/>
                <w:szCs w:val="18"/>
              </w:rPr>
              <w:t>Smoking gives women pleasure or brief time out</w:t>
            </w:r>
            <w:r w:rsidR="00E72F91" w:rsidRPr="00A3470D">
              <w:rPr>
                <w:rFonts w:ascii="Arial" w:hAnsi="Arial" w:cs="Arial"/>
                <w:sz w:val="18"/>
                <w:szCs w:val="18"/>
              </w:rPr>
              <w:t xml:space="preserve"> (B)</w:t>
            </w:r>
          </w:p>
        </w:tc>
        <w:tc>
          <w:tcPr>
            <w:tcW w:w="3231" w:type="dxa"/>
            <w:tcBorders>
              <w:top w:val="nil"/>
              <w:left w:val="nil"/>
              <w:bottom w:val="nil"/>
              <w:right w:val="nil"/>
            </w:tcBorders>
          </w:tcPr>
          <w:p w14:paraId="26EF66E0"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1.6%</w:t>
            </w:r>
          </w:p>
        </w:tc>
        <w:tc>
          <w:tcPr>
            <w:tcW w:w="2485" w:type="dxa"/>
            <w:tcBorders>
              <w:top w:val="nil"/>
              <w:left w:val="nil"/>
              <w:bottom w:val="nil"/>
              <w:right w:val="nil"/>
            </w:tcBorders>
          </w:tcPr>
          <w:p w14:paraId="494A79AA" w14:textId="77777777" w:rsidR="00EE183C" w:rsidRPr="00A3470D" w:rsidRDefault="00EE183C" w:rsidP="00C459AC">
            <w:pPr>
              <w:rPr>
                <w:rFonts w:ascii="Arial" w:hAnsi="Arial" w:cs="Arial"/>
                <w:sz w:val="18"/>
                <w:szCs w:val="18"/>
              </w:rPr>
            </w:pPr>
            <w:r w:rsidRPr="00A3470D">
              <w:rPr>
                <w:rFonts w:ascii="Arial" w:hAnsi="Arial" w:cs="Arial"/>
                <w:sz w:val="18"/>
                <w:szCs w:val="18"/>
              </w:rPr>
              <w:t>194 (3.96)</w:t>
            </w:r>
          </w:p>
        </w:tc>
        <w:tc>
          <w:tcPr>
            <w:tcW w:w="3327" w:type="dxa"/>
            <w:tcBorders>
              <w:top w:val="nil"/>
              <w:left w:val="nil"/>
              <w:bottom w:val="nil"/>
              <w:right w:val="nil"/>
            </w:tcBorders>
          </w:tcPr>
          <w:p w14:paraId="492A43E0" w14:textId="77777777" w:rsidR="00EE183C" w:rsidRPr="00A3470D" w:rsidRDefault="00EE183C" w:rsidP="00C459AC">
            <w:pPr>
              <w:rPr>
                <w:rFonts w:ascii="Arial" w:hAnsi="Arial" w:cs="Arial"/>
                <w:sz w:val="18"/>
                <w:szCs w:val="18"/>
              </w:rPr>
            </w:pPr>
            <w:r w:rsidRPr="00A3470D">
              <w:rPr>
                <w:rFonts w:ascii="Arial" w:hAnsi="Arial" w:cs="Arial"/>
                <w:sz w:val="18"/>
                <w:szCs w:val="18"/>
              </w:rPr>
              <w:t>Stress &amp; general mental well-being</w:t>
            </w:r>
          </w:p>
          <w:p w14:paraId="757ACF66" w14:textId="77777777" w:rsidR="00EE183C" w:rsidRPr="00A3470D" w:rsidRDefault="00EE183C" w:rsidP="00C459AC">
            <w:pPr>
              <w:rPr>
                <w:rFonts w:ascii="Arial" w:hAnsi="Arial" w:cs="Arial"/>
                <w:sz w:val="18"/>
                <w:szCs w:val="18"/>
              </w:rPr>
            </w:pPr>
          </w:p>
          <w:p w14:paraId="037372E5" w14:textId="77777777" w:rsidR="00EE183C" w:rsidRPr="00A3470D" w:rsidRDefault="00EE183C" w:rsidP="00C459AC">
            <w:pPr>
              <w:rPr>
                <w:rFonts w:ascii="Arial" w:hAnsi="Arial" w:cs="Arial"/>
                <w:sz w:val="18"/>
                <w:szCs w:val="18"/>
              </w:rPr>
            </w:pPr>
          </w:p>
        </w:tc>
      </w:tr>
      <w:tr w:rsidR="00A3470D" w:rsidRPr="00A3470D" w14:paraId="58D1CCAE" w14:textId="77777777" w:rsidTr="00C459AC">
        <w:tc>
          <w:tcPr>
            <w:tcW w:w="5558" w:type="dxa"/>
            <w:tcBorders>
              <w:top w:val="nil"/>
              <w:left w:val="nil"/>
              <w:bottom w:val="nil"/>
              <w:right w:val="nil"/>
            </w:tcBorders>
          </w:tcPr>
          <w:p w14:paraId="751FE21A" w14:textId="0ABD8734" w:rsidR="00EE183C" w:rsidRPr="00A3470D" w:rsidRDefault="00EE183C" w:rsidP="00C459AC">
            <w:pPr>
              <w:rPr>
                <w:rFonts w:ascii="Arial" w:hAnsi="Arial" w:cs="Arial"/>
                <w:sz w:val="18"/>
                <w:szCs w:val="18"/>
              </w:rPr>
            </w:pPr>
            <w:r w:rsidRPr="00A3470D">
              <w:rPr>
                <w:rFonts w:ascii="Arial" w:hAnsi="Arial" w:cs="Arial"/>
                <w:sz w:val="18"/>
                <w:szCs w:val="18"/>
              </w:rPr>
              <w:t>Women's lack of understanding of how to correctly use NRT</w:t>
            </w:r>
            <w:r w:rsidR="00E72F91" w:rsidRPr="00A3470D">
              <w:rPr>
                <w:rFonts w:ascii="Arial" w:hAnsi="Arial" w:cs="Arial"/>
                <w:sz w:val="18"/>
                <w:szCs w:val="18"/>
              </w:rPr>
              <w:t xml:space="preserve"> (B)</w:t>
            </w:r>
          </w:p>
        </w:tc>
        <w:tc>
          <w:tcPr>
            <w:tcW w:w="3231" w:type="dxa"/>
            <w:tcBorders>
              <w:top w:val="nil"/>
              <w:left w:val="nil"/>
              <w:bottom w:val="nil"/>
              <w:right w:val="nil"/>
            </w:tcBorders>
          </w:tcPr>
          <w:p w14:paraId="6331E379"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9.2%</w:t>
            </w:r>
          </w:p>
        </w:tc>
        <w:tc>
          <w:tcPr>
            <w:tcW w:w="2485" w:type="dxa"/>
            <w:tcBorders>
              <w:top w:val="nil"/>
              <w:left w:val="nil"/>
              <w:bottom w:val="nil"/>
              <w:right w:val="nil"/>
            </w:tcBorders>
          </w:tcPr>
          <w:p w14:paraId="0BF085AE" w14:textId="77777777" w:rsidR="00EE183C" w:rsidRPr="00A3470D" w:rsidRDefault="00EE183C" w:rsidP="00C459AC">
            <w:pPr>
              <w:rPr>
                <w:rFonts w:ascii="Arial" w:hAnsi="Arial" w:cs="Arial"/>
                <w:sz w:val="18"/>
                <w:szCs w:val="18"/>
              </w:rPr>
            </w:pPr>
            <w:r w:rsidRPr="00A3470D">
              <w:rPr>
                <w:rFonts w:ascii="Arial" w:hAnsi="Arial" w:cs="Arial"/>
                <w:sz w:val="18"/>
                <w:szCs w:val="18"/>
              </w:rPr>
              <w:t>197 (4.10)</w:t>
            </w:r>
          </w:p>
        </w:tc>
        <w:tc>
          <w:tcPr>
            <w:tcW w:w="3327" w:type="dxa"/>
            <w:tcBorders>
              <w:top w:val="nil"/>
              <w:left w:val="nil"/>
              <w:bottom w:val="nil"/>
              <w:right w:val="nil"/>
            </w:tcBorders>
          </w:tcPr>
          <w:p w14:paraId="25452D31" w14:textId="77777777" w:rsidR="00EE183C" w:rsidRPr="00A3470D" w:rsidRDefault="00EE183C" w:rsidP="00C459AC">
            <w:pPr>
              <w:rPr>
                <w:rFonts w:ascii="Arial" w:hAnsi="Arial" w:cs="Arial"/>
                <w:sz w:val="18"/>
                <w:szCs w:val="18"/>
              </w:rPr>
            </w:pPr>
            <w:r w:rsidRPr="00A3470D">
              <w:rPr>
                <w:rFonts w:ascii="Arial" w:hAnsi="Arial" w:cs="Arial"/>
                <w:sz w:val="18"/>
                <w:szCs w:val="18"/>
              </w:rPr>
              <w:t>Aspects of cessation support</w:t>
            </w:r>
          </w:p>
          <w:p w14:paraId="69E3877E" w14:textId="77777777" w:rsidR="00EE183C" w:rsidRPr="00A3470D" w:rsidRDefault="00EE183C" w:rsidP="00C459AC">
            <w:pPr>
              <w:rPr>
                <w:rFonts w:ascii="Arial" w:hAnsi="Arial" w:cs="Arial"/>
                <w:sz w:val="18"/>
                <w:szCs w:val="18"/>
              </w:rPr>
            </w:pPr>
          </w:p>
        </w:tc>
      </w:tr>
      <w:tr w:rsidR="00A3470D" w:rsidRPr="00A3470D" w14:paraId="12E881EE" w14:textId="77777777" w:rsidTr="00C459AC">
        <w:tc>
          <w:tcPr>
            <w:tcW w:w="5558" w:type="dxa"/>
            <w:tcBorders>
              <w:top w:val="nil"/>
              <w:left w:val="nil"/>
              <w:bottom w:val="nil"/>
              <w:right w:val="nil"/>
            </w:tcBorders>
          </w:tcPr>
          <w:p w14:paraId="03A61C3C" w14:textId="34D3AE91" w:rsidR="00EE183C" w:rsidRPr="00A3470D" w:rsidRDefault="00EE183C" w:rsidP="00C459AC">
            <w:pPr>
              <w:rPr>
                <w:rFonts w:ascii="Arial" w:hAnsi="Arial" w:cs="Arial"/>
                <w:sz w:val="18"/>
                <w:szCs w:val="18"/>
              </w:rPr>
            </w:pPr>
            <w:r w:rsidRPr="00A3470D">
              <w:rPr>
                <w:rFonts w:ascii="Arial" w:hAnsi="Arial" w:cs="Arial"/>
                <w:sz w:val="18"/>
                <w:szCs w:val="18"/>
              </w:rPr>
              <w:t>Women want to bring up children in smoke-free environment</w:t>
            </w:r>
            <w:r w:rsidR="00E72F91" w:rsidRPr="00A3470D">
              <w:rPr>
                <w:rFonts w:ascii="Arial" w:hAnsi="Arial" w:cs="Arial"/>
                <w:sz w:val="18"/>
                <w:szCs w:val="18"/>
              </w:rPr>
              <w:t xml:space="preserve"> (F)</w:t>
            </w:r>
          </w:p>
        </w:tc>
        <w:tc>
          <w:tcPr>
            <w:tcW w:w="3231" w:type="dxa"/>
            <w:tcBorders>
              <w:top w:val="nil"/>
              <w:left w:val="nil"/>
              <w:bottom w:val="nil"/>
              <w:right w:val="nil"/>
            </w:tcBorders>
          </w:tcPr>
          <w:p w14:paraId="1695E84A"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9.2%</w:t>
            </w:r>
          </w:p>
        </w:tc>
        <w:tc>
          <w:tcPr>
            <w:tcW w:w="2485" w:type="dxa"/>
            <w:tcBorders>
              <w:top w:val="nil"/>
              <w:left w:val="nil"/>
              <w:bottom w:val="nil"/>
              <w:right w:val="nil"/>
            </w:tcBorders>
          </w:tcPr>
          <w:p w14:paraId="0FFD2518" w14:textId="77777777" w:rsidR="00EE183C" w:rsidRPr="00A3470D" w:rsidRDefault="00EE183C" w:rsidP="00C459AC">
            <w:pPr>
              <w:rPr>
                <w:rFonts w:ascii="Arial" w:hAnsi="Arial" w:cs="Arial"/>
                <w:sz w:val="18"/>
                <w:szCs w:val="18"/>
              </w:rPr>
            </w:pPr>
            <w:r w:rsidRPr="00A3470D">
              <w:rPr>
                <w:rFonts w:ascii="Arial" w:hAnsi="Arial" w:cs="Arial"/>
                <w:sz w:val="18"/>
                <w:szCs w:val="18"/>
              </w:rPr>
              <w:t>196 (4.08)</w:t>
            </w:r>
          </w:p>
        </w:tc>
        <w:tc>
          <w:tcPr>
            <w:tcW w:w="3327" w:type="dxa"/>
            <w:tcBorders>
              <w:top w:val="nil"/>
              <w:left w:val="nil"/>
              <w:bottom w:val="nil"/>
              <w:right w:val="nil"/>
            </w:tcBorders>
          </w:tcPr>
          <w:p w14:paraId="7D84C4C2" w14:textId="77777777" w:rsidR="00EE183C" w:rsidRPr="00A3470D" w:rsidRDefault="00EE183C" w:rsidP="00C459AC">
            <w:pPr>
              <w:rPr>
                <w:rFonts w:ascii="Arial" w:hAnsi="Arial" w:cs="Arial"/>
                <w:sz w:val="18"/>
                <w:szCs w:val="18"/>
              </w:rPr>
            </w:pPr>
            <w:r w:rsidRPr="00A3470D">
              <w:rPr>
                <w:rFonts w:ascii="Arial" w:hAnsi="Arial" w:cs="Arial"/>
                <w:sz w:val="18"/>
                <w:szCs w:val="18"/>
              </w:rPr>
              <w:t>Motivation &amp; self-efficacy</w:t>
            </w:r>
          </w:p>
          <w:p w14:paraId="697D4BC6" w14:textId="77777777" w:rsidR="00EE183C" w:rsidRPr="00A3470D" w:rsidRDefault="00EE183C" w:rsidP="00C459AC">
            <w:pPr>
              <w:rPr>
                <w:rFonts w:ascii="Arial" w:hAnsi="Arial" w:cs="Arial"/>
                <w:sz w:val="18"/>
                <w:szCs w:val="18"/>
              </w:rPr>
            </w:pPr>
          </w:p>
          <w:p w14:paraId="06D0CA2B" w14:textId="77777777" w:rsidR="00EE183C" w:rsidRPr="00A3470D" w:rsidRDefault="00EE183C" w:rsidP="00C459AC">
            <w:pPr>
              <w:rPr>
                <w:rFonts w:ascii="Arial" w:hAnsi="Arial" w:cs="Arial"/>
                <w:sz w:val="18"/>
                <w:szCs w:val="18"/>
              </w:rPr>
            </w:pPr>
          </w:p>
        </w:tc>
      </w:tr>
      <w:tr w:rsidR="00A3470D" w:rsidRPr="00A3470D" w14:paraId="7D2244EE" w14:textId="77777777" w:rsidTr="00C459AC">
        <w:tc>
          <w:tcPr>
            <w:tcW w:w="5558" w:type="dxa"/>
            <w:tcBorders>
              <w:top w:val="nil"/>
              <w:left w:val="nil"/>
              <w:bottom w:val="nil"/>
              <w:right w:val="nil"/>
            </w:tcBorders>
          </w:tcPr>
          <w:p w14:paraId="7CCD44AD" w14:textId="5D0D6575" w:rsidR="00EE183C" w:rsidRPr="00A3470D" w:rsidRDefault="00EE183C" w:rsidP="00C459AC">
            <w:pPr>
              <w:rPr>
                <w:rFonts w:ascii="Arial" w:hAnsi="Arial" w:cs="Arial"/>
                <w:sz w:val="18"/>
                <w:szCs w:val="18"/>
              </w:rPr>
            </w:pPr>
            <w:r w:rsidRPr="00A3470D">
              <w:rPr>
                <w:rFonts w:ascii="Arial" w:hAnsi="Arial" w:cs="Arial"/>
                <w:sz w:val="18"/>
                <w:szCs w:val="18"/>
              </w:rPr>
              <w:t>Feeling that others disapprove of smoking in pregnancy can make women hide their smoking</w:t>
            </w:r>
            <w:r w:rsidR="00E72F91" w:rsidRPr="00A3470D">
              <w:rPr>
                <w:rFonts w:ascii="Arial" w:hAnsi="Arial" w:cs="Arial"/>
                <w:sz w:val="18"/>
                <w:szCs w:val="18"/>
              </w:rPr>
              <w:t xml:space="preserve"> (B)</w:t>
            </w:r>
          </w:p>
        </w:tc>
        <w:tc>
          <w:tcPr>
            <w:tcW w:w="3231" w:type="dxa"/>
            <w:tcBorders>
              <w:top w:val="nil"/>
              <w:left w:val="nil"/>
              <w:bottom w:val="nil"/>
              <w:right w:val="nil"/>
            </w:tcBorders>
          </w:tcPr>
          <w:p w14:paraId="69D08A0B"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5.5%</w:t>
            </w:r>
          </w:p>
        </w:tc>
        <w:tc>
          <w:tcPr>
            <w:tcW w:w="2485" w:type="dxa"/>
            <w:tcBorders>
              <w:top w:val="nil"/>
              <w:left w:val="nil"/>
              <w:bottom w:val="nil"/>
              <w:right w:val="nil"/>
            </w:tcBorders>
          </w:tcPr>
          <w:p w14:paraId="004CC91A" w14:textId="77777777" w:rsidR="00EE183C" w:rsidRPr="00A3470D" w:rsidRDefault="00EE183C" w:rsidP="00C459AC">
            <w:pPr>
              <w:rPr>
                <w:rFonts w:ascii="Arial" w:hAnsi="Arial" w:cs="Arial"/>
                <w:sz w:val="18"/>
                <w:szCs w:val="18"/>
              </w:rPr>
            </w:pPr>
            <w:r w:rsidRPr="00A3470D">
              <w:rPr>
                <w:rFonts w:ascii="Arial" w:hAnsi="Arial" w:cs="Arial"/>
                <w:sz w:val="18"/>
                <w:szCs w:val="18"/>
              </w:rPr>
              <w:t>158 (3.22)</w:t>
            </w:r>
          </w:p>
        </w:tc>
        <w:tc>
          <w:tcPr>
            <w:tcW w:w="3327" w:type="dxa"/>
            <w:tcBorders>
              <w:top w:val="nil"/>
              <w:left w:val="nil"/>
              <w:bottom w:val="nil"/>
              <w:right w:val="nil"/>
            </w:tcBorders>
          </w:tcPr>
          <w:p w14:paraId="1CCB9CA6" w14:textId="77777777" w:rsidR="00EE183C" w:rsidRPr="00A3470D" w:rsidRDefault="00EE183C" w:rsidP="00C459AC">
            <w:pPr>
              <w:rPr>
                <w:rFonts w:ascii="Arial" w:hAnsi="Arial" w:cs="Arial"/>
                <w:sz w:val="18"/>
                <w:szCs w:val="18"/>
              </w:rPr>
            </w:pPr>
            <w:r w:rsidRPr="00A3470D">
              <w:rPr>
                <w:rFonts w:ascii="Arial" w:hAnsi="Arial" w:cs="Arial"/>
                <w:sz w:val="18"/>
                <w:szCs w:val="18"/>
              </w:rPr>
              <w:t>Social norms</w:t>
            </w:r>
          </w:p>
          <w:p w14:paraId="4A455A9B" w14:textId="77777777" w:rsidR="00EE183C" w:rsidRPr="00A3470D" w:rsidRDefault="00EE183C" w:rsidP="00C459AC">
            <w:pPr>
              <w:rPr>
                <w:rFonts w:ascii="Arial" w:hAnsi="Arial" w:cs="Arial"/>
                <w:sz w:val="18"/>
                <w:szCs w:val="18"/>
              </w:rPr>
            </w:pPr>
          </w:p>
          <w:p w14:paraId="61B1CD6A" w14:textId="77777777" w:rsidR="00EE183C" w:rsidRPr="00A3470D" w:rsidRDefault="00EE183C" w:rsidP="00C459AC">
            <w:pPr>
              <w:rPr>
                <w:rFonts w:ascii="Arial" w:hAnsi="Arial" w:cs="Arial"/>
                <w:sz w:val="18"/>
                <w:szCs w:val="18"/>
              </w:rPr>
            </w:pPr>
          </w:p>
        </w:tc>
      </w:tr>
      <w:tr w:rsidR="00A3470D" w:rsidRPr="00A3470D" w14:paraId="3D6A30BC" w14:textId="77777777" w:rsidTr="00C459AC">
        <w:tc>
          <w:tcPr>
            <w:tcW w:w="5558" w:type="dxa"/>
            <w:tcBorders>
              <w:top w:val="nil"/>
              <w:left w:val="nil"/>
              <w:bottom w:val="nil"/>
              <w:right w:val="nil"/>
            </w:tcBorders>
          </w:tcPr>
          <w:p w14:paraId="26BB4E1B" w14:textId="445B98AB" w:rsidR="00EE183C" w:rsidRPr="00A3470D" w:rsidRDefault="00EE183C" w:rsidP="00C459AC">
            <w:pPr>
              <w:rPr>
                <w:rFonts w:ascii="Arial" w:hAnsi="Arial" w:cs="Arial"/>
                <w:sz w:val="18"/>
                <w:szCs w:val="18"/>
              </w:rPr>
            </w:pPr>
            <w:r w:rsidRPr="00A3470D">
              <w:rPr>
                <w:rFonts w:ascii="Arial" w:hAnsi="Arial" w:cs="Arial"/>
                <w:sz w:val="18"/>
                <w:szCs w:val="18"/>
              </w:rPr>
              <w:t>Smoking is integral to women's lives and culture</w:t>
            </w:r>
            <w:r w:rsidR="00E72F91" w:rsidRPr="00A3470D">
              <w:rPr>
                <w:rFonts w:ascii="Arial" w:hAnsi="Arial" w:cs="Arial"/>
                <w:sz w:val="18"/>
                <w:szCs w:val="18"/>
              </w:rPr>
              <w:t xml:space="preserve"> (B)</w:t>
            </w:r>
          </w:p>
        </w:tc>
        <w:tc>
          <w:tcPr>
            <w:tcW w:w="3231" w:type="dxa"/>
            <w:tcBorders>
              <w:top w:val="nil"/>
              <w:left w:val="nil"/>
              <w:bottom w:val="nil"/>
              <w:right w:val="nil"/>
            </w:tcBorders>
          </w:tcPr>
          <w:p w14:paraId="7AB02E28"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2.9%</w:t>
            </w:r>
          </w:p>
        </w:tc>
        <w:tc>
          <w:tcPr>
            <w:tcW w:w="2485" w:type="dxa"/>
            <w:tcBorders>
              <w:top w:val="nil"/>
              <w:left w:val="nil"/>
              <w:bottom w:val="nil"/>
              <w:right w:val="nil"/>
            </w:tcBorders>
          </w:tcPr>
          <w:p w14:paraId="53E7B841" w14:textId="77777777" w:rsidR="00EE183C" w:rsidRPr="00A3470D" w:rsidRDefault="00EE183C" w:rsidP="00C459AC">
            <w:pPr>
              <w:rPr>
                <w:rFonts w:ascii="Arial" w:hAnsi="Arial" w:cs="Arial"/>
                <w:sz w:val="18"/>
                <w:szCs w:val="18"/>
              </w:rPr>
            </w:pPr>
            <w:r w:rsidRPr="00A3470D">
              <w:rPr>
                <w:rFonts w:ascii="Arial" w:hAnsi="Arial" w:cs="Arial"/>
                <w:sz w:val="18"/>
                <w:szCs w:val="18"/>
              </w:rPr>
              <w:t>188 (3.91)</w:t>
            </w:r>
          </w:p>
        </w:tc>
        <w:tc>
          <w:tcPr>
            <w:tcW w:w="3327" w:type="dxa"/>
            <w:tcBorders>
              <w:top w:val="nil"/>
              <w:left w:val="nil"/>
              <w:bottom w:val="nil"/>
              <w:right w:val="nil"/>
            </w:tcBorders>
          </w:tcPr>
          <w:p w14:paraId="7B947C09" w14:textId="77777777" w:rsidR="00EE183C" w:rsidRPr="00A3470D" w:rsidRDefault="00EE183C" w:rsidP="00C459AC">
            <w:pPr>
              <w:rPr>
                <w:rFonts w:ascii="Arial" w:hAnsi="Arial" w:cs="Arial"/>
                <w:sz w:val="18"/>
                <w:szCs w:val="18"/>
              </w:rPr>
            </w:pPr>
            <w:r w:rsidRPr="00A3470D">
              <w:rPr>
                <w:rFonts w:ascii="Arial" w:hAnsi="Arial" w:cs="Arial"/>
                <w:sz w:val="18"/>
                <w:szCs w:val="18"/>
              </w:rPr>
              <w:t>Social norms</w:t>
            </w:r>
          </w:p>
          <w:p w14:paraId="0A677117" w14:textId="77777777" w:rsidR="00EE183C" w:rsidRPr="00A3470D" w:rsidRDefault="00EE183C" w:rsidP="00C459AC">
            <w:pPr>
              <w:rPr>
                <w:rFonts w:ascii="Arial" w:hAnsi="Arial" w:cs="Arial"/>
                <w:sz w:val="18"/>
                <w:szCs w:val="18"/>
              </w:rPr>
            </w:pPr>
          </w:p>
        </w:tc>
      </w:tr>
      <w:tr w:rsidR="00A3470D" w:rsidRPr="00A3470D" w14:paraId="6C981ED0" w14:textId="77777777" w:rsidTr="00C459AC">
        <w:tc>
          <w:tcPr>
            <w:tcW w:w="5558" w:type="dxa"/>
            <w:tcBorders>
              <w:top w:val="nil"/>
              <w:left w:val="nil"/>
              <w:bottom w:val="single" w:sz="4" w:space="0" w:color="auto"/>
              <w:right w:val="nil"/>
            </w:tcBorders>
          </w:tcPr>
          <w:p w14:paraId="053DFB39" w14:textId="24D3EAF1" w:rsidR="00EE183C" w:rsidRPr="00A3470D" w:rsidRDefault="00EE183C" w:rsidP="00C459AC">
            <w:pPr>
              <w:rPr>
                <w:rFonts w:ascii="Arial" w:hAnsi="Arial" w:cs="Arial"/>
                <w:sz w:val="18"/>
                <w:szCs w:val="18"/>
              </w:rPr>
            </w:pPr>
            <w:r w:rsidRPr="00A3470D">
              <w:rPr>
                <w:rFonts w:ascii="Arial" w:hAnsi="Arial" w:cs="Arial"/>
                <w:sz w:val="18"/>
                <w:szCs w:val="18"/>
              </w:rPr>
              <w:t>Quitting can make women feel left out if their partner/friends continue to smoke</w:t>
            </w:r>
            <w:r w:rsidR="00E72F91" w:rsidRPr="00A3470D">
              <w:rPr>
                <w:rFonts w:ascii="Arial" w:hAnsi="Arial" w:cs="Arial"/>
                <w:sz w:val="18"/>
                <w:szCs w:val="18"/>
              </w:rPr>
              <w:t xml:space="preserve"> (B)</w:t>
            </w:r>
          </w:p>
          <w:p w14:paraId="2DDC6AAC" w14:textId="68E07038" w:rsidR="00B91018" w:rsidRPr="00A3470D" w:rsidRDefault="00B91018" w:rsidP="00C459AC">
            <w:pPr>
              <w:rPr>
                <w:rFonts w:ascii="Arial" w:hAnsi="Arial" w:cs="Arial"/>
                <w:sz w:val="18"/>
                <w:szCs w:val="18"/>
              </w:rPr>
            </w:pPr>
          </w:p>
        </w:tc>
        <w:tc>
          <w:tcPr>
            <w:tcW w:w="3231" w:type="dxa"/>
            <w:tcBorders>
              <w:top w:val="nil"/>
              <w:left w:val="nil"/>
              <w:bottom w:val="single" w:sz="4" w:space="0" w:color="auto"/>
              <w:right w:val="nil"/>
            </w:tcBorders>
          </w:tcPr>
          <w:p w14:paraId="7BF5222C"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1.4%</w:t>
            </w:r>
          </w:p>
        </w:tc>
        <w:tc>
          <w:tcPr>
            <w:tcW w:w="2485" w:type="dxa"/>
            <w:tcBorders>
              <w:top w:val="nil"/>
              <w:left w:val="nil"/>
              <w:bottom w:val="single" w:sz="4" w:space="0" w:color="auto"/>
              <w:right w:val="nil"/>
            </w:tcBorders>
          </w:tcPr>
          <w:p w14:paraId="062CDC16" w14:textId="77777777" w:rsidR="00EE183C" w:rsidRPr="00A3470D" w:rsidRDefault="00EE183C" w:rsidP="00C459AC">
            <w:pPr>
              <w:rPr>
                <w:rFonts w:ascii="Arial" w:hAnsi="Arial" w:cs="Arial"/>
                <w:sz w:val="18"/>
                <w:szCs w:val="18"/>
              </w:rPr>
            </w:pPr>
            <w:r w:rsidRPr="00A3470D">
              <w:rPr>
                <w:rFonts w:ascii="Arial" w:hAnsi="Arial" w:cs="Arial"/>
                <w:sz w:val="18"/>
                <w:szCs w:val="18"/>
              </w:rPr>
              <w:t>180 (3.81)</w:t>
            </w:r>
          </w:p>
        </w:tc>
        <w:tc>
          <w:tcPr>
            <w:tcW w:w="3327" w:type="dxa"/>
            <w:tcBorders>
              <w:top w:val="nil"/>
              <w:left w:val="nil"/>
              <w:bottom w:val="single" w:sz="4" w:space="0" w:color="auto"/>
              <w:right w:val="nil"/>
            </w:tcBorders>
          </w:tcPr>
          <w:p w14:paraId="0203F344" w14:textId="77777777" w:rsidR="00EE183C" w:rsidRPr="00A3470D" w:rsidRDefault="00EE183C" w:rsidP="00C459AC">
            <w:pPr>
              <w:rPr>
                <w:rFonts w:ascii="Arial" w:hAnsi="Arial" w:cs="Arial"/>
                <w:sz w:val="18"/>
                <w:szCs w:val="18"/>
              </w:rPr>
            </w:pPr>
            <w:r w:rsidRPr="00A3470D">
              <w:rPr>
                <w:rFonts w:ascii="Arial" w:hAnsi="Arial" w:cs="Arial"/>
                <w:sz w:val="18"/>
                <w:szCs w:val="18"/>
              </w:rPr>
              <w:t>Influence of significant others</w:t>
            </w:r>
          </w:p>
        </w:tc>
      </w:tr>
      <w:tr w:rsidR="00A3470D" w:rsidRPr="00A3470D" w14:paraId="77D68517" w14:textId="77777777" w:rsidTr="00C459AC">
        <w:tc>
          <w:tcPr>
            <w:tcW w:w="5558" w:type="dxa"/>
            <w:tcBorders>
              <w:top w:val="single" w:sz="4" w:space="0" w:color="auto"/>
              <w:left w:val="nil"/>
              <w:bottom w:val="single" w:sz="4" w:space="0" w:color="auto"/>
              <w:right w:val="nil"/>
            </w:tcBorders>
          </w:tcPr>
          <w:p w14:paraId="22E30ABA" w14:textId="77777777" w:rsidR="00EE183C" w:rsidRPr="00A3470D" w:rsidRDefault="00EE183C" w:rsidP="00C459AC">
            <w:pPr>
              <w:rPr>
                <w:rFonts w:ascii="Arial" w:hAnsi="Arial" w:cs="Arial"/>
                <w:b/>
                <w:sz w:val="18"/>
                <w:szCs w:val="18"/>
              </w:rPr>
            </w:pPr>
            <w:r w:rsidRPr="00A3470D">
              <w:rPr>
                <w:rFonts w:ascii="Arial" w:hAnsi="Arial" w:cs="Arial"/>
                <w:b/>
                <w:sz w:val="18"/>
                <w:szCs w:val="18"/>
              </w:rPr>
              <w:t>Round three</w:t>
            </w:r>
          </w:p>
        </w:tc>
        <w:tc>
          <w:tcPr>
            <w:tcW w:w="3231" w:type="dxa"/>
            <w:tcBorders>
              <w:top w:val="single" w:sz="4" w:space="0" w:color="auto"/>
              <w:left w:val="nil"/>
              <w:bottom w:val="single" w:sz="4" w:space="0" w:color="auto"/>
              <w:right w:val="nil"/>
            </w:tcBorders>
          </w:tcPr>
          <w:p w14:paraId="7B1F4108" w14:textId="77777777" w:rsidR="00EE183C" w:rsidRPr="00A3470D" w:rsidRDefault="00EE183C" w:rsidP="00C459AC">
            <w:pPr>
              <w:jc w:val="center"/>
              <w:rPr>
                <w:rFonts w:ascii="Arial" w:hAnsi="Arial" w:cs="Arial"/>
                <w:sz w:val="18"/>
                <w:szCs w:val="18"/>
              </w:rPr>
            </w:pPr>
          </w:p>
        </w:tc>
        <w:tc>
          <w:tcPr>
            <w:tcW w:w="2485" w:type="dxa"/>
            <w:tcBorders>
              <w:top w:val="single" w:sz="4" w:space="0" w:color="auto"/>
              <w:left w:val="nil"/>
              <w:bottom w:val="single" w:sz="4" w:space="0" w:color="auto"/>
              <w:right w:val="nil"/>
            </w:tcBorders>
          </w:tcPr>
          <w:p w14:paraId="790ECA56" w14:textId="77777777" w:rsidR="00EE183C" w:rsidRPr="00A3470D" w:rsidRDefault="00EE183C" w:rsidP="00C459AC">
            <w:pPr>
              <w:rPr>
                <w:rFonts w:ascii="Arial" w:hAnsi="Arial" w:cs="Arial"/>
                <w:sz w:val="18"/>
                <w:szCs w:val="18"/>
              </w:rPr>
            </w:pPr>
          </w:p>
        </w:tc>
        <w:tc>
          <w:tcPr>
            <w:tcW w:w="3327" w:type="dxa"/>
            <w:tcBorders>
              <w:top w:val="single" w:sz="4" w:space="0" w:color="auto"/>
              <w:left w:val="nil"/>
              <w:bottom w:val="single" w:sz="4" w:space="0" w:color="auto"/>
              <w:right w:val="nil"/>
            </w:tcBorders>
          </w:tcPr>
          <w:p w14:paraId="47753DF4" w14:textId="77777777" w:rsidR="00EE183C" w:rsidRPr="00A3470D" w:rsidRDefault="00EE183C" w:rsidP="00C459AC">
            <w:pPr>
              <w:rPr>
                <w:rFonts w:ascii="Arial" w:hAnsi="Arial" w:cs="Arial"/>
                <w:sz w:val="18"/>
                <w:szCs w:val="18"/>
              </w:rPr>
            </w:pPr>
          </w:p>
        </w:tc>
      </w:tr>
      <w:tr w:rsidR="00A3470D" w:rsidRPr="00A3470D" w14:paraId="0417AE24" w14:textId="77777777" w:rsidTr="00C459AC">
        <w:tc>
          <w:tcPr>
            <w:tcW w:w="5558" w:type="dxa"/>
            <w:tcBorders>
              <w:left w:val="nil"/>
              <w:bottom w:val="single" w:sz="4" w:space="0" w:color="auto"/>
              <w:right w:val="nil"/>
            </w:tcBorders>
          </w:tcPr>
          <w:p w14:paraId="7BBCC02F" w14:textId="242BA901" w:rsidR="00EE183C" w:rsidRPr="00A3470D" w:rsidRDefault="00B91018" w:rsidP="00C459AC">
            <w:pPr>
              <w:rPr>
                <w:rFonts w:ascii="Arial" w:hAnsi="Arial" w:cs="Arial"/>
                <w:sz w:val="18"/>
                <w:szCs w:val="18"/>
              </w:rPr>
            </w:pPr>
            <w:r w:rsidRPr="00A3470D">
              <w:rPr>
                <w:rFonts w:ascii="Arial" w:hAnsi="Arial" w:cs="Arial"/>
                <w:sz w:val="18"/>
                <w:szCs w:val="18"/>
              </w:rPr>
              <w:t>Barrier or facilitator</w:t>
            </w:r>
          </w:p>
        </w:tc>
        <w:tc>
          <w:tcPr>
            <w:tcW w:w="3231" w:type="dxa"/>
            <w:tcBorders>
              <w:left w:val="nil"/>
              <w:bottom w:val="single" w:sz="4" w:space="0" w:color="auto"/>
              <w:right w:val="nil"/>
            </w:tcBorders>
          </w:tcPr>
          <w:p w14:paraId="1325BC98"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Extremely/very important</w:t>
            </w:r>
          </w:p>
        </w:tc>
        <w:tc>
          <w:tcPr>
            <w:tcW w:w="2485" w:type="dxa"/>
            <w:tcBorders>
              <w:left w:val="nil"/>
              <w:bottom w:val="single" w:sz="4" w:space="0" w:color="auto"/>
              <w:right w:val="nil"/>
            </w:tcBorders>
          </w:tcPr>
          <w:p w14:paraId="29C0CDE4" w14:textId="77777777" w:rsidR="00EE183C" w:rsidRPr="00A3470D" w:rsidRDefault="00EE183C" w:rsidP="00C459AC">
            <w:pPr>
              <w:rPr>
                <w:rFonts w:ascii="Arial" w:hAnsi="Arial" w:cs="Arial"/>
                <w:sz w:val="18"/>
                <w:szCs w:val="18"/>
              </w:rPr>
            </w:pPr>
            <w:r w:rsidRPr="00A3470D">
              <w:rPr>
                <w:rFonts w:ascii="Arial" w:hAnsi="Arial" w:cs="Arial"/>
                <w:sz w:val="18"/>
                <w:szCs w:val="18"/>
              </w:rPr>
              <w:t>Total sum of ratings (mean)</w:t>
            </w:r>
          </w:p>
        </w:tc>
        <w:tc>
          <w:tcPr>
            <w:tcW w:w="3327" w:type="dxa"/>
            <w:tcBorders>
              <w:left w:val="nil"/>
              <w:bottom w:val="single" w:sz="4" w:space="0" w:color="auto"/>
              <w:right w:val="nil"/>
            </w:tcBorders>
          </w:tcPr>
          <w:p w14:paraId="64A75FEB" w14:textId="293420FF" w:rsidR="00EE183C" w:rsidRPr="00A3470D" w:rsidRDefault="00B91018" w:rsidP="00C459AC">
            <w:pPr>
              <w:rPr>
                <w:rFonts w:ascii="Arial" w:hAnsi="Arial" w:cs="Arial"/>
                <w:sz w:val="18"/>
                <w:szCs w:val="18"/>
              </w:rPr>
            </w:pPr>
            <w:r w:rsidRPr="00A3470D">
              <w:rPr>
                <w:rFonts w:ascii="Arial" w:hAnsi="Arial" w:cs="Arial"/>
                <w:sz w:val="18"/>
                <w:szCs w:val="18"/>
              </w:rPr>
              <w:t>Barriers and facilitators category</w:t>
            </w:r>
          </w:p>
        </w:tc>
      </w:tr>
      <w:tr w:rsidR="00A3470D" w:rsidRPr="00A3470D" w14:paraId="1912211F" w14:textId="77777777" w:rsidTr="00C459AC">
        <w:tc>
          <w:tcPr>
            <w:tcW w:w="5558" w:type="dxa"/>
            <w:tcBorders>
              <w:top w:val="single" w:sz="4" w:space="0" w:color="auto"/>
              <w:left w:val="nil"/>
              <w:bottom w:val="nil"/>
              <w:right w:val="nil"/>
            </w:tcBorders>
          </w:tcPr>
          <w:p w14:paraId="1B80408B" w14:textId="6355BD6A" w:rsidR="00EE183C" w:rsidRPr="00A3470D" w:rsidRDefault="00EE183C" w:rsidP="00C459AC">
            <w:pPr>
              <w:rPr>
                <w:rFonts w:ascii="Arial" w:hAnsi="Arial" w:cs="Arial"/>
                <w:sz w:val="18"/>
                <w:szCs w:val="18"/>
              </w:rPr>
            </w:pPr>
            <w:r w:rsidRPr="00A3470D">
              <w:rPr>
                <w:rFonts w:ascii="Arial" w:hAnsi="Arial" w:cs="Arial"/>
                <w:sz w:val="18"/>
                <w:szCs w:val="18"/>
              </w:rPr>
              <w:t xml:space="preserve">Smoking is a social norm, an acceptable </w:t>
            </w:r>
            <w:r w:rsidR="00FB4C06" w:rsidRPr="00A3470D">
              <w:rPr>
                <w:rFonts w:ascii="Arial" w:hAnsi="Arial" w:cs="Arial"/>
                <w:sz w:val="18"/>
                <w:szCs w:val="18"/>
              </w:rPr>
              <w:t>behaviour</w:t>
            </w:r>
            <w:r w:rsidRPr="00A3470D">
              <w:rPr>
                <w:rFonts w:ascii="Arial" w:hAnsi="Arial" w:cs="Arial"/>
                <w:sz w:val="18"/>
                <w:szCs w:val="18"/>
              </w:rPr>
              <w:t xml:space="preserve"> in the women's close social network</w:t>
            </w:r>
            <w:r w:rsidR="00E72F91" w:rsidRPr="00A3470D">
              <w:rPr>
                <w:rFonts w:ascii="Arial" w:hAnsi="Arial" w:cs="Arial"/>
                <w:sz w:val="18"/>
                <w:szCs w:val="18"/>
              </w:rPr>
              <w:t xml:space="preserve"> </w:t>
            </w:r>
            <w:r w:rsidR="00171769" w:rsidRPr="00A3470D">
              <w:rPr>
                <w:rFonts w:ascii="Arial" w:hAnsi="Arial" w:cs="Arial"/>
                <w:sz w:val="18"/>
                <w:szCs w:val="18"/>
              </w:rPr>
              <w:t>(B)</w:t>
            </w:r>
          </w:p>
        </w:tc>
        <w:tc>
          <w:tcPr>
            <w:tcW w:w="3231" w:type="dxa"/>
            <w:tcBorders>
              <w:top w:val="single" w:sz="4" w:space="0" w:color="auto"/>
              <w:left w:val="nil"/>
              <w:bottom w:val="nil"/>
              <w:right w:val="nil"/>
            </w:tcBorders>
          </w:tcPr>
          <w:p w14:paraId="2238E772"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8.1%</w:t>
            </w:r>
          </w:p>
        </w:tc>
        <w:tc>
          <w:tcPr>
            <w:tcW w:w="2485" w:type="dxa"/>
            <w:tcBorders>
              <w:top w:val="nil"/>
              <w:left w:val="nil"/>
              <w:bottom w:val="nil"/>
              <w:right w:val="nil"/>
            </w:tcBorders>
          </w:tcPr>
          <w:p w14:paraId="7C13B6CF" w14:textId="77777777" w:rsidR="00EE183C" w:rsidRPr="00A3470D" w:rsidRDefault="00EE183C" w:rsidP="00C459AC">
            <w:pPr>
              <w:rPr>
                <w:rFonts w:ascii="Arial" w:hAnsi="Arial" w:cs="Arial"/>
                <w:sz w:val="18"/>
                <w:szCs w:val="18"/>
              </w:rPr>
            </w:pPr>
            <w:r w:rsidRPr="00A3470D">
              <w:rPr>
                <w:rFonts w:ascii="Arial" w:hAnsi="Arial" w:cs="Arial"/>
                <w:sz w:val="18"/>
                <w:szCs w:val="18"/>
              </w:rPr>
              <w:t>183 (4.36)</w:t>
            </w:r>
          </w:p>
        </w:tc>
        <w:tc>
          <w:tcPr>
            <w:tcW w:w="3327" w:type="dxa"/>
            <w:tcBorders>
              <w:top w:val="nil"/>
              <w:left w:val="nil"/>
              <w:bottom w:val="nil"/>
              <w:right w:val="nil"/>
            </w:tcBorders>
          </w:tcPr>
          <w:p w14:paraId="1B591E75" w14:textId="77777777" w:rsidR="00EE183C" w:rsidRPr="00A3470D" w:rsidRDefault="00EE183C" w:rsidP="00C459AC">
            <w:pPr>
              <w:rPr>
                <w:rFonts w:ascii="Arial" w:hAnsi="Arial" w:cs="Arial"/>
                <w:sz w:val="18"/>
                <w:szCs w:val="18"/>
              </w:rPr>
            </w:pPr>
            <w:r w:rsidRPr="00A3470D">
              <w:rPr>
                <w:rFonts w:ascii="Arial" w:hAnsi="Arial" w:cs="Arial"/>
                <w:sz w:val="18"/>
                <w:szCs w:val="18"/>
              </w:rPr>
              <w:t>Social norms</w:t>
            </w:r>
          </w:p>
          <w:p w14:paraId="44F240B3" w14:textId="77777777" w:rsidR="00EE183C" w:rsidRPr="00A3470D" w:rsidRDefault="00EE183C" w:rsidP="00C459AC">
            <w:pPr>
              <w:rPr>
                <w:rFonts w:ascii="Arial" w:hAnsi="Arial" w:cs="Arial"/>
                <w:sz w:val="18"/>
                <w:szCs w:val="18"/>
              </w:rPr>
            </w:pPr>
          </w:p>
          <w:p w14:paraId="1CA8F6D6" w14:textId="77777777" w:rsidR="00EE183C" w:rsidRPr="00A3470D" w:rsidRDefault="00EE183C" w:rsidP="00C459AC">
            <w:pPr>
              <w:rPr>
                <w:rFonts w:ascii="Arial" w:hAnsi="Arial" w:cs="Arial"/>
                <w:sz w:val="18"/>
                <w:szCs w:val="18"/>
              </w:rPr>
            </w:pPr>
          </w:p>
        </w:tc>
      </w:tr>
      <w:tr w:rsidR="00A3470D" w:rsidRPr="00A3470D" w14:paraId="5F9A2EE4" w14:textId="77777777" w:rsidTr="00C459AC">
        <w:tc>
          <w:tcPr>
            <w:tcW w:w="5558" w:type="dxa"/>
            <w:tcBorders>
              <w:top w:val="nil"/>
              <w:left w:val="nil"/>
              <w:bottom w:val="nil"/>
              <w:right w:val="nil"/>
            </w:tcBorders>
          </w:tcPr>
          <w:p w14:paraId="678D70A2" w14:textId="524E13E2" w:rsidR="00EE183C" w:rsidRPr="00A3470D" w:rsidRDefault="00EE183C" w:rsidP="00C459AC">
            <w:pPr>
              <w:rPr>
                <w:rFonts w:ascii="Arial" w:hAnsi="Arial" w:cs="Arial"/>
                <w:sz w:val="18"/>
                <w:szCs w:val="18"/>
              </w:rPr>
            </w:pPr>
            <w:r w:rsidRPr="00A3470D">
              <w:rPr>
                <w:rFonts w:ascii="Arial" w:hAnsi="Arial" w:cs="Arial"/>
                <w:sz w:val="18"/>
                <w:szCs w:val="18"/>
              </w:rPr>
              <w:t>Understanding that it is desirable to quit smoking in pregnancy</w:t>
            </w:r>
            <w:r w:rsidR="00171769" w:rsidRPr="00A3470D">
              <w:rPr>
                <w:rFonts w:ascii="Arial" w:hAnsi="Arial" w:cs="Arial"/>
                <w:sz w:val="18"/>
                <w:szCs w:val="18"/>
              </w:rPr>
              <w:t xml:space="preserve"> (F)</w:t>
            </w:r>
          </w:p>
        </w:tc>
        <w:tc>
          <w:tcPr>
            <w:tcW w:w="3231" w:type="dxa"/>
            <w:tcBorders>
              <w:top w:val="nil"/>
              <w:left w:val="nil"/>
              <w:bottom w:val="nil"/>
              <w:right w:val="nil"/>
            </w:tcBorders>
          </w:tcPr>
          <w:p w14:paraId="3826F6E8"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85.7%</w:t>
            </w:r>
          </w:p>
        </w:tc>
        <w:tc>
          <w:tcPr>
            <w:tcW w:w="2485" w:type="dxa"/>
            <w:tcBorders>
              <w:top w:val="nil"/>
              <w:left w:val="nil"/>
              <w:bottom w:val="nil"/>
              <w:right w:val="nil"/>
            </w:tcBorders>
          </w:tcPr>
          <w:p w14:paraId="49DAE604" w14:textId="77777777" w:rsidR="00EE183C" w:rsidRPr="00A3470D" w:rsidRDefault="00EE183C" w:rsidP="00C459AC">
            <w:pPr>
              <w:rPr>
                <w:rFonts w:ascii="Arial" w:hAnsi="Arial" w:cs="Arial"/>
                <w:sz w:val="18"/>
                <w:szCs w:val="18"/>
              </w:rPr>
            </w:pPr>
            <w:r w:rsidRPr="00A3470D">
              <w:rPr>
                <w:rFonts w:ascii="Arial" w:hAnsi="Arial" w:cs="Arial"/>
                <w:sz w:val="18"/>
                <w:szCs w:val="18"/>
              </w:rPr>
              <w:t>180 (4.29)</w:t>
            </w:r>
          </w:p>
        </w:tc>
        <w:tc>
          <w:tcPr>
            <w:tcW w:w="3327" w:type="dxa"/>
            <w:tcBorders>
              <w:top w:val="nil"/>
              <w:left w:val="nil"/>
              <w:bottom w:val="nil"/>
              <w:right w:val="nil"/>
            </w:tcBorders>
          </w:tcPr>
          <w:p w14:paraId="6DB70915" w14:textId="77777777" w:rsidR="00EE183C" w:rsidRPr="00A3470D" w:rsidRDefault="00EE183C" w:rsidP="00C459AC">
            <w:pPr>
              <w:rPr>
                <w:rFonts w:ascii="Arial" w:hAnsi="Arial" w:cs="Arial"/>
                <w:sz w:val="18"/>
                <w:szCs w:val="18"/>
              </w:rPr>
            </w:pPr>
            <w:r w:rsidRPr="00A3470D">
              <w:rPr>
                <w:rFonts w:ascii="Arial" w:hAnsi="Arial" w:cs="Arial"/>
                <w:sz w:val="18"/>
                <w:szCs w:val="18"/>
              </w:rPr>
              <w:t>Understanding of risks, addiction &amp; withdrawal symptoms</w:t>
            </w:r>
          </w:p>
          <w:p w14:paraId="21E45E78" w14:textId="77777777" w:rsidR="00EE183C" w:rsidRPr="00A3470D" w:rsidRDefault="00EE183C" w:rsidP="00C459AC">
            <w:pPr>
              <w:rPr>
                <w:rFonts w:ascii="Arial" w:hAnsi="Arial" w:cs="Arial"/>
                <w:sz w:val="18"/>
                <w:szCs w:val="18"/>
              </w:rPr>
            </w:pPr>
          </w:p>
          <w:p w14:paraId="5108F48A" w14:textId="77777777" w:rsidR="00EE183C" w:rsidRPr="00A3470D" w:rsidRDefault="00EE183C" w:rsidP="00C459AC">
            <w:pPr>
              <w:rPr>
                <w:rFonts w:ascii="Arial" w:hAnsi="Arial" w:cs="Arial"/>
                <w:sz w:val="18"/>
                <w:szCs w:val="18"/>
              </w:rPr>
            </w:pPr>
          </w:p>
        </w:tc>
      </w:tr>
      <w:tr w:rsidR="00A3470D" w:rsidRPr="00A3470D" w14:paraId="120AF7D6" w14:textId="77777777" w:rsidTr="00C459AC">
        <w:tc>
          <w:tcPr>
            <w:tcW w:w="5558" w:type="dxa"/>
            <w:tcBorders>
              <w:top w:val="nil"/>
              <w:left w:val="nil"/>
              <w:bottom w:val="nil"/>
              <w:right w:val="nil"/>
            </w:tcBorders>
          </w:tcPr>
          <w:p w14:paraId="3905DC16" w14:textId="65899504" w:rsidR="00EE183C" w:rsidRPr="00A3470D" w:rsidRDefault="00EE183C" w:rsidP="00C459AC">
            <w:pPr>
              <w:rPr>
                <w:rFonts w:ascii="Arial" w:hAnsi="Arial" w:cs="Arial"/>
                <w:sz w:val="18"/>
                <w:szCs w:val="18"/>
              </w:rPr>
            </w:pPr>
            <w:r w:rsidRPr="00A3470D">
              <w:rPr>
                <w:rFonts w:ascii="Arial" w:hAnsi="Arial" w:cs="Arial"/>
                <w:sz w:val="18"/>
                <w:szCs w:val="18"/>
              </w:rPr>
              <w:t>Belief that the stress of quitting will be worse for the baby than continuing to smoke</w:t>
            </w:r>
            <w:r w:rsidR="00171769" w:rsidRPr="00A3470D">
              <w:rPr>
                <w:rFonts w:ascii="Arial" w:hAnsi="Arial" w:cs="Arial"/>
                <w:sz w:val="18"/>
                <w:szCs w:val="18"/>
              </w:rPr>
              <w:t xml:space="preserve"> (B)</w:t>
            </w:r>
          </w:p>
        </w:tc>
        <w:tc>
          <w:tcPr>
            <w:tcW w:w="3231" w:type="dxa"/>
            <w:tcBorders>
              <w:top w:val="nil"/>
              <w:left w:val="nil"/>
              <w:bottom w:val="nil"/>
              <w:right w:val="nil"/>
            </w:tcBorders>
          </w:tcPr>
          <w:p w14:paraId="30D90A1D"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8.6%</w:t>
            </w:r>
          </w:p>
        </w:tc>
        <w:tc>
          <w:tcPr>
            <w:tcW w:w="2485" w:type="dxa"/>
            <w:tcBorders>
              <w:top w:val="nil"/>
              <w:left w:val="nil"/>
              <w:bottom w:val="nil"/>
              <w:right w:val="nil"/>
            </w:tcBorders>
          </w:tcPr>
          <w:p w14:paraId="1165D760" w14:textId="77777777" w:rsidR="00EE183C" w:rsidRPr="00A3470D" w:rsidRDefault="00EE183C" w:rsidP="00C459AC">
            <w:pPr>
              <w:rPr>
                <w:rFonts w:ascii="Arial" w:hAnsi="Arial" w:cs="Arial"/>
                <w:sz w:val="18"/>
                <w:szCs w:val="18"/>
              </w:rPr>
            </w:pPr>
            <w:r w:rsidRPr="00A3470D">
              <w:rPr>
                <w:rFonts w:ascii="Arial" w:hAnsi="Arial" w:cs="Arial"/>
                <w:sz w:val="18"/>
                <w:szCs w:val="18"/>
              </w:rPr>
              <w:t>160 (3.81)</w:t>
            </w:r>
          </w:p>
        </w:tc>
        <w:tc>
          <w:tcPr>
            <w:tcW w:w="3327" w:type="dxa"/>
            <w:tcBorders>
              <w:top w:val="nil"/>
              <w:left w:val="nil"/>
              <w:bottom w:val="nil"/>
              <w:right w:val="nil"/>
            </w:tcBorders>
          </w:tcPr>
          <w:p w14:paraId="0B043361" w14:textId="77777777" w:rsidR="00EE183C" w:rsidRPr="00A3470D" w:rsidRDefault="00EE183C" w:rsidP="00C459AC">
            <w:pPr>
              <w:rPr>
                <w:rFonts w:ascii="Arial" w:hAnsi="Arial" w:cs="Arial"/>
                <w:sz w:val="18"/>
                <w:szCs w:val="18"/>
              </w:rPr>
            </w:pPr>
            <w:r w:rsidRPr="00A3470D">
              <w:rPr>
                <w:rFonts w:ascii="Arial" w:hAnsi="Arial" w:cs="Arial"/>
                <w:sz w:val="18"/>
                <w:szCs w:val="18"/>
              </w:rPr>
              <w:t>Understanding of risks, addiction &amp; withdrawal symptoms</w:t>
            </w:r>
          </w:p>
          <w:p w14:paraId="3B33B7E0" w14:textId="77777777" w:rsidR="00EE183C" w:rsidRPr="00A3470D" w:rsidRDefault="00EE183C" w:rsidP="00C459AC">
            <w:pPr>
              <w:rPr>
                <w:rFonts w:ascii="Arial" w:hAnsi="Arial" w:cs="Arial"/>
                <w:sz w:val="18"/>
                <w:szCs w:val="18"/>
              </w:rPr>
            </w:pPr>
          </w:p>
          <w:p w14:paraId="4A21E996" w14:textId="77777777" w:rsidR="00EE183C" w:rsidRPr="00A3470D" w:rsidRDefault="00EE183C" w:rsidP="00C459AC">
            <w:pPr>
              <w:rPr>
                <w:rFonts w:ascii="Arial" w:hAnsi="Arial" w:cs="Arial"/>
                <w:sz w:val="18"/>
                <w:szCs w:val="18"/>
              </w:rPr>
            </w:pPr>
          </w:p>
        </w:tc>
      </w:tr>
      <w:tr w:rsidR="00A3470D" w:rsidRPr="00A3470D" w14:paraId="0567FAA5" w14:textId="77777777" w:rsidTr="00C459AC">
        <w:tc>
          <w:tcPr>
            <w:tcW w:w="5558" w:type="dxa"/>
            <w:tcBorders>
              <w:top w:val="nil"/>
              <w:left w:val="nil"/>
              <w:bottom w:val="single" w:sz="4" w:space="0" w:color="auto"/>
              <w:right w:val="nil"/>
            </w:tcBorders>
          </w:tcPr>
          <w:p w14:paraId="49D28623" w14:textId="10020E2B" w:rsidR="00EE183C" w:rsidRPr="00A3470D" w:rsidRDefault="00EE183C" w:rsidP="00C459AC">
            <w:pPr>
              <w:rPr>
                <w:rFonts w:ascii="Arial" w:hAnsi="Arial" w:cs="Arial"/>
                <w:sz w:val="18"/>
                <w:szCs w:val="18"/>
              </w:rPr>
            </w:pPr>
            <w:r w:rsidRPr="00A3470D">
              <w:rPr>
                <w:rFonts w:ascii="Arial" w:hAnsi="Arial" w:cs="Arial"/>
                <w:sz w:val="18"/>
                <w:szCs w:val="18"/>
              </w:rPr>
              <w:t>Women's lack of understanding of issues of safety around using NRT in pregnancy</w:t>
            </w:r>
            <w:r w:rsidR="00171769" w:rsidRPr="00A3470D">
              <w:rPr>
                <w:rFonts w:ascii="Arial" w:hAnsi="Arial" w:cs="Arial"/>
                <w:sz w:val="18"/>
                <w:szCs w:val="18"/>
              </w:rPr>
              <w:t xml:space="preserve"> (B)</w:t>
            </w:r>
          </w:p>
        </w:tc>
        <w:tc>
          <w:tcPr>
            <w:tcW w:w="3231" w:type="dxa"/>
            <w:tcBorders>
              <w:top w:val="nil"/>
              <w:left w:val="nil"/>
              <w:bottom w:val="single" w:sz="4" w:space="0" w:color="auto"/>
              <w:right w:val="nil"/>
            </w:tcBorders>
          </w:tcPr>
          <w:p w14:paraId="2C70CBCD" w14:textId="77777777" w:rsidR="00EE183C" w:rsidRPr="00A3470D" w:rsidRDefault="00EE183C" w:rsidP="00C459AC">
            <w:pPr>
              <w:jc w:val="center"/>
              <w:rPr>
                <w:rFonts w:ascii="Arial" w:hAnsi="Arial" w:cs="Arial"/>
                <w:sz w:val="18"/>
                <w:szCs w:val="18"/>
              </w:rPr>
            </w:pPr>
            <w:r w:rsidRPr="00A3470D">
              <w:rPr>
                <w:rFonts w:ascii="Arial" w:hAnsi="Arial" w:cs="Arial"/>
                <w:sz w:val="18"/>
                <w:szCs w:val="18"/>
              </w:rPr>
              <w:t>73.8%</w:t>
            </w:r>
          </w:p>
        </w:tc>
        <w:tc>
          <w:tcPr>
            <w:tcW w:w="2485" w:type="dxa"/>
            <w:tcBorders>
              <w:top w:val="nil"/>
              <w:left w:val="nil"/>
              <w:bottom w:val="single" w:sz="4" w:space="0" w:color="auto"/>
              <w:right w:val="nil"/>
            </w:tcBorders>
          </w:tcPr>
          <w:p w14:paraId="7E473E34" w14:textId="01265CB0" w:rsidR="00EE183C" w:rsidRPr="00A3470D" w:rsidRDefault="00EE183C" w:rsidP="00C459AC">
            <w:pPr>
              <w:rPr>
                <w:rFonts w:ascii="Arial" w:hAnsi="Arial" w:cs="Arial"/>
                <w:sz w:val="18"/>
                <w:szCs w:val="18"/>
              </w:rPr>
            </w:pPr>
            <w:r w:rsidRPr="00A3470D">
              <w:rPr>
                <w:rFonts w:ascii="Arial" w:hAnsi="Arial" w:cs="Arial"/>
                <w:sz w:val="18"/>
                <w:szCs w:val="18"/>
              </w:rPr>
              <w:t>168 (</w:t>
            </w:r>
            <w:r w:rsidR="00A3470D">
              <w:rPr>
                <w:rFonts w:ascii="Arial" w:hAnsi="Arial" w:cs="Arial"/>
                <w:sz w:val="18"/>
                <w:szCs w:val="18"/>
              </w:rPr>
              <w:t>4</w:t>
            </w:r>
            <w:r w:rsidRPr="00A3470D">
              <w:rPr>
                <w:rFonts w:ascii="Arial" w:hAnsi="Arial" w:cs="Arial"/>
                <w:sz w:val="18"/>
                <w:szCs w:val="18"/>
              </w:rPr>
              <w:t>.00)</w:t>
            </w:r>
          </w:p>
        </w:tc>
        <w:tc>
          <w:tcPr>
            <w:tcW w:w="3327" w:type="dxa"/>
            <w:tcBorders>
              <w:top w:val="nil"/>
              <w:left w:val="nil"/>
              <w:bottom w:val="single" w:sz="4" w:space="0" w:color="auto"/>
              <w:right w:val="nil"/>
            </w:tcBorders>
          </w:tcPr>
          <w:p w14:paraId="0E2A3CB7" w14:textId="77777777" w:rsidR="00EE183C" w:rsidRPr="00A3470D" w:rsidRDefault="00EE183C" w:rsidP="001A4EDA">
            <w:pPr>
              <w:keepNext/>
              <w:rPr>
                <w:rFonts w:ascii="Arial" w:hAnsi="Arial" w:cs="Arial"/>
                <w:sz w:val="18"/>
                <w:szCs w:val="18"/>
              </w:rPr>
            </w:pPr>
            <w:r w:rsidRPr="00A3470D">
              <w:rPr>
                <w:rFonts w:ascii="Arial" w:hAnsi="Arial" w:cs="Arial"/>
                <w:sz w:val="18"/>
                <w:szCs w:val="18"/>
              </w:rPr>
              <w:t>Aspects of cessation support</w:t>
            </w:r>
          </w:p>
        </w:tc>
      </w:tr>
    </w:tbl>
    <w:p w14:paraId="01074E55" w14:textId="201DC7FB" w:rsidR="00EE183C" w:rsidRPr="00A3470D" w:rsidRDefault="001A4EDA" w:rsidP="001A4EDA">
      <w:pPr>
        <w:pStyle w:val="Caption"/>
      </w:pPr>
      <w:r w:rsidRPr="00A3470D">
        <w:rPr>
          <w:i w:val="0"/>
        </w:rPr>
        <w:t>(B) denotes barrier, (F) denotes facilitator</w:t>
      </w:r>
      <w:r w:rsidRPr="00A3470D">
        <w:t xml:space="preserve"> </w:t>
      </w:r>
    </w:p>
    <w:p w14:paraId="06971D8C" w14:textId="0D90767B" w:rsidR="00EE183C" w:rsidRPr="00A3470D" w:rsidRDefault="00EE183C" w:rsidP="00EE183C">
      <w:pPr>
        <w:spacing w:line="480" w:lineRule="auto"/>
        <w:jc w:val="both"/>
      </w:pPr>
    </w:p>
    <w:p w14:paraId="0CBA39C8" w14:textId="1BCFD8CA" w:rsidR="00EE183C" w:rsidRPr="00A3470D" w:rsidRDefault="00EE183C" w:rsidP="00443BB2">
      <w:pPr>
        <w:rPr>
          <w:rFonts w:ascii="Arial" w:eastAsiaTheme="minorEastAsia" w:hAnsi="Arial"/>
          <w:i/>
          <w:iCs/>
          <w:sz w:val="18"/>
          <w:szCs w:val="18"/>
          <w:lang w:eastAsia="zh-CN"/>
        </w:rPr>
      </w:pPr>
      <w:r w:rsidRPr="00A3470D">
        <w:br w:type="page"/>
      </w:r>
      <w:r w:rsidRPr="00A3470D">
        <w:rPr>
          <w:rFonts w:ascii="Arial" w:eastAsiaTheme="minorEastAsia" w:hAnsi="Arial"/>
          <w:i/>
          <w:iCs/>
          <w:sz w:val="18"/>
          <w:szCs w:val="18"/>
          <w:lang w:eastAsia="zh-CN"/>
        </w:rPr>
        <w:lastRenderedPageBreak/>
        <w:t>Table ii. Barriers and facilitators that gained consensus on ease or difficulty to address in practice, in order of ranking</w:t>
      </w:r>
    </w:p>
    <w:tbl>
      <w:tblPr>
        <w:tblStyle w:val="TableGrid2"/>
        <w:tblW w:w="14601" w:type="dxa"/>
        <w:tblLook w:val="04A0" w:firstRow="1" w:lastRow="0" w:firstColumn="1" w:lastColumn="0" w:noHBand="0" w:noVBand="1"/>
      </w:tblPr>
      <w:tblGrid>
        <w:gridCol w:w="5558"/>
        <w:gridCol w:w="2522"/>
        <w:gridCol w:w="2552"/>
        <w:gridCol w:w="3969"/>
      </w:tblGrid>
      <w:tr w:rsidR="00A3470D" w:rsidRPr="00A3470D" w14:paraId="780E6221" w14:textId="77777777" w:rsidTr="00C459AC">
        <w:tc>
          <w:tcPr>
            <w:tcW w:w="5558" w:type="dxa"/>
            <w:tcBorders>
              <w:left w:val="nil"/>
              <w:bottom w:val="single" w:sz="4" w:space="0" w:color="auto"/>
              <w:right w:val="nil"/>
            </w:tcBorders>
          </w:tcPr>
          <w:p w14:paraId="5F4766C0" w14:textId="77777777" w:rsidR="00EE183C" w:rsidRPr="00A3470D" w:rsidRDefault="00EE183C" w:rsidP="00EE183C">
            <w:pPr>
              <w:rPr>
                <w:rFonts w:ascii="Arial" w:hAnsi="Arial" w:cs="Arial"/>
                <w:b/>
                <w:sz w:val="18"/>
                <w:szCs w:val="18"/>
              </w:rPr>
            </w:pPr>
            <w:r w:rsidRPr="00A3470D">
              <w:rPr>
                <w:rFonts w:ascii="Arial" w:hAnsi="Arial" w:cs="Arial"/>
                <w:b/>
                <w:sz w:val="18"/>
                <w:szCs w:val="18"/>
              </w:rPr>
              <w:t>Round one</w:t>
            </w:r>
          </w:p>
        </w:tc>
        <w:tc>
          <w:tcPr>
            <w:tcW w:w="2522" w:type="dxa"/>
            <w:tcBorders>
              <w:left w:val="nil"/>
              <w:bottom w:val="single" w:sz="4" w:space="0" w:color="auto"/>
              <w:right w:val="nil"/>
            </w:tcBorders>
          </w:tcPr>
          <w:p w14:paraId="513DBD53" w14:textId="77777777" w:rsidR="00EE183C" w:rsidRPr="00A3470D" w:rsidRDefault="00EE183C" w:rsidP="00EE183C">
            <w:pPr>
              <w:rPr>
                <w:rFonts w:ascii="Arial" w:hAnsi="Arial" w:cs="Arial"/>
                <w:sz w:val="18"/>
                <w:szCs w:val="18"/>
              </w:rPr>
            </w:pPr>
          </w:p>
        </w:tc>
        <w:tc>
          <w:tcPr>
            <w:tcW w:w="2552" w:type="dxa"/>
            <w:tcBorders>
              <w:left w:val="nil"/>
              <w:bottom w:val="single" w:sz="4" w:space="0" w:color="auto"/>
              <w:right w:val="nil"/>
            </w:tcBorders>
          </w:tcPr>
          <w:p w14:paraId="4894F05E" w14:textId="77777777" w:rsidR="00EE183C" w:rsidRPr="00A3470D" w:rsidRDefault="00EE183C" w:rsidP="00EE183C">
            <w:pPr>
              <w:rPr>
                <w:rFonts w:ascii="Arial" w:hAnsi="Arial" w:cs="Arial"/>
                <w:sz w:val="18"/>
                <w:szCs w:val="18"/>
              </w:rPr>
            </w:pPr>
          </w:p>
        </w:tc>
        <w:tc>
          <w:tcPr>
            <w:tcW w:w="3969" w:type="dxa"/>
            <w:tcBorders>
              <w:left w:val="nil"/>
              <w:bottom w:val="single" w:sz="4" w:space="0" w:color="auto"/>
              <w:right w:val="nil"/>
            </w:tcBorders>
          </w:tcPr>
          <w:p w14:paraId="14D6307A" w14:textId="77777777" w:rsidR="00EE183C" w:rsidRPr="00A3470D" w:rsidRDefault="00EE183C" w:rsidP="00EE183C">
            <w:pPr>
              <w:rPr>
                <w:rFonts w:ascii="Arial" w:hAnsi="Arial" w:cs="Arial"/>
                <w:sz w:val="18"/>
                <w:szCs w:val="18"/>
              </w:rPr>
            </w:pPr>
          </w:p>
        </w:tc>
      </w:tr>
      <w:tr w:rsidR="00A3470D" w:rsidRPr="00A3470D" w14:paraId="324C2A23" w14:textId="77777777" w:rsidTr="00C459AC">
        <w:tc>
          <w:tcPr>
            <w:tcW w:w="5558" w:type="dxa"/>
            <w:tcBorders>
              <w:left w:val="nil"/>
              <w:bottom w:val="single" w:sz="4" w:space="0" w:color="auto"/>
              <w:right w:val="nil"/>
            </w:tcBorders>
          </w:tcPr>
          <w:p w14:paraId="5AD77377" w14:textId="69772E00" w:rsidR="00EE183C" w:rsidRPr="00A3470D" w:rsidRDefault="00647957" w:rsidP="00EE183C">
            <w:pPr>
              <w:rPr>
                <w:rFonts w:ascii="Arial" w:hAnsi="Arial" w:cs="Arial"/>
                <w:sz w:val="18"/>
                <w:szCs w:val="18"/>
              </w:rPr>
            </w:pPr>
            <w:r w:rsidRPr="00A3470D">
              <w:rPr>
                <w:rFonts w:ascii="Arial" w:hAnsi="Arial" w:cs="Arial"/>
                <w:sz w:val="18"/>
                <w:szCs w:val="18"/>
              </w:rPr>
              <w:t xml:space="preserve">Barrier or </w:t>
            </w:r>
            <w:r w:rsidR="00B91018" w:rsidRPr="00A3470D">
              <w:rPr>
                <w:rFonts w:ascii="Arial" w:hAnsi="Arial" w:cs="Arial"/>
                <w:sz w:val="18"/>
                <w:szCs w:val="18"/>
              </w:rPr>
              <w:t>facilitator</w:t>
            </w:r>
          </w:p>
        </w:tc>
        <w:tc>
          <w:tcPr>
            <w:tcW w:w="2522" w:type="dxa"/>
            <w:tcBorders>
              <w:left w:val="nil"/>
              <w:bottom w:val="single" w:sz="4" w:space="0" w:color="auto"/>
              <w:right w:val="nil"/>
            </w:tcBorders>
          </w:tcPr>
          <w:p w14:paraId="1675703A"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Very easy/easy</w:t>
            </w:r>
          </w:p>
        </w:tc>
        <w:tc>
          <w:tcPr>
            <w:tcW w:w="2552" w:type="dxa"/>
            <w:tcBorders>
              <w:left w:val="nil"/>
              <w:bottom w:val="single" w:sz="4" w:space="0" w:color="auto"/>
              <w:right w:val="nil"/>
            </w:tcBorders>
          </w:tcPr>
          <w:p w14:paraId="325F2C4D" w14:textId="77777777" w:rsidR="00EE183C" w:rsidRPr="00A3470D" w:rsidRDefault="00EE183C" w:rsidP="00EE183C">
            <w:pPr>
              <w:rPr>
                <w:rFonts w:ascii="Arial" w:hAnsi="Arial" w:cs="Arial"/>
                <w:sz w:val="18"/>
                <w:szCs w:val="18"/>
              </w:rPr>
            </w:pPr>
            <w:r w:rsidRPr="00A3470D">
              <w:rPr>
                <w:rFonts w:ascii="Arial" w:hAnsi="Arial" w:cs="Arial"/>
                <w:sz w:val="18"/>
                <w:szCs w:val="18"/>
              </w:rPr>
              <w:t>Total sum of ratings (mean)</w:t>
            </w:r>
          </w:p>
        </w:tc>
        <w:tc>
          <w:tcPr>
            <w:tcW w:w="3969" w:type="dxa"/>
            <w:tcBorders>
              <w:left w:val="nil"/>
              <w:bottom w:val="single" w:sz="4" w:space="0" w:color="auto"/>
              <w:right w:val="nil"/>
            </w:tcBorders>
          </w:tcPr>
          <w:p w14:paraId="0833478A" w14:textId="763B7BBC" w:rsidR="00EE183C" w:rsidRPr="00A3470D" w:rsidRDefault="00647957" w:rsidP="00647957">
            <w:pPr>
              <w:rPr>
                <w:rFonts w:ascii="Arial" w:hAnsi="Arial" w:cs="Arial"/>
                <w:sz w:val="18"/>
                <w:szCs w:val="18"/>
              </w:rPr>
            </w:pPr>
            <w:r w:rsidRPr="00A3470D">
              <w:rPr>
                <w:rFonts w:ascii="Arial" w:hAnsi="Arial" w:cs="Arial"/>
                <w:sz w:val="18"/>
                <w:szCs w:val="18"/>
              </w:rPr>
              <w:t>Barriers and facilitators</w:t>
            </w:r>
            <w:r w:rsidR="00EE183C" w:rsidRPr="00A3470D">
              <w:rPr>
                <w:rFonts w:ascii="Arial" w:hAnsi="Arial" w:cs="Arial"/>
                <w:sz w:val="18"/>
                <w:szCs w:val="18"/>
              </w:rPr>
              <w:t xml:space="preserve"> category </w:t>
            </w:r>
          </w:p>
        </w:tc>
      </w:tr>
      <w:tr w:rsidR="00A3470D" w:rsidRPr="00A3470D" w14:paraId="18E71E34" w14:textId="77777777" w:rsidTr="00C459AC">
        <w:tc>
          <w:tcPr>
            <w:tcW w:w="5558" w:type="dxa"/>
            <w:tcBorders>
              <w:top w:val="single" w:sz="4" w:space="0" w:color="auto"/>
              <w:left w:val="nil"/>
              <w:bottom w:val="nil"/>
              <w:right w:val="nil"/>
            </w:tcBorders>
          </w:tcPr>
          <w:p w14:paraId="2EF9529D" w14:textId="5586C573" w:rsidR="00EE183C" w:rsidRPr="00A3470D" w:rsidRDefault="00EE183C" w:rsidP="00EE183C">
            <w:pPr>
              <w:rPr>
                <w:rFonts w:ascii="Arial" w:hAnsi="Arial" w:cs="Arial"/>
                <w:sz w:val="18"/>
                <w:szCs w:val="18"/>
              </w:rPr>
            </w:pPr>
            <w:r w:rsidRPr="00A3470D">
              <w:rPr>
                <w:rFonts w:ascii="Arial" w:hAnsi="Arial" w:cs="Arial"/>
                <w:sz w:val="18"/>
                <w:szCs w:val="18"/>
              </w:rPr>
              <w:t>Women's lack of understanding of how to correctly use NRT</w:t>
            </w:r>
            <w:r w:rsidR="00443BB2" w:rsidRPr="00A3470D">
              <w:rPr>
                <w:rFonts w:ascii="Arial" w:hAnsi="Arial" w:cs="Arial"/>
                <w:sz w:val="18"/>
                <w:szCs w:val="18"/>
              </w:rPr>
              <w:t xml:space="preserve"> (B)</w:t>
            </w:r>
          </w:p>
        </w:tc>
        <w:tc>
          <w:tcPr>
            <w:tcW w:w="2522" w:type="dxa"/>
            <w:tcBorders>
              <w:top w:val="nil"/>
              <w:left w:val="nil"/>
              <w:bottom w:val="nil"/>
              <w:right w:val="nil"/>
            </w:tcBorders>
          </w:tcPr>
          <w:p w14:paraId="2DE318F8"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7%</w:t>
            </w:r>
          </w:p>
          <w:p w14:paraId="7C41A3F4" w14:textId="77777777" w:rsidR="00EE183C" w:rsidRPr="00A3470D" w:rsidRDefault="00EE183C" w:rsidP="00EE183C">
            <w:pPr>
              <w:jc w:val="center"/>
              <w:rPr>
                <w:rFonts w:ascii="Arial" w:hAnsi="Arial" w:cs="Arial"/>
                <w:sz w:val="18"/>
                <w:szCs w:val="18"/>
              </w:rPr>
            </w:pPr>
          </w:p>
        </w:tc>
        <w:tc>
          <w:tcPr>
            <w:tcW w:w="2552" w:type="dxa"/>
            <w:tcBorders>
              <w:top w:val="nil"/>
              <w:left w:val="nil"/>
              <w:bottom w:val="nil"/>
              <w:right w:val="nil"/>
            </w:tcBorders>
          </w:tcPr>
          <w:p w14:paraId="7D3BBAE0" w14:textId="77777777" w:rsidR="00EE183C" w:rsidRPr="00A3470D" w:rsidRDefault="00EE183C" w:rsidP="00EE183C">
            <w:pPr>
              <w:rPr>
                <w:rFonts w:ascii="Arial" w:hAnsi="Arial" w:cs="Arial"/>
                <w:sz w:val="18"/>
                <w:szCs w:val="18"/>
              </w:rPr>
            </w:pPr>
            <w:r w:rsidRPr="00A3470D">
              <w:rPr>
                <w:rFonts w:ascii="Arial" w:hAnsi="Arial" w:cs="Arial"/>
                <w:sz w:val="18"/>
                <w:szCs w:val="18"/>
              </w:rPr>
              <w:t>217 (3.95)</w:t>
            </w:r>
          </w:p>
        </w:tc>
        <w:tc>
          <w:tcPr>
            <w:tcW w:w="3969" w:type="dxa"/>
            <w:tcBorders>
              <w:top w:val="nil"/>
              <w:left w:val="nil"/>
              <w:bottom w:val="nil"/>
              <w:right w:val="nil"/>
            </w:tcBorders>
          </w:tcPr>
          <w:p w14:paraId="777D31A9"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0862B63F" w14:textId="77777777" w:rsidTr="00C459AC">
        <w:tc>
          <w:tcPr>
            <w:tcW w:w="5558" w:type="dxa"/>
            <w:tcBorders>
              <w:top w:val="nil"/>
              <w:left w:val="nil"/>
              <w:bottom w:val="nil"/>
              <w:right w:val="nil"/>
            </w:tcBorders>
          </w:tcPr>
          <w:p w14:paraId="757E6377" w14:textId="3351CEB6" w:rsidR="00EE183C" w:rsidRPr="00A3470D" w:rsidRDefault="00EE183C" w:rsidP="00EE183C">
            <w:pPr>
              <w:rPr>
                <w:rFonts w:ascii="Arial" w:hAnsi="Arial" w:cs="Arial"/>
                <w:sz w:val="18"/>
                <w:szCs w:val="18"/>
              </w:rPr>
            </w:pPr>
            <w:r w:rsidRPr="00A3470D">
              <w:rPr>
                <w:rFonts w:ascii="Arial" w:hAnsi="Arial" w:cs="Arial"/>
                <w:sz w:val="18"/>
                <w:szCs w:val="18"/>
              </w:rPr>
              <w:t>Women's lack of understanding of issues of safety around using NRT in pregnancy</w:t>
            </w:r>
            <w:r w:rsidR="00443BB2" w:rsidRPr="00A3470D">
              <w:rPr>
                <w:rFonts w:ascii="Arial" w:hAnsi="Arial" w:cs="Arial"/>
                <w:sz w:val="18"/>
                <w:szCs w:val="18"/>
              </w:rPr>
              <w:t xml:space="preserve"> (B)</w:t>
            </w:r>
          </w:p>
          <w:p w14:paraId="0CBABD60" w14:textId="77777777" w:rsidR="00EE183C" w:rsidRPr="00A3470D" w:rsidRDefault="00EE183C" w:rsidP="00EE183C">
            <w:pPr>
              <w:rPr>
                <w:rFonts w:ascii="Arial" w:hAnsi="Arial" w:cs="Arial"/>
                <w:sz w:val="18"/>
                <w:szCs w:val="18"/>
              </w:rPr>
            </w:pPr>
          </w:p>
        </w:tc>
        <w:tc>
          <w:tcPr>
            <w:tcW w:w="2522" w:type="dxa"/>
            <w:tcBorders>
              <w:top w:val="nil"/>
              <w:left w:val="nil"/>
              <w:bottom w:val="nil"/>
              <w:right w:val="nil"/>
            </w:tcBorders>
          </w:tcPr>
          <w:p w14:paraId="72FFCA23"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5.5%</w:t>
            </w:r>
          </w:p>
        </w:tc>
        <w:tc>
          <w:tcPr>
            <w:tcW w:w="2552" w:type="dxa"/>
            <w:tcBorders>
              <w:top w:val="nil"/>
              <w:left w:val="nil"/>
              <w:bottom w:val="nil"/>
              <w:right w:val="nil"/>
            </w:tcBorders>
          </w:tcPr>
          <w:p w14:paraId="59FA9EBE" w14:textId="77777777" w:rsidR="00EE183C" w:rsidRPr="00A3470D" w:rsidRDefault="00EE183C" w:rsidP="00EE183C">
            <w:pPr>
              <w:rPr>
                <w:rFonts w:ascii="Arial" w:hAnsi="Arial" w:cs="Arial"/>
                <w:sz w:val="18"/>
                <w:szCs w:val="18"/>
              </w:rPr>
            </w:pPr>
            <w:r w:rsidRPr="00A3470D">
              <w:rPr>
                <w:rFonts w:ascii="Arial" w:hAnsi="Arial" w:cs="Arial"/>
                <w:sz w:val="18"/>
                <w:szCs w:val="18"/>
              </w:rPr>
              <w:t>233 (4.24)</w:t>
            </w:r>
          </w:p>
        </w:tc>
        <w:tc>
          <w:tcPr>
            <w:tcW w:w="3969" w:type="dxa"/>
            <w:tcBorders>
              <w:top w:val="nil"/>
              <w:left w:val="nil"/>
              <w:bottom w:val="nil"/>
              <w:right w:val="nil"/>
            </w:tcBorders>
          </w:tcPr>
          <w:p w14:paraId="7EA8CCF1"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p w14:paraId="2CCB254D" w14:textId="77777777" w:rsidR="00EE183C" w:rsidRPr="00A3470D" w:rsidRDefault="00EE183C" w:rsidP="00EE183C">
            <w:pPr>
              <w:rPr>
                <w:rFonts w:ascii="Arial" w:hAnsi="Arial" w:cs="Arial"/>
                <w:sz w:val="18"/>
                <w:szCs w:val="18"/>
              </w:rPr>
            </w:pPr>
          </w:p>
        </w:tc>
      </w:tr>
      <w:tr w:rsidR="00A3470D" w:rsidRPr="00A3470D" w14:paraId="71609189" w14:textId="77777777" w:rsidTr="00C459AC">
        <w:tc>
          <w:tcPr>
            <w:tcW w:w="5558" w:type="dxa"/>
            <w:tcBorders>
              <w:top w:val="nil"/>
              <w:left w:val="nil"/>
              <w:bottom w:val="nil"/>
              <w:right w:val="nil"/>
            </w:tcBorders>
          </w:tcPr>
          <w:p w14:paraId="4DF63600" w14:textId="132A7927" w:rsidR="00EE183C" w:rsidRPr="00A3470D" w:rsidRDefault="00EE183C" w:rsidP="00EE183C">
            <w:pPr>
              <w:rPr>
                <w:rFonts w:ascii="Arial" w:hAnsi="Arial" w:cs="Arial"/>
                <w:sz w:val="18"/>
                <w:szCs w:val="18"/>
              </w:rPr>
            </w:pPr>
            <w:r w:rsidRPr="00A3470D">
              <w:rPr>
                <w:rFonts w:ascii="Arial" w:hAnsi="Arial" w:cs="Arial"/>
                <w:sz w:val="18"/>
                <w:szCs w:val="18"/>
              </w:rPr>
              <w:t>Accurate assessment of the level of tobacco dependence is needed for more appropriate provision of NRT and/or e-cigs</w:t>
            </w:r>
            <w:r w:rsidR="00443BB2" w:rsidRPr="00A3470D">
              <w:rPr>
                <w:rFonts w:ascii="Arial" w:hAnsi="Arial" w:cs="Arial"/>
                <w:sz w:val="18"/>
                <w:szCs w:val="18"/>
              </w:rPr>
              <w:t xml:space="preserve"> (B)</w:t>
            </w:r>
          </w:p>
          <w:p w14:paraId="798270CB" w14:textId="77777777" w:rsidR="00EE183C" w:rsidRPr="00A3470D" w:rsidRDefault="00EE183C" w:rsidP="00EE183C">
            <w:pPr>
              <w:rPr>
                <w:rFonts w:ascii="Arial" w:hAnsi="Arial" w:cs="Arial"/>
                <w:b/>
                <w:sz w:val="18"/>
                <w:szCs w:val="18"/>
              </w:rPr>
            </w:pPr>
          </w:p>
        </w:tc>
        <w:tc>
          <w:tcPr>
            <w:tcW w:w="2522" w:type="dxa"/>
            <w:tcBorders>
              <w:top w:val="nil"/>
              <w:left w:val="nil"/>
              <w:bottom w:val="nil"/>
              <w:right w:val="nil"/>
            </w:tcBorders>
          </w:tcPr>
          <w:p w14:paraId="1C2E10F0"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1.8%</w:t>
            </w:r>
          </w:p>
        </w:tc>
        <w:tc>
          <w:tcPr>
            <w:tcW w:w="2552" w:type="dxa"/>
            <w:tcBorders>
              <w:top w:val="nil"/>
              <w:left w:val="nil"/>
              <w:bottom w:val="nil"/>
              <w:right w:val="nil"/>
            </w:tcBorders>
          </w:tcPr>
          <w:p w14:paraId="2E4C7DF6" w14:textId="77777777" w:rsidR="00EE183C" w:rsidRPr="00A3470D" w:rsidRDefault="00EE183C" w:rsidP="00EE183C">
            <w:pPr>
              <w:rPr>
                <w:rFonts w:ascii="Arial" w:hAnsi="Arial" w:cs="Arial"/>
                <w:sz w:val="18"/>
                <w:szCs w:val="18"/>
              </w:rPr>
            </w:pPr>
            <w:r w:rsidRPr="00A3470D">
              <w:rPr>
                <w:rFonts w:ascii="Arial" w:hAnsi="Arial" w:cs="Arial"/>
                <w:sz w:val="18"/>
                <w:szCs w:val="18"/>
              </w:rPr>
              <w:t>230 (4.18)</w:t>
            </w:r>
          </w:p>
        </w:tc>
        <w:tc>
          <w:tcPr>
            <w:tcW w:w="3969" w:type="dxa"/>
            <w:tcBorders>
              <w:top w:val="nil"/>
              <w:left w:val="nil"/>
              <w:bottom w:val="nil"/>
              <w:right w:val="nil"/>
            </w:tcBorders>
          </w:tcPr>
          <w:p w14:paraId="478917BD"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5B41AC39" w14:textId="77777777" w:rsidTr="00C459AC">
        <w:tc>
          <w:tcPr>
            <w:tcW w:w="5558" w:type="dxa"/>
            <w:tcBorders>
              <w:top w:val="nil"/>
              <w:left w:val="nil"/>
              <w:bottom w:val="nil"/>
              <w:right w:val="nil"/>
            </w:tcBorders>
          </w:tcPr>
          <w:p w14:paraId="20BC39D8" w14:textId="6EF10DE3" w:rsidR="00EE183C" w:rsidRPr="00A3470D" w:rsidRDefault="00EE183C" w:rsidP="00EE183C">
            <w:pPr>
              <w:rPr>
                <w:rFonts w:ascii="Arial" w:hAnsi="Arial" w:cs="Arial"/>
                <w:sz w:val="18"/>
                <w:szCs w:val="18"/>
              </w:rPr>
            </w:pPr>
            <w:r w:rsidRPr="00A3470D">
              <w:rPr>
                <w:rFonts w:ascii="Arial" w:hAnsi="Arial" w:cs="Arial"/>
                <w:sz w:val="18"/>
                <w:szCs w:val="18"/>
              </w:rPr>
              <w:t>Women want to bring up children in smoke-free environment</w:t>
            </w:r>
            <w:r w:rsidR="00443BB2" w:rsidRPr="00A3470D">
              <w:rPr>
                <w:rFonts w:ascii="Arial" w:hAnsi="Arial" w:cs="Arial"/>
                <w:sz w:val="18"/>
                <w:szCs w:val="18"/>
              </w:rPr>
              <w:t xml:space="preserve"> (F)</w:t>
            </w:r>
          </w:p>
          <w:p w14:paraId="7003DDB8" w14:textId="77777777" w:rsidR="00EE183C" w:rsidRPr="00A3470D" w:rsidRDefault="00EE183C" w:rsidP="00EE183C">
            <w:pPr>
              <w:rPr>
                <w:rFonts w:ascii="Arial" w:hAnsi="Arial" w:cs="Arial"/>
                <w:sz w:val="18"/>
                <w:szCs w:val="18"/>
              </w:rPr>
            </w:pPr>
          </w:p>
        </w:tc>
        <w:tc>
          <w:tcPr>
            <w:tcW w:w="2522" w:type="dxa"/>
            <w:tcBorders>
              <w:top w:val="nil"/>
              <w:left w:val="nil"/>
              <w:bottom w:val="nil"/>
              <w:right w:val="nil"/>
            </w:tcBorders>
          </w:tcPr>
          <w:p w14:paraId="5F5DDC45"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0%</w:t>
            </w:r>
          </w:p>
        </w:tc>
        <w:tc>
          <w:tcPr>
            <w:tcW w:w="2552" w:type="dxa"/>
            <w:tcBorders>
              <w:top w:val="nil"/>
              <w:left w:val="nil"/>
              <w:bottom w:val="nil"/>
              <w:right w:val="nil"/>
            </w:tcBorders>
          </w:tcPr>
          <w:p w14:paraId="2ED829CB" w14:textId="77777777" w:rsidR="00EE183C" w:rsidRPr="00A3470D" w:rsidRDefault="00EE183C" w:rsidP="00EE183C">
            <w:pPr>
              <w:rPr>
                <w:rFonts w:ascii="Arial" w:hAnsi="Arial" w:cs="Arial"/>
                <w:sz w:val="18"/>
                <w:szCs w:val="18"/>
              </w:rPr>
            </w:pPr>
            <w:r w:rsidRPr="00A3470D">
              <w:rPr>
                <w:rFonts w:ascii="Arial" w:hAnsi="Arial" w:cs="Arial"/>
                <w:sz w:val="18"/>
                <w:szCs w:val="18"/>
              </w:rPr>
              <w:t>220 (4.00)</w:t>
            </w:r>
          </w:p>
        </w:tc>
        <w:tc>
          <w:tcPr>
            <w:tcW w:w="3969" w:type="dxa"/>
            <w:tcBorders>
              <w:top w:val="nil"/>
              <w:left w:val="nil"/>
              <w:bottom w:val="nil"/>
              <w:right w:val="nil"/>
            </w:tcBorders>
          </w:tcPr>
          <w:p w14:paraId="35C82BB6"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5EA395CF" w14:textId="77777777" w:rsidTr="00C459AC">
        <w:tc>
          <w:tcPr>
            <w:tcW w:w="5558" w:type="dxa"/>
            <w:tcBorders>
              <w:top w:val="nil"/>
              <w:left w:val="nil"/>
              <w:bottom w:val="nil"/>
              <w:right w:val="nil"/>
            </w:tcBorders>
          </w:tcPr>
          <w:p w14:paraId="0178EF03" w14:textId="2A0A014B" w:rsidR="00EE183C" w:rsidRPr="00A3470D" w:rsidRDefault="00EE183C" w:rsidP="00EE183C">
            <w:pPr>
              <w:rPr>
                <w:rFonts w:ascii="Arial" w:hAnsi="Arial" w:cs="Arial"/>
                <w:sz w:val="18"/>
                <w:szCs w:val="18"/>
              </w:rPr>
            </w:pPr>
            <w:r w:rsidRPr="00A3470D">
              <w:rPr>
                <w:rFonts w:ascii="Arial" w:hAnsi="Arial" w:cs="Arial"/>
                <w:sz w:val="18"/>
                <w:szCs w:val="18"/>
              </w:rPr>
              <w:t>Women want to protect their unborn baby from the harm of smoking</w:t>
            </w:r>
            <w:r w:rsidR="00443BB2" w:rsidRPr="00A3470D">
              <w:rPr>
                <w:rFonts w:ascii="Arial" w:hAnsi="Arial" w:cs="Arial"/>
                <w:sz w:val="18"/>
                <w:szCs w:val="18"/>
              </w:rPr>
              <w:t xml:space="preserve"> (F)</w:t>
            </w:r>
          </w:p>
          <w:p w14:paraId="1775F393" w14:textId="77777777" w:rsidR="00EE183C" w:rsidRPr="00A3470D" w:rsidRDefault="00EE183C" w:rsidP="00EE183C">
            <w:pPr>
              <w:rPr>
                <w:rFonts w:ascii="Arial" w:hAnsi="Arial" w:cs="Arial"/>
                <w:sz w:val="18"/>
                <w:szCs w:val="18"/>
              </w:rPr>
            </w:pPr>
          </w:p>
        </w:tc>
        <w:tc>
          <w:tcPr>
            <w:tcW w:w="2522" w:type="dxa"/>
            <w:tcBorders>
              <w:top w:val="nil"/>
              <w:left w:val="nil"/>
              <w:bottom w:val="nil"/>
              <w:right w:val="nil"/>
            </w:tcBorders>
          </w:tcPr>
          <w:p w14:paraId="230E0BB2"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6.4%</w:t>
            </w:r>
          </w:p>
        </w:tc>
        <w:tc>
          <w:tcPr>
            <w:tcW w:w="2552" w:type="dxa"/>
            <w:tcBorders>
              <w:top w:val="nil"/>
              <w:left w:val="nil"/>
              <w:bottom w:val="nil"/>
              <w:right w:val="nil"/>
            </w:tcBorders>
          </w:tcPr>
          <w:p w14:paraId="6CE380F8" w14:textId="77777777" w:rsidR="00EE183C" w:rsidRPr="00A3470D" w:rsidRDefault="00EE183C" w:rsidP="00EE183C">
            <w:pPr>
              <w:rPr>
                <w:rFonts w:ascii="Arial" w:hAnsi="Arial" w:cs="Arial"/>
                <w:sz w:val="18"/>
                <w:szCs w:val="18"/>
              </w:rPr>
            </w:pPr>
            <w:r w:rsidRPr="00A3470D">
              <w:rPr>
                <w:rFonts w:ascii="Arial" w:hAnsi="Arial" w:cs="Arial"/>
                <w:sz w:val="18"/>
                <w:szCs w:val="18"/>
              </w:rPr>
              <w:t>217 (3.95)</w:t>
            </w:r>
          </w:p>
        </w:tc>
        <w:tc>
          <w:tcPr>
            <w:tcW w:w="3969" w:type="dxa"/>
            <w:tcBorders>
              <w:top w:val="nil"/>
              <w:left w:val="nil"/>
              <w:bottom w:val="nil"/>
              <w:right w:val="nil"/>
            </w:tcBorders>
          </w:tcPr>
          <w:p w14:paraId="6ED78F5B"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15EC8AF7" w14:textId="77777777" w:rsidTr="00C459AC">
        <w:tc>
          <w:tcPr>
            <w:tcW w:w="5558" w:type="dxa"/>
            <w:tcBorders>
              <w:top w:val="nil"/>
              <w:left w:val="nil"/>
              <w:bottom w:val="single" w:sz="4" w:space="0" w:color="auto"/>
              <w:right w:val="nil"/>
            </w:tcBorders>
          </w:tcPr>
          <w:p w14:paraId="6A93F8CA" w14:textId="59FEB736" w:rsidR="00EE183C" w:rsidRPr="00A3470D" w:rsidRDefault="00EE183C" w:rsidP="00EE183C">
            <w:pPr>
              <w:rPr>
                <w:rFonts w:ascii="Arial" w:hAnsi="Arial" w:cs="Arial"/>
                <w:sz w:val="18"/>
                <w:szCs w:val="18"/>
              </w:rPr>
            </w:pPr>
            <w:r w:rsidRPr="00A3470D">
              <w:rPr>
                <w:rFonts w:ascii="Arial" w:hAnsi="Arial" w:cs="Arial"/>
                <w:sz w:val="18"/>
                <w:szCs w:val="18"/>
              </w:rPr>
              <w:t>Meaningful, consistent and personal information about cessation intervention can improve women's engagement</w:t>
            </w:r>
            <w:r w:rsidR="00443BB2" w:rsidRPr="00A3470D">
              <w:rPr>
                <w:rFonts w:ascii="Arial" w:hAnsi="Arial" w:cs="Arial"/>
                <w:sz w:val="18"/>
                <w:szCs w:val="18"/>
              </w:rPr>
              <w:t xml:space="preserve"> (F)</w:t>
            </w:r>
          </w:p>
          <w:p w14:paraId="44B71ADD" w14:textId="0491DB3A" w:rsidR="00B91018" w:rsidRPr="00A3470D" w:rsidRDefault="00B91018" w:rsidP="00EE183C">
            <w:pPr>
              <w:rPr>
                <w:rFonts w:ascii="Arial" w:hAnsi="Arial" w:cs="Arial"/>
                <w:sz w:val="18"/>
                <w:szCs w:val="18"/>
              </w:rPr>
            </w:pPr>
          </w:p>
        </w:tc>
        <w:tc>
          <w:tcPr>
            <w:tcW w:w="2522" w:type="dxa"/>
            <w:tcBorders>
              <w:top w:val="nil"/>
              <w:left w:val="nil"/>
              <w:bottom w:val="single" w:sz="4" w:space="0" w:color="auto"/>
              <w:right w:val="nil"/>
            </w:tcBorders>
          </w:tcPr>
          <w:p w14:paraId="3F8E6302"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4.5%</w:t>
            </w:r>
          </w:p>
        </w:tc>
        <w:tc>
          <w:tcPr>
            <w:tcW w:w="2552" w:type="dxa"/>
            <w:tcBorders>
              <w:top w:val="nil"/>
              <w:left w:val="nil"/>
              <w:bottom w:val="single" w:sz="4" w:space="0" w:color="auto"/>
              <w:right w:val="nil"/>
            </w:tcBorders>
          </w:tcPr>
          <w:p w14:paraId="54790B95" w14:textId="77777777" w:rsidR="00EE183C" w:rsidRPr="00A3470D" w:rsidRDefault="00EE183C" w:rsidP="00EE183C">
            <w:pPr>
              <w:rPr>
                <w:rFonts w:ascii="Arial" w:hAnsi="Arial" w:cs="Arial"/>
                <w:sz w:val="18"/>
                <w:szCs w:val="18"/>
              </w:rPr>
            </w:pPr>
            <w:r w:rsidRPr="00A3470D">
              <w:rPr>
                <w:rFonts w:ascii="Arial" w:hAnsi="Arial" w:cs="Arial"/>
                <w:sz w:val="18"/>
                <w:szCs w:val="18"/>
              </w:rPr>
              <w:t>214 (3.89)</w:t>
            </w:r>
          </w:p>
        </w:tc>
        <w:tc>
          <w:tcPr>
            <w:tcW w:w="3969" w:type="dxa"/>
            <w:tcBorders>
              <w:top w:val="nil"/>
              <w:left w:val="nil"/>
              <w:bottom w:val="single" w:sz="4" w:space="0" w:color="auto"/>
              <w:right w:val="nil"/>
            </w:tcBorders>
          </w:tcPr>
          <w:p w14:paraId="42BE3463" w14:textId="77777777" w:rsidR="00EE183C" w:rsidRPr="00A3470D" w:rsidRDefault="00EE183C" w:rsidP="00EE183C">
            <w:pPr>
              <w:rPr>
                <w:rFonts w:ascii="Arial" w:hAnsi="Arial" w:cs="Arial"/>
                <w:sz w:val="18"/>
                <w:szCs w:val="18"/>
              </w:rPr>
            </w:pPr>
            <w:r w:rsidRPr="00A3470D">
              <w:rPr>
                <w:rFonts w:ascii="Arial" w:hAnsi="Arial" w:cs="Arial"/>
                <w:sz w:val="18"/>
                <w:szCs w:val="18"/>
              </w:rPr>
              <w:t xml:space="preserve">Aspects of cessation support </w:t>
            </w:r>
          </w:p>
        </w:tc>
      </w:tr>
      <w:tr w:rsidR="00A3470D" w:rsidRPr="00A3470D" w14:paraId="4ACD3BC1" w14:textId="77777777" w:rsidTr="00C459AC">
        <w:tc>
          <w:tcPr>
            <w:tcW w:w="5558" w:type="dxa"/>
            <w:tcBorders>
              <w:top w:val="single" w:sz="4" w:space="0" w:color="auto"/>
              <w:left w:val="nil"/>
              <w:bottom w:val="single" w:sz="4" w:space="0" w:color="auto"/>
              <w:right w:val="nil"/>
            </w:tcBorders>
          </w:tcPr>
          <w:p w14:paraId="2E9BE6C5" w14:textId="77777777" w:rsidR="00EE183C" w:rsidRPr="00A3470D" w:rsidRDefault="00EE183C" w:rsidP="00EE183C">
            <w:pPr>
              <w:rPr>
                <w:rFonts w:ascii="Arial" w:hAnsi="Arial" w:cs="Arial"/>
                <w:b/>
                <w:sz w:val="18"/>
                <w:szCs w:val="18"/>
              </w:rPr>
            </w:pPr>
            <w:r w:rsidRPr="00A3470D">
              <w:rPr>
                <w:rFonts w:ascii="Arial" w:hAnsi="Arial" w:cs="Arial"/>
                <w:b/>
                <w:sz w:val="18"/>
                <w:szCs w:val="18"/>
              </w:rPr>
              <w:t>Round two</w:t>
            </w:r>
          </w:p>
        </w:tc>
        <w:tc>
          <w:tcPr>
            <w:tcW w:w="2522" w:type="dxa"/>
            <w:tcBorders>
              <w:top w:val="single" w:sz="4" w:space="0" w:color="auto"/>
              <w:left w:val="nil"/>
              <w:bottom w:val="single" w:sz="4" w:space="0" w:color="auto"/>
              <w:right w:val="nil"/>
            </w:tcBorders>
          </w:tcPr>
          <w:p w14:paraId="2DF0E085" w14:textId="77777777" w:rsidR="00EE183C" w:rsidRPr="00A3470D" w:rsidRDefault="00EE183C" w:rsidP="00EE183C">
            <w:pPr>
              <w:jc w:val="center"/>
              <w:rPr>
                <w:rFonts w:ascii="Arial" w:hAnsi="Arial" w:cs="Arial"/>
                <w:sz w:val="18"/>
                <w:szCs w:val="18"/>
              </w:rPr>
            </w:pPr>
          </w:p>
        </w:tc>
        <w:tc>
          <w:tcPr>
            <w:tcW w:w="2552" w:type="dxa"/>
            <w:tcBorders>
              <w:top w:val="single" w:sz="4" w:space="0" w:color="auto"/>
              <w:left w:val="nil"/>
              <w:bottom w:val="single" w:sz="4" w:space="0" w:color="auto"/>
              <w:right w:val="nil"/>
            </w:tcBorders>
          </w:tcPr>
          <w:p w14:paraId="0CE216B3" w14:textId="77777777" w:rsidR="00EE183C" w:rsidRPr="00A3470D" w:rsidRDefault="00EE183C" w:rsidP="00EE183C">
            <w:pPr>
              <w:rPr>
                <w:rFonts w:ascii="Arial" w:hAnsi="Arial" w:cs="Arial"/>
                <w:sz w:val="18"/>
                <w:szCs w:val="18"/>
              </w:rPr>
            </w:pPr>
          </w:p>
        </w:tc>
        <w:tc>
          <w:tcPr>
            <w:tcW w:w="3969" w:type="dxa"/>
            <w:tcBorders>
              <w:top w:val="single" w:sz="4" w:space="0" w:color="auto"/>
              <w:left w:val="nil"/>
              <w:bottom w:val="single" w:sz="4" w:space="0" w:color="auto"/>
              <w:right w:val="nil"/>
            </w:tcBorders>
          </w:tcPr>
          <w:p w14:paraId="588D9656" w14:textId="77777777" w:rsidR="00EE183C" w:rsidRPr="00A3470D" w:rsidRDefault="00EE183C" w:rsidP="00EE183C">
            <w:pPr>
              <w:rPr>
                <w:rFonts w:ascii="Arial" w:hAnsi="Arial" w:cs="Arial"/>
                <w:sz w:val="18"/>
                <w:szCs w:val="18"/>
              </w:rPr>
            </w:pPr>
          </w:p>
        </w:tc>
      </w:tr>
      <w:tr w:rsidR="00A3470D" w:rsidRPr="00A3470D" w14:paraId="5DA04D8C" w14:textId="77777777" w:rsidTr="00C459AC">
        <w:tc>
          <w:tcPr>
            <w:tcW w:w="5558" w:type="dxa"/>
            <w:tcBorders>
              <w:left w:val="nil"/>
              <w:bottom w:val="single" w:sz="4" w:space="0" w:color="auto"/>
              <w:right w:val="nil"/>
            </w:tcBorders>
          </w:tcPr>
          <w:p w14:paraId="3E7A4523" w14:textId="77DC2DB2" w:rsidR="00EE183C" w:rsidRPr="00A3470D" w:rsidRDefault="00B91018" w:rsidP="00EE183C">
            <w:pPr>
              <w:rPr>
                <w:rFonts w:ascii="Arial" w:hAnsi="Arial" w:cs="Arial"/>
                <w:sz w:val="18"/>
                <w:szCs w:val="18"/>
              </w:rPr>
            </w:pPr>
            <w:r w:rsidRPr="00A3470D">
              <w:rPr>
                <w:rFonts w:ascii="Arial" w:hAnsi="Arial" w:cs="Arial"/>
                <w:sz w:val="18"/>
                <w:szCs w:val="18"/>
              </w:rPr>
              <w:t>Barrier or facilitator</w:t>
            </w:r>
          </w:p>
        </w:tc>
        <w:tc>
          <w:tcPr>
            <w:tcW w:w="2522" w:type="dxa"/>
            <w:tcBorders>
              <w:left w:val="nil"/>
              <w:bottom w:val="single" w:sz="4" w:space="0" w:color="auto"/>
              <w:right w:val="nil"/>
            </w:tcBorders>
          </w:tcPr>
          <w:p w14:paraId="73BB2A60"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Very easy/easy</w:t>
            </w:r>
          </w:p>
        </w:tc>
        <w:tc>
          <w:tcPr>
            <w:tcW w:w="2552" w:type="dxa"/>
            <w:tcBorders>
              <w:left w:val="nil"/>
              <w:bottom w:val="single" w:sz="4" w:space="0" w:color="auto"/>
              <w:right w:val="nil"/>
            </w:tcBorders>
          </w:tcPr>
          <w:p w14:paraId="6E559CD5" w14:textId="77777777" w:rsidR="00EE183C" w:rsidRPr="00A3470D" w:rsidRDefault="00EE183C" w:rsidP="00EE183C">
            <w:pPr>
              <w:rPr>
                <w:rFonts w:ascii="Arial" w:hAnsi="Arial" w:cs="Arial"/>
                <w:sz w:val="18"/>
                <w:szCs w:val="18"/>
              </w:rPr>
            </w:pPr>
            <w:r w:rsidRPr="00A3470D">
              <w:rPr>
                <w:rFonts w:ascii="Arial" w:hAnsi="Arial" w:cs="Arial"/>
                <w:sz w:val="18"/>
                <w:szCs w:val="18"/>
              </w:rPr>
              <w:t>Total sum of ratings (mean)</w:t>
            </w:r>
          </w:p>
        </w:tc>
        <w:tc>
          <w:tcPr>
            <w:tcW w:w="3969" w:type="dxa"/>
            <w:tcBorders>
              <w:left w:val="nil"/>
              <w:bottom w:val="single" w:sz="4" w:space="0" w:color="auto"/>
              <w:right w:val="nil"/>
            </w:tcBorders>
          </w:tcPr>
          <w:p w14:paraId="656E903C" w14:textId="6484E807" w:rsidR="00EE183C" w:rsidRPr="00A3470D" w:rsidRDefault="00647957" w:rsidP="00EE183C">
            <w:pPr>
              <w:rPr>
                <w:rFonts w:ascii="Arial" w:hAnsi="Arial" w:cs="Arial"/>
                <w:sz w:val="18"/>
                <w:szCs w:val="18"/>
              </w:rPr>
            </w:pPr>
            <w:r w:rsidRPr="00A3470D">
              <w:rPr>
                <w:rFonts w:ascii="Arial" w:hAnsi="Arial" w:cs="Arial"/>
                <w:sz w:val="18"/>
                <w:szCs w:val="18"/>
              </w:rPr>
              <w:t>Barriers and facilitators category</w:t>
            </w:r>
          </w:p>
        </w:tc>
      </w:tr>
      <w:tr w:rsidR="00A3470D" w:rsidRPr="00A3470D" w14:paraId="15A69992" w14:textId="77777777" w:rsidTr="00C459AC">
        <w:tc>
          <w:tcPr>
            <w:tcW w:w="5558" w:type="dxa"/>
            <w:tcBorders>
              <w:top w:val="nil"/>
              <w:left w:val="nil"/>
              <w:bottom w:val="nil"/>
              <w:right w:val="nil"/>
            </w:tcBorders>
          </w:tcPr>
          <w:p w14:paraId="0E39ABEA" w14:textId="1746293D" w:rsidR="00EE183C" w:rsidRPr="00A3470D" w:rsidRDefault="00EE183C" w:rsidP="00EE183C">
            <w:pPr>
              <w:rPr>
                <w:rFonts w:ascii="Arial" w:hAnsi="Arial" w:cs="Arial"/>
                <w:sz w:val="18"/>
                <w:szCs w:val="18"/>
              </w:rPr>
            </w:pPr>
            <w:r w:rsidRPr="00A3470D">
              <w:rPr>
                <w:rFonts w:ascii="Arial" w:hAnsi="Arial" w:cs="Arial"/>
                <w:sz w:val="18"/>
                <w:szCs w:val="18"/>
              </w:rPr>
              <w:t>Positive relationships with health professional based on trust and mutual respect</w:t>
            </w:r>
            <w:r w:rsidR="00443BB2" w:rsidRPr="00A3470D">
              <w:rPr>
                <w:rFonts w:ascii="Arial" w:hAnsi="Arial" w:cs="Arial"/>
                <w:sz w:val="18"/>
                <w:szCs w:val="18"/>
              </w:rPr>
              <w:t xml:space="preserve"> (F)</w:t>
            </w:r>
          </w:p>
          <w:p w14:paraId="69CBE872" w14:textId="12E249E6" w:rsidR="00443BB2" w:rsidRPr="00A3470D" w:rsidRDefault="00443BB2" w:rsidP="00EE183C">
            <w:pPr>
              <w:rPr>
                <w:rFonts w:ascii="Arial" w:hAnsi="Arial" w:cs="Arial"/>
                <w:sz w:val="18"/>
                <w:szCs w:val="18"/>
              </w:rPr>
            </w:pPr>
          </w:p>
        </w:tc>
        <w:tc>
          <w:tcPr>
            <w:tcW w:w="2522" w:type="dxa"/>
            <w:tcBorders>
              <w:top w:val="nil"/>
              <w:left w:val="nil"/>
              <w:bottom w:val="nil"/>
              <w:right w:val="nil"/>
            </w:tcBorders>
          </w:tcPr>
          <w:p w14:paraId="4EA14F87"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5.7%</w:t>
            </w:r>
          </w:p>
        </w:tc>
        <w:tc>
          <w:tcPr>
            <w:tcW w:w="2552" w:type="dxa"/>
            <w:tcBorders>
              <w:top w:val="nil"/>
              <w:left w:val="nil"/>
              <w:bottom w:val="nil"/>
              <w:right w:val="nil"/>
            </w:tcBorders>
          </w:tcPr>
          <w:p w14:paraId="1D74E063" w14:textId="77777777" w:rsidR="00EE183C" w:rsidRPr="00A3470D" w:rsidRDefault="00EE183C" w:rsidP="00EE183C">
            <w:pPr>
              <w:rPr>
                <w:rFonts w:ascii="Arial" w:hAnsi="Arial" w:cs="Arial"/>
                <w:sz w:val="18"/>
                <w:szCs w:val="18"/>
              </w:rPr>
            </w:pPr>
            <w:r w:rsidRPr="00A3470D">
              <w:rPr>
                <w:rFonts w:ascii="Arial" w:hAnsi="Arial" w:cs="Arial"/>
                <w:sz w:val="18"/>
                <w:szCs w:val="18"/>
              </w:rPr>
              <w:t>196 (4.00)</w:t>
            </w:r>
          </w:p>
        </w:tc>
        <w:tc>
          <w:tcPr>
            <w:tcW w:w="3969" w:type="dxa"/>
            <w:tcBorders>
              <w:top w:val="nil"/>
              <w:left w:val="nil"/>
              <w:bottom w:val="nil"/>
              <w:right w:val="nil"/>
            </w:tcBorders>
          </w:tcPr>
          <w:p w14:paraId="27D0F07C"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775EB172" w14:textId="77777777" w:rsidTr="00C459AC">
        <w:tc>
          <w:tcPr>
            <w:tcW w:w="5558" w:type="dxa"/>
            <w:tcBorders>
              <w:top w:val="nil"/>
              <w:left w:val="nil"/>
              <w:bottom w:val="nil"/>
              <w:right w:val="nil"/>
            </w:tcBorders>
          </w:tcPr>
          <w:p w14:paraId="335E2552" w14:textId="42D87345" w:rsidR="00EE183C" w:rsidRPr="00A3470D" w:rsidRDefault="00EE183C" w:rsidP="00EE183C">
            <w:pPr>
              <w:rPr>
                <w:rFonts w:ascii="Arial" w:hAnsi="Arial" w:cs="Arial"/>
                <w:sz w:val="18"/>
                <w:szCs w:val="18"/>
              </w:rPr>
            </w:pPr>
            <w:r w:rsidRPr="00A3470D">
              <w:rPr>
                <w:rFonts w:ascii="Arial" w:hAnsi="Arial" w:cs="Arial"/>
                <w:sz w:val="18"/>
                <w:szCs w:val="18"/>
              </w:rPr>
              <w:t>Understanding that it is desirable to quit smoking in pregnancy</w:t>
            </w:r>
            <w:r w:rsidR="00443BB2" w:rsidRPr="00A3470D">
              <w:rPr>
                <w:rFonts w:ascii="Arial" w:hAnsi="Arial" w:cs="Arial"/>
                <w:sz w:val="18"/>
                <w:szCs w:val="18"/>
              </w:rPr>
              <w:t xml:space="preserve"> (F)</w:t>
            </w:r>
          </w:p>
        </w:tc>
        <w:tc>
          <w:tcPr>
            <w:tcW w:w="2522" w:type="dxa"/>
            <w:tcBorders>
              <w:top w:val="nil"/>
              <w:left w:val="nil"/>
              <w:bottom w:val="nil"/>
              <w:right w:val="nil"/>
            </w:tcBorders>
          </w:tcPr>
          <w:p w14:paraId="3DCA85DE"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5.7%</w:t>
            </w:r>
          </w:p>
        </w:tc>
        <w:tc>
          <w:tcPr>
            <w:tcW w:w="2552" w:type="dxa"/>
            <w:tcBorders>
              <w:top w:val="nil"/>
              <w:left w:val="nil"/>
              <w:bottom w:val="nil"/>
              <w:right w:val="nil"/>
            </w:tcBorders>
          </w:tcPr>
          <w:p w14:paraId="1D7E6FA4" w14:textId="77777777" w:rsidR="00EE183C" w:rsidRPr="00A3470D" w:rsidRDefault="00EE183C" w:rsidP="00EE183C">
            <w:pPr>
              <w:rPr>
                <w:rFonts w:ascii="Arial" w:hAnsi="Arial" w:cs="Arial"/>
                <w:sz w:val="18"/>
                <w:szCs w:val="18"/>
              </w:rPr>
            </w:pPr>
            <w:r w:rsidRPr="00A3470D">
              <w:rPr>
                <w:rFonts w:ascii="Arial" w:hAnsi="Arial" w:cs="Arial"/>
                <w:sz w:val="18"/>
                <w:szCs w:val="18"/>
              </w:rPr>
              <w:t>194 (3.96)</w:t>
            </w:r>
          </w:p>
        </w:tc>
        <w:tc>
          <w:tcPr>
            <w:tcW w:w="3969" w:type="dxa"/>
            <w:tcBorders>
              <w:top w:val="nil"/>
              <w:left w:val="nil"/>
              <w:bottom w:val="nil"/>
              <w:right w:val="nil"/>
            </w:tcBorders>
          </w:tcPr>
          <w:p w14:paraId="168D9FD4"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p w14:paraId="523932CD" w14:textId="77777777" w:rsidR="00EE183C" w:rsidRPr="00A3470D" w:rsidRDefault="00EE183C" w:rsidP="00EE183C">
            <w:pPr>
              <w:rPr>
                <w:rFonts w:ascii="Arial" w:hAnsi="Arial" w:cs="Arial"/>
                <w:sz w:val="18"/>
                <w:szCs w:val="18"/>
              </w:rPr>
            </w:pPr>
          </w:p>
        </w:tc>
      </w:tr>
      <w:tr w:rsidR="00A3470D" w:rsidRPr="00A3470D" w14:paraId="32846D08" w14:textId="77777777" w:rsidTr="00C459AC">
        <w:tc>
          <w:tcPr>
            <w:tcW w:w="5558" w:type="dxa"/>
            <w:tcBorders>
              <w:top w:val="nil"/>
              <w:left w:val="nil"/>
              <w:bottom w:val="nil"/>
              <w:right w:val="nil"/>
            </w:tcBorders>
          </w:tcPr>
          <w:p w14:paraId="06CA4D7E" w14:textId="4CCB36DE" w:rsidR="00EE183C" w:rsidRPr="00A3470D" w:rsidRDefault="00EE183C" w:rsidP="00EE183C">
            <w:pPr>
              <w:rPr>
                <w:rFonts w:ascii="Arial" w:hAnsi="Arial" w:cs="Arial"/>
                <w:sz w:val="18"/>
                <w:szCs w:val="18"/>
              </w:rPr>
            </w:pPr>
            <w:r w:rsidRPr="00A3470D">
              <w:rPr>
                <w:rFonts w:ascii="Arial" w:hAnsi="Arial" w:cs="Arial"/>
                <w:sz w:val="18"/>
                <w:szCs w:val="18"/>
              </w:rPr>
              <w:t>Women underestimate their level of addiction</w:t>
            </w:r>
            <w:r w:rsidR="00443BB2" w:rsidRPr="00A3470D">
              <w:rPr>
                <w:rFonts w:ascii="Arial" w:hAnsi="Arial" w:cs="Arial"/>
                <w:sz w:val="18"/>
                <w:szCs w:val="18"/>
              </w:rPr>
              <w:t xml:space="preserve"> (B)</w:t>
            </w:r>
          </w:p>
        </w:tc>
        <w:tc>
          <w:tcPr>
            <w:tcW w:w="2522" w:type="dxa"/>
            <w:tcBorders>
              <w:top w:val="nil"/>
              <w:left w:val="nil"/>
              <w:bottom w:val="nil"/>
              <w:right w:val="nil"/>
            </w:tcBorders>
          </w:tcPr>
          <w:p w14:paraId="1A0B7D9E"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7.6%</w:t>
            </w:r>
          </w:p>
        </w:tc>
        <w:tc>
          <w:tcPr>
            <w:tcW w:w="2552" w:type="dxa"/>
            <w:tcBorders>
              <w:top w:val="nil"/>
              <w:left w:val="nil"/>
              <w:bottom w:val="nil"/>
              <w:right w:val="nil"/>
            </w:tcBorders>
          </w:tcPr>
          <w:p w14:paraId="45DEDBA2" w14:textId="77777777" w:rsidR="00EE183C" w:rsidRPr="00A3470D" w:rsidRDefault="00EE183C" w:rsidP="00EE183C">
            <w:pPr>
              <w:rPr>
                <w:rFonts w:ascii="Arial" w:hAnsi="Arial" w:cs="Arial"/>
                <w:sz w:val="18"/>
                <w:szCs w:val="18"/>
              </w:rPr>
            </w:pPr>
            <w:r w:rsidRPr="00A3470D">
              <w:rPr>
                <w:rFonts w:ascii="Arial" w:hAnsi="Arial" w:cs="Arial"/>
                <w:sz w:val="18"/>
                <w:szCs w:val="18"/>
              </w:rPr>
              <w:t>192 (3.92)</w:t>
            </w:r>
          </w:p>
        </w:tc>
        <w:tc>
          <w:tcPr>
            <w:tcW w:w="3969" w:type="dxa"/>
            <w:tcBorders>
              <w:top w:val="nil"/>
              <w:left w:val="nil"/>
              <w:bottom w:val="nil"/>
              <w:right w:val="nil"/>
            </w:tcBorders>
          </w:tcPr>
          <w:p w14:paraId="119CA966"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p w14:paraId="421B75D6" w14:textId="77777777" w:rsidR="00EE183C" w:rsidRPr="00A3470D" w:rsidRDefault="00EE183C" w:rsidP="00EE183C">
            <w:pPr>
              <w:rPr>
                <w:rFonts w:ascii="Arial" w:hAnsi="Arial" w:cs="Arial"/>
                <w:sz w:val="18"/>
                <w:szCs w:val="18"/>
              </w:rPr>
            </w:pPr>
          </w:p>
        </w:tc>
      </w:tr>
      <w:tr w:rsidR="00A3470D" w:rsidRPr="00A3470D" w14:paraId="3AE033B9" w14:textId="77777777" w:rsidTr="00C459AC">
        <w:tc>
          <w:tcPr>
            <w:tcW w:w="5558" w:type="dxa"/>
            <w:tcBorders>
              <w:top w:val="nil"/>
              <w:left w:val="nil"/>
              <w:bottom w:val="nil"/>
              <w:right w:val="nil"/>
            </w:tcBorders>
          </w:tcPr>
          <w:p w14:paraId="1D57A107" w14:textId="7A31A9D2" w:rsidR="00EE183C" w:rsidRPr="00A3470D" w:rsidRDefault="00EE183C" w:rsidP="00EE183C">
            <w:pPr>
              <w:rPr>
                <w:rFonts w:ascii="Arial" w:hAnsi="Arial" w:cs="Arial"/>
                <w:sz w:val="18"/>
                <w:szCs w:val="18"/>
              </w:rPr>
            </w:pPr>
            <w:r w:rsidRPr="00A3470D">
              <w:rPr>
                <w:rFonts w:ascii="Arial" w:hAnsi="Arial" w:cs="Arial"/>
                <w:sz w:val="18"/>
                <w:szCs w:val="18"/>
              </w:rPr>
              <w:t>Poor understanding of risks related to smoking in pregnancy</w:t>
            </w:r>
            <w:r w:rsidR="00443BB2" w:rsidRPr="00A3470D">
              <w:rPr>
                <w:rFonts w:ascii="Arial" w:hAnsi="Arial" w:cs="Arial"/>
                <w:sz w:val="18"/>
                <w:szCs w:val="18"/>
              </w:rPr>
              <w:t xml:space="preserve"> (B)</w:t>
            </w:r>
          </w:p>
        </w:tc>
        <w:tc>
          <w:tcPr>
            <w:tcW w:w="2522" w:type="dxa"/>
            <w:tcBorders>
              <w:top w:val="nil"/>
              <w:left w:val="nil"/>
              <w:bottom w:val="nil"/>
              <w:right w:val="nil"/>
            </w:tcBorders>
          </w:tcPr>
          <w:p w14:paraId="45C94A35"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7.6%</w:t>
            </w:r>
          </w:p>
        </w:tc>
        <w:tc>
          <w:tcPr>
            <w:tcW w:w="2552" w:type="dxa"/>
            <w:tcBorders>
              <w:top w:val="nil"/>
              <w:left w:val="nil"/>
              <w:bottom w:val="nil"/>
              <w:right w:val="nil"/>
            </w:tcBorders>
          </w:tcPr>
          <w:p w14:paraId="5630A3BA" w14:textId="77777777" w:rsidR="00EE183C" w:rsidRPr="00A3470D" w:rsidRDefault="00EE183C" w:rsidP="00EE183C">
            <w:pPr>
              <w:rPr>
                <w:rFonts w:ascii="Arial" w:hAnsi="Arial" w:cs="Arial"/>
                <w:sz w:val="18"/>
                <w:szCs w:val="18"/>
              </w:rPr>
            </w:pPr>
            <w:r w:rsidRPr="00A3470D">
              <w:rPr>
                <w:rFonts w:ascii="Arial" w:hAnsi="Arial" w:cs="Arial"/>
                <w:sz w:val="18"/>
                <w:szCs w:val="18"/>
              </w:rPr>
              <w:t>189 (3.86)</w:t>
            </w:r>
          </w:p>
        </w:tc>
        <w:tc>
          <w:tcPr>
            <w:tcW w:w="3969" w:type="dxa"/>
            <w:tcBorders>
              <w:top w:val="nil"/>
              <w:left w:val="nil"/>
              <w:bottom w:val="nil"/>
              <w:right w:val="nil"/>
            </w:tcBorders>
          </w:tcPr>
          <w:p w14:paraId="2305F38F"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p w14:paraId="365D7863" w14:textId="77777777" w:rsidR="00EE183C" w:rsidRPr="00A3470D" w:rsidRDefault="00EE183C" w:rsidP="00EE183C">
            <w:pPr>
              <w:rPr>
                <w:rFonts w:ascii="Arial" w:hAnsi="Arial" w:cs="Arial"/>
                <w:sz w:val="18"/>
                <w:szCs w:val="18"/>
              </w:rPr>
            </w:pPr>
          </w:p>
        </w:tc>
      </w:tr>
      <w:tr w:rsidR="00A3470D" w:rsidRPr="00A3470D" w14:paraId="64AFABCA" w14:textId="77777777" w:rsidTr="00C459AC">
        <w:tc>
          <w:tcPr>
            <w:tcW w:w="5558" w:type="dxa"/>
            <w:tcBorders>
              <w:top w:val="nil"/>
              <w:left w:val="nil"/>
              <w:bottom w:val="nil"/>
              <w:right w:val="nil"/>
            </w:tcBorders>
          </w:tcPr>
          <w:p w14:paraId="462D1E2B" w14:textId="17A82965" w:rsidR="00EE183C" w:rsidRPr="00A3470D" w:rsidRDefault="00EE183C" w:rsidP="00EE183C">
            <w:pPr>
              <w:rPr>
                <w:rFonts w:ascii="Arial" w:hAnsi="Arial" w:cs="Arial"/>
                <w:sz w:val="18"/>
                <w:szCs w:val="18"/>
              </w:rPr>
            </w:pPr>
            <w:r w:rsidRPr="00A3470D">
              <w:rPr>
                <w:rFonts w:ascii="Arial" w:hAnsi="Arial" w:cs="Arial"/>
                <w:sz w:val="18"/>
                <w:szCs w:val="18"/>
              </w:rPr>
              <w:t>Belief that the stress of quitting will be worse for the baby than continuing to smoke</w:t>
            </w:r>
            <w:r w:rsidR="00443BB2" w:rsidRPr="00A3470D">
              <w:rPr>
                <w:rFonts w:ascii="Arial" w:hAnsi="Arial" w:cs="Arial"/>
                <w:sz w:val="18"/>
                <w:szCs w:val="18"/>
              </w:rPr>
              <w:t xml:space="preserve"> (B)</w:t>
            </w:r>
          </w:p>
        </w:tc>
        <w:tc>
          <w:tcPr>
            <w:tcW w:w="2522" w:type="dxa"/>
            <w:tcBorders>
              <w:top w:val="nil"/>
              <w:left w:val="nil"/>
              <w:bottom w:val="nil"/>
              <w:right w:val="nil"/>
            </w:tcBorders>
          </w:tcPr>
          <w:p w14:paraId="4BEB28EB"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3.5%</w:t>
            </w:r>
          </w:p>
        </w:tc>
        <w:tc>
          <w:tcPr>
            <w:tcW w:w="2552" w:type="dxa"/>
            <w:tcBorders>
              <w:top w:val="nil"/>
              <w:left w:val="nil"/>
              <w:bottom w:val="nil"/>
              <w:right w:val="nil"/>
            </w:tcBorders>
          </w:tcPr>
          <w:p w14:paraId="178D9C49" w14:textId="77777777" w:rsidR="00EE183C" w:rsidRPr="00A3470D" w:rsidRDefault="00EE183C" w:rsidP="00EE183C">
            <w:pPr>
              <w:rPr>
                <w:rFonts w:ascii="Arial" w:hAnsi="Arial" w:cs="Arial"/>
                <w:sz w:val="18"/>
                <w:szCs w:val="18"/>
              </w:rPr>
            </w:pPr>
            <w:r w:rsidRPr="00A3470D">
              <w:rPr>
                <w:rFonts w:ascii="Arial" w:hAnsi="Arial" w:cs="Arial"/>
                <w:sz w:val="18"/>
                <w:szCs w:val="18"/>
              </w:rPr>
              <w:t>186 (3.80)</w:t>
            </w:r>
          </w:p>
        </w:tc>
        <w:tc>
          <w:tcPr>
            <w:tcW w:w="3969" w:type="dxa"/>
            <w:tcBorders>
              <w:top w:val="nil"/>
              <w:left w:val="nil"/>
              <w:bottom w:val="nil"/>
              <w:right w:val="nil"/>
            </w:tcBorders>
          </w:tcPr>
          <w:p w14:paraId="303AB450"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p w14:paraId="2EB158FD" w14:textId="6E2C3002" w:rsidR="00F659AE" w:rsidRPr="00A3470D" w:rsidRDefault="00F659AE" w:rsidP="00EE183C">
            <w:pPr>
              <w:rPr>
                <w:rFonts w:ascii="Arial" w:hAnsi="Arial" w:cs="Arial"/>
                <w:sz w:val="18"/>
                <w:szCs w:val="18"/>
              </w:rPr>
            </w:pPr>
          </w:p>
        </w:tc>
      </w:tr>
      <w:tr w:rsidR="00A3470D" w:rsidRPr="00A3470D" w14:paraId="41581AAF" w14:textId="77777777" w:rsidTr="00C459AC">
        <w:tc>
          <w:tcPr>
            <w:tcW w:w="5558" w:type="dxa"/>
            <w:tcBorders>
              <w:top w:val="nil"/>
              <w:left w:val="nil"/>
              <w:bottom w:val="nil"/>
              <w:right w:val="nil"/>
            </w:tcBorders>
          </w:tcPr>
          <w:p w14:paraId="425E41F8" w14:textId="2CC07EA7" w:rsidR="00EE183C" w:rsidRPr="00A3470D" w:rsidRDefault="00EE183C" w:rsidP="00EE183C">
            <w:pPr>
              <w:rPr>
                <w:rFonts w:ascii="Arial" w:hAnsi="Arial" w:cs="Arial"/>
                <w:sz w:val="18"/>
                <w:szCs w:val="18"/>
              </w:rPr>
            </w:pPr>
            <w:r w:rsidRPr="00A3470D">
              <w:rPr>
                <w:rFonts w:ascii="Arial" w:hAnsi="Arial" w:cs="Arial"/>
                <w:sz w:val="18"/>
                <w:szCs w:val="18"/>
              </w:rPr>
              <w:t>Smoking can help ease boredom</w:t>
            </w:r>
            <w:r w:rsidR="00443BB2" w:rsidRPr="00A3470D">
              <w:rPr>
                <w:rFonts w:ascii="Arial" w:hAnsi="Arial" w:cs="Arial"/>
                <w:sz w:val="18"/>
                <w:szCs w:val="18"/>
              </w:rPr>
              <w:t xml:space="preserve"> (B)</w:t>
            </w:r>
          </w:p>
        </w:tc>
        <w:tc>
          <w:tcPr>
            <w:tcW w:w="2522" w:type="dxa"/>
            <w:tcBorders>
              <w:top w:val="nil"/>
              <w:left w:val="nil"/>
              <w:bottom w:val="nil"/>
              <w:right w:val="nil"/>
            </w:tcBorders>
          </w:tcPr>
          <w:p w14:paraId="35159BEA"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3.5%</w:t>
            </w:r>
          </w:p>
        </w:tc>
        <w:tc>
          <w:tcPr>
            <w:tcW w:w="2552" w:type="dxa"/>
            <w:tcBorders>
              <w:top w:val="nil"/>
              <w:left w:val="nil"/>
              <w:bottom w:val="nil"/>
              <w:right w:val="nil"/>
            </w:tcBorders>
          </w:tcPr>
          <w:p w14:paraId="190B2B2A" w14:textId="77777777" w:rsidR="00EE183C" w:rsidRPr="00A3470D" w:rsidRDefault="00EE183C" w:rsidP="00EE183C">
            <w:pPr>
              <w:rPr>
                <w:rFonts w:ascii="Arial" w:hAnsi="Arial" w:cs="Arial"/>
                <w:sz w:val="18"/>
                <w:szCs w:val="18"/>
              </w:rPr>
            </w:pPr>
            <w:r w:rsidRPr="00A3470D">
              <w:rPr>
                <w:rFonts w:ascii="Arial" w:hAnsi="Arial" w:cs="Arial"/>
                <w:sz w:val="18"/>
                <w:szCs w:val="18"/>
              </w:rPr>
              <w:t>184 (3.76)</w:t>
            </w:r>
          </w:p>
        </w:tc>
        <w:tc>
          <w:tcPr>
            <w:tcW w:w="3969" w:type="dxa"/>
            <w:tcBorders>
              <w:top w:val="nil"/>
              <w:left w:val="nil"/>
              <w:bottom w:val="nil"/>
              <w:right w:val="nil"/>
            </w:tcBorders>
          </w:tcPr>
          <w:p w14:paraId="050D17EF"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well-being</w:t>
            </w:r>
          </w:p>
          <w:p w14:paraId="5C83A4DA" w14:textId="414EBF49" w:rsidR="00F659AE" w:rsidRPr="00A3470D" w:rsidRDefault="00F659AE" w:rsidP="00EE183C">
            <w:pPr>
              <w:rPr>
                <w:rFonts w:ascii="Arial" w:hAnsi="Arial" w:cs="Arial"/>
                <w:sz w:val="18"/>
                <w:szCs w:val="18"/>
              </w:rPr>
            </w:pPr>
          </w:p>
        </w:tc>
      </w:tr>
      <w:tr w:rsidR="00A3470D" w:rsidRPr="00A3470D" w14:paraId="027BFF2D" w14:textId="77777777" w:rsidTr="00C459AC">
        <w:tc>
          <w:tcPr>
            <w:tcW w:w="5558" w:type="dxa"/>
            <w:tcBorders>
              <w:top w:val="nil"/>
              <w:left w:val="nil"/>
              <w:bottom w:val="nil"/>
              <w:right w:val="nil"/>
            </w:tcBorders>
          </w:tcPr>
          <w:p w14:paraId="6C047D18" w14:textId="169077D2" w:rsidR="00EE183C" w:rsidRPr="00A3470D" w:rsidRDefault="00EE183C" w:rsidP="00EE183C">
            <w:pPr>
              <w:rPr>
                <w:rFonts w:ascii="Arial" w:hAnsi="Arial" w:cs="Arial"/>
                <w:sz w:val="18"/>
                <w:szCs w:val="18"/>
              </w:rPr>
            </w:pPr>
            <w:r w:rsidRPr="00A3470D">
              <w:rPr>
                <w:rFonts w:ascii="Arial" w:hAnsi="Arial" w:cs="Arial"/>
                <w:sz w:val="18"/>
                <w:szCs w:val="18"/>
              </w:rPr>
              <w:t>Fear that quitting smoking could lead to excessive weight gain</w:t>
            </w:r>
            <w:r w:rsidR="00443BB2" w:rsidRPr="00A3470D">
              <w:rPr>
                <w:rFonts w:ascii="Arial" w:hAnsi="Arial" w:cs="Arial"/>
                <w:sz w:val="18"/>
                <w:szCs w:val="18"/>
              </w:rPr>
              <w:t xml:space="preserve"> (B)</w:t>
            </w:r>
          </w:p>
        </w:tc>
        <w:tc>
          <w:tcPr>
            <w:tcW w:w="2522" w:type="dxa"/>
            <w:tcBorders>
              <w:top w:val="nil"/>
              <w:left w:val="nil"/>
              <w:bottom w:val="nil"/>
              <w:right w:val="nil"/>
            </w:tcBorders>
          </w:tcPr>
          <w:p w14:paraId="033FF38A"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3.5%</w:t>
            </w:r>
          </w:p>
        </w:tc>
        <w:tc>
          <w:tcPr>
            <w:tcW w:w="2552" w:type="dxa"/>
            <w:tcBorders>
              <w:top w:val="nil"/>
              <w:left w:val="nil"/>
              <w:bottom w:val="nil"/>
              <w:right w:val="nil"/>
            </w:tcBorders>
          </w:tcPr>
          <w:p w14:paraId="476EA550" w14:textId="77777777" w:rsidR="00EE183C" w:rsidRPr="00A3470D" w:rsidRDefault="00EE183C" w:rsidP="00EE183C">
            <w:pPr>
              <w:rPr>
                <w:rFonts w:ascii="Arial" w:hAnsi="Arial" w:cs="Arial"/>
                <w:sz w:val="18"/>
                <w:szCs w:val="18"/>
              </w:rPr>
            </w:pPr>
            <w:r w:rsidRPr="00A3470D">
              <w:rPr>
                <w:rFonts w:ascii="Arial" w:hAnsi="Arial" w:cs="Arial"/>
                <w:sz w:val="18"/>
                <w:szCs w:val="18"/>
              </w:rPr>
              <w:t>181 (3.69)</w:t>
            </w:r>
          </w:p>
        </w:tc>
        <w:tc>
          <w:tcPr>
            <w:tcW w:w="3969" w:type="dxa"/>
            <w:tcBorders>
              <w:top w:val="nil"/>
              <w:left w:val="nil"/>
              <w:bottom w:val="nil"/>
              <w:right w:val="nil"/>
            </w:tcBorders>
          </w:tcPr>
          <w:p w14:paraId="26B00529"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p w14:paraId="7AC8C008" w14:textId="3C9B238F" w:rsidR="00F659AE" w:rsidRPr="00A3470D" w:rsidRDefault="00F659AE" w:rsidP="00EE183C">
            <w:pPr>
              <w:rPr>
                <w:rFonts w:ascii="Arial" w:hAnsi="Arial" w:cs="Arial"/>
                <w:sz w:val="18"/>
                <w:szCs w:val="18"/>
              </w:rPr>
            </w:pPr>
          </w:p>
        </w:tc>
      </w:tr>
      <w:tr w:rsidR="00A3470D" w:rsidRPr="00A3470D" w14:paraId="506DA65F" w14:textId="77777777" w:rsidTr="00C459AC">
        <w:tc>
          <w:tcPr>
            <w:tcW w:w="5558" w:type="dxa"/>
            <w:tcBorders>
              <w:top w:val="nil"/>
              <w:left w:val="nil"/>
              <w:bottom w:val="nil"/>
              <w:right w:val="nil"/>
            </w:tcBorders>
          </w:tcPr>
          <w:p w14:paraId="69F91605" w14:textId="64469C85" w:rsidR="00EE183C" w:rsidRPr="00A3470D" w:rsidRDefault="00EE183C" w:rsidP="00EE183C">
            <w:pPr>
              <w:rPr>
                <w:rFonts w:ascii="Arial" w:hAnsi="Arial" w:cs="Arial"/>
                <w:sz w:val="18"/>
                <w:szCs w:val="18"/>
              </w:rPr>
            </w:pPr>
            <w:r w:rsidRPr="00A3470D">
              <w:rPr>
                <w:rFonts w:ascii="Arial" w:hAnsi="Arial" w:cs="Arial"/>
                <w:sz w:val="18"/>
                <w:szCs w:val="18"/>
              </w:rPr>
              <w:t>Women underestimate the risks of smoking in pregnancy or don’t believe they apply to them</w:t>
            </w:r>
            <w:r w:rsidR="00443BB2" w:rsidRPr="00A3470D">
              <w:rPr>
                <w:rFonts w:ascii="Arial" w:hAnsi="Arial" w:cs="Arial"/>
                <w:sz w:val="18"/>
                <w:szCs w:val="18"/>
              </w:rPr>
              <w:t xml:space="preserve"> (B)</w:t>
            </w:r>
          </w:p>
        </w:tc>
        <w:tc>
          <w:tcPr>
            <w:tcW w:w="2522" w:type="dxa"/>
            <w:tcBorders>
              <w:top w:val="nil"/>
              <w:left w:val="nil"/>
              <w:bottom w:val="nil"/>
              <w:right w:val="nil"/>
            </w:tcBorders>
          </w:tcPr>
          <w:p w14:paraId="13CEB243"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2.9%</w:t>
            </w:r>
          </w:p>
        </w:tc>
        <w:tc>
          <w:tcPr>
            <w:tcW w:w="2552" w:type="dxa"/>
            <w:tcBorders>
              <w:top w:val="nil"/>
              <w:left w:val="nil"/>
              <w:bottom w:val="nil"/>
              <w:right w:val="nil"/>
            </w:tcBorders>
          </w:tcPr>
          <w:p w14:paraId="7B9962CB" w14:textId="77777777" w:rsidR="00EE183C" w:rsidRPr="00A3470D" w:rsidRDefault="00EE183C" w:rsidP="00EE183C">
            <w:pPr>
              <w:rPr>
                <w:rFonts w:ascii="Arial" w:hAnsi="Arial" w:cs="Arial"/>
                <w:sz w:val="18"/>
                <w:szCs w:val="18"/>
              </w:rPr>
            </w:pPr>
            <w:r w:rsidRPr="00A3470D">
              <w:rPr>
                <w:rFonts w:ascii="Arial" w:hAnsi="Arial" w:cs="Arial"/>
                <w:sz w:val="18"/>
                <w:szCs w:val="18"/>
              </w:rPr>
              <w:t>173 (3.60)</w:t>
            </w:r>
          </w:p>
        </w:tc>
        <w:tc>
          <w:tcPr>
            <w:tcW w:w="3969" w:type="dxa"/>
            <w:tcBorders>
              <w:top w:val="nil"/>
              <w:left w:val="nil"/>
              <w:bottom w:val="nil"/>
              <w:right w:val="nil"/>
            </w:tcBorders>
          </w:tcPr>
          <w:p w14:paraId="39529417"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p w14:paraId="466FF743" w14:textId="2ED8416C" w:rsidR="00F659AE" w:rsidRPr="00A3470D" w:rsidRDefault="00F659AE" w:rsidP="00EE183C">
            <w:pPr>
              <w:rPr>
                <w:rFonts w:ascii="Arial" w:hAnsi="Arial" w:cs="Arial"/>
                <w:sz w:val="18"/>
                <w:szCs w:val="18"/>
              </w:rPr>
            </w:pPr>
          </w:p>
        </w:tc>
      </w:tr>
      <w:tr w:rsidR="00A3470D" w:rsidRPr="00A3470D" w14:paraId="595B319C" w14:textId="77777777" w:rsidTr="00C459AC">
        <w:tc>
          <w:tcPr>
            <w:tcW w:w="5558" w:type="dxa"/>
            <w:tcBorders>
              <w:top w:val="nil"/>
              <w:left w:val="nil"/>
              <w:bottom w:val="single" w:sz="4" w:space="0" w:color="auto"/>
              <w:right w:val="nil"/>
            </w:tcBorders>
          </w:tcPr>
          <w:p w14:paraId="19946CF8" w14:textId="42BF1A8E" w:rsidR="00EE183C" w:rsidRPr="00A3470D" w:rsidRDefault="00EE183C" w:rsidP="00EE183C">
            <w:pPr>
              <w:rPr>
                <w:rFonts w:ascii="Arial" w:hAnsi="Arial" w:cs="Arial"/>
                <w:sz w:val="18"/>
                <w:szCs w:val="18"/>
              </w:rPr>
            </w:pPr>
            <w:r w:rsidRPr="00A3470D">
              <w:rPr>
                <w:rFonts w:ascii="Arial" w:hAnsi="Arial" w:cs="Arial"/>
                <w:sz w:val="18"/>
                <w:szCs w:val="18"/>
              </w:rPr>
              <w:lastRenderedPageBreak/>
              <w:t>Having both internal (e.g. for own or baby's health) and external motivation to quit (e.g. for approval of family)</w:t>
            </w:r>
            <w:r w:rsidR="00443BB2" w:rsidRPr="00A3470D">
              <w:rPr>
                <w:rFonts w:ascii="Arial" w:hAnsi="Arial" w:cs="Arial"/>
                <w:sz w:val="18"/>
                <w:szCs w:val="18"/>
              </w:rPr>
              <w:t xml:space="preserve"> (F)</w:t>
            </w:r>
          </w:p>
        </w:tc>
        <w:tc>
          <w:tcPr>
            <w:tcW w:w="2522" w:type="dxa"/>
            <w:tcBorders>
              <w:top w:val="nil"/>
              <w:left w:val="nil"/>
              <w:bottom w:val="single" w:sz="4" w:space="0" w:color="auto"/>
              <w:right w:val="nil"/>
            </w:tcBorders>
          </w:tcPr>
          <w:p w14:paraId="6E25337E"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1.4%</w:t>
            </w:r>
          </w:p>
        </w:tc>
        <w:tc>
          <w:tcPr>
            <w:tcW w:w="2552" w:type="dxa"/>
            <w:tcBorders>
              <w:top w:val="nil"/>
              <w:left w:val="nil"/>
              <w:bottom w:val="single" w:sz="4" w:space="0" w:color="auto"/>
              <w:right w:val="nil"/>
            </w:tcBorders>
          </w:tcPr>
          <w:p w14:paraId="24355AF7" w14:textId="77777777" w:rsidR="00EE183C" w:rsidRPr="00A3470D" w:rsidRDefault="00EE183C" w:rsidP="00EE183C">
            <w:pPr>
              <w:rPr>
                <w:rFonts w:ascii="Arial" w:hAnsi="Arial" w:cs="Arial"/>
                <w:sz w:val="18"/>
                <w:szCs w:val="18"/>
              </w:rPr>
            </w:pPr>
            <w:r w:rsidRPr="00A3470D">
              <w:rPr>
                <w:rFonts w:ascii="Arial" w:hAnsi="Arial" w:cs="Arial"/>
                <w:sz w:val="18"/>
                <w:szCs w:val="18"/>
              </w:rPr>
              <w:t>185 (3.78)</w:t>
            </w:r>
          </w:p>
        </w:tc>
        <w:tc>
          <w:tcPr>
            <w:tcW w:w="3969" w:type="dxa"/>
            <w:tcBorders>
              <w:top w:val="nil"/>
              <w:left w:val="nil"/>
              <w:bottom w:val="single" w:sz="4" w:space="0" w:color="auto"/>
              <w:right w:val="nil"/>
            </w:tcBorders>
          </w:tcPr>
          <w:p w14:paraId="2DEF88AD"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00439F4C" w14:textId="77777777" w:rsidTr="00C459AC">
        <w:tc>
          <w:tcPr>
            <w:tcW w:w="5558" w:type="dxa"/>
            <w:tcBorders>
              <w:top w:val="single" w:sz="4" w:space="0" w:color="auto"/>
              <w:left w:val="nil"/>
              <w:bottom w:val="single" w:sz="4" w:space="0" w:color="auto"/>
              <w:right w:val="nil"/>
            </w:tcBorders>
          </w:tcPr>
          <w:p w14:paraId="1A8B0291" w14:textId="77777777" w:rsidR="00EE183C" w:rsidRPr="00A3470D" w:rsidRDefault="00EE183C" w:rsidP="00EE183C">
            <w:pPr>
              <w:rPr>
                <w:rFonts w:ascii="Arial" w:hAnsi="Arial" w:cs="Arial"/>
                <w:b/>
                <w:sz w:val="18"/>
                <w:szCs w:val="18"/>
              </w:rPr>
            </w:pPr>
            <w:r w:rsidRPr="00A3470D">
              <w:rPr>
                <w:rFonts w:ascii="Arial" w:hAnsi="Arial" w:cs="Arial"/>
                <w:b/>
                <w:sz w:val="18"/>
                <w:szCs w:val="18"/>
              </w:rPr>
              <w:t>Round three</w:t>
            </w:r>
          </w:p>
        </w:tc>
        <w:tc>
          <w:tcPr>
            <w:tcW w:w="2522" w:type="dxa"/>
            <w:tcBorders>
              <w:top w:val="single" w:sz="4" w:space="0" w:color="auto"/>
              <w:left w:val="nil"/>
              <w:bottom w:val="single" w:sz="4" w:space="0" w:color="auto"/>
              <w:right w:val="nil"/>
            </w:tcBorders>
          </w:tcPr>
          <w:p w14:paraId="61EE46CC" w14:textId="77777777" w:rsidR="00EE183C" w:rsidRPr="00A3470D" w:rsidRDefault="00EE183C" w:rsidP="00EE183C">
            <w:pPr>
              <w:jc w:val="center"/>
              <w:rPr>
                <w:rFonts w:ascii="Arial" w:hAnsi="Arial" w:cs="Arial"/>
                <w:sz w:val="18"/>
                <w:szCs w:val="18"/>
              </w:rPr>
            </w:pPr>
          </w:p>
        </w:tc>
        <w:tc>
          <w:tcPr>
            <w:tcW w:w="2552" w:type="dxa"/>
            <w:tcBorders>
              <w:top w:val="single" w:sz="4" w:space="0" w:color="auto"/>
              <w:left w:val="nil"/>
              <w:bottom w:val="single" w:sz="4" w:space="0" w:color="auto"/>
              <w:right w:val="nil"/>
            </w:tcBorders>
          </w:tcPr>
          <w:p w14:paraId="0D1EDCF3" w14:textId="77777777" w:rsidR="00EE183C" w:rsidRPr="00A3470D" w:rsidRDefault="00EE183C" w:rsidP="00EE183C">
            <w:pPr>
              <w:rPr>
                <w:rFonts w:ascii="Arial" w:hAnsi="Arial" w:cs="Arial"/>
                <w:sz w:val="18"/>
                <w:szCs w:val="18"/>
              </w:rPr>
            </w:pPr>
          </w:p>
        </w:tc>
        <w:tc>
          <w:tcPr>
            <w:tcW w:w="3969" w:type="dxa"/>
            <w:tcBorders>
              <w:top w:val="single" w:sz="4" w:space="0" w:color="auto"/>
              <w:left w:val="nil"/>
              <w:bottom w:val="single" w:sz="4" w:space="0" w:color="auto"/>
              <w:right w:val="nil"/>
            </w:tcBorders>
          </w:tcPr>
          <w:p w14:paraId="740F0BC6" w14:textId="77777777" w:rsidR="00EE183C" w:rsidRPr="00A3470D" w:rsidRDefault="00EE183C" w:rsidP="00EE183C">
            <w:pPr>
              <w:rPr>
                <w:rFonts w:ascii="Arial" w:hAnsi="Arial" w:cs="Arial"/>
                <w:sz w:val="18"/>
                <w:szCs w:val="18"/>
              </w:rPr>
            </w:pPr>
          </w:p>
        </w:tc>
      </w:tr>
      <w:tr w:rsidR="00A3470D" w:rsidRPr="00A3470D" w14:paraId="4D1D52A4" w14:textId="77777777" w:rsidTr="00C459AC">
        <w:tc>
          <w:tcPr>
            <w:tcW w:w="5558" w:type="dxa"/>
            <w:tcBorders>
              <w:left w:val="nil"/>
              <w:bottom w:val="single" w:sz="4" w:space="0" w:color="auto"/>
              <w:right w:val="nil"/>
            </w:tcBorders>
          </w:tcPr>
          <w:p w14:paraId="3D42DD88" w14:textId="3C1BFFD0" w:rsidR="00EE183C" w:rsidRPr="00A3470D" w:rsidRDefault="00B91018" w:rsidP="00EE183C">
            <w:pPr>
              <w:rPr>
                <w:rFonts w:ascii="Arial" w:hAnsi="Arial" w:cs="Arial"/>
                <w:sz w:val="18"/>
                <w:szCs w:val="18"/>
              </w:rPr>
            </w:pPr>
            <w:r w:rsidRPr="00A3470D">
              <w:rPr>
                <w:rFonts w:ascii="Arial" w:hAnsi="Arial" w:cs="Arial"/>
                <w:sz w:val="18"/>
                <w:szCs w:val="18"/>
              </w:rPr>
              <w:t>Barrier or facilitator</w:t>
            </w:r>
          </w:p>
        </w:tc>
        <w:tc>
          <w:tcPr>
            <w:tcW w:w="2522" w:type="dxa"/>
            <w:tcBorders>
              <w:left w:val="nil"/>
              <w:bottom w:val="single" w:sz="4" w:space="0" w:color="auto"/>
              <w:right w:val="nil"/>
            </w:tcBorders>
          </w:tcPr>
          <w:p w14:paraId="493989B7"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Very easy/easy</w:t>
            </w:r>
          </w:p>
        </w:tc>
        <w:tc>
          <w:tcPr>
            <w:tcW w:w="2552" w:type="dxa"/>
            <w:tcBorders>
              <w:left w:val="nil"/>
              <w:bottom w:val="single" w:sz="4" w:space="0" w:color="auto"/>
              <w:right w:val="nil"/>
            </w:tcBorders>
          </w:tcPr>
          <w:p w14:paraId="3F651B81" w14:textId="77777777" w:rsidR="00EE183C" w:rsidRPr="00A3470D" w:rsidRDefault="00EE183C" w:rsidP="00EE183C">
            <w:pPr>
              <w:rPr>
                <w:rFonts w:ascii="Arial" w:hAnsi="Arial" w:cs="Arial"/>
                <w:sz w:val="18"/>
                <w:szCs w:val="18"/>
              </w:rPr>
            </w:pPr>
            <w:r w:rsidRPr="00A3470D">
              <w:rPr>
                <w:rFonts w:ascii="Arial" w:hAnsi="Arial" w:cs="Arial"/>
                <w:sz w:val="18"/>
                <w:szCs w:val="18"/>
              </w:rPr>
              <w:t>Total sum of ratings (mean)</w:t>
            </w:r>
          </w:p>
        </w:tc>
        <w:tc>
          <w:tcPr>
            <w:tcW w:w="3969" w:type="dxa"/>
            <w:tcBorders>
              <w:left w:val="nil"/>
              <w:bottom w:val="single" w:sz="4" w:space="0" w:color="auto"/>
              <w:right w:val="nil"/>
            </w:tcBorders>
          </w:tcPr>
          <w:p w14:paraId="24DCFE87" w14:textId="1AFE85FD" w:rsidR="00EE183C" w:rsidRPr="00A3470D" w:rsidRDefault="00647957" w:rsidP="00EE183C">
            <w:pPr>
              <w:rPr>
                <w:rFonts w:ascii="Arial" w:hAnsi="Arial" w:cs="Arial"/>
                <w:sz w:val="18"/>
                <w:szCs w:val="18"/>
              </w:rPr>
            </w:pPr>
            <w:r w:rsidRPr="00A3470D">
              <w:rPr>
                <w:rFonts w:ascii="Arial" w:hAnsi="Arial" w:cs="Arial"/>
                <w:sz w:val="18"/>
                <w:szCs w:val="18"/>
              </w:rPr>
              <w:t>Barriers and facilitators category</w:t>
            </w:r>
          </w:p>
        </w:tc>
      </w:tr>
      <w:tr w:rsidR="00A3470D" w:rsidRPr="00A3470D" w14:paraId="2548E9C6" w14:textId="77777777" w:rsidTr="00C459AC">
        <w:tc>
          <w:tcPr>
            <w:tcW w:w="5558" w:type="dxa"/>
            <w:tcBorders>
              <w:top w:val="nil"/>
              <w:left w:val="nil"/>
              <w:bottom w:val="nil"/>
              <w:right w:val="nil"/>
            </w:tcBorders>
          </w:tcPr>
          <w:p w14:paraId="78F82FFF" w14:textId="1F8AB5EE" w:rsidR="00EE183C" w:rsidRPr="00A3470D" w:rsidRDefault="00EE183C" w:rsidP="00EE183C">
            <w:pPr>
              <w:rPr>
                <w:rFonts w:ascii="Arial" w:hAnsi="Arial" w:cs="Arial"/>
                <w:sz w:val="18"/>
                <w:szCs w:val="18"/>
              </w:rPr>
            </w:pPr>
            <w:r w:rsidRPr="00A3470D">
              <w:rPr>
                <w:rFonts w:ascii="Arial" w:hAnsi="Arial" w:cs="Arial"/>
                <w:sz w:val="18"/>
                <w:szCs w:val="18"/>
              </w:rPr>
              <w:t>Support and encouragement from family</w:t>
            </w:r>
            <w:r w:rsidR="00443BB2" w:rsidRPr="00A3470D">
              <w:rPr>
                <w:rFonts w:ascii="Arial" w:hAnsi="Arial" w:cs="Arial"/>
                <w:sz w:val="18"/>
                <w:szCs w:val="18"/>
              </w:rPr>
              <w:t xml:space="preserve"> (F)</w:t>
            </w:r>
          </w:p>
          <w:p w14:paraId="64564258" w14:textId="77777777" w:rsidR="00EE183C" w:rsidRPr="00A3470D" w:rsidRDefault="00EE183C" w:rsidP="00EE183C">
            <w:pPr>
              <w:rPr>
                <w:rFonts w:ascii="Arial" w:hAnsi="Arial" w:cs="Arial"/>
                <w:sz w:val="18"/>
                <w:szCs w:val="18"/>
              </w:rPr>
            </w:pPr>
          </w:p>
        </w:tc>
        <w:tc>
          <w:tcPr>
            <w:tcW w:w="2522" w:type="dxa"/>
            <w:tcBorders>
              <w:top w:val="nil"/>
              <w:left w:val="nil"/>
              <w:bottom w:val="nil"/>
              <w:right w:val="nil"/>
            </w:tcBorders>
          </w:tcPr>
          <w:p w14:paraId="5C3C1BC9"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2.9%</w:t>
            </w:r>
          </w:p>
          <w:p w14:paraId="0902C47E" w14:textId="77777777" w:rsidR="00EE183C" w:rsidRPr="00A3470D" w:rsidRDefault="00EE183C" w:rsidP="00EE183C">
            <w:pPr>
              <w:jc w:val="center"/>
              <w:rPr>
                <w:rFonts w:ascii="Arial" w:hAnsi="Arial" w:cs="Arial"/>
                <w:sz w:val="18"/>
                <w:szCs w:val="18"/>
              </w:rPr>
            </w:pPr>
          </w:p>
        </w:tc>
        <w:tc>
          <w:tcPr>
            <w:tcW w:w="2552" w:type="dxa"/>
            <w:tcBorders>
              <w:top w:val="nil"/>
              <w:left w:val="nil"/>
              <w:bottom w:val="nil"/>
              <w:right w:val="nil"/>
            </w:tcBorders>
          </w:tcPr>
          <w:p w14:paraId="4A38BA6A" w14:textId="77777777" w:rsidR="00EE183C" w:rsidRPr="00A3470D" w:rsidRDefault="00EE183C" w:rsidP="00EE183C">
            <w:pPr>
              <w:rPr>
                <w:rFonts w:ascii="Arial" w:hAnsi="Arial" w:cs="Arial"/>
                <w:sz w:val="18"/>
                <w:szCs w:val="18"/>
              </w:rPr>
            </w:pPr>
            <w:r w:rsidRPr="00A3470D">
              <w:rPr>
                <w:rFonts w:ascii="Arial" w:hAnsi="Arial" w:cs="Arial"/>
                <w:sz w:val="18"/>
                <w:szCs w:val="18"/>
              </w:rPr>
              <w:t>164 (4.00)</w:t>
            </w:r>
          </w:p>
        </w:tc>
        <w:tc>
          <w:tcPr>
            <w:tcW w:w="3969" w:type="dxa"/>
            <w:tcBorders>
              <w:top w:val="nil"/>
              <w:left w:val="nil"/>
              <w:bottom w:val="nil"/>
              <w:right w:val="nil"/>
            </w:tcBorders>
          </w:tcPr>
          <w:p w14:paraId="7D544786"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33F47D18" w14:textId="77777777" w:rsidTr="00C459AC">
        <w:tc>
          <w:tcPr>
            <w:tcW w:w="5558" w:type="dxa"/>
            <w:tcBorders>
              <w:top w:val="nil"/>
              <w:left w:val="nil"/>
              <w:bottom w:val="nil"/>
              <w:right w:val="nil"/>
            </w:tcBorders>
          </w:tcPr>
          <w:p w14:paraId="793D21C6" w14:textId="789B93AC" w:rsidR="00EE183C" w:rsidRPr="00A3470D" w:rsidRDefault="00EE183C" w:rsidP="00EE183C">
            <w:pPr>
              <w:rPr>
                <w:rFonts w:ascii="Arial" w:hAnsi="Arial" w:cs="Arial"/>
                <w:sz w:val="18"/>
                <w:szCs w:val="18"/>
              </w:rPr>
            </w:pPr>
            <w:r w:rsidRPr="00A3470D">
              <w:rPr>
                <w:rFonts w:ascii="Arial" w:hAnsi="Arial" w:cs="Arial"/>
                <w:sz w:val="18"/>
                <w:szCs w:val="18"/>
              </w:rPr>
              <w:t>Supportive partners</w:t>
            </w:r>
            <w:r w:rsidR="00443BB2" w:rsidRPr="00A3470D">
              <w:rPr>
                <w:rFonts w:ascii="Arial" w:hAnsi="Arial" w:cs="Arial"/>
                <w:sz w:val="18"/>
                <w:szCs w:val="18"/>
              </w:rPr>
              <w:t xml:space="preserve"> (F)</w:t>
            </w:r>
          </w:p>
          <w:p w14:paraId="3945A8C2" w14:textId="77777777" w:rsidR="00EE183C" w:rsidRPr="00A3470D" w:rsidRDefault="00EE183C" w:rsidP="00EE183C">
            <w:pPr>
              <w:rPr>
                <w:rFonts w:ascii="Arial" w:hAnsi="Arial" w:cs="Arial"/>
                <w:sz w:val="18"/>
                <w:szCs w:val="18"/>
              </w:rPr>
            </w:pPr>
          </w:p>
        </w:tc>
        <w:tc>
          <w:tcPr>
            <w:tcW w:w="2522" w:type="dxa"/>
            <w:tcBorders>
              <w:top w:val="nil"/>
              <w:left w:val="nil"/>
              <w:bottom w:val="nil"/>
              <w:right w:val="nil"/>
            </w:tcBorders>
          </w:tcPr>
          <w:p w14:paraId="4067EFD2"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8.6%</w:t>
            </w:r>
          </w:p>
        </w:tc>
        <w:tc>
          <w:tcPr>
            <w:tcW w:w="2552" w:type="dxa"/>
            <w:tcBorders>
              <w:top w:val="nil"/>
              <w:left w:val="nil"/>
              <w:bottom w:val="nil"/>
              <w:right w:val="nil"/>
            </w:tcBorders>
          </w:tcPr>
          <w:p w14:paraId="6E6820DB" w14:textId="77777777" w:rsidR="00EE183C" w:rsidRPr="00A3470D" w:rsidRDefault="00EE183C" w:rsidP="00EE183C">
            <w:pPr>
              <w:rPr>
                <w:rFonts w:ascii="Arial" w:hAnsi="Arial" w:cs="Arial"/>
                <w:sz w:val="18"/>
                <w:szCs w:val="18"/>
              </w:rPr>
            </w:pPr>
            <w:r w:rsidRPr="00A3470D">
              <w:rPr>
                <w:rFonts w:ascii="Arial" w:hAnsi="Arial" w:cs="Arial"/>
                <w:sz w:val="18"/>
                <w:szCs w:val="18"/>
              </w:rPr>
              <w:t>167 (3.98)</w:t>
            </w:r>
          </w:p>
        </w:tc>
        <w:tc>
          <w:tcPr>
            <w:tcW w:w="3969" w:type="dxa"/>
            <w:tcBorders>
              <w:top w:val="nil"/>
              <w:left w:val="nil"/>
              <w:bottom w:val="nil"/>
              <w:right w:val="nil"/>
            </w:tcBorders>
          </w:tcPr>
          <w:p w14:paraId="2BC15C09"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775EEA24" w14:textId="77777777" w:rsidTr="00C459AC">
        <w:trPr>
          <w:trHeight w:val="284"/>
        </w:trPr>
        <w:tc>
          <w:tcPr>
            <w:tcW w:w="5558" w:type="dxa"/>
            <w:tcBorders>
              <w:top w:val="nil"/>
              <w:left w:val="nil"/>
              <w:bottom w:val="single" w:sz="4" w:space="0" w:color="auto"/>
              <w:right w:val="nil"/>
            </w:tcBorders>
          </w:tcPr>
          <w:p w14:paraId="456FC18F" w14:textId="5BDC59E6" w:rsidR="00EE183C" w:rsidRPr="00A3470D" w:rsidRDefault="00EE183C" w:rsidP="00EE183C">
            <w:pPr>
              <w:rPr>
                <w:rFonts w:ascii="Arial" w:hAnsi="Arial" w:cs="Arial"/>
                <w:sz w:val="18"/>
                <w:szCs w:val="18"/>
              </w:rPr>
            </w:pPr>
            <w:r w:rsidRPr="00A3470D">
              <w:rPr>
                <w:rFonts w:ascii="Arial" w:hAnsi="Arial" w:cs="Arial"/>
                <w:sz w:val="18"/>
                <w:szCs w:val="18"/>
              </w:rPr>
              <w:t>Smoking gives women pleasure or brief time out</w:t>
            </w:r>
            <w:r w:rsidR="00443BB2" w:rsidRPr="00A3470D">
              <w:rPr>
                <w:rFonts w:ascii="Arial" w:hAnsi="Arial" w:cs="Arial"/>
                <w:sz w:val="18"/>
                <w:szCs w:val="18"/>
              </w:rPr>
              <w:t xml:space="preserve"> (B)</w:t>
            </w:r>
          </w:p>
        </w:tc>
        <w:tc>
          <w:tcPr>
            <w:tcW w:w="2522" w:type="dxa"/>
            <w:tcBorders>
              <w:top w:val="nil"/>
              <w:left w:val="nil"/>
              <w:bottom w:val="single" w:sz="4" w:space="0" w:color="auto"/>
              <w:right w:val="nil"/>
            </w:tcBorders>
          </w:tcPr>
          <w:p w14:paraId="6B615B7F"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6.2%</w:t>
            </w:r>
          </w:p>
        </w:tc>
        <w:tc>
          <w:tcPr>
            <w:tcW w:w="2552" w:type="dxa"/>
            <w:tcBorders>
              <w:top w:val="nil"/>
              <w:left w:val="nil"/>
              <w:bottom w:val="single" w:sz="4" w:space="0" w:color="auto"/>
              <w:right w:val="nil"/>
            </w:tcBorders>
          </w:tcPr>
          <w:p w14:paraId="10FFFB18" w14:textId="77777777" w:rsidR="00EE183C" w:rsidRPr="00A3470D" w:rsidRDefault="00EE183C" w:rsidP="00EE183C">
            <w:pPr>
              <w:rPr>
                <w:rFonts w:ascii="Arial" w:hAnsi="Arial" w:cs="Arial"/>
                <w:sz w:val="18"/>
                <w:szCs w:val="18"/>
              </w:rPr>
            </w:pPr>
            <w:r w:rsidRPr="00A3470D">
              <w:rPr>
                <w:rFonts w:ascii="Arial" w:hAnsi="Arial" w:cs="Arial"/>
                <w:sz w:val="18"/>
                <w:szCs w:val="18"/>
              </w:rPr>
              <w:t>160 (3.81)</w:t>
            </w:r>
          </w:p>
        </w:tc>
        <w:tc>
          <w:tcPr>
            <w:tcW w:w="3969" w:type="dxa"/>
            <w:tcBorders>
              <w:top w:val="nil"/>
              <w:left w:val="nil"/>
              <w:bottom w:val="single" w:sz="4" w:space="0" w:color="auto"/>
              <w:right w:val="nil"/>
            </w:tcBorders>
          </w:tcPr>
          <w:p w14:paraId="4750872F"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mental well-being</w:t>
            </w:r>
          </w:p>
        </w:tc>
      </w:tr>
      <w:tr w:rsidR="00A3470D" w:rsidRPr="00A3470D" w14:paraId="5006190B" w14:textId="77777777" w:rsidTr="00C459AC">
        <w:tc>
          <w:tcPr>
            <w:tcW w:w="5558" w:type="dxa"/>
            <w:tcBorders>
              <w:left w:val="nil"/>
              <w:bottom w:val="single" w:sz="4" w:space="0" w:color="auto"/>
              <w:right w:val="nil"/>
            </w:tcBorders>
          </w:tcPr>
          <w:p w14:paraId="0F495FA4" w14:textId="62CB0F0A" w:rsidR="00EE183C" w:rsidRPr="00A3470D" w:rsidRDefault="00B91018" w:rsidP="00EE183C">
            <w:pPr>
              <w:rPr>
                <w:rFonts w:ascii="Arial" w:hAnsi="Arial" w:cs="Arial"/>
                <w:sz w:val="18"/>
                <w:szCs w:val="18"/>
              </w:rPr>
            </w:pPr>
            <w:r w:rsidRPr="00A3470D">
              <w:rPr>
                <w:rFonts w:ascii="Arial" w:hAnsi="Arial" w:cs="Arial"/>
                <w:sz w:val="18"/>
                <w:szCs w:val="18"/>
              </w:rPr>
              <w:t>Barrier or facilitator</w:t>
            </w:r>
          </w:p>
        </w:tc>
        <w:tc>
          <w:tcPr>
            <w:tcW w:w="2522" w:type="dxa"/>
            <w:tcBorders>
              <w:left w:val="nil"/>
              <w:bottom w:val="single" w:sz="4" w:space="0" w:color="auto"/>
              <w:right w:val="nil"/>
            </w:tcBorders>
          </w:tcPr>
          <w:p w14:paraId="0CE6D419"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Very difficult/difficult</w:t>
            </w:r>
          </w:p>
        </w:tc>
        <w:tc>
          <w:tcPr>
            <w:tcW w:w="2552" w:type="dxa"/>
            <w:tcBorders>
              <w:left w:val="nil"/>
              <w:bottom w:val="single" w:sz="4" w:space="0" w:color="auto"/>
              <w:right w:val="nil"/>
            </w:tcBorders>
          </w:tcPr>
          <w:p w14:paraId="0E637B6E" w14:textId="77777777" w:rsidR="00EE183C" w:rsidRPr="00A3470D" w:rsidRDefault="00EE183C" w:rsidP="00EE183C">
            <w:pPr>
              <w:rPr>
                <w:rFonts w:ascii="Arial" w:hAnsi="Arial" w:cs="Arial"/>
                <w:sz w:val="18"/>
                <w:szCs w:val="18"/>
              </w:rPr>
            </w:pPr>
            <w:r w:rsidRPr="00A3470D">
              <w:rPr>
                <w:rFonts w:ascii="Arial" w:hAnsi="Arial" w:cs="Arial"/>
                <w:sz w:val="18"/>
                <w:szCs w:val="18"/>
              </w:rPr>
              <w:t>Total sum of ratings (mean)</w:t>
            </w:r>
          </w:p>
        </w:tc>
        <w:tc>
          <w:tcPr>
            <w:tcW w:w="3969" w:type="dxa"/>
            <w:tcBorders>
              <w:left w:val="nil"/>
              <w:bottom w:val="single" w:sz="4" w:space="0" w:color="auto"/>
              <w:right w:val="nil"/>
            </w:tcBorders>
          </w:tcPr>
          <w:p w14:paraId="1982F538" w14:textId="5B9C71C8" w:rsidR="00EE183C" w:rsidRPr="00A3470D" w:rsidRDefault="00647957" w:rsidP="00EE183C">
            <w:pPr>
              <w:rPr>
                <w:rFonts w:ascii="Arial" w:hAnsi="Arial" w:cs="Arial"/>
                <w:sz w:val="18"/>
                <w:szCs w:val="18"/>
              </w:rPr>
            </w:pPr>
            <w:r w:rsidRPr="00A3470D">
              <w:rPr>
                <w:rFonts w:ascii="Arial" w:hAnsi="Arial" w:cs="Arial"/>
                <w:sz w:val="18"/>
                <w:szCs w:val="18"/>
              </w:rPr>
              <w:t>Barriers and facilitators category</w:t>
            </w:r>
          </w:p>
        </w:tc>
      </w:tr>
      <w:tr w:rsidR="00A3470D" w:rsidRPr="00A3470D" w14:paraId="7729F023" w14:textId="77777777" w:rsidTr="00C459AC">
        <w:tc>
          <w:tcPr>
            <w:tcW w:w="5558" w:type="dxa"/>
            <w:tcBorders>
              <w:top w:val="single" w:sz="4" w:space="0" w:color="auto"/>
              <w:left w:val="nil"/>
              <w:bottom w:val="single" w:sz="4" w:space="0" w:color="auto"/>
              <w:right w:val="nil"/>
            </w:tcBorders>
          </w:tcPr>
          <w:p w14:paraId="14FBA193" w14:textId="77F418B1" w:rsidR="00EE183C" w:rsidRPr="00A3470D" w:rsidRDefault="00EE183C" w:rsidP="00EE183C">
            <w:pPr>
              <w:rPr>
                <w:rFonts w:ascii="Arial" w:hAnsi="Arial" w:cs="Arial"/>
                <w:sz w:val="18"/>
                <w:szCs w:val="18"/>
              </w:rPr>
            </w:pPr>
            <w:r w:rsidRPr="00A3470D">
              <w:rPr>
                <w:rFonts w:ascii="Arial" w:hAnsi="Arial" w:cs="Arial"/>
                <w:sz w:val="18"/>
                <w:szCs w:val="18"/>
              </w:rPr>
              <w:t>Lack of support from partners to quit</w:t>
            </w:r>
            <w:r w:rsidR="00443BB2" w:rsidRPr="00A3470D">
              <w:rPr>
                <w:rFonts w:ascii="Arial" w:hAnsi="Arial" w:cs="Arial"/>
                <w:sz w:val="18"/>
                <w:szCs w:val="18"/>
              </w:rPr>
              <w:t xml:space="preserve"> (B)</w:t>
            </w:r>
          </w:p>
        </w:tc>
        <w:tc>
          <w:tcPr>
            <w:tcW w:w="2522" w:type="dxa"/>
            <w:tcBorders>
              <w:top w:val="single" w:sz="4" w:space="0" w:color="auto"/>
              <w:left w:val="nil"/>
              <w:bottom w:val="single" w:sz="4" w:space="0" w:color="auto"/>
              <w:right w:val="nil"/>
            </w:tcBorders>
          </w:tcPr>
          <w:p w14:paraId="1472516E"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1.4%</w:t>
            </w:r>
          </w:p>
        </w:tc>
        <w:tc>
          <w:tcPr>
            <w:tcW w:w="2552" w:type="dxa"/>
            <w:tcBorders>
              <w:left w:val="nil"/>
              <w:bottom w:val="single" w:sz="4" w:space="0" w:color="auto"/>
              <w:right w:val="nil"/>
            </w:tcBorders>
          </w:tcPr>
          <w:p w14:paraId="00AAB850" w14:textId="77777777" w:rsidR="00EE183C" w:rsidRPr="00A3470D" w:rsidRDefault="00EE183C" w:rsidP="00EE183C">
            <w:pPr>
              <w:rPr>
                <w:rFonts w:ascii="Arial" w:hAnsi="Arial" w:cs="Arial"/>
                <w:sz w:val="18"/>
                <w:szCs w:val="18"/>
              </w:rPr>
            </w:pPr>
            <w:r w:rsidRPr="00A3470D">
              <w:rPr>
                <w:rFonts w:ascii="Arial" w:hAnsi="Arial" w:cs="Arial"/>
                <w:sz w:val="18"/>
                <w:szCs w:val="18"/>
              </w:rPr>
              <w:t>103 (2.45)</w:t>
            </w:r>
          </w:p>
        </w:tc>
        <w:tc>
          <w:tcPr>
            <w:tcW w:w="3969" w:type="dxa"/>
            <w:tcBorders>
              <w:left w:val="nil"/>
              <w:bottom w:val="single" w:sz="4" w:space="0" w:color="auto"/>
              <w:right w:val="nil"/>
            </w:tcBorders>
          </w:tcPr>
          <w:p w14:paraId="306D9640" w14:textId="77777777" w:rsidR="00EE183C" w:rsidRPr="00A3470D" w:rsidRDefault="00EE183C" w:rsidP="00E6432F">
            <w:pPr>
              <w:keepNext/>
              <w:rPr>
                <w:rFonts w:ascii="Arial" w:hAnsi="Arial" w:cs="Arial"/>
                <w:sz w:val="18"/>
                <w:szCs w:val="18"/>
              </w:rPr>
            </w:pPr>
            <w:r w:rsidRPr="00A3470D">
              <w:rPr>
                <w:rFonts w:ascii="Arial" w:hAnsi="Arial" w:cs="Arial"/>
                <w:sz w:val="18"/>
                <w:szCs w:val="18"/>
              </w:rPr>
              <w:t>Influence of significant others</w:t>
            </w:r>
          </w:p>
        </w:tc>
      </w:tr>
    </w:tbl>
    <w:p w14:paraId="1EEE60B8" w14:textId="7CA1AAEC" w:rsidR="00EE183C" w:rsidRPr="00A3470D" w:rsidRDefault="00E6432F" w:rsidP="00E6432F">
      <w:pPr>
        <w:pStyle w:val="Caption"/>
        <w:spacing w:after="0"/>
        <w:rPr>
          <w:rFonts w:ascii="Verdana" w:hAnsi="Verdana"/>
          <w:i w:val="0"/>
          <w:sz w:val="20"/>
        </w:rPr>
      </w:pPr>
      <w:r w:rsidRPr="00A3470D">
        <w:rPr>
          <w:i w:val="0"/>
        </w:rPr>
        <w:t>(B) denotes barrier, (F) denotes facilitator</w:t>
      </w:r>
    </w:p>
    <w:p w14:paraId="640C1029" w14:textId="77777777" w:rsidR="00EE183C" w:rsidRPr="00A3470D" w:rsidRDefault="00EE183C" w:rsidP="00EE183C">
      <w:pPr>
        <w:spacing w:line="480" w:lineRule="auto"/>
        <w:jc w:val="both"/>
        <w:sectPr w:rsidR="00EE183C" w:rsidRPr="00A3470D" w:rsidSect="00EE183C">
          <w:headerReference w:type="default" r:id="rId10"/>
          <w:pgSz w:w="16838" w:h="11906" w:orient="landscape" w:code="9"/>
          <w:pgMar w:top="1440" w:right="1440" w:bottom="1440" w:left="1440" w:header="709" w:footer="709" w:gutter="0"/>
          <w:cols w:space="708"/>
          <w:docGrid w:linePitch="360"/>
        </w:sectPr>
      </w:pPr>
    </w:p>
    <w:p w14:paraId="581FE419" w14:textId="6146766E" w:rsidR="00EE183C" w:rsidRPr="00A3470D" w:rsidRDefault="00EE183C" w:rsidP="00EE183C">
      <w:pPr>
        <w:keepNext/>
        <w:keepLines/>
        <w:spacing w:after="200" w:line="240" w:lineRule="auto"/>
        <w:rPr>
          <w:rFonts w:ascii="Arial" w:eastAsiaTheme="minorEastAsia" w:hAnsi="Arial"/>
          <w:i/>
          <w:iCs/>
          <w:sz w:val="18"/>
          <w:szCs w:val="18"/>
          <w:lang w:eastAsia="zh-CN"/>
        </w:rPr>
      </w:pPr>
      <w:r w:rsidRPr="00A3470D">
        <w:rPr>
          <w:rFonts w:ascii="Arial" w:eastAsiaTheme="minorEastAsia" w:hAnsi="Arial"/>
          <w:i/>
          <w:iCs/>
          <w:sz w:val="18"/>
          <w:szCs w:val="18"/>
          <w:lang w:eastAsia="zh-CN"/>
        </w:rPr>
        <w:lastRenderedPageBreak/>
        <w:t xml:space="preserve">Table iii. </w:t>
      </w:r>
      <w:r w:rsidR="00FB4C06" w:rsidRPr="00A3470D">
        <w:rPr>
          <w:rFonts w:ascii="Arial" w:eastAsiaTheme="minorEastAsia" w:hAnsi="Arial"/>
          <w:i/>
          <w:iCs/>
          <w:sz w:val="18"/>
          <w:szCs w:val="18"/>
          <w:lang w:eastAsia="zh-CN"/>
        </w:rPr>
        <w:t>Behaviour</w:t>
      </w:r>
      <w:r w:rsidRPr="00A3470D">
        <w:rPr>
          <w:rFonts w:ascii="Arial" w:eastAsiaTheme="minorEastAsia" w:hAnsi="Arial"/>
          <w:i/>
          <w:iCs/>
          <w:sz w:val="18"/>
          <w:szCs w:val="18"/>
          <w:lang w:eastAsia="zh-CN"/>
        </w:rPr>
        <w:t xml:space="preserve"> change techniques (BCTs) that gained consensus on appropriateness for use in practice, in order of ranking</w:t>
      </w:r>
    </w:p>
    <w:p w14:paraId="673A5225" w14:textId="77777777" w:rsidR="000D2975" w:rsidRPr="00A3470D" w:rsidRDefault="000D2975" w:rsidP="00EE183C">
      <w:pPr>
        <w:keepNext/>
        <w:keepLines/>
        <w:spacing w:after="200" w:line="240" w:lineRule="auto"/>
        <w:rPr>
          <w:rFonts w:ascii="Arial" w:eastAsiaTheme="minorEastAsia" w:hAnsi="Arial"/>
          <w:i/>
          <w:iCs/>
          <w:sz w:val="18"/>
          <w:szCs w:val="18"/>
          <w:lang w:eastAsia="zh-CN"/>
        </w:rPr>
      </w:pPr>
    </w:p>
    <w:tbl>
      <w:tblPr>
        <w:tblStyle w:val="TableGrid3"/>
        <w:tblW w:w="14601" w:type="dxa"/>
        <w:tblLook w:val="04A0" w:firstRow="1" w:lastRow="0" w:firstColumn="1" w:lastColumn="0" w:noHBand="0" w:noVBand="1"/>
      </w:tblPr>
      <w:tblGrid>
        <w:gridCol w:w="5558"/>
        <w:gridCol w:w="112"/>
        <w:gridCol w:w="3119"/>
        <w:gridCol w:w="2268"/>
        <w:gridCol w:w="3544"/>
      </w:tblGrid>
      <w:tr w:rsidR="00A3470D" w:rsidRPr="00A3470D" w14:paraId="414412F4" w14:textId="77777777" w:rsidTr="00C459AC">
        <w:tc>
          <w:tcPr>
            <w:tcW w:w="5558" w:type="dxa"/>
            <w:tcBorders>
              <w:left w:val="nil"/>
              <w:bottom w:val="single" w:sz="4" w:space="0" w:color="auto"/>
              <w:right w:val="nil"/>
            </w:tcBorders>
          </w:tcPr>
          <w:p w14:paraId="5A7E6D72" w14:textId="77777777" w:rsidR="00EE183C" w:rsidRPr="00A3470D" w:rsidRDefault="00EE183C" w:rsidP="00EE183C">
            <w:pPr>
              <w:rPr>
                <w:rFonts w:ascii="Arial" w:hAnsi="Arial" w:cs="Arial"/>
                <w:b/>
                <w:sz w:val="18"/>
                <w:szCs w:val="18"/>
              </w:rPr>
            </w:pPr>
            <w:r w:rsidRPr="00A3470D">
              <w:rPr>
                <w:rFonts w:ascii="Arial" w:hAnsi="Arial" w:cs="Arial"/>
                <w:b/>
                <w:sz w:val="18"/>
                <w:szCs w:val="18"/>
              </w:rPr>
              <w:t>Round two</w:t>
            </w:r>
          </w:p>
        </w:tc>
        <w:tc>
          <w:tcPr>
            <w:tcW w:w="3231" w:type="dxa"/>
            <w:gridSpan w:val="2"/>
            <w:tcBorders>
              <w:left w:val="nil"/>
              <w:bottom w:val="single" w:sz="4" w:space="0" w:color="auto"/>
              <w:right w:val="nil"/>
            </w:tcBorders>
          </w:tcPr>
          <w:p w14:paraId="3F398A80" w14:textId="77777777" w:rsidR="00EE183C" w:rsidRPr="00A3470D" w:rsidRDefault="00EE183C" w:rsidP="00EE183C">
            <w:pPr>
              <w:rPr>
                <w:rFonts w:ascii="Arial" w:hAnsi="Arial" w:cs="Arial"/>
                <w:sz w:val="18"/>
                <w:szCs w:val="18"/>
              </w:rPr>
            </w:pPr>
          </w:p>
        </w:tc>
        <w:tc>
          <w:tcPr>
            <w:tcW w:w="2268" w:type="dxa"/>
            <w:tcBorders>
              <w:left w:val="nil"/>
              <w:bottom w:val="single" w:sz="4" w:space="0" w:color="auto"/>
              <w:right w:val="nil"/>
            </w:tcBorders>
          </w:tcPr>
          <w:p w14:paraId="1D833368" w14:textId="77777777" w:rsidR="00EE183C" w:rsidRPr="00A3470D" w:rsidRDefault="00EE183C" w:rsidP="00EE183C">
            <w:pPr>
              <w:rPr>
                <w:rFonts w:ascii="Arial" w:hAnsi="Arial" w:cs="Arial"/>
                <w:sz w:val="18"/>
                <w:szCs w:val="18"/>
              </w:rPr>
            </w:pPr>
          </w:p>
        </w:tc>
        <w:tc>
          <w:tcPr>
            <w:tcW w:w="3544" w:type="dxa"/>
            <w:tcBorders>
              <w:left w:val="nil"/>
              <w:bottom w:val="single" w:sz="4" w:space="0" w:color="auto"/>
              <w:right w:val="nil"/>
            </w:tcBorders>
          </w:tcPr>
          <w:p w14:paraId="4D57EDA1" w14:textId="77777777" w:rsidR="00EE183C" w:rsidRPr="00A3470D" w:rsidRDefault="00EE183C" w:rsidP="00EE183C">
            <w:pPr>
              <w:rPr>
                <w:rFonts w:ascii="Arial" w:hAnsi="Arial" w:cs="Arial"/>
                <w:sz w:val="18"/>
                <w:szCs w:val="18"/>
              </w:rPr>
            </w:pPr>
          </w:p>
        </w:tc>
      </w:tr>
      <w:tr w:rsidR="00A3470D" w:rsidRPr="00A3470D" w14:paraId="54AC3B3D" w14:textId="77777777" w:rsidTr="00C459AC">
        <w:tc>
          <w:tcPr>
            <w:tcW w:w="5558" w:type="dxa"/>
            <w:tcBorders>
              <w:left w:val="nil"/>
              <w:bottom w:val="single" w:sz="4" w:space="0" w:color="auto"/>
              <w:right w:val="nil"/>
            </w:tcBorders>
          </w:tcPr>
          <w:p w14:paraId="6B97EFD5" w14:textId="77777777" w:rsidR="00EE183C" w:rsidRPr="00A3470D" w:rsidRDefault="00EE183C" w:rsidP="00EE183C">
            <w:pPr>
              <w:rPr>
                <w:rFonts w:ascii="Arial" w:hAnsi="Arial" w:cs="Arial"/>
                <w:sz w:val="18"/>
                <w:szCs w:val="18"/>
              </w:rPr>
            </w:pPr>
            <w:r w:rsidRPr="00A3470D">
              <w:rPr>
                <w:rFonts w:ascii="Arial" w:hAnsi="Arial" w:cs="Arial"/>
                <w:sz w:val="18"/>
                <w:szCs w:val="18"/>
              </w:rPr>
              <w:t>Suggested technique</w:t>
            </w:r>
          </w:p>
        </w:tc>
        <w:tc>
          <w:tcPr>
            <w:tcW w:w="3231" w:type="dxa"/>
            <w:gridSpan w:val="2"/>
            <w:tcBorders>
              <w:left w:val="nil"/>
              <w:bottom w:val="single" w:sz="4" w:space="0" w:color="auto"/>
              <w:right w:val="nil"/>
            </w:tcBorders>
          </w:tcPr>
          <w:p w14:paraId="3ED8AC60"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Very appropriate/ appropriate</w:t>
            </w:r>
          </w:p>
        </w:tc>
        <w:tc>
          <w:tcPr>
            <w:tcW w:w="2268" w:type="dxa"/>
            <w:tcBorders>
              <w:left w:val="nil"/>
              <w:bottom w:val="single" w:sz="4" w:space="0" w:color="auto"/>
              <w:right w:val="nil"/>
            </w:tcBorders>
          </w:tcPr>
          <w:p w14:paraId="1959AB3B" w14:textId="77777777" w:rsidR="00EE183C" w:rsidRPr="00A3470D" w:rsidRDefault="00EE183C" w:rsidP="00EE183C">
            <w:pPr>
              <w:rPr>
                <w:rFonts w:ascii="Arial" w:hAnsi="Arial" w:cs="Arial"/>
                <w:sz w:val="18"/>
                <w:szCs w:val="18"/>
              </w:rPr>
            </w:pPr>
            <w:r w:rsidRPr="00A3470D">
              <w:rPr>
                <w:rFonts w:ascii="Arial" w:hAnsi="Arial" w:cs="Arial"/>
                <w:sz w:val="18"/>
                <w:szCs w:val="18"/>
              </w:rPr>
              <w:t>Total sum of ratings (mean)</w:t>
            </w:r>
          </w:p>
        </w:tc>
        <w:tc>
          <w:tcPr>
            <w:tcW w:w="3544" w:type="dxa"/>
            <w:tcBorders>
              <w:left w:val="nil"/>
              <w:bottom w:val="single" w:sz="4" w:space="0" w:color="auto"/>
              <w:right w:val="nil"/>
            </w:tcBorders>
          </w:tcPr>
          <w:p w14:paraId="200AAD6F" w14:textId="57AEF6D2" w:rsidR="00EE183C" w:rsidRPr="00A3470D" w:rsidRDefault="00EE183C" w:rsidP="00EE183C">
            <w:pPr>
              <w:rPr>
                <w:rFonts w:ascii="Arial" w:hAnsi="Arial" w:cs="Arial"/>
                <w:sz w:val="18"/>
                <w:szCs w:val="18"/>
              </w:rPr>
            </w:pPr>
            <w:r w:rsidRPr="00A3470D">
              <w:rPr>
                <w:rFonts w:ascii="Arial" w:hAnsi="Arial" w:cs="Arial"/>
                <w:sz w:val="18"/>
                <w:szCs w:val="18"/>
              </w:rPr>
              <w:t xml:space="preserve">Related </w:t>
            </w:r>
            <w:r w:rsidR="00B91018" w:rsidRPr="00A3470D">
              <w:rPr>
                <w:rFonts w:ascii="Arial" w:hAnsi="Arial" w:cs="Arial"/>
                <w:sz w:val="18"/>
                <w:szCs w:val="18"/>
              </w:rPr>
              <w:t>b</w:t>
            </w:r>
            <w:r w:rsidR="00647957" w:rsidRPr="00A3470D">
              <w:rPr>
                <w:rFonts w:ascii="Arial" w:hAnsi="Arial" w:cs="Arial"/>
                <w:sz w:val="18"/>
                <w:szCs w:val="18"/>
              </w:rPr>
              <w:t>arriers and facilitators category</w:t>
            </w:r>
          </w:p>
        </w:tc>
      </w:tr>
      <w:tr w:rsidR="00A3470D" w:rsidRPr="00A3470D" w14:paraId="55EC141B" w14:textId="77777777" w:rsidTr="00C459AC">
        <w:tc>
          <w:tcPr>
            <w:tcW w:w="5558" w:type="dxa"/>
            <w:tcBorders>
              <w:top w:val="nil"/>
              <w:left w:val="nil"/>
              <w:bottom w:val="nil"/>
              <w:right w:val="nil"/>
            </w:tcBorders>
          </w:tcPr>
          <w:p w14:paraId="6E696AAD" w14:textId="77777777" w:rsidR="00EE183C" w:rsidRPr="00A3470D" w:rsidRDefault="00EE183C" w:rsidP="00EE183C">
            <w:pPr>
              <w:rPr>
                <w:rFonts w:ascii="Arial" w:hAnsi="Arial" w:cs="Arial"/>
                <w:sz w:val="18"/>
                <w:szCs w:val="18"/>
              </w:rPr>
            </w:pPr>
            <w:r w:rsidRPr="00A3470D">
              <w:rPr>
                <w:rFonts w:ascii="Arial" w:hAnsi="Arial" w:cs="Arial"/>
                <w:sz w:val="18"/>
                <w:szCs w:val="18"/>
              </w:rPr>
              <w:t>In counselling sessions, provide women with non-judgemental, understanding and consistent support with the same advisor, whenever possible</w:t>
            </w:r>
          </w:p>
          <w:p w14:paraId="5D2E4EAE"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48D4F56"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4C29862F" w14:textId="77777777" w:rsidR="00EE183C" w:rsidRPr="00A3470D" w:rsidRDefault="00EE183C" w:rsidP="00EE183C">
            <w:pPr>
              <w:rPr>
                <w:rFonts w:ascii="Arial" w:hAnsi="Arial" w:cs="Arial"/>
                <w:sz w:val="18"/>
                <w:szCs w:val="18"/>
              </w:rPr>
            </w:pPr>
            <w:r w:rsidRPr="00A3470D">
              <w:rPr>
                <w:rFonts w:ascii="Arial" w:hAnsi="Arial" w:cs="Arial"/>
                <w:sz w:val="18"/>
                <w:szCs w:val="18"/>
              </w:rPr>
              <w:t>242 (4.94)</w:t>
            </w:r>
          </w:p>
        </w:tc>
        <w:tc>
          <w:tcPr>
            <w:tcW w:w="3544" w:type="dxa"/>
            <w:tcBorders>
              <w:top w:val="nil"/>
              <w:left w:val="nil"/>
              <w:bottom w:val="nil"/>
              <w:right w:val="nil"/>
            </w:tcBorders>
          </w:tcPr>
          <w:p w14:paraId="700DA126"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6005C7FD" w14:textId="77777777" w:rsidTr="00C459AC">
        <w:tc>
          <w:tcPr>
            <w:tcW w:w="5558" w:type="dxa"/>
            <w:tcBorders>
              <w:top w:val="nil"/>
              <w:left w:val="nil"/>
              <w:bottom w:val="nil"/>
              <w:right w:val="nil"/>
            </w:tcBorders>
          </w:tcPr>
          <w:p w14:paraId="5CCC3FD3" w14:textId="77777777" w:rsidR="00EE183C" w:rsidRPr="00A3470D" w:rsidRDefault="00EE183C" w:rsidP="00EE183C">
            <w:pPr>
              <w:rPr>
                <w:rFonts w:ascii="Arial" w:hAnsi="Arial" w:cs="Arial"/>
                <w:sz w:val="18"/>
                <w:szCs w:val="18"/>
              </w:rPr>
            </w:pPr>
            <w:r w:rsidRPr="00A3470D">
              <w:rPr>
                <w:rFonts w:ascii="Arial" w:hAnsi="Arial" w:cs="Arial"/>
                <w:sz w:val="18"/>
                <w:szCs w:val="18"/>
              </w:rPr>
              <w:t>Assist women on choosing NRT that is right for them, ensure the correct dosage is prescribed/advised upon and provide clear instructions on how and when to use it</w:t>
            </w:r>
          </w:p>
          <w:p w14:paraId="22B970B3"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3F253DD9"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12C277DD" w14:textId="77777777" w:rsidR="00EE183C" w:rsidRPr="00A3470D" w:rsidRDefault="00EE183C" w:rsidP="00EE183C">
            <w:pPr>
              <w:rPr>
                <w:rFonts w:ascii="Arial" w:hAnsi="Arial" w:cs="Arial"/>
                <w:sz w:val="18"/>
                <w:szCs w:val="18"/>
              </w:rPr>
            </w:pPr>
            <w:r w:rsidRPr="00A3470D">
              <w:rPr>
                <w:rFonts w:ascii="Arial" w:hAnsi="Arial" w:cs="Arial"/>
                <w:sz w:val="18"/>
                <w:szCs w:val="18"/>
              </w:rPr>
              <w:t>239 (4.88)</w:t>
            </w:r>
          </w:p>
        </w:tc>
        <w:tc>
          <w:tcPr>
            <w:tcW w:w="3544" w:type="dxa"/>
            <w:tcBorders>
              <w:top w:val="nil"/>
              <w:left w:val="nil"/>
              <w:bottom w:val="nil"/>
              <w:right w:val="nil"/>
            </w:tcBorders>
          </w:tcPr>
          <w:p w14:paraId="497D1E72"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4715D041" w14:textId="77777777" w:rsidTr="00C459AC">
        <w:tc>
          <w:tcPr>
            <w:tcW w:w="5558" w:type="dxa"/>
            <w:tcBorders>
              <w:top w:val="nil"/>
              <w:left w:val="nil"/>
              <w:bottom w:val="nil"/>
              <w:right w:val="nil"/>
            </w:tcBorders>
          </w:tcPr>
          <w:p w14:paraId="58D6272D" w14:textId="32B8CECF" w:rsidR="00EE183C" w:rsidRPr="00A3470D" w:rsidRDefault="00EE183C" w:rsidP="00EE183C">
            <w:pPr>
              <w:rPr>
                <w:rFonts w:ascii="Arial" w:hAnsi="Arial" w:cs="Arial"/>
                <w:sz w:val="18"/>
                <w:szCs w:val="18"/>
              </w:rPr>
            </w:pPr>
            <w:r w:rsidRPr="00A3470D">
              <w:rPr>
                <w:rFonts w:ascii="Arial" w:hAnsi="Arial" w:cs="Arial"/>
                <w:sz w:val="18"/>
                <w:szCs w:val="18"/>
              </w:rPr>
              <w:t>Advise on how to use NRT products properly, explaining how these work and emphasis</w:t>
            </w:r>
            <w:r w:rsidR="00F2127F" w:rsidRPr="00A3470D">
              <w:rPr>
                <w:rFonts w:ascii="Arial" w:hAnsi="Arial" w:cs="Arial"/>
                <w:sz w:val="18"/>
                <w:szCs w:val="18"/>
              </w:rPr>
              <w:t>e</w:t>
            </w:r>
            <w:r w:rsidRPr="00A3470D">
              <w:rPr>
                <w:rFonts w:ascii="Arial" w:hAnsi="Arial" w:cs="Arial"/>
                <w:sz w:val="18"/>
                <w:szCs w:val="18"/>
              </w:rPr>
              <w:t xml:space="preserve"> that they are safer than smoking during pregnancy</w:t>
            </w:r>
          </w:p>
          <w:p w14:paraId="2AA9C343"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4DB4B9FB"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294FA774" w14:textId="77777777" w:rsidR="00EE183C" w:rsidRPr="00A3470D" w:rsidRDefault="00EE183C" w:rsidP="00EE183C">
            <w:pPr>
              <w:rPr>
                <w:rFonts w:ascii="Arial" w:hAnsi="Arial" w:cs="Arial"/>
                <w:sz w:val="18"/>
                <w:szCs w:val="18"/>
              </w:rPr>
            </w:pPr>
            <w:r w:rsidRPr="00A3470D">
              <w:rPr>
                <w:rFonts w:ascii="Arial" w:hAnsi="Arial" w:cs="Arial"/>
                <w:sz w:val="18"/>
                <w:szCs w:val="18"/>
              </w:rPr>
              <w:t>238 (4.86)</w:t>
            </w:r>
          </w:p>
        </w:tc>
        <w:tc>
          <w:tcPr>
            <w:tcW w:w="3544" w:type="dxa"/>
            <w:tcBorders>
              <w:top w:val="nil"/>
              <w:left w:val="nil"/>
              <w:bottom w:val="nil"/>
              <w:right w:val="nil"/>
            </w:tcBorders>
          </w:tcPr>
          <w:p w14:paraId="6FD7DBBD"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5C3E4287" w14:textId="77777777" w:rsidTr="00C459AC">
        <w:tc>
          <w:tcPr>
            <w:tcW w:w="5558" w:type="dxa"/>
            <w:tcBorders>
              <w:top w:val="nil"/>
              <w:left w:val="nil"/>
              <w:bottom w:val="nil"/>
              <w:right w:val="nil"/>
            </w:tcBorders>
          </w:tcPr>
          <w:p w14:paraId="2AE32B5A" w14:textId="77777777" w:rsidR="00EE183C" w:rsidRPr="00A3470D" w:rsidRDefault="00EE183C" w:rsidP="00EE183C">
            <w:pPr>
              <w:rPr>
                <w:rFonts w:ascii="Arial" w:hAnsi="Arial" w:cs="Arial"/>
                <w:sz w:val="18"/>
                <w:szCs w:val="18"/>
              </w:rPr>
            </w:pPr>
            <w:r w:rsidRPr="00A3470D">
              <w:rPr>
                <w:rFonts w:ascii="Arial" w:hAnsi="Arial" w:cs="Arial"/>
                <w:sz w:val="18"/>
                <w:szCs w:val="18"/>
              </w:rPr>
              <w:t>Provide support early in pregnancy</w:t>
            </w:r>
          </w:p>
          <w:p w14:paraId="6802D816"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028AD44"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438BEB69" w14:textId="77777777" w:rsidR="00EE183C" w:rsidRPr="00A3470D" w:rsidRDefault="00EE183C" w:rsidP="00EE183C">
            <w:pPr>
              <w:rPr>
                <w:rFonts w:ascii="Arial" w:hAnsi="Arial" w:cs="Arial"/>
                <w:sz w:val="18"/>
                <w:szCs w:val="18"/>
              </w:rPr>
            </w:pPr>
            <w:r w:rsidRPr="00A3470D">
              <w:rPr>
                <w:rFonts w:ascii="Arial" w:hAnsi="Arial" w:cs="Arial"/>
                <w:sz w:val="18"/>
                <w:szCs w:val="18"/>
              </w:rPr>
              <w:t>234 (4.78)</w:t>
            </w:r>
          </w:p>
        </w:tc>
        <w:tc>
          <w:tcPr>
            <w:tcW w:w="3544" w:type="dxa"/>
            <w:tcBorders>
              <w:top w:val="nil"/>
              <w:left w:val="nil"/>
              <w:bottom w:val="nil"/>
              <w:right w:val="nil"/>
            </w:tcBorders>
          </w:tcPr>
          <w:p w14:paraId="69D2EF96"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5F6F679D" w14:textId="77777777" w:rsidTr="00C459AC">
        <w:tc>
          <w:tcPr>
            <w:tcW w:w="5558" w:type="dxa"/>
            <w:tcBorders>
              <w:top w:val="nil"/>
              <w:left w:val="nil"/>
              <w:bottom w:val="nil"/>
              <w:right w:val="nil"/>
            </w:tcBorders>
          </w:tcPr>
          <w:p w14:paraId="5B8B2A9B" w14:textId="77777777" w:rsidR="00EE183C" w:rsidRPr="00A3470D" w:rsidRDefault="00EE183C" w:rsidP="00EE183C">
            <w:pPr>
              <w:rPr>
                <w:rFonts w:ascii="Arial" w:hAnsi="Arial" w:cs="Arial"/>
                <w:sz w:val="18"/>
                <w:szCs w:val="18"/>
              </w:rPr>
            </w:pPr>
            <w:r w:rsidRPr="00A3470D">
              <w:rPr>
                <w:rFonts w:ascii="Arial" w:hAnsi="Arial" w:cs="Arial"/>
                <w:sz w:val="18"/>
                <w:szCs w:val="18"/>
              </w:rPr>
              <w:t>Assess and discuss cigarette dependence at the first appointment and tailor support accordingly</w:t>
            </w:r>
          </w:p>
          <w:p w14:paraId="04EE55ED"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466321DD"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64170109" w14:textId="77777777" w:rsidR="00EE183C" w:rsidRPr="00A3470D" w:rsidRDefault="00EE183C" w:rsidP="00EE183C">
            <w:pPr>
              <w:rPr>
                <w:rFonts w:ascii="Arial" w:hAnsi="Arial" w:cs="Arial"/>
                <w:sz w:val="18"/>
                <w:szCs w:val="18"/>
              </w:rPr>
            </w:pPr>
            <w:r w:rsidRPr="00A3470D">
              <w:rPr>
                <w:rFonts w:ascii="Arial" w:hAnsi="Arial" w:cs="Arial"/>
                <w:sz w:val="18"/>
                <w:szCs w:val="18"/>
              </w:rPr>
              <w:t>233 (4.76)</w:t>
            </w:r>
          </w:p>
        </w:tc>
        <w:tc>
          <w:tcPr>
            <w:tcW w:w="3544" w:type="dxa"/>
            <w:tcBorders>
              <w:top w:val="nil"/>
              <w:left w:val="nil"/>
              <w:bottom w:val="nil"/>
              <w:right w:val="nil"/>
            </w:tcBorders>
          </w:tcPr>
          <w:p w14:paraId="618FA9BB"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7920A767" w14:textId="77777777" w:rsidTr="00C459AC">
        <w:tc>
          <w:tcPr>
            <w:tcW w:w="5558" w:type="dxa"/>
            <w:tcBorders>
              <w:top w:val="nil"/>
              <w:left w:val="nil"/>
              <w:bottom w:val="nil"/>
              <w:right w:val="nil"/>
            </w:tcBorders>
          </w:tcPr>
          <w:p w14:paraId="4FE6D577" w14:textId="77777777" w:rsidR="00EE183C" w:rsidRPr="00A3470D" w:rsidRDefault="00EE183C" w:rsidP="00EE183C">
            <w:pPr>
              <w:rPr>
                <w:rFonts w:ascii="Arial" w:hAnsi="Arial" w:cs="Arial"/>
                <w:sz w:val="18"/>
                <w:szCs w:val="18"/>
              </w:rPr>
            </w:pPr>
            <w:r w:rsidRPr="00A3470D">
              <w:rPr>
                <w:rFonts w:ascii="Arial" w:hAnsi="Arial" w:cs="Arial"/>
                <w:sz w:val="18"/>
                <w:szCs w:val="18"/>
              </w:rPr>
              <w:t>Reinforce their ideas about wanting to bring up children in a smoke-free environment as being valid</w:t>
            </w:r>
          </w:p>
          <w:p w14:paraId="6598117E"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15E3F1C2"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64BE50ED" w14:textId="77777777" w:rsidR="00EE183C" w:rsidRPr="00A3470D" w:rsidRDefault="00EE183C" w:rsidP="00EE183C">
            <w:pPr>
              <w:rPr>
                <w:rFonts w:ascii="Arial" w:hAnsi="Arial" w:cs="Arial"/>
                <w:sz w:val="18"/>
                <w:szCs w:val="18"/>
              </w:rPr>
            </w:pPr>
            <w:r w:rsidRPr="00A3470D">
              <w:rPr>
                <w:rFonts w:ascii="Arial" w:hAnsi="Arial" w:cs="Arial"/>
                <w:sz w:val="18"/>
                <w:szCs w:val="18"/>
              </w:rPr>
              <w:t>231 (4.71)</w:t>
            </w:r>
          </w:p>
        </w:tc>
        <w:tc>
          <w:tcPr>
            <w:tcW w:w="3544" w:type="dxa"/>
            <w:tcBorders>
              <w:top w:val="nil"/>
              <w:left w:val="nil"/>
              <w:bottom w:val="nil"/>
              <w:right w:val="nil"/>
            </w:tcBorders>
          </w:tcPr>
          <w:p w14:paraId="74338FCD"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39C58A7C" w14:textId="77777777" w:rsidTr="00C459AC">
        <w:tc>
          <w:tcPr>
            <w:tcW w:w="5558" w:type="dxa"/>
            <w:tcBorders>
              <w:top w:val="nil"/>
              <w:left w:val="nil"/>
              <w:bottom w:val="nil"/>
              <w:right w:val="nil"/>
            </w:tcBorders>
          </w:tcPr>
          <w:p w14:paraId="74C3050A" w14:textId="77777777" w:rsidR="00EE183C" w:rsidRPr="00A3470D" w:rsidRDefault="00EE183C" w:rsidP="00EE183C">
            <w:pPr>
              <w:rPr>
                <w:rFonts w:ascii="Arial" w:hAnsi="Arial" w:cs="Arial"/>
                <w:sz w:val="18"/>
                <w:szCs w:val="18"/>
              </w:rPr>
            </w:pPr>
            <w:r w:rsidRPr="00A3470D">
              <w:rPr>
                <w:rFonts w:ascii="Arial" w:hAnsi="Arial" w:cs="Arial"/>
                <w:sz w:val="18"/>
                <w:szCs w:val="18"/>
              </w:rPr>
              <w:t>Discuss the risks of smoking and benefits of quitting during pregnancy</w:t>
            </w:r>
          </w:p>
          <w:p w14:paraId="78A53CC0"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76189625"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28450826" w14:textId="77777777" w:rsidR="00EE183C" w:rsidRPr="00A3470D" w:rsidRDefault="00EE183C" w:rsidP="00EE183C">
            <w:pPr>
              <w:rPr>
                <w:rFonts w:ascii="Arial" w:hAnsi="Arial" w:cs="Arial"/>
                <w:sz w:val="18"/>
                <w:szCs w:val="18"/>
              </w:rPr>
            </w:pPr>
            <w:r w:rsidRPr="00A3470D">
              <w:rPr>
                <w:rFonts w:ascii="Arial" w:hAnsi="Arial" w:cs="Arial"/>
                <w:sz w:val="18"/>
                <w:szCs w:val="18"/>
              </w:rPr>
              <w:t>231 (4.71)</w:t>
            </w:r>
          </w:p>
        </w:tc>
        <w:tc>
          <w:tcPr>
            <w:tcW w:w="3544" w:type="dxa"/>
            <w:tcBorders>
              <w:top w:val="nil"/>
              <w:left w:val="nil"/>
              <w:bottom w:val="nil"/>
              <w:right w:val="nil"/>
            </w:tcBorders>
          </w:tcPr>
          <w:p w14:paraId="7B565345"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4B904BF9" w14:textId="77777777" w:rsidTr="00C459AC">
        <w:tc>
          <w:tcPr>
            <w:tcW w:w="5558" w:type="dxa"/>
            <w:tcBorders>
              <w:top w:val="nil"/>
              <w:left w:val="nil"/>
              <w:bottom w:val="nil"/>
              <w:right w:val="nil"/>
            </w:tcBorders>
          </w:tcPr>
          <w:p w14:paraId="6A5E79CE" w14:textId="77777777" w:rsidR="00EE183C" w:rsidRPr="00A3470D" w:rsidRDefault="00EE183C" w:rsidP="00EE183C">
            <w:pPr>
              <w:rPr>
                <w:rFonts w:ascii="Arial" w:hAnsi="Arial" w:cs="Arial"/>
                <w:sz w:val="18"/>
                <w:szCs w:val="18"/>
              </w:rPr>
            </w:pPr>
            <w:r w:rsidRPr="00A3470D">
              <w:rPr>
                <w:rFonts w:ascii="Arial" w:hAnsi="Arial" w:cs="Arial"/>
                <w:sz w:val="18"/>
                <w:szCs w:val="18"/>
              </w:rPr>
              <w:t>Prompt the women to make plans to eliminate/avoid triggers to smoke</w:t>
            </w:r>
          </w:p>
          <w:p w14:paraId="4573CDF8"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06B17FC9"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627FE994" w14:textId="77777777" w:rsidR="00EE183C" w:rsidRPr="00A3470D" w:rsidRDefault="00EE183C" w:rsidP="00EE183C">
            <w:pPr>
              <w:rPr>
                <w:rFonts w:ascii="Arial" w:hAnsi="Arial" w:cs="Arial"/>
                <w:sz w:val="18"/>
                <w:szCs w:val="18"/>
              </w:rPr>
            </w:pPr>
            <w:r w:rsidRPr="00A3470D">
              <w:rPr>
                <w:rFonts w:ascii="Arial" w:hAnsi="Arial" w:cs="Arial"/>
                <w:sz w:val="18"/>
                <w:szCs w:val="18"/>
              </w:rPr>
              <w:t>231 (4.71)</w:t>
            </w:r>
          </w:p>
        </w:tc>
        <w:tc>
          <w:tcPr>
            <w:tcW w:w="3544" w:type="dxa"/>
            <w:tcBorders>
              <w:top w:val="nil"/>
              <w:left w:val="nil"/>
              <w:bottom w:val="nil"/>
              <w:right w:val="nil"/>
            </w:tcBorders>
          </w:tcPr>
          <w:p w14:paraId="6030CF5F"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701B9770" w14:textId="77777777" w:rsidTr="00C459AC">
        <w:tc>
          <w:tcPr>
            <w:tcW w:w="5558" w:type="dxa"/>
            <w:tcBorders>
              <w:top w:val="nil"/>
              <w:left w:val="nil"/>
              <w:bottom w:val="nil"/>
              <w:right w:val="nil"/>
            </w:tcBorders>
          </w:tcPr>
          <w:p w14:paraId="79BF6ED6" w14:textId="77777777" w:rsidR="00EE183C" w:rsidRPr="00A3470D" w:rsidRDefault="00EE183C" w:rsidP="00EE183C">
            <w:pPr>
              <w:rPr>
                <w:rFonts w:ascii="Arial" w:hAnsi="Arial" w:cs="Arial"/>
                <w:sz w:val="18"/>
                <w:szCs w:val="18"/>
              </w:rPr>
            </w:pPr>
            <w:r w:rsidRPr="00A3470D">
              <w:rPr>
                <w:rFonts w:ascii="Arial" w:hAnsi="Arial" w:cs="Arial"/>
                <w:sz w:val="18"/>
                <w:szCs w:val="18"/>
              </w:rPr>
              <w:t>Explain the difference between everyday stress and withdrawal symptoms and how NRT can ease these symptoms</w:t>
            </w:r>
          </w:p>
          <w:p w14:paraId="400C10B6"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29E9F175"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0EE0D918" w14:textId="77777777" w:rsidR="00EE183C" w:rsidRPr="00A3470D" w:rsidRDefault="00EE183C" w:rsidP="00EE183C">
            <w:pPr>
              <w:rPr>
                <w:rFonts w:ascii="Arial" w:hAnsi="Arial" w:cs="Arial"/>
                <w:sz w:val="18"/>
                <w:szCs w:val="18"/>
              </w:rPr>
            </w:pPr>
            <w:r w:rsidRPr="00A3470D">
              <w:rPr>
                <w:rFonts w:ascii="Arial" w:hAnsi="Arial" w:cs="Arial"/>
                <w:sz w:val="18"/>
                <w:szCs w:val="18"/>
              </w:rPr>
              <w:t>226 (4.61)</w:t>
            </w:r>
          </w:p>
        </w:tc>
        <w:tc>
          <w:tcPr>
            <w:tcW w:w="3544" w:type="dxa"/>
            <w:tcBorders>
              <w:top w:val="nil"/>
              <w:left w:val="nil"/>
              <w:bottom w:val="nil"/>
              <w:right w:val="nil"/>
            </w:tcBorders>
          </w:tcPr>
          <w:p w14:paraId="62F51B0C"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2578826D" w14:textId="77777777" w:rsidTr="00C459AC">
        <w:tc>
          <w:tcPr>
            <w:tcW w:w="5558" w:type="dxa"/>
            <w:tcBorders>
              <w:top w:val="nil"/>
              <w:left w:val="nil"/>
              <w:bottom w:val="nil"/>
              <w:right w:val="nil"/>
            </w:tcBorders>
          </w:tcPr>
          <w:p w14:paraId="6D8D9C18" w14:textId="77777777" w:rsidR="00EE183C" w:rsidRPr="00A3470D" w:rsidRDefault="00EE183C" w:rsidP="00EE183C">
            <w:pPr>
              <w:rPr>
                <w:rFonts w:ascii="Arial" w:hAnsi="Arial" w:cs="Arial"/>
                <w:sz w:val="18"/>
                <w:szCs w:val="18"/>
              </w:rPr>
            </w:pPr>
            <w:r w:rsidRPr="00A3470D">
              <w:rPr>
                <w:rFonts w:ascii="Arial" w:hAnsi="Arial" w:cs="Arial"/>
                <w:sz w:val="18"/>
                <w:szCs w:val="18"/>
              </w:rPr>
              <w:t>Highlight that experiences from past quit attempts can be turned into positive lessons for this one</w:t>
            </w:r>
          </w:p>
          <w:p w14:paraId="6CAA4106"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A8D6A34"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100%</w:t>
            </w:r>
          </w:p>
        </w:tc>
        <w:tc>
          <w:tcPr>
            <w:tcW w:w="2268" w:type="dxa"/>
            <w:tcBorders>
              <w:top w:val="nil"/>
              <w:left w:val="nil"/>
              <w:bottom w:val="nil"/>
              <w:right w:val="nil"/>
            </w:tcBorders>
          </w:tcPr>
          <w:p w14:paraId="7E3043CC" w14:textId="77777777" w:rsidR="00EE183C" w:rsidRPr="00A3470D" w:rsidRDefault="00EE183C" w:rsidP="00EE183C">
            <w:pPr>
              <w:rPr>
                <w:rFonts w:ascii="Arial" w:hAnsi="Arial" w:cs="Arial"/>
                <w:sz w:val="18"/>
                <w:szCs w:val="18"/>
              </w:rPr>
            </w:pPr>
            <w:r w:rsidRPr="00A3470D">
              <w:rPr>
                <w:rFonts w:ascii="Arial" w:hAnsi="Arial" w:cs="Arial"/>
                <w:sz w:val="18"/>
                <w:szCs w:val="18"/>
              </w:rPr>
              <w:t>226 (4.61)</w:t>
            </w:r>
          </w:p>
        </w:tc>
        <w:tc>
          <w:tcPr>
            <w:tcW w:w="3544" w:type="dxa"/>
            <w:tcBorders>
              <w:top w:val="nil"/>
              <w:left w:val="nil"/>
              <w:bottom w:val="nil"/>
              <w:right w:val="nil"/>
            </w:tcBorders>
          </w:tcPr>
          <w:p w14:paraId="1CA5F36E"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2B2A884B" w14:textId="77777777" w:rsidTr="00C459AC">
        <w:tc>
          <w:tcPr>
            <w:tcW w:w="5670" w:type="dxa"/>
            <w:gridSpan w:val="2"/>
            <w:tcBorders>
              <w:top w:val="nil"/>
              <w:left w:val="nil"/>
              <w:bottom w:val="nil"/>
              <w:right w:val="nil"/>
            </w:tcBorders>
          </w:tcPr>
          <w:p w14:paraId="1B3063AB" w14:textId="77777777" w:rsidR="00EE183C" w:rsidRPr="00A3470D" w:rsidRDefault="00EE183C" w:rsidP="00EE183C">
            <w:pPr>
              <w:rPr>
                <w:rFonts w:ascii="Arial" w:hAnsi="Arial" w:cs="Arial"/>
                <w:sz w:val="18"/>
                <w:szCs w:val="18"/>
              </w:rPr>
            </w:pPr>
            <w:r w:rsidRPr="00A3470D">
              <w:rPr>
                <w:rFonts w:ascii="Arial" w:hAnsi="Arial" w:cs="Arial"/>
                <w:sz w:val="18"/>
                <w:szCs w:val="18"/>
              </w:rPr>
              <w:t>Identify women’s feelings towards and possible impact of partners’ continued smoking, encourage them to produce practical solutions regarding this</w:t>
            </w:r>
          </w:p>
          <w:p w14:paraId="2A6C6952" w14:textId="77777777" w:rsidR="00EE183C" w:rsidRPr="00A3470D" w:rsidRDefault="00EE183C" w:rsidP="00EE183C">
            <w:pPr>
              <w:jc w:val="center"/>
              <w:rPr>
                <w:rFonts w:ascii="Arial" w:hAnsi="Arial" w:cs="Arial"/>
                <w:sz w:val="18"/>
                <w:szCs w:val="18"/>
              </w:rPr>
            </w:pPr>
          </w:p>
        </w:tc>
        <w:tc>
          <w:tcPr>
            <w:tcW w:w="3119" w:type="dxa"/>
            <w:tcBorders>
              <w:top w:val="nil"/>
              <w:left w:val="nil"/>
              <w:bottom w:val="nil"/>
              <w:right w:val="nil"/>
            </w:tcBorders>
          </w:tcPr>
          <w:p w14:paraId="1C112C3C"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8%</w:t>
            </w:r>
          </w:p>
        </w:tc>
        <w:tc>
          <w:tcPr>
            <w:tcW w:w="2268" w:type="dxa"/>
            <w:tcBorders>
              <w:top w:val="nil"/>
              <w:left w:val="nil"/>
              <w:bottom w:val="nil"/>
              <w:right w:val="nil"/>
            </w:tcBorders>
          </w:tcPr>
          <w:p w14:paraId="59DAAB2C" w14:textId="77777777" w:rsidR="00EE183C" w:rsidRPr="00A3470D" w:rsidRDefault="00EE183C" w:rsidP="00EE183C">
            <w:pPr>
              <w:rPr>
                <w:rFonts w:ascii="Arial" w:hAnsi="Arial" w:cs="Arial"/>
                <w:sz w:val="18"/>
                <w:szCs w:val="18"/>
              </w:rPr>
            </w:pPr>
            <w:r w:rsidRPr="00A3470D">
              <w:rPr>
                <w:rFonts w:ascii="Arial" w:hAnsi="Arial" w:cs="Arial"/>
                <w:sz w:val="18"/>
                <w:szCs w:val="18"/>
              </w:rPr>
              <w:t>221 (4.51)</w:t>
            </w:r>
          </w:p>
          <w:p w14:paraId="34E5ABB9" w14:textId="77777777" w:rsidR="00EE183C" w:rsidRPr="00A3470D" w:rsidRDefault="00EE183C" w:rsidP="00EE183C">
            <w:pPr>
              <w:rPr>
                <w:rFonts w:ascii="Arial" w:hAnsi="Arial" w:cs="Arial"/>
                <w:sz w:val="18"/>
                <w:szCs w:val="18"/>
              </w:rPr>
            </w:pPr>
          </w:p>
        </w:tc>
        <w:tc>
          <w:tcPr>
            <w:tcW w:w="3544" w:type="dxa"/>
            <w:tcBorders>
              <w:top w:val="nil"/>
              <w:left w:val="nil"/>
              <w:bottom w:val="nil"/>
              <w:right w:val="nil"/>
            </w:tcBorders>
          </w:tcPr>
          <w:p w14:paraId="69F9B1E5"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753E228B" w14:textId="77777777" w:rsidTr="00C459AC">
        <w:tc>
          <w:tcPr>
            <w:tcW w:w="5558" w:type="dxa"/>
            <w:tcBorders>
              <w:top w:val="nil"/>
              <w:left w:val="nil"/>
              <w:bottom w:val="nil"/>
              <w:right w:val="nil"/>
            </w:tcBorders>
          </w:tcPr>
          <w:p w14:paraId="19BB6084" w14:textId="77777777" w:rsidR="00EE183C" w:rsidRPr="00A3470D" w:rsidRDefault="00EE183C" w:rsidP="00EE183C">
            <w:pPr>
              <w:rPr>
                <w:rFonts w:ascii="Arial" w:hAnsi="Arial" w:cs="Arial"/>
                <w:sz w:val="18"/>
                <w:szCs w:val="18"/>
              </w:rPr>
            </w:pPr>
            <w:r w:rsidRPr="00A3470D">
              <w:rPr>
                <w:rFonts w:ascii="Arial" w:hAnsi="Arial" w:cs="Arial"/>
                <w:sz w:val="18"/>
                <w:szCs w:val="18"/>
              </w:rPr>
              <w:lastRenderedPageBreak/>
              <w:t>Dedicate time in a session to ask questions and listen to women’s views, summarise these views back to them</w:t>
            </w:r>
          </w:p>
          <w:p w14:paraId="4472756E"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760FCFC1"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8%</w:t>
            </w:r>
          </w:p>
        </w:tc>
        <w:tc>
          <w:tcPr>
            <w:tcW w:w="2268" w:type="dxa"/>
            <w:tcBorders>
              <w:top w:val="nil"/>
              <w:left w:val="nil"/>
              <w:bottom w:val="nil"/>
              <w:right w:val="nil"/>
            </w:tcBorders>
          </w:tcPr>
          <w:p w14:paraId="57A2144D" w14:textId="77777777" w:rsidR="00EE183C" w:rsidRPr="00A3470D" w:rsidRDefault="00EE183C" w:rsidP="00EE183C">
            <w:pPr>
              <w:rPr>
                <w:rFonts w:ascii="Arial" w:hAnsi="Arial" w:cs="Arial"/>
                <w:sz w:val="18"/>
                <w:szCs w:val="18"/>
              </w:rPr>
            </w:pPr>
            <w:r w:rsidRPr="00A3470D">
              <w:rPr>
                <w:rFonts w:ascii="Arial" w:hAnsi="Arial" w:cs="Arial"/>
                <w:sz w:val="18"/>
                <w:szCs w:val="18"/>
              </w:rPr>
              <w:t>231 (4.71)</w:t>
            </w:r>
          </w:p>
        </w:tc>
        <w:tc>
          <w:tcPr>
            <w:tcW w:w="3544" w:type="dxa"/>
            <w:tcBorders>
              <w:top w:val="nil"/>
              <w:left w:val="nil"/>
              <w:bottom w:val="nil"/>
              <w:right w:val="nil"/>
            </w:tcBorders>
          </w:tcPr>
          <w:p w14:paraId="7FF1AB1B"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24F78779" w14:textId="77777777" w:rsidTr="00C459AC">
        <w:tc>
          <w:tcPr>
            <w:tcW w:w="5558" w:type="dxa"/>
            <w:tcBorders>
              <w:top w:val="nil"/>
              <w:left w:val="nil"/>
              <w:bottom w:val="nil"/>
              <w:right w:val="nil"/>
            </w:tcBorders>
          </w:tcPr>
          <w:p w14:paraId="6BC01286" w14:textId="77777777" w:rsidR="00EE183C" w:rsidRPr="00A3470D" w:rsidRDefault="00EE183C" w:rsidP="00EE183C">
            <w:pPr>
              <w:rPr>
                <w:rFonts w:ascii="Arial" w:hAnsi="Arial" w:cs="Arial"/>
                <w:sz w:val="18"/>
                <w:szCs w:val="18"/>
              </w:rPr>
            </w:pPr>
            <w:r w:rsidRPr="00A3470D">
              <w:rPr>
                <w:rFonts w:ascii="Arial" w:hAnsi="Arial" w:cs="Arial"/>
                <w:sz w:val="18"/>
                <w:szCs w:val="18"/>
              </w:rPr>
              <w:t>Ensure that women and partners/family members are aware of the dangers of second hand smoke</w:t>
            </w:r>
          </w:p>
          <w:p w14:paraId="42938B67"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3157B779"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8%</w:t>
            </w:r>
          </w:p>
        </w:tc>
        <w:tc>
          <w:tcPr>
            <w:tcW w:w="2268" w:type="dxa"/>
            <w:tcBorders>
              <w:top w:val="nil"/>
              <w:left w:val="nil"/>
              <w:bottom w:val="nil"/>
              <w:right w:val="nil"/>
            </w:tcBorders>
          </w:tcPr>
          <w:p w14:paraId="0D267A9F" w14:textId="77777777" w:rsidR="00EE183C" w:rsidRPr="00A3470D" w:rsidRDefault="00EE183C" w:rsidP="00EE183C">
            <w:pPr>
              <w:rPr>
                <w:rFonts w:ascii="Arial" w:hAnsi="Arial" w:cs="Arial"/>
                <w:sz w:val="18"/>
                <w:szCs w:val="18"/>
              </w:rPr>
            </w:pPr>
            <w:r w:rsidRPr="00A3470D">
              <w:rPr>
                <w:rFonts w:ascii="Arial" w:hAnsi="Arial" w:cs="Arial"/>
                <w:sz w:val="18"/>
                <w:szCs w:val="18"/>
              </w:rPr>
              <w:t>230 (4.69)</w:t>
            </w:r>
          </w:p>
        </w:tc>
        <w:tc>
          <w:tcPr>
            <w:tcW w:w="3544" w:type="dxa"/>
            <w:tcBorders>
              <w:top w:val="nil"/>
              <w:left w:val="nil"/>
              <w:bottom w:val="nil"/>
              <w:right w:val="nil"/>
            </w:tcBorders>
          </w:tcPr>
          <w:p w14:paraId="183ADB30"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02E5626B" w14:textId="77777777" w:rsidTr="00C459AC">
        <w:tc>
          <w:tcPr>
            <w:tcW w:w="5558" w:type="dxa"/>
            <w:tcBorders>
              <w:top w:val="nil"/>
              <w:left w:val="nil"/>
              <w:bottom w:val="nil"/>
              <w:right w:val="nil"/>
            </w:tcBorders>
          </w:tcPr>
          <w:p w14:paraId="4714E7ED" w14:textId="77777777" w:rsidR="00EE183C" w:rsidRPr="00A3470D" w:rsidRDefault="00EE183C" w:rsidP="00EE183C">
            <w:pPr>
              <w:rPr>
                <w:rFonts w:ascii="Arial" w:hAnsi="Arial" w:cs="Arial"/>
                <w:sz w:val="18"/>
                <w:szCs w:val="18"/>
              </w:rPr>
            </w:pPr>
            <w:r w:rsidRPr="00A3470D">
              <w:rPr>
                <w:rFonts w:ascii="Arial" w:hAnsi="Arial" w:cs="Arial"/>
                <w:sz w:val="18"/>
                <w:szCs w:val="18"/>
              </w:rPr>
              <w:t>Boost their self confidence in being able to quit by giving praise and positive reinforcement</w:t>
            </w:r>
          </w:p>
          <w:p w14:paraId="08124711"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403D1418"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8%</w:t>
            </w:r>
          </w:p>
        </w:tc>
        <w:tc>
          <w:tcPr>
            <w:tcW w:w="2268" w:type="dxa"/>
            <w:tcBorders>
              <w:top w:val="nil"/>
              <w:left w:val="nil"/>
              <w:bottom w:val="nil"/>
              <w:right w:val="nil"/>
            </w:tcBorders>
          </w:tcPr>
          <w:p w14:paraId="0238AA0D" w14:textId="77777777" w:rsidR="00EE183C" w:rsidRPr="00A3470D" w:rsidRDefault="00EE183C" w:rsidP="00EE183C">
            <w:pPr>
              <w:rPr>
                <w:rFonts w:ascii="Arial" w:hAnsi="Arial" w:cs="Arial"/>
                <w:sz w:val="18"/>
                <w:szCs w:val="18"/>
              </w:rPr>
            </w:pPr>
            <w:r w:rsidRPr="00A3470D">
              <w:rPr>
                <w:rFonts w:ascii="Arial" w:hAnsi="Arial" w:cs="Arial"/>
                <w:sz w:val="18"/>
                <w:szCs w:val="18"/>
              </w:rPr>
              <w:t>230 (4.69)</w:t>
            </w:r>
          </w:p>
        </w:tc>
        <w:tc>
          <w:tcPr>
            <w:tcW w:w="3544" w:type="dxa"/>
            <w:tcBorders>
              <w:top w:val="nil"/>
              <w:left w:val="nil"/>
              <w:bottom w:val="nil"/>
              <w:right w:val="nil"/>
            </w:tcBorders>
          </w:tcPr>
          <w:p w14:paraId="52E05338" w14:textId="77777777" w:rsidR="00EE183C" w:rsidRPr="00A3470D" w:rsidRDefault="00EE183C" w:rsidP="00EE183C">
            <w:pPr>
              <w:rPr>
                <w:rFonts w:ascii="Arial" w:hAnsi="Arial" w:cs="Arial"/>
                <w:sz w:val="18"/>
                <w:szCs w:val="18"/>
              </w:rPr>
            </w:pPr>
            <w:r w:rsidRPr="00A3470D">
              <w:rPr>
                <w:rFonts w:ascii="Arial" w:hAnsi="Arial" w:cs="Arial"/>
                <w:sz w:val="18"/>
                <w:szCs w:val="18"/>
              </w:rPr>
              <w:t xml:space="preserve">Motivation &amp; self-efficacy </w:t>
            </w:r>
          </w:p>
        </w:tc>
      </w:tr>
      <w:tr w:rsidR="00A3470D" w:rsidRPr="00A3470D" w14:paraId="474B087C" w14:textId="77777777" w:rsidTr="00C459AC">
        <w:tc>
          <w:tcPr>
            <w:tcW w:w="5558" w:type="dxa"/>
            <w:tcBorders>
              <w:top w:val="nil"/>
              <w:left w:val="nil"/>
              <w:bottom w:val="nil"/>
              <w:right w:val="nil"/>
            </w:tcBorders>
          </w:tcPr>
          <w:p w14:paraId="34FD4989" w14:textId="77777777" w:rsidR="00EE183C" w:rsidRPr="00A3470D" w:rsidRDefault="00EE183C" w:rsidP="00EE183C">
            <w:pPr>
              <w:rPr>
                <w:rFonts w:ascii="Arial" w:hAnsi="Arial" w:cs="Arial"/>
                <w:sz w:val="18"/>
                <w:szCs w:val="18"/>
              </w:rPr>
            </w:pPr>
            <w:r w:rsidRPr="00A3470D">
              <w:rPr>
                <w:rFonts w:ascii="Arial" w:hAnsi="Arial" w:cs="Arial"/>
                <w:sz w:val="18"/>
                <w:szCs w:val="18"/>
              </w:rPr>
              <w:t>Explore and help women find ways to manage negative feelings, such as boredom or stress</w:t>
            </w:r>
          </w:p>
          <w:p w14:paraId="73FADC1E"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79DB6973"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8%</w:t>
            </w:r>
          </w:p>
        </w:tc>
        <w:tc>
          <w:tcPr>
            <w:tcW w:w="2268" w:type="dxa"/>
            <w:tcBorders>
              <w:top w:val="nil"/>
              <w:left w:val="nil"/>
              <w:bottom w:val="nil"/>
              <w:right w:val="nil"/>
            </w:tcBorders>
          </w:tcPr>
          <w:p w14:paraId="71695909" w14:textId="77777777" w:rsidR="00EE183C" w:rsidRPr="00A3470D" w:rsidRDefault="00EE183C" w:rsidP="00EE183C">
            <w:pPr>
              <w:rPr>
                <w:rFonts w:ascii="Arial" w:hAnsi="Arial" w:cs="Arial"/>
                <w:sz w:val="18"/>
                <w:szCs w:val="18"/>
              </w:rPr>
            </w:pPr>
            <w:r w:rsidRPr="00A3470D">
              <w:rPr>
                <w:rFonts w:ascii="Arial" w:hAnsi="Arial" w:cs="Arial"/>
                <w:sz w:val="18"/>
                <w:szCs w:val="18"/>
              </w:rPr>
              <w:t>229 (4.67)</w:t>
            </w:r>
          </w:p>
        </w:tc>
        <w:tc>
          <w:tcPr>
            <w:tcW w:w="3544" w:type="dxa"/>
            <w:tcBorders>
              <w:top w:val="nil"/>
              <w:left w:val="nil"/>
              <w:bottom w:val="nil"/>
              <w:right w:val="nil"/>
            </w:tcBorders>
          </w:tcPr>
          <w:p w14:paraId="71899CA3"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well-being</w:t>
            </w:r>
          </w:p>
        </w:tc>
      </w:tr>
      <w:tr w:rsidR="00A3470D" w:rsidRPr="00A3470D" w14:paraId="2DC17D96" w14:textId="77777777" w:rsidTr="00C459AC">
        <w:tc>
          <w:tcPr>
            <w:tcW w:w="5558" w:type="dxa"/>
            <w:tcBorders>
              <w:top w:val="nil"/>
              <w:left w:val="nil"/>
              <w:bottom w:val="nil"/>
              <w:right w:val="nil"/>
            </w:tcBorders>
          </w:tcPr>
          <w:p w14:paraId="24914CD9" w14:textId="77777777" w:rsidR="00EE183C" w:rsidRPr="00A3470D" w:rsidRDefault="00EE183C" w:rsidP="00EE183C">
            <w:pPr>
              <w:rPr>
                <w:rFonts w:ascii="Arial" w:hAnsi="Arial" w:cs="Arial"/>
                <w:sz w:val="18"/>
                <w:szCs w:val="18"/>
              </w:rPr>
            </w:pPr>
            <w:r w:rsidRPr="00A3470D">
              <w:rPr>
                <w:rFonts w:ascii="Arial" w:hAnsi="Arial" w:cs="Arial"/>
                <w:sz w:val="18"/>
                <w:szCs w:val="18"/>
              </w:rPr>
              <w:t>Help the women to feel confident in being able to experience time out or relieve boredom without a cigarette</w:t>
            </w:r>
          </w:p>
          <w:p w14:paraId="753DE577"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6298EEC1"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8%</w:t>
            </w:r>
          </w:p>
        </w:tc>
        <w:tc>
          <w:tcPr>
            <w:tcW w:w="2268" w:type="dxa"/>
            <w:tcBorders>
              <w:top w:val="nil"/>
              <w:left w:val="nil"/>
              <w:bottom w:val="nil"/>
              <w:right w:val="nil"/>
            </w:tcBorders>
          </w:tcPr>
          <w:p w14:paraId="200C4AF1" w14:textId="77777777" w:rsidR="00EE183C" w:rsidRPr="00A3470D" w:rsidRDefault="00EE183C" w:rsidP="00EE183C">
            <w:pPr>
              <w:rPr>
                <w:rFonts w:ascii="Arial" w:hAnsi="Arial" w:cs="Arial"/>
                <w:sz w:val="18"/>
                <w:szCs w:val="18"/>
              </w:rPr>
            </w:pPr>
            <w:r w:rsidRPr="00A3470D">
              <w:rPr>
                <w:rFonts w:ascii="Arial" w:hAnsi="Arial" w:cs="Arial"/>
                <w:sz w:val="18"/>
                <w:szCs w:val="18"/>
              </w:rPr>
              <w:t>227 (4.63)</w:t>
            </w:r>
          </w:p>
        </w:tc>
        <w:tc>
          <w:tcPr>
            <w:tcW w:w="3544" w:type="dxa"/>
            <w:tcBorders>
              <w:top w:val="nil"/>
              <w:left w:val="nil"/>
              <w:bottom w:val="nil"/>
              <w:right w:val="nil"/>
            </w:tcBorders>
          </w:tcPr>
          <w:p w14:paraId="12A3B773"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well-being</w:t>
            </w:r>
          </w:p>
        </w:tc>
      </w:tr>
      <w:tr w:rsidR="00A3470D" w:rsidRPr="00A3470D" w14:paraId="580630B8" w14:textId="77777777" w:rsidTr="00C459AC">
        <w:tc>
          <w:tcPr>
            <w:tcW w:w="5558" w:type="dxa"/>
            <w:tcBorders>
              <w:top w:val="nil"/>
              <w:left w:val="nil"/>
              <w:bottom w:val="nil"/>
              <w:right w:val="nil"/>
            </w:tcBorders>
          </w:tcPr>
          <w:p w14:paraId="72FBAFEB" w14:textId="77777777" w:rsidR="00EE183C" w:rsidRPr="00A3470D" w:rsidRDefault="00EE183C" w:rsidP="00EE183C">
            <w:pPr>
              <w:rPr>
                <w:rFonts w:ascii="Arial" w:hAnsi="Arial" w:cs="Arial"/>
                <w:sz w:val="18"/>
                <w:szCs w:val="18"/>
              </w:rPr>
            </w:pPr>
            <w:r w:rsidRPr="00A3470D">
              <w:rPr>
                <w:rFonts w:ascii="Arial" w:hAnsi="Arial" w:cs="Arial"/>
                <w:sz w:val="18"/>
                <w:szCs w:val="18"/>
              </w:rPr>
              <w:t>Establish the stressors in women’s lives and explore ways they can manage them</w:t>
            </w:r>
          </w:p>
          <w:p w14:paraId="3C98AEB3"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4872EB42"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8%</w:t>
            </w:r>
          </w:p>
        </w:tc>
        <w:tc>
          <w:tcPr>
            <w:tcW w:w="2268" w:type="dxa"/>
            <w:tcBorders>
              <w:top w:val="nil"/>
              <w:left w:val="nil"/>
              <w:bottom w:val="nil"/>
              <w:right w:val="nil"/>
            </w:tcBorders>
          </w:tcPr>
          <w:p w14:paraId="7BB821D5" w14:textId="77777777" w:rsidR="00EE183C" w:rsidRPr="00A3470D" w:rsidRDefault="00EE183C" w:rsidP="00EE183C">
            <w:pPr>
              <w:rPr>
                <w:rFonts w:ascii="Arial" w:hAnsi="Arial" w:cs="Arial"/>
                <w:sz w:val="18"/>
                <w:szCs w:val="18"/>
              </w:rPr>
            </w:pPr>
            <w:r w:rsidRPr="00A3470D">
              <w:rPr>
                <w:rFonts w:ascii="Arial" w:hAnsi="Arial" w:cs="Arial"/>
                <w:sz w:val="18"/>
                <w:szCs w:val="18"/>
              </w:rPr>
              <w:t>226 (4.61)</w:t>
            </w:r>
          </w:p>
        </w:tc>
        <w:tc>
          <w:tcPr>
            <w:tcW w:w="3544" w:type="dxa"/>
            <w:tcBorders>
              <w:top w:val="nil"/>
              <w:left w:val="nil"/>
              <w:bottom w:val="nil"/>
              <w:right w:val="nil"/>
            </w:tcBorders>
          </w:tcPr>
          <w:p w14:paraId="61F6E6EE"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well-being</w:t>
            </w:r>
          </w:p>
        </w:tc>
      </w:tr>
      <w:tr w:rsidR="00A3470D" w:rsidRPr="00A3470D" w14:paraId="1A8ED3A4" w14:textId="77777777" w:rsidTr="00C459AC">
        <w:tc>
          <w:tcPr>
            <w:tcW w:w="5558" w:type="dxa"/>
            <w:tcBorders>
              <w:top w:val="nil"/>
              <w:left w:val="nil"/>
              <w:bottom w:val="nil"/>
              <w:right w:val="nil"/>
            </w:tcBorders>
          </w:tcPr>
          <w:p w14:paraId="0087F124" w14:textId="77777777" w:rsidR="00EE183C" w:rsidRPr="00A3470D" w:rsidRDefault="00EE183C" w:rsidP="00EE183C">
            <w:pPr>
              <w:rPr>
                <w:rFonts w:ascii="Arial" w:hAnsi="Arial" w:cs="Arial"/>
                <w:sz w:val="18"/>
                <w:szCs w:val="18"/>
              </w:rPr>
            </w:pPr>
            <w:r w:rsidRPr="00A3470D">
              <w:rPr>
                <w:rFonts w:ascii="Arial" w:hAnsi="Arial" w:cs="Arial"/>
                <w:sz w:val="18"/>
                <w:szCs w:val="18"/>
              </w:rPr>
              <w:t>Assess women’s knowledge and understanding of the risks and tailor information given accordingly</w:t>
            </w:r>
          </w:p>
          <w:p w14:paraId="7A3AB3F0"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3915F16E"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7.9%</w:t>
            </w:r>
          </w:p>
        </w:tc>
        <w:tc>
          <w:tcPr>
            <w:tcW w:w="2268" w:type="dxa"/>
            <w:tcBorders>
              <w:top w:val="nil"/>
              <w:left w:val="nil"/>
              <w:bottom w:val="nil"/>
              <w:right w:val="nil"/>
            </w:tcBorders>
          </w:tcPr>
          <w:p w14:paraId="19DBD5EA" w14:textId="77777777" w:rsidR="00EE183C" w:rsidRPr="00A3470D" w:rsidRDefault="00EE183C" w:rsidP="00EE183C">
            <w:pPr>
              <w:rPr>
                <w:rFonts w:ascii="Arial" w:hAnsi="Arial" w:cs="Arial"/>
                <w:sz w:val="18"/>
                <w:szCs w:val="18"/>
              </w:rPr>
            </w:pPr>
            <w:r w:rsidRPr="00A3470D">
              <w:rPr>
                <w:rFonts w:ascii="Arial" w:hAnsi="Arial" w:cs="Arial"/>
                <w:sz w:val="18"/>
                <w:szCs w:val="18"/>
              </w:rPr>
              <w:t>220 (4.58)</w:t>
            </w:r>
          </w:p>
        </w:tc>
        <w:tc>
          <w:tcPr>
            <w:tcW w:w="3544" w:type="dxa"/>
            <w:tcBorders>
              <w:top w:val="nil"/>
              <w:left w:val="nil"/>
              <w:bottom w:val="nil"/>
              <w:right w:val="nil"/>
            </w:tcBorders>
          </w:tcPr>
          <w:p w14:paraId="21AA3A64"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09D84A54" w14:textId="77777777" w:rsidTr="00C459AC">
        <w:tc>
          <w:tcPr>
            <w:tcW w:w="5558" w:type="dxa"/>
            <w:tcBorders>
              <w:top w:val="nil"/>
              <w:left w:val="nil"/>
              <w:bottom w:val="nil"/>
              <w:right w:val="nil"/>
            </w:tcBorders>
          </w:tcPr>
          <w:p w14:paraId="7459EEBA" w14:textId="77777777" w:rsidR="00EE183C" w:rsidRPr="00A3470D" w:rsidRDefault="00EE183C" w:rsidP="00EE183C">
            <w:pPr>
              <w:rPr>
                <w:rFonts w:ascii="Arial" w:hAnsi="Arial" w:cs="Arial"/>
                <w:sz w:val="18"/>
                <w:szCs w:val="18"/>
              </w:rPr>
            </w:pPr>
            <w:r w:rsidRPr="00A3470D">
              <w:rPr>
                <w:rFonts w:ascii="Arial" w:hAnsi="Arial" w:cs="Arial"/>
                <w:sz w:val="18"/>
                <w:szCs w:val="18"/>
              </w:rPr>
              <w:t>Praise women for seeking help</w:t>
            </w:r>
          </w:p>
          <w:p w14:paraId="39283F98"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81C84F5"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59258391" w14:textId="77777777" w:rsidR="00EE183C" w:rsidRPr="00A3470D" w:rsidRDefault="00EE183C" w:rsidP="00EE183C">
            <w:pPr>
              <w:rPr>
                <w:rFonts w:ascii="Arial" w:hAnsi="Arial" w:cs="Arial"/>
                <w:sz w:val="18"/>
                <w:szCs w:val="18"/>
              </w:rPr>
            </w:pPr>
            <w:r w:rsidRPr="00A3470D">
              <w:rPr>
                <w:rFonts w:ascii="Arial" w:hAnsi="Arial" w:cs="Arial"/>
                <w:sz w:val="18"/>
                <w:szCs w:val="18"/>
              </w:rPr>
              <w:t>227 (4.63)</w:t>
            </w:r>
          </w:p>
        </w:tc>
        <w:tc>
          <w:tcPr>
            <w:tcW w:w="3544" w:type="dxa"/>
            <w:tcBorders>
              <w:top w:val="nil"/>
              <w:left w:val="nil"/>
              <w:bottom w:val="nil"/>
              <w:right w:val="nil"/>
            </w:tcBorders>
          </w:tcPr>
          <w:p w14:paraId="0F354658"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5FA64DB4" w14:textId="77777777" w:rsidTr="00C459AC">
        <w:tc>
          <w:tcPr>
            <w:tcW w:w="5558" w:type="dxa"/>
            <w:tcBorders>
              <w:top w:val="nil"/>
              <w:left w:val="nil"/>
              <w:bottom w:val="nil"/>
              <w:right w:val="nil"/>
            </w:tcBorders>
          </w:tcPr>
          <w:p w14:paraId="49A8405F" w14:textId="77777777" w:rsidR="00EE183C" w:rsidRPr="00A3470D" w:rsidRDefault="00EE183C" w:rsidP="00EE183C">
            <w:pPr>
              <w:rPr>
                <w:rFonts w:ascii="Arial" w:hAnsi="Arial" w:cs="Arial"/>
                <w:sz w:val="18"/>
                <w:szCs w:val="18"/>
              </w:rPr>
            </w:pPr>
            <w:r w:rsidRPr="00A3470D">
              <w:rPr>
                <w:rFonts w:ascii="Arial" w:hAnsi="Arial" w:cs="Arial"/>
                <w:sz w:val="18"/>
                <w:szCs w:val="18"/>
              </w:rPr>
              <w:t>Explain that incorrect use of NRT, especially inadequate dosage, can lead to an unsuccessful quit attempt</w:t>
            </w:r>
          </w:p>
          <w:p w14:paraId="56BA5DC5"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46AC1F90"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5443BEB6" w14:textId="77777777" w:rsidR="00EE183C" w:rsidRPr="00A3470D" w:rsidRDefault="00EE183C" w:rsidP="00EE183C">
            <w:pPr>
              <w:rPr>
                <w:rFonts w:ascii="Arial" w:hAnsi="Arial" w:cs="Arial"/>
                <w:sz w:val="18"/>
                <w:szCs w:val="18"/>
              </w:rPr>
            </w:pPr>
            <w:r w:rsidRPr="00A3470D">
              <w:rPr>
                <w:rFonts w:ascii="Arial" w:hAnsi="Arial" w:cs="Arial"/>
                <w:sz w:val="18"/>
                <w:szCs w:val="18"/>
              </w:rPr>
              <w:t>226 (4.61)</w:t>
            </w:r>
          </w:p>
        </w:tc>
        <w:tc>
          <w:tcPr>
            <w:tcW w:w="3544" w:type="dxa"/>
            <w:tcBorders>
              <w:top w:val="nil"/>
              <w:left w:val="nil"/>
              <w:bottom w:val="nil"/>
              <w:right w:val="nil"/>
            </w:tcBorders>
          </w:tcPr>
          <w:p w14:paraId="45F83F6F"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13538F5D" w14:textId="77777777" w:rsidTr="00C459AC">
        <w:tc>
          <w:tcPr>
            <w:tcW w:w="5558" w:type="dxa"/>
            <w:tcBorders>
              <w:top w:val="nil"/>
              <w:left w:val="nil"/>
              <w:bottom w:val="nil"/>
              <w:right w:val="nil"/>
            </w:tcBorders>
          </w:tcPr>
          <w:p w14:paraId="09FFDE11" w14:textId="77777777" w:rsidR="00EE183C" w:rsidRPr="00A3470D" w:rsidRDefault="00EE183C" w:rsidP="00EE183C">
            <w:pPr>
              <w:rPr>
                <w:rFonts w:ascii="Arial" w:hAnsi="Arial" w:cs="Arial"/>
                <w:sz w:val="18"/>
                <w:szCs w:val="18"/>
              </w:rPr>
            </w:pPr>
            <w:r w:rsidRPr="00A3470D">
              <w:rPr>
                <w:rFonts w:ascii="Arial" w:hAnsi="Arial" w:cs="Arial"/>
                <w:sz w:val="18"/>
                <w:szCs w:val="18"/>
              </w:rPr>
              <w:t>Assess women’s levels of motivation to quit and establish ways to build on this</w:t>
            </w:r>
          </w:p>
          <w:p w14:paraId="37F6E654"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15EEE82E"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094DE104" w14:textId="77777777" w:rsidR="00EE183C" w:rsidRPr="00A3470D" w:rsidRDefault="00EE183C" w:rsidP="00EE183C">
            <w:pPr>
              <w:rPr>
                <w:rFonts w:ascii="Arial" w:hAnsi="Arial" w:cs="Arial"/>
                <w:sz w:val="18"/>
                <w:szCs w:val="18"/>
              </w:rPr>
            </w:pPr>
            <w:r w:rsidRPr="00A3470D">
              <w:rPr>
                <w:rFonts w:ascii="Arial" w:hAnsi="Arial" w:cs="Arial"/>
                <w:sz w:val="18"/>
                <w:szCs w:val="18"/>
              </w:rPr>
              <w:t>225 (4.59)</w:t>
            </w:r>
          </w:p>
        </w:tc>
        <w:tc>
          <w:tcPr>
            <w:tcW w:w="3544" w:type="dxa"/>
            <w:tcBorders>
              <w:top w:val="nil"/>
              <w:left w:val="nil"/>
              <w:bottom w:val="nil"/>
              <w:right w:val="nil"/>
            </w:tcBorders>
          </w:tcPr>
          <w:p w14:paraId="0BBE01B1"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38218C48" w14:textId="77777777" w:rsidTr="00C459AC">
        <w:tc>
          <w:tcPr>
            <w:tcW w:w="5558" w:type="dxa"/>
            <w:tcBorders>
              <w:top w:val="nil"/>
              <w:left w:val="nil"/>
              <w:bottom w:val="nil"/>
              <w:right w:val="nil"/>
            </w:tcBorders>
          </w:tcPr>
          <w:p w14:paraId="07AF8EC6" w14:textId="77777777" w:rsidR="00EE183C" w:rsidRPr="00A3470D" w:rsidRDefault="00EE183C" w:rsidP="00EE183C">
            <w:pPr>
              <w:rPr>
                <w:rFonts w:ascii="Arial" w:hAnsi="Arial" w:cs="Arial"/>
                <w:sz w:val="18"/>
                <w:szCs w:val="18"/>
              </w:rPr>
            </w:pPr>
            <w:r w:rsidRPr="00A3470D">
              <w:rPr>
                <w:rFonts w:ascii="Arial" w:hAnsi="Arial" w:cs="Arial"/>
                <w:sz w:val="18"/>
                <w:szCs w:val="18"/>
              </w:rPr>
              <w:t>Advise and support partners/family members to help establish smoke free home by smoking outside</w:t>
            </w:r>
          </w:p>
          <w:p w14:paraId="7504E6F1"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81CA169"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5D692EB5" w14:textId="77777777" w:rsidR="00EE183C" w:rsidRPr="00A3470D" w:rsidRDefault="00EE183C" w:rsidP="00EE183C">
            <w:pPr>
              <w:rPr>
                <w:rFonts w:ascii="Arial" w:hAnsi="Arial" w:cs="Arial"/>
                <w:sz w:val="18"/>
                <w:szCs w:val="18"/>
              </w:rPr>
            </w:pPr>
            <w:r w:rsidRPr="00A3470D">
              <w:rPr>
                <w:rFonts w:ascii="Arial" w:hAnsi="Arial" w:cs="Arial"/>
                <w:sz w:val="18"/>
                <w:szCs w:val="18"/>
              </w:rPr>
              <w:t>224 (4.57)</w:t>
            </w:r>
          </w:p>
        </w:tc>
        <w:tc>
          <w:tcPr>
            <w:tcW w:w="3544" w:type="dxa"/>
            <w:tcBorders>
              <w:top w:val="nil"/>
              <w:left w:val="nil"/>
              <w:bottom w:val="nil"/>
              <w:right w:val="nil"/>
            </w:tcBorders>
          </w:tcPr>
          <w:p w14:paraId="2731AF5F"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2C50C64F" w14:textId="77777777" w:rsidTr="00C459AC">
        <w:tc>
          <w:tcPr>
            <w:tcW w:w="5558" w:type="dxa"/>
            <w:tcBorders>
              <w:top w:val="nil"/>
              <w:left w:val="nil"/>
              <w:bottom w:val="nil"/>
              <w:right w:val="nil"/>
            </w:tcBorders>
          </w:tcPr>
          <w:p w14:paraId="7A0F658B" w14:textId="77777777" w:rsidR="00EE183C" w:rsidRPr="00A3470D" w:rsidRDefault="00EE183C" w:rsidP="00EE183C">
            <w:pPr>
              <w:rPr>
                <w:rFonts w:ascii="Arial" w:hAnsi="Arial" w:cs="Arial"/>
                <w:sz w:val="18"/>
                <w:szCs w:val="18"/>
              </w:rPr>
            </w:pPr>
            <w:r w:rsidRPr="00A3470D">
              <w:rPr>
                <w:rFonts w:ascii="Arial" w:hAnsi="Arial" w:cs="Arial"/>
                <w:sz w:val="18"/>
                <w:szCs w:val="18"/>
              </w:rPr>
              <w:t>Encourage women to discuss issues surrounding mental well-being and help them to develop coping strategies around this; explain that quitting can lead to making such issues better</w:t>
            </w:r>
          </w:p>
          <w:p w14:paraId="3BB778F6"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08A84BC3"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3B6F3BE0" w14:textId="77777777" w:rsidR="00EE183C" w:rsidRPr="00A3470D" w:rsidRDefault="00EE183C" w:rsidP="00EE183C">
            <w:pPr>
              <w:rPr>
                <w:rFonts w:ascii="Arial" w:hAnsi="Arial" w:cs="Arial"/>
                <w:sz w:val="18"/>
                <w:szCs w:val="18"/>
              </w:rPr>
            </w:pPr>
            <w:r w:rsidRPr="00A3470D">
              <w:rPr>
                <w:rFonts w:ascii="Arial" w:hAnsi="Arial" w:cs="Arial"/>
                <w:sz w:val="18"/>
                <w:szCs w:val="18"/>
              </w:rPr>
              <w:t>220 (4.53)</w:t>
            </w:r>
          </w:p>
        </w:tc>
        <w:tc>
          <w:tcPr>
            <w:tcW w:w="3544" w:type="dxa"/>
            <w:tcBorders>
              <w:top w:val="nil"/>
              <w:left w:val="nil"/>
              <w:bottom w:val="nil"/>
              <w:right w:val="nil"/>
            </w:tcBorders>
          </w:tcPr>
          <w:p w14:paraId="3558D785"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mental well-being</w:t>
            </w:r>
          </w:p>
        </w:tc>
      </w:tr>
      <w:tr w:rsidR="00A3470D" w:rsidRPr="00A3470D" w14:paraId="01DCBBB1" w14:textId="77777777" w:rsidTr="00C459AC">
        <w:tc>
          <w:tcPr>
            <w:tcW w:w="5558" w:type="dxa"/>
            <w:tcBorders>
              <w:top w:val="nil"/>
              <w:left w:val="nil"/>
              <w:bottom w:val="nil"/>
              <w:right w:val="nil"/>
            </w:tcBorders>
          </w:tcPr>
          <w:p w14:paraId="31D498FF" w14:textId="77777777" w:rsidR="00EE183C" w:rsidRPr="00A3470D" w:rsidRDefault="00EE183C" w:rsidP="00EE183C">
            <w:pPr>
              <w:rPr>
                <w:rFonts w:ascii="Arial" w:hAnsi="Arial" w:cs="Arial"/>
                <w:sz w:val="18"/>
                <w:szCs w:val="18"/>
              </w:rPr>
            </w:pPr>
            <w:r w:rsidRPr="00A3470D">
              <w:rPr>
                <w:rFonts w:ascii="Arial" w:hAnsi="Arial" w:cs="Arial"/>
                <w:sz w:val="18"/>
                <w:szCs w:val="18"/>
              </w:rPr>
              <w:t>Assist women to plan alternative ways to reward herself for not smoking</w:t>
            </w:r>
          </w:p>
          <w:p w14:paraId="43FE2F60"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096C4D52"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1ADEF54B" w14:textId="77777777" w:rsidR="00EE183C" w:rsidRPr="00A3470D" w:rsidRDefault="00EE183C" w:rsidP="00EE183C">
            <w:pPr>
              <w:rPr>
                <w:rFonts w:ascii="Arial" w:hAnsi="Arial" w:cs="Arial"/>
                <w:sz w:val="18"/>
                <w:szCs w:val="18"/>
              </w:rPr>
            </w:pPr>
            <w:r w:rsidRPr="00A3470D">
              <w:rPr>
                <w:rFonts w:ascii="Arial" w:hAnsi="Arial" w:cs="Arial"/>
                <w:sz w:val="18"/>
                <w:szCs w:val="18"/>
              </w:rPr>
              <w:t>220 (4.53)</w:t>
            </w:r>
          </w:p>
        </w:tc>
        <w:tc>
          <w:tcPr>
            <w:tcW w:w="3544" w:type="dxa"/>
            <w:tcBorders>
              <w:top w:val="nil"/>
              <w:left w:val="nil"/>
              <w:bottom w:val="nil"/>
              <w:right w:val="nil"/>
            </w:tcBorders>
          </w:tcPr>
          <w:p w14:paraId="7675020E"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0BBC7635" w14:textId="77777777" w:rsidTr="00C459AC">
        <w:tc>
          <w:tcPr>
            <w:tcW w:w="5558" w:type="dxa"/>
            <w:tcBorders>
              <w:top w:val="nil"/>
              <w:left w:val="nil"/>
              <w:bottom w:val="nil"/>
              <w:right w:val="nil"/>
            </w:tcBorders>
          </w:tcPr>
          <w:p w14:paraId="0C19184C" w14:textId="77777777" w:rsidR="00EE183C" w:rsidRPr="00A3470D" w:rsidRDefault="00EE183C" w:rsidP="00EE183C">
            <w:pPr>
              <w:rPr>
                <w:rFonts w:ascii="Arial" w:hAnsi="Arial" w:cs="Arial"/>
                <w:sz w:val="18"/>
                <w:szCs w:val="18"/>
              </w:rPr>
            </w:pPr>
            <w:r w:rsidRPr="00A3470D">
              <w:rPr>
                <w:rFonts w:ascii="Arial" w:hAnsi="Arial" w:cs="Arial"/>
                <w:sz w:val="18"/>
                <w:szCs w:val="18"/>
              </w:rPr>
              <w:t>Provide support and guidance to help women find the best ways to talk to their family or friends and gain their support with a quit attempt</w:t>
            </w:r>
          </w:p>
          <w:p w14:paraId="39C5C86B"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73A6932A"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5868AF2A" w14:textId="77777777" w:rsidR="00EE183C" w:rsidRPr="00A3470D" w:rsidRDefault="00EE183C" w:rsidP="00EE183C">
            <w:pPr>
              <w:rPr>
                <w:rFonts w:ascii="Arial" w:hAnsi="Arial" w:cs="Arial"/>
                <w:sz w:val="18"/>
                <w:szCs w:val="18"/>
              </w:rPr>
            </w:pPr>
            <w:r w:rsidRPr="00A3470D">
              <w:rPr>
                <w:rFonts w:ascii="Arial" w:hAnsi="Arial" w:cs="Arial"/>
                <w:sz w:val="18"/>
                <w:szCs w:val="18"/>
              </w:rPr>
              <w:t>219 (4.47)</w:t>
            </w:r>
          </w:p>
        </w:tc>
        <w:tc>
          <w:tcPr>
            <w:tcW w:w="3544" w:type="dxa"/>
            <w:tcBorders>
              <w:top w:val="nil"/>
              <w:left w:val="nil"/>
              <w:bottom w:val="nil"/>
              <w:right w:val="nil"/>
            </w:tcBorders>
          </w:tcPr>
          <w:p w14:paraId="4314B04E"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4E9A7E32" w14:textId="77777777" w:rsidTr="00C459AC">
        <w:tc>
          <w:tcPr>
            <w:tcW w:w="5558" w:type="dxa"/>
            <w:tcBorders>
              <w:top w:val="nil"/>
              <w:left w:val="nil"/>
              <w:bottom w:val="nil"/>
              <w:right w:val="nil"/>
            </w:tcBorders>
          </w:tcPr>
          <w:p w14:paraId="580F88DF" w14:textId="77777777" w:rsidR="00EE183C" w:rsidRPr="00A3470D" w:rsidRDefault="00EE183C" w:rsidP="00EE183C">
            <w:pPr>
              <w:rPr>
                <w:rFonts w:ascii="Arial" w:hAnsi="Arial" w:cs="Arial"/>
                <w:sz w:val="18"/>
                <w:szCs w:val="18"/>
              </w:rPr>
            </w:pPr>
            <w:r w:rsidRPr="00A3470D">
              <w:rPr>
                <w:rFonts w:ascii="Arial" w:hAnsi="Arial" w:cs="Arial"/>
                <w:sz w:val="18"/>
                <w:szCs w:val="18"/>
              </w:rPr>
              <w:lastRenderedPageBreak/>
              <w:t>Explain how smoking can affect mood</w:t>
            </w:r>
          </w:p>
          <w:p w14:paraId="6702C700"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70992BBB"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9%</w:t>
            </w:r>
          </w:p>
        </w:tc>
        <w:tc>
          <w:tcPr>
            <w:tcW w:w="2268" w:type="dxa"/>
            <w:tcBorders>
              <w:top w:val="nil"/>
              <w:left w:val="nil"/>
              <w:bottom w:val="nil"/>
              <w:right w:val="nil"/>
            </w:tcBorders>
          </w:tcPr>
          <w:p w14:paraId="3F2F91E1" w14:textId="77777777" w:rsidR="00EE183C" w:rsidRPr="00A3470D" w:rsidRDefault="00EE183C" w:rsidP="00EE183C">
            <w:pPr>
              <w:rPr>
                <w:rFonts w:ascii="Arial" w:hAnsi="Arial" w:cs="Arial"/>
                <w:sz w:val="18"/>
                <w:szCs w:val="18"/>
              </w:rPr>
            </w:pPr>
            <w:r w:rsidRPr="00A3470D">
              <w:rPr>
                <w:rFonts w:ascii="Arial" w:hAnsi="Arial" w:cs="Arial"/>
                <w:sz w:val="18"/>
                <w:szCs w:val="18"/>
              </w:rPr>
              <w:t>218 (4.45)</w:t>
            </w:r>
          </w:p>
        </w:tc>
        <w:tc>
          <w:tcPr>
            <w:tcW w:w="3544" w:type="dxa"/>
            <w:tcBorders>
              <w:top w:val="nil"/>
              <w:left w:val="nil"/>
              <w:bottom w:val="nil"/>
              <w:right w:val="nil"/>
            </w:tcBorders>
          </w:tcPr>
          <w:p w14:paraId="1EFC42C7"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well-being</w:t>
            </w:r>
          </w:p>
        </w:tc>
      </w:tr>
      <w:tr w:rsidR="00A3470D" w:rsidRPr="00A3470D" w14:paraId="255ECF3E" w14:textId="77777777" w:rsidTr="00C459AC">
        <w:tc>
          <w:tcPr>
            <w:tcW w:w="5558" w:type="dxa"/>
            <w:tcBorders>
              <w:top w:val="nil"/>
              <w:left w:val="nil"/>
              <w:bottom w:val="nil"/>
              <w:right w:val="nil"/>
            </w:tcBorders>
          </w:tcPr>
          <w:p w14:paraId="17E81CF5" w14:textId="77777777" w:rsidR="00EE183C" w:rsidRPr="00A3470D" w:rsidRDefault="00EE183C" w:rsidP="00EE183C">
            <w:pPr>
              <w:rPr>
                <w:rFonts w:ascii="Arial" w:hAnsi="Arial" w:cs="Arial"/>
                <w:sz w:val="18"/>
                <w:szCs w:val="18"/>
              </w:rPr>
            </w:pPr>
            <w:r w:rsidRPr="00A3470D">
              <w:rPr>
                <w:rFonts w:ascii="Arial" w:hAnsi="Arial" w:cs="Arial"/>
                <w:sz w:val="18"/>
                <w:szCs w:val="18"/>
              </w:rPr>
              <w:t>Explore the possible reasons for relapse and plan together to prevent this</w:t>
            </w:r>
          </w:p>
          <w:p w14:paraId="3EAB9FD9"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9200E30"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5.5%</w:t>
            </w:r>
          </w:p>
        </w:tc>
        <w:tc>
          <w:tcPr>
            <w:tcW w:w="2268" w:type="dxa"/>
            <w:tcBorders>
              <w:top w:val="nil"/>
              <w:left w:val="nil"/>
              <w:bottom w:val="nil"/>
              <w:right w:val="nil"/>
            </w:tcBorders>
          </w:tcPr>
          <w:p w14:paraId="3DCD36C8" w14:textId="77777777" w:rsidR="00EE183C" w:rsidRPr="00A3470D" w:rsidRDefault="00EE183C" w:rsidP="00EE183C">
            <w:pPr>
              <w:rPr>
                <w:rFonts w:ascii="Arial" w:hAnsi="Arial" w:cs="Arial"/>
                <w:sz w:val="18"/>
                <w:szCs w:val="18"/>
              </w:rPr>
            </w:pPr>
            <w:r w:rsidRPr="00A3470D">
              <w:rPr>
                <w:rFonts w:ascii="Arial" w:hAnsi="Arial" w:cs="Arial"/>
                <w:sz w:val="18"/>
                <w:szCs w:val="18"/>
              </w:rPr>
              <w:t>229 (4.67)</w:t>
            </w:r>
          </w:p>
        </w:tc>
        <w:tc>
          <w:tcPr>
            <w:tcW w:w="3544" w:type="dxa"/>
            <w:tcBorders>
              <w:top w:val="nil"/>
              <w:left w:val="nil"/>
              <w:bottom w:val="nil"/>
              <w:right w:val="nil"/>
            </w:tcBorders>
          </w:tcPr>
          <w:p w14:paraId="04BB6D5A"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493BA3F2" w14:textId="77777777" w:rsidTr="00C459AC">
        <w:tc>
          <w:tcPr>
            <w:tcW w:w="5558" w:type="dxa"/>
            <w:tcBorders>
              <w:top w:val="nil"/>
              <w:left w:val="nil"/>
              <w:bottom w:val="nil"/>
              <w:right w:val="nil"/>
            </w:tcBorders>
          </w:tcPr>
          <w:p w14:paraId="4141442E" w14:textId="77777777" w:rsidR="00EE183C" w:rsidRPr="00A3470D" w:rsidRDefault="00EE183C" w:rsidP="00EE183C">
            <w:pPr>
              <w:rPr>
                <w:rFonts w:ascii="Arial" w:hAnsi="Arial" w:cs="Arial"/>
                <w:sz w:val="18"/>
                <w:szCs w:val="18"/>
              </w:rPr>
            </w:pPr>
            <w:r w:rsidRPr="00A3470D">
              <w:rPr>
                <w:rFonts w:ascii="Arial" w:hAnsi="Arial" w:cs="Arial"/>
                <w:sz w:val="18"/>
                <w:szCs w:val="18"/>
              </w:rPr>
              <w:t>Encourage women to find alternatives to smoking when they are with partners, family members or friends who smoke</w:t>
            </w:r>
          </w:p>
          <w:p w14:paraId="7FE17D90"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089AE9E3"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3.9%</w:t>
            </w:r>
          </w:p>
        </w:tc>
        <w:tc>
          <w:tcPr>
            <w:tcW w:w="2268" w:type="dxa"/>
            <w:tcBorders>
              <w:top w:val="nil"/>
              <w:left w:val="nil"/>
              <w:bottom w:val="nil"/>
              <w:right w:val="nil"/>
            </w:tcBorders>
          </w:tcPr>
          <w:p w14:paraId="3A0B6495" w14:textId="77777777" w:rsidR="00EE183C" w:rsidRPr="00A3470D" w:rsidRDefault="00EE183C" w:rsidP="00EE183C">
            <w:pPr>
              <w:rPr>
                <w:rFonts w:ascii="Arial" w:hAnsi="Arial" w:cs="Arial"/>
                <w:sz w:val="18"/>
                <w:szCs w:val="18"/>
              </w:rPr>
            </w:pPr>
            <w:r w:rsidRPr="00A3470D">
              <w:rPr>
                <w:rFonts w:ascii="Arial" w:hAnsi="Arial" w:cs="Arial"/>
                <w:sz w:val="18"/>
                <w:szCs w:val="18"/>
              </w:rPr>
              <w:t>228 (4.65)</w:t>
            </w:r>
          </w:p>
        </w:tc>
        <w:tc>
          <w:tcPr>
            <w:tcW w:w="3544" w:type="dxa"/>
            <w:tcBorders>
              <w:top w:val="nil"/>
              <w:left w:val="nil"/>
              <w:bottom w:val="nil"/>
              <w:right w:val="nil"/>
            </w:tcBorders>
          </w:tcPr>
          <w:p w14:paraId="621E8E08"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39681F85" w14:textId="77777777" w:rsidTr="00C459AC">
        <w:tc>
          <w:tcPr>
            <w:tcW w:w="5558" w:type="dxa"/>
            <w:tcBorders>
              <w:top w:val="nil"/>
              <w:left w:val="nil"/>
              <w:bottom w:val="nil"/>
              <w:right w:val="nil"/>
            </w:tcBorders>
          </w:tcPr>
          <w:p w14:paraId="100D48FE" w14:textId="77777777" w:rsidR="00EE183C" w:rsidRPr="00A3470D" w:rsidRDefault="00EE183C" w:rsidP="00EE183C">
            <w:pPr>
              <w:rPr>
                <w:rFonts w:ascii="Arial" w:hAnsi="Arial" w:cs="Arial"/>
                <w:sz w:val="18"/>
                <w:szCs w:val="18"/>
              </w:rPr>
            </w:pPr>
            <w:r w:rsidRPr="00A3470D">
              <w:rPr>
                <w:rFonts w:ascii="Arial" w:hAnsi="Arial" w:cs="Arial"/>
                <w:sz w:val="18"/>
                <w:szCs w:val="18"/>
              </w:rPr>
              <w:t>Give praise to women who say they want to protect their unborn baby from the harm of smoking</w:t>
            </w:r>
          </w:p>
          <w:p w14:paraId="68B5F616"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27AEA494"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3.9%</w:t>
            </w:r>
          </w:p>
        </w:tc>
        <w:tc>
          <w:tcPr>
            <w:tcW w:w="2268" w:type="dxa"/>
            <w:tcBorders>
              <w:top w:val="nil"/>
              <w:left w:val="nil"/>
              <w:bottom w:val="nil"/>
              <w:right w:val="nil"/>
            </w:tcBorders>
          </w:tcPr>
          <w:p w14:paraId="71EC7B88" w14:textId="77777777" w:rsidR="00EE183C" w:rsidRPr="00A3470D" w:rsidRDefault="00EE183C" w:rsidP="00EE183C">
            <w:pPr>
              <w:rPr>
                <w:rFonts w:ascii="Arial" w:hAnsi="Arial" w:cs="Arial"/>
                <w:sz w:val="18"/>
                <w:szCs w:val="18"/>
              </w:rPr>
            </w:pPr>
            <w:r w:rsidRPr="00A3470D">
              <w:rPr>
                <w:rFonts w:ascii="Arial" w:hAnsi="Arial" w:cs="Arial"/>
                <w:sz w:val="18"/>
                <w:szCs w:val="18"/>
              </w:rPr>
              <w:t>227 (4.63)</w:t>
            </w:r>
          </w:p>
        </w:tc>
        <w:tc>
          <w:tcPr>
            <w:tcW w:w="3544" w:type="dxa"/>
            <w:tcBorders>
              <w:top w:val="nil"/>
              <w:left w:val="nil"/>
              <w:bottom w:val="nil"/>
              <w:right w:val="nil"/>
            </w:tcBorders>
          </w:tcPr>
          <w:p w14:paraId="184C1256"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4FDFB7BE" w14:textId="77777777" w:rsidTr="00C459AC">
        <w:tc>
          <w:tcPr>
            <w:tcW w:w="5558" w:type="dxa"/>
            <w:tcBorders>
              <w:top w:val="nil"/>
              <w:left w:val="nil"/>
              <w:bottom w:val="nil"/>
              <w:right w:val="nil"/>
            </w:tcBorders>
          </w:tcPr>
          <w:p w14:paraId="6A8E0695" w14:textId="77777777" w:rsidR="00EE183C" w:rsidRPr="00A3470D" w:rsidRDefault="00EE183C" w:rsidP="00EE183C">
            <w:pPr>
              <w:rPr>
                <w:rFonts w:ascii="Arial" w:hAnsi="Arial" w:cs="Arial"/>
                <w:sz w:val="18"/>
                <w:szCs w:val="18"/>
              </w:rPr>
            </w:pPr>
            <w:r w:rsidRPr="00A3470D">
              <w:rPr>
                <w:rFonts w:ascii="Arial" w:hAnsi="Arial" w:cs="Arial"/>
                <w:sz w:val="18"/>
                <w:szCs w:val="18"/>
              </w:rPr>
              <w:t>Be available and flexible for the women that you are providing cessation support to</w:t>
            </w:r>
          </w:p>
          <w:p w14:paraId="659F7717"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31A89BF3"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3.9%</w:t>
            </w:r>
          </w:p>
        </w:tc>
        <w:tc>
          <w:tcPr>
            <w:tcW w:w="2268" w:type="dxa"/>
            <w:tcBorders>
              <w:top w:val="nil"/>
              <w:left w:val="nil"/>
              <w:bottom w:val="nil"/>
              <w:right w:val="nil"/>
            </w:tcBorders>
          </w:tcPr>
          <w:p w14:paraId="2C739704" w14:textId="77777777" w:rsidR="00EE183C" w:rsidRPr="00A3470D" w:rsidRDefault="00EE183C" w:rsidP="00EE183C">
            <w:pPr>
              <w:rPr>
                <w:rFonts w:ascii="Arial" w:hAnsi="Arial" w:cs="Arial"/>
                <w:sz w:val="18"/>
                <w:szCs w:val="18"/>
              </w:rPr>
            </w:pPr>
            <w:r w:rsidRPr="00A3470D">
              <w:rPr>
                <w:rFonts w:ascii="Arial" w:hAnsi="Arial" w:cs="Arial"/>
                <w:sz w:val="18"/>
                <w:szCs w:val="18"/>
              </w:rPr>
              <w:t>227 (4.63)</w:t>
            </w:r>
          </w:p>
        </w:tc>
        <w:tc>
          <w:tcPr>
            <w:tcW w:w="3544" w:type="dxa"/>
            <w:tcBorders>
              <w:top w:val="nil"/>
              <w:left w:val="nil"/>
              <w:bottom w:val="nil"/>
              <w:right w:val="nil"/>
            </w:tcBorders>
          </w:tcPr>
          <w:p w14:paraId="697530D8"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212847C8" w14:textId="77777777" w:rsidTr="00C459AC">
        <w:tc>
          <w:tcPr>
            <w:tcW w:w="5558" w:type="dxa"/>
            <w:tcBorders>
              <w:top w:val="nil"/>
              <w:left w:val="nil"/>
              <w:bottom w:val="nil"/>
              <w:right w:val="nil"/>
            </w:tcBorders>
          </w:tcPr>
          <w:p w14:paraId="5498D5BB" w14:textId="77777777" w:rsidR="00EE183C" w:rsidRPr="00A3470D" w:rsidRDefault="00EE183C" w:rsidP="00EE183C">
            <w:pPr>
              <w:rPr>
                <w:rFonts w:ascii="Arial" w:hAnsi="Arial" w:cs="Arial"/>
                <w:sz w:val="18"/>
                <w:szCs w:val="18"/>
              </w:rPr>
            </w:pPr>
            <w:r w:rsidRPr="00A3470D">
              <w:rPr>
                <w:rFonts w:ascii="Arial" w:hAnsi="Arial" w:cs="Arial"/>
                <w:sz w:val="18"/>
                <w:szCs w:val="18"/>
              </w:rPr>
              <w:t>Encourage women’s decisions to protect their babies</w:t>
            </w:r>
          </w:p>
          <w:p w14:paraId="064C3B62"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358EC6EA"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3.9%</w:t>
            </w:r>
          </w:p>
        </w:tc>
        <w:tc>
          <w:tcPr>
            <w:tcW w:w="2268" w:type="dxa"/>
            <w:tcBorders>
              <w:top w:val="nil"/>
              <w:left w:val="nil"/>
              <w:bottom w:val="nil"/>
              <w:right w:val="nil"/>
            </w:tcBorders>
          </w:tcPr>
          <w:p w14:paraId="4171CE35" w14:textId="77777777" w:rsidR="00EE183C" w:rsidRPr="00A3470D" w:rsidRDefault="00EE183C" w:rsidP="00EE183C">
            <w:pPr>
              <w:rPr>
                <w:rFonts w:ascii="Arial" w:hAnsi="Arial" w:cs="Arial"/>
                <w:sz w:val="18"/>
                <w:szCs w:val="18"/>
              </w:rPr>
            </w:pPr>
            <w:r w:rsidRPr="00A3470D">
              <w:rPr>
                <w:rFonts w:ascii="Arial" w:hAnsi="Arial" w:cs="Arial"/>
                <w:sz w:val="18"/>
                <w:szCs w:val="18"/>
              </w:rPr>
              <w:t>220 (4.53)</w:t>
            </w:r>
          </w:p>
        </w:tc>
        <w:tc>
          <w:tcPr>
            <w:tcW w:w="3544" w:type="dxa"/>
            <w:tcBorders>
              <w:top w:val="nil"/>
              <w:left w:val="nil"/>
              <w:bottom w:val="nil"/>
              <w:right w:val="nil"/>
            </w:tcBorders>
          </w:tcPr>
          <w:p w14:paraId="4600A0DE"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4C84C59B" w14:textId="77777777" w:rsidTr="00C459AC">
        <w:tc>
          <w:tcPr>
            <w:tcW w:w="5558" w:type="dxa"/>
            <w:tcBorders>
              <w:top w:val="nil"/>
              <w:left w:val="nil"/>
              <w:bottom w:val="nil"/>
              <w:right w:val="nil"/>
            </w:tcBorders>
          </w:tcPr>
          <w:p w14:paraId="2156830C" w14:textId="77777777" w:rsidR="00EE183C" w:rsidRPr="00A3470D" w:rsidRDefault="00EE183C" w:rsidP="00EE183C">
            <w:pPr>
              <w:rPr>
                <w:rFonts w:ascii="Arial" w:hAnsi="Arial" w:cs="Arial"/>
                <w:sz w:val="18"/>
                <w:szCs w:val="18"/>
              </w:rPr>
            </w:pPr>
            <w:r w:rsidRPr="00A3470D">
              <w:rPr>
                <w:rFonts w:ascii="Arial" w:hAnsi="Arial" w:cs="Arial"/>
                <w:sz w:val="18"/>
                <w:szCs w:val="18"/>
              </w:rPr>
              <w:t>Explain the possibility and nature of withdrawal symptoms and give ideas of how to manage them</w:t>
            </w:r>
          </w:p>
          <w:p w14:paraId="0EEE3077"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62C5F52F"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3.9%</w:t>
            </w:r>
          </w:p>
        </w:tc>
        <w:tc>
          <w:tcPr>
            <w:tcW w:w="2268" w:type="dxa"/>
            <w:tcBorders>
              <w:top w:val="nil"/>
              <w:left w:val="nil"/>
              <w:bottom w:val="nil"/>
              <w:right w:val="nil"/>
            </w:tcBorders>
          </w:tcPr>
          <w:p w14:paraId="5F5BEF81" w14:textId="77777777" w:rsidR="00EE183C" w:rsidRPr="00A3470D" w:rsidRDefault="00EE183C" w:rsidP="00EE183C">
            <w:pPr>
              <w:rPr>
                <w:rFonts w:ascii="Arial" w:hAnsi="Arial" w:cs="Arial"/>
                <w:sz w:val="18"/>
                <w:szCs w:val="18"/>
              </w:rPr>
            </w:pPr>
            <w:r w:rsidRPr="00A3470D">
              <w:rPr>
                <w:rFonts w:ascii="Arial" w:hAnsi="Arial" w:cs="Arial"/>
                <w:sz w:val="18"/>
                <w:szCs w:val="18"/>
              </w:rPr>
              <w:t>220 (4.53)</w:t>
            </w:r>
          </w:p>
        </w:tc>
        <w:tc>
          <w:tcPr>
            <w:tcW w:w="3544" w:type="dxa"/>
            <w:tcBorders>
              <w:top w:val="nil"/>
              <w:left w:val="nil"/>
              <w:bottom w:val="nil"/>
              <w:right w:val="nil"/>
            </w:tcBorders>
          </w:tcPr>
          <w:p w14:paraId="65000320"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63A0B2B5" w14:textId="77777777" w:rsidTr="00C459AC">
        <w:tc>
          <w:tcPr>
            <w:tcW w:w="5558" w:type="dxa"/>
            <w:tcBorders>
              <w:top w:val="nil"/>
              <w:left w:val="nil"/>
              <w:bottom w:val="nil"/>
              <w:right w:val="nil"/>
            </w:tcBorders>
          </w:tcPr>
          <w:p w14:paraId="1C9DA321" w14:textId="77777777" w:rsidR="00EE183C" w:rsidRPr="00A3470D" w:rsidRDefault="00EE183C" w:rsidP="00EE183C">
            <w:pPr>
              <w:rPr>
                <w:rFonts w:ascii="Arial" w:hAnsi="Arial" w:cs="Arial"/>
                <w:sz w:val="18"/>
                <w:szCs w:val="18"/>
              </w:rPr>
            </w:pPr>
            <w:r w:rsidRPr="00A3470D">
              <w:rPr>
                <w:rFonts w:ascii="Arial" w:hAnsi="Arial" w:cs="Arial"/>
                <w:sz w:val="18"/>
                <w:szCs w:val="18"/>
              </w:rPr>
              <w:t>Offer routine CO screening at every counselling session and reinforce treatment based on the results. Highlight improvements in the results</w:t>
            </w:r>
          </w:p>
          <w:p w14:paraId="6687D7F7"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04751AAA"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1.8%</w:t>
            </w:r>
          </w:p>
        </w:tc>
        <w:tc>
          <w:tcPr>
            <w:tcW w:w="2268" w:type="dxa"/>
            <w:tcBorders>
              <w:top w:val="nil"/>
              <w:left w:val="nil"/>
              <w:bottom w:val="nil"/>
              <w:right w:val="nil"/>
            </w:tcBorders>
          </w:tcPr>
          <w:p w14:paraId="1B8CAFDF" w14:textId="77777777" w:rsidR="00EE183C" w:rsidRPr="00A3470D" w:rsidRDefault="00EE183C" w:rsidP="00EE183C">
            <w:pPr>
              <w:rPr>
                <w:rFonts w:ascii="Arial" w:hAnsi="Arial" w:cs="Arial"/>
                <w:sz w:val="18"/>
                <w:szCs w:val="18"/>
              </w:rPr>
            </w:pPr>
            <w:r w:rsidRPr="00A3470D">
              <w:rPr>
                <w:rFonts w:ascii="Arial" w:hAnsi="Arial" w:cs="Arial"/>
                <w:sz w:val="18"/>
                <w:szCs w:val="18"/>
              </w:rPr>
              <w:t>233 (4.76)</w:t>
            </w:r>
          </w:p>
        </w:tc>
        <w:tc>
          <w:tcPr>
            <w:tcW w:w="3544" w:type="dxa"/>
            <w:tcBorders>
              <w:top w:val="nil"/>
              <w:left w:val="nil"/>
              <w:bottom w:val="nil"/>
              <w:right w:val="nil"/>
            </w:tcBorders>
          </w:tcPr>
          <w:p w14:paraId="7F43B5C1"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70A7132E" w14:textId="77777777" w:rsidTr="00C459AC">
        <w:tc>
          <w:tcPr>
            <w:tcW w:w="5558" w:type="dxa"/>
            <w:tcBorders>
              <w:top w:val="nil"/>
              <w:left w:val="nil"/>
              <w:bottom w:val="nil"/>
              <w:right w:val="nil"/>
            </w:tcBorders>
          </w:tcPr>
          <w:p w14:paraId="26F4C4DD" w14:textId="77777777" w:rsidR="00EE183C" w:rsidRPr="00A3470D" w:rsidRDefault="00EE183C" w:rsidP="00EE183C">
            <w:pPr>
              <w:rPr>
                <w:rFonts w:ascii="Arial" w:hAnsi="Arial" w:cs="Arial"/>
                <w:sz w:val="18"/>
                <w:szCs w:val="18"/>
              </w:rPr>
            </w:pPr>
            <w:r w:rsidRPr="00A3470D">
              <w:rPr>
                <w:rFonts w:ascii="Arial" w:hAnsi="Arial" w:cs="Arial"/>
                <w:sz w:val="18"/>
                <w:szCs w:val="18"/>
              </w:rPr>
              <w:t>Advise partners/family members to smoke outside or vape when with her if they do not want to quit</w:t>
            </w:r>
          </w:p>
          <w:p w14:paraId="17311679"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137DEAC"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1.8%</w:t>
            </w:r>
          </w:p>
        </w:tc>
        <w:tc>
          <w:tcPr>
            <w:tcW w:w="2268" w:type="dxa"/>
            <w:tcBorders>
              <w:top w:val="nil"/>
              <w:left w:val="nil"/>
              <w:bottom w:val="nil"/>
              <w:right w:val="nil"/>
            </w:tcBorders>
          </w:tcPr>
          <w:p w14:paraId="67664798" w14:textId="77777777" w:rsidR="00EE183C" w:rsidRPr="00A3470D" w:rsidRDefault="00EE183C" w:rsidP="00EE183C">
            <w:pPr>
              <w:rPr>
                <w:rFonts w:ascii="Arial" w:hAnsi="Arial" w:cs="Arial"/>
                <w:sz w:val="18"/>
                <w:szCs w:val="18"/>
              </w:rPr>
            </w:pPr>
            <w:r w:rsidRPr="00A3470D">
              <w:rPr>
                <w:rFonts w:ascii="Arial" w:hAnsi="Arial" w:cs="Arial"/>
                <w:sz w:val="18"/>
                <w:szCs w:val="18"/>
              </w:rPr>
              <w:t>221 (4.51)</w:t>
            </w:r>
          </w:p>
        </w:tc>
        <w:tc>
          <w:tcPr>
            <w:tcW w:w="3544" w:type="dxa"/>
            <w:tcBorders>
              <w:top w:val="nil"/>
              <w:left w:val="nil"/>
              <w:bottom w:val="nil"/>
              <w:right w:val="nil"/>
            </w:tcBorders>
          </w:tcPr>
          <w:p w14:paraId="59D58DA0"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655A208E" w14:textId="77777777" w:rsidTr="00C459AC">
        <w:tc>
          <w:tcPr>
            <w:tcW w:w="5558" w:type="dxa"/>
            <w:tcBorders>
              <w:top w:val="nil"/>
              <w:left w:val="nil"/>
              <w:bottom w:val="nil"/>
              <w:right w:val="nil"/>
            </w:tcBorders>
          </w:tcPr>
          <w:p w14:paraId="5497C6AB" w14:textId="77777777" w:rsidR="00EE183C" w:rsidRPr="00A3470D" w:rsidRDefault="00EE183C" w:rsidP="00EE183C">
            <w:pPr>
              <w:rPr>
                <w:rFonts w:ascii="Arial" w:hAnsi="Arial" w:cs="Arial"/>
                <w:sz w:val="18"/>
                <w:szCs w:val="18"/>
              </w:rPr>
            </w:pPr>
            <w:r w:rsidRPr="00A3470D">
              <w:rPr>
                <w:rFonts w:ascii="Arial" w:hAnsi="Arial" w:cs="Arial"/>
                <w:sz w:val="18"/>
                <w:szCs w:val="18"/>
              </w:rPr>
              <w:t>Assess the factors in women’s lives that affect their ability to quit and offer practical advice to make quitting more achievable</w:t>
            </w:r>
          </w:p>
          <w:p w14:paraId="5DAD6ACE"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60E7551F"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1.8%</w:t>
            </w:r>
          </w:p>
        </w:tc>
        <w:tc>
          <w:tcPr>
            <w:tcW w:w="2268" w:type="dxa"/>
            <w:tcBorders>
              <w:top w:val="nil"/>
              <w:left w:val="nil"/>
              <w:bottom w:val="nil"/>
              <w:right w:val="nil"/>
            </w:tcBorders>
          </w:tcPr>
          <w:p w14:paraId="25B982DF" w14:textId="77777777" w:rsidR="00EE183C" w:rsidRPr="00A3470D" w:rsidRDefault="00EE183C" w:rsidP="00EE183C">
            <w:pPr>
              <w:rPr>
                <w:rFonts w:ascii="Arial" w:hAnsi="Arial" w:cs="Arial"/>
                <w:sz w:val="18"/>
                <w:szCs w:val="18"/>
              </w:rPr>
            </w:pPr>
            <w:r w:rsidRPr="00A3470D">
              <w:rPr>
                <w:rFonts w:ascii="Arial" w:hAnsi="Arial" w:cs="Arial"/>
                <w:sz w:val="18"/>
                <w:szCs w:val="18"/>
              </w:rPr>
              <w:t>218  (4.45)</w:t>
            </w:r>
          </w:p>
        </w:tc>
        <w:tc>
          <w:tcPr>
            <w:tcW w:w="3544" w:type="dxa"/>
            <w:tcBorders>
              <w:top w:val="nil"/>
              <w:left w:val="nil"/>
              <w:bottom w:val="nil"/>
              <w:right w:val="nil"/>
            </w:tcBorders>
          </w:tcPr>
          <w:p w14:paraId="58DE5B1C"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4820A6F8" w14:textId="77777777" w:rsidTr="00C459AC">
        <w:tc>
          <w:tcPr>
            <w:tcW w:w="5558" w:type="dxa"/>
            <w:tcBorders>
              <w:top w:val="nil"/>
              <w:left w:val="nil"/>
              <w:bottom w:val="nil"/>
              <w:right w:val="nil"/>
            </w:tcBorders>
          </w:tcPr>
          <w:p w14:paraId="4D9FCA31" w14:textId="77777777" w:rsidR="00EE183C" w:rsidRPr="00A3470D" w:rsidRDefault="00EE183C" w:rsidP="00EE183C">
            <w:pPr>
              <w:rPr>
                <w:rFonts w:ascii="Arial" w:hAnsi="Arial" w:cs="Arial"/>
                <w:sz w:val="18"/>
                <w:szCs w:val="18"/>
              </w:rPr>
            </w:pPr>
            <w:r w:rsidRPr="00A3470D">
              <w:rPr>
                <w:rFonts w:ascii="Arial" w:hAnsi="Arial" w:cs="Arial"/>
                <w:sz w:val="18"/>
                <w:szCs w:val="18"/>
              </w:rPr>
              <w:t>Ask the women to think about what they might gain from being a long term non-smoker</w:t>
            </w:r>
          </w:p>
          <w:p w14:paraId="061C9524"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119249AB"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91.8%</w:t>
            </w:r>
          </w:p>
        </w:tc>
        <w:tc>
          <w:tcPr>
            <w:tcW w:w="2268" w:type="dxa"/>
            <w:tcBorders>
              <w:top w:val="nil"/>
              <w:left w:val="nil"/>
              <w:bottom w:val="nil"/>
              <w:right w:val="nil"/>
            </w:tcBorders>
          </w:tcPr>
          <w:p w14:paraId="3420D274" w14:textId="77777777" w:rsidR="00EE183C" w:rsidRPr="00A3470D" w:rsidRDefault="00EE183C" w:rsidP="00EE183C">
            <w:pPr>
              <w:rPr>
                <w:rFonts w:ascii="Arial" w:hAnsi="Arial" w:cs="Arial"/>
                <w:sz w:val="18"/>
                <w:szCs w:val="18"/>
              </w:rPr>
            </w:pPr>
            <w:r w:rsidRPr="00A3470D">
              <w:rPr>
                <w:rFonts w:ascii="Arial" w:hAnsi="Arial" w:cs="Arial"/>
                <w:sz w:val="18"/>
                <w:szCs w:val="18"/>
              </w:rPr>
              <w:t>215 (4.39)</w:t>
            </w:r>
          </w:p>
        </w:tc>
        <w:tc>
          <w:tcPr>
            <w:tcW w:w="3544" w:type="dxa"/>
            <w:tcBorders>
              <w:top w:val="nil"/>
              <w:left w:val="nil"/>
              <w:bottom w:val="nil"/>
              <w:right w:val="nil"/>
            </w:tcBorders>
          </w:tcPr>
          <w:p w14:paraId="6A3681DB"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73E3795F" w14:textId="77777777" w:rsidTr="00C459AC">
        <w:tc>
          <w:tcPr>
            <w:tcW w:w="5558" w:type="dxa"/>
            <w:tcBorders>
              <w:top w:val="nil"/>
              <w:left w:val="nil"/>
              <w:bottom w:val="nil"/>
              <w:right w:val="nil"/>
            </w:tcBorders>
          </w:tcPr>
          <w:p w14:paraId="27B24DF7" w14:textId="77777777" w:rsidR="00EE183C" w:rsidRPr="00A3470D" w:rsidRDefault="00EE183C" w:rsidP="00EE183C">
            <w:pPr>
              <w:rPr>
                <w:rFonts w:ascii="Arial" w:hAnsi="Arial" w:cs="Arial"/>
                <w:sz w:val="18"/>
                <w:szCs w:val="18"/>
              </w:rPr>
            </w:pPr>
            <w:r w:rsidRPr="00A3470D">
              <w:rPr>
                <w:rFonts w:ascii="Arial" w:hAnsi="Arial" w:cs="Arial"/>
                <w:sz w:val="18"/>
                <w:szCs w:val="18"/>
              </w:rPr>
              <w:t>Involve partners/family members in the treatment process; encourage them to quit with the women</w:t>
            </w:r>
          </w:p>
          <w:p w14:paraId="7E65B659"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1F116853"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9.9%</w:t>
            </w:r>
          </w:p>
        </w:tc>
        <w:tc>
          <w:tcPr>
            <w:tcW w:w="2268" w:type="dxa"/>
            <w:tcBorders>
              <w:top w:val="nil"/>
              <w:left w:val="nil"/>
              <w:bottom w:val="nil"/>
              <w:right w:val="nil"/>
            </w:tcBorders>
          </w:tcPr>
          <w:p w14:paraId="79DBF285" w14:textId="77777777" w:rsidR="00EE183C" w:rsidRPr="00A3470D" w:rsidRDefault="00EE183C" w:rsidP="00EE183C">
            <w:pPr>
              <w:rPr>
                <w:rFonts w:ascii="Arial" w:hAnsi="Arial" w:cs="Arial"/>
                <w:sz w:val="18"/>
                <w:szCs w:val="18"/>
              </w:rPr>
            </w:pPr>
            <w:r w:rsidRPr="00A3470D">
              <w:rPr>
                <w:rFonts w:ascii="Arial" w:hAnsi="Arial" w:cs="Arial"/>
                <w:sz w:val="18"/>
                <w:szCs w:val="18"/>
              </w:rPr>
              <w:t>220 (4.53)</w:t>
            </w:r>
          </w:p>
        </w:tc>
        <w:tc>
          <w:tcPr>
            <w:tcW w:w="3544" w:type="dxa"/>
            <w:tcBorders>
              <w:top w:val="nil"/>
              <w:left w:val="nil"/>
              <w:bottom w:val="nil"/>
              <w:right w:val="nil"/>
            </w:tcBorders>
          </w:tcPr>
          <w:p w14:paraId="05F3C544"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523CE154" w14:textId="77777777" w:rsidTr="00C459AC">
        <w:tc>
          <w:tcPr>
            <w:tcW w:w="5558" w:type="dxa"/>
            <w:tcBorders>
              <w:top w:val="nil"/>
              <w:left w:val="nil"/>
              <w:bottom w:val="nil"/>
              <w:right w:val="nil"/>
            </w:tcBorders>
          </w:tcPr>
          <w:p w14:paraId="78B43023" w14:textId="77777777" w:rsidR="00EE183C" w:rsidRPr="00A3470D" w:rsidRDefault="00EE183C" w:rsidP="00EE183C">
            <w:pPr>
              <w:rPr>
                <w:rFonts w:ascii="Arial" w:hAnsi="Arial" w:cs="Arial"/>
                <w:sz w:val="18"/>
                <w:szCs w:val="18"/>
              </w:rPr>
            </w:pPr>
            <w:r w:rsidRPr="00A3470D">
              <w:rPr>
                <w:rFonts w:ascii="Arial" w:hAnsi="Arial" w:cs="Arial"/>
                <w:sz w:val="18"/>
                <w:szCs w:val="18"/>
              </w:rPr>
              <w:t>Explore with women why smoking is important to them and why it would be difficult for them to stop</w:t>
            </w:r>
          </w:p>
          <w:p w14:paraId="33A7AE05"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42CBC0AC"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9.8%</w:t>
            </w:r>
          </w:p>
        </w:tc>
        <w:tc>
          <w:tcPr>
            <w:tcW w:w="2268" w:type="dxa"/>
            <w:tcBorders>
              <w:top w:val="nil"/>
              <w:left w:val="nil"/>
              <w:bottom w:val="nil"/>
              <w:right w:val="nil"/>
            </w:tcBorders>
          </w:tcPr>
          <w:p w14:paraId="1DAB4B92" w14:textId="77777777" w:rsidR="00EE183C" w:rsidRPr="00A3470D" w:rsidRDefault="00EE183C" w:rsidP="00EE183C">
            <w:pPr>
              <w:rPr>
                <w:rFonts w:ascii="Arial" w:hAnsi="Arial" w:cs="Arial"/>
                <w:sz w:val="18"/>
                <w:szCs w:val="18"/>
              </w:rPr>
            </w:pPr>
            <w:r w:rsidRPr="00A3470D">
              <w:rPr>
                <w:rFonts w:ascii="Arial" w:hAnsi="Arial" w:cs="Arial"/>
                <w:sz w:val="18"/>
                <w:szCs w:val="18"/>
              </w:rPr>
              <w:t>219 (4.47)</w:t>
            </w:r>
          </w:p>
        </w:tc>
        <w:tc>
          <w:tcPr>
            <w:tcW w:w="3544" w:type="dxa"/>
            <w:tcBorders>
              <w:top w:val="nil"/>
              <w:left w:val="nil"/>
              <w:bottom w:val="nil"/>
              <w:right w:val="nil"/>
            </w:tcBorders>
          </w:tcPr>
          <w:p w14:paraId="4F7EE5A6"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5D6EBAA0" w14:textId="77777777" w:rsidTr="00C459AC">
        <w:tc>
          <w:tcPr>
            <w:tcW w:w="5558" w:type="dxa"/>
            <w:tcBorders>
              <w:top w:val="nil"/>
              <w:left w:val="nil"/>
              <w:bottom w:val="nil"/>
              <w:right w:val="nil"/>
            </w:tcBorders>
          </w:tcPr>
          <w:p w14:paraId="049D2D0F" w14:textId="77777777" w:rsidR="00EE183C" w:rsidRPr="00A3470D" w:rsidRDefault="00EE183C" w:rsidP="00EE183C">
            <w:pPr>
              <w:rPr>
                <w:rFonts w:ascii="Arial" w:hAnsi="Arial" w:cs="Arial"/>
                <w:sz w:val="18"/>
                <w:szCs w:val="18"/>
              </w:rPr>
            </w:pPr>
            <w:r w:rsidRPr="00A3470D">
              <w:rPr>
                <w:rFonts w:ascii="Arial" w:hAnsi="Arial" w:cs="Arial"/>
                <w:sz w:val="18"/>
                <w:szCs w:val="18"/>
              </w:rPr>
              <w:t>Explain to women that they will metabolise nicotine faster during pregnancy, how that will make them feel, and why support and NRT are important to help with this</w:t>
            </w:r>
          </w:p>
          <w:p w14:paraId="1CD64E40"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6484B0C2"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9.6%</w:t>
            </w:r>
          </w:p>
        </w:tc>
        <w:tc>
          <w:tcPr>
            <w:tcW w:w="2268" w:type="dxa"/>
            <w:tcBorders>
              <w:top w:val="nil"/>
              <w:left w:val="nil"/>
              <w:bottom w:val="nil"/>
              <w:right w:val="nil"/>
            </w:tcBorders>
          </w:tcPr>
          <w:p w14:paraId="517DF591" w14:textId="77777777" w:rsidR="00EE183C" w:rsidRPr="00A3470D" w:rsidRDefault="00EE183C" w:rsidP="00EE183C">
            <w:pPr>
              <w:rPr>
                <w:rFonts w:ascii="Arial" w:hAnsi="Arial" w:cs="Arial"/>
                <w:sz w:val="18"/>
                <w:szCs w:val="18"/>
              </w:rPr>
            </w:pPr>
            <w:r w:rsidRPr="00A3470D">
              <w:rPr>
                <w:rFonts w:ascii="Arial" w:hAnsi="Arial" w:cs="Arial"/>
                <w:sz w:val="18"/>
                <w:szCs w:val="18"/>
              </w:rPr>
              <w:t>217 (4.52)</w:t>
            </w:r>
          </w:p>
        </w:tc>
        <w:tc>
          <w:tcPr>
            <w:tcW w:w="3544" w:type="dxa"/>
            <w:tcBorders>
              <w:top w:val="nil"/>
              <w:left w:val="nil"/>
              <w:bottom w:val="nil"/>
              <w:right w:val="nil"/>
            </w:tcBorders>
          </w:tcPr>
          <w:p w14:paraId="68429583"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598A2D4F" w14:textId="77777777" w:rsidTr="00C459AC">
        <w:tc>
          <w:tcPr>
            <w:tcW w:w="5558" w:type="dxa"/>
            <w:tcBorders>
              <w:top w:val="nil"/>
              <w:left w:val="nil"/>
              <w:bottom w:val="nil"/>
              <w:right w:val="nil"/>
            </w:tcBorders>
          </w:tcPr>
          <w:p w14:paraId="7BFA6583" w14:textId="77777777" w:rsidR="00EE183C" w:rsidRPr="00A3470D" w:rsidRDefault="00EE183C" w:rsidP="00EE183C">
            <w:pPr>
              <w:rPr>
                <w:rFonts w:ascii="Arial" w:hAnsi="Arial" w:cs="Arial"/>
                <w:sz w:val="18"/>
                <w:szCs w:val="18"/>
              </w:rPr>
            </w:pPr>
            <w:r w:rsidRPr="00A3470D">
              <w:rPr>
                <w:rFonts w:ascii="Arial" w:hAnsi="Arial" w:cs="Arial"/>
                <w:sz w:val="18"/>
                <w:szCs w:val="18"/>
              </w:rPr>
              <w:lastRenderedPageBreak/>
              <w:t>Explain to women that although smoking has become part of her life, once they have stopped for a while it will become less normal and they will feel differently about cigarettes</w:t>
            </w:r>
          </w:p>
          <w:p w14:paraId="5015472D"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5B587B76"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7.8%</w:t>
            </w:r>
          </w:p>
        </w:tc>
        <w:tc>
          <w:tcPr>
            <w:tcW w:w="2268" w:type="dxa"/>
            <w:tcBorders>
              <w:top w:val="nil"/>
              <w:left w:val="nil"/>
              <w:bottom w:val="nil"/>
              <w:right w:val="nil"/>
            </w:tcBorders>
          </w:tcPr>
          <w:p w14:paraId="6C855035" w14:textId="77777777" w:rsidR="00EE183C" w:rsidRPr="00A3470D" w:rsidRDefault="00EE183C" w:rsidP="00EE183C">
            <w:pPr>
              <w:rPr>
                <w:rFonts w:ascii="Arial" w:hAnsi="Arial" w:cs="Arial"/>
                <w:sz w:val="18"/>
                <w:szCs w:val="18"/>
              </w:rPr>
            </w:pPr>
            <w:r w:rsidRPr="00A3470D">
              <w:rPr>
                <w:rFonts w:ascii="Arial" w:hAnsi="Arial" w:cs="Arial"/>
                <w:sz w:val="18"/>
                <w:szCs w:val="18"/>
              </w:rPr>
              <w:t>205 (4.18)</w:t>
            </w:r>
          </w:p>
        </w:tc>
        <w:tc>
          <w:tcPr>
            <w:tcW w:w="3544" w:type="dxa"/>
            <w:tcBorders>
              <w:top w:val="nil"/>
              <w:left w:val="nil"/>
              <w:bottom w:val="nil"/>
              <w:right w:val="nil"/>
            </w:tcBorders>
          </w:tcPr>
          <w:p w14:paraId="5162E223"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793C5954" w14:textId="77777777" w:rsidTr="00C459AC">
        <w:tc>
          <w:tcPr>
            <w:tcW w:w="5558" w:type="dxa"/>
            <w:tcBorders>
              <w:top w:val="nil"/>
              <w:left w:val="nil"/>
              <w:bottom w:val="nil"/>
              <w:right w:val="nil"/>
            </w:tcBorders>
          </w:tcPr>
          <w:p w14:paraId="24F90C50" w14:textId="77777777" w:rsidR="00EE183C" w:rsidRPr="00A3470D" w:rsidRDefault="00EE183C" w:rsidP="00EE183C">
            <w:pPr>
              <w:rPr>
                <w:rFonts w:ascii="Arial" w:hAnsi="Arial" w:cs="Arial"/>
                <w:sz w:val="18"/>
                <w:szCs w:val="18"/>
              </w:rPr>
            </w:pPr>
            <w:r w:rsidRPr="00A3470D">
              <w:rPr>
                <w:rFonts w:ascii="Arial" w:hAnsi="Arial" w:cs="Arial"/>
                <w:sz w:val="18"/>
                <w:szCs w:val="18"/>
              </w:rPr>
              <w:t>Ensure women have a good understanding about the nature of addiction</w:t>
            </w:r>
          </w:p>
          <w:p w14:paraId="015A2006"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798B3A2D"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7.5%</w:t>
            </w:r>
          </w:p>
        </w:tc>
        <w:tc>
          <w:tcPr>
            <w:tcW w:w="2268" w:type="dxa"/>
            <w:tcBorders>
              <w:top w:val="nil"/>
              <w:left w:val="nil"/>
              <w:bottom w:val="nil"/>
              <w:right w:val="nil"/>
            </w:tcBorders>
          </w:tcPr>
          <w:p w14:paraId="6D43D2CC" w14:textId="77777777" w:rsidR="00EE183C" w:rsidRPr="00A3470D" w:rsidRDefault="00EE183C" w:rsidP="00EE183C">
            <w:pPr>
              <w:rPr>
                <w:rFonts w:ascii="Arial" w:hAnsi="Arial" w:cs="Arial"/>
                <w:sz w:val="18"/>
                <w:szCs w:val="18"/>
              </w:rPr>
            </w:pPr>
            <w:r w:rsidRPr="00A3470D">
              <w:rPr>
                <w:rFonts w:ascii="Arial" w:hAnsi="Arial" w:cs="Arial"/>
                <w:sz w:val="18"/>
                <w:szCs w:val="18"/>
              </w:rPr>
              <w:t>213 (4.44)</w:t>
            </w:r>
          </w:p>
        </w:tc>
        <w:tc>
          <w:tcPr>
            <w:tcW w:w="3544" w:type="dxa"/>
            <w:tcBorders>
              <w:top w:val="nil"/>
              <w:left w:val="nil"/>
              <w:bottom w:val="nil"/>
              <w:right w:val="nil"/>
            </w:tcBorders>
          </w:tcPr>
          <w:p w14:paraId="5DFACAA1"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4763F502" w14:textId="77777777" w:rsidTr="00C459AC">
        <w:tc>
          <w:tcPr>
            <w:tcW w:w="5558" w:type="dxa"/>
            <w:tcBorders>
              <w:top w:val="nil"/>
              <w:left w:val="nil"/>
              <w:bottom w:val="nil"/>
              <w:right w:val="nil"/>
            </w:tcBorders>
          </w:tcPr>
          <w:p w14:paraId="1B3BD95D" w14:textId="77777777" w:rsidR="00EE183C" w:rsidRPr="00A3470D" w:rsidRDefault="00EE183C" w:rsidP="00EE183C">
            <w:pPr>
              <w:rPr>
                <w:rFonts w:ascii="Arial" w:hAnsi="Arial" w:cs="Arial"/>
                <w:sz w:val="18"/>
                <w:szCs w:val="18"/>
              </w:rPr>
            </w:pPr>
            <w:r w:rsidRPr="00A3470D">
              <w:rPr>
                <w:rFonts w:ascii="Arial" w:hAnsi="Arial" w:cs="Arial"/>
                <w:sz w:val="18"/>
                <w:szCs w:val="18"/>
              </w:rPr>
              <w:t>Assess the partner’s/ family members knowledge and understanding of the risks and tailor information given accordingly</w:t>
            </w:r>
          </w:p>
          <w:p w14:paraId="620E8359"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61D1E0DF"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5.7%</w:t>
            </w:r>
          </w:p>
        </w:tc>
        <w:tc>
          <w:tcPr>
            <w:tcW w:w="2268" w:type="dxa"/>
            <w:tcBorders>
              <w:top w:val="nil"/>
              <w:left w:val="nil"/>
              <w:bottom w:val="nil"/>
              <w:right w:val="nil"/>
            </w:tcBorders>
          </w:tcPr>
          <w:p w14:paraId="4BACA84C" w14:textId="77777777" w:rsidR="00EE183C" w:rsidRPr="00A3470D" w:rsidRDefault="00EE183C" w:rsidP="00EE183C">
            <w:pPr>
              <w:rPr>
                <w:rFonts w:ascii="Arial" w:hAnsi="Arial" w:cs="Arial"/>
                <w:sz w:val="18"/>
                <w:szCs w:val="18"/>
              </w:rPr>
            </w:pPr>
            <w:r w:rsidRPr="00A3470D">
              <w:rPr>
                <w:rFonts w:ascii="Arial" w:hAnsi="Arial" w:cs="Arial"/>
                <w:sz w:val="18"/>
                <w:szCs w:val="18"/>
              </w:rPr>
              <w:t>211 (4.31)</w:t>
            </w:r>
          </w:p>
        </w:tc>
        <w:tc>
          <w:tcPr>
            <w:tcW w:w="3544" w:type="dxa"/>
            <w:tcBorders>
              <w:top w:val="nil"/>
              <w:left w:val="nil"/>
              <w:bottom w:val="nil"/>
              <w:right w:val="nil"/>
            </w:tcBorders>
          </w:tcPr>
          <w:p w14:paraId="39C14AEB" w14:textId="77777777" w:rsidR="00EE183C" w:rsidRPr="00A3470D" w:rsidRDefault="00EE183C" w:rsidP="00EE183C">
            <w:pPr>
              <w:rPr>
                <w:rFonts w:ascii="Arial" w:hAnsi="Arial" w:cs="Arial"/>
                <w:sz w:val="18"/>
                <w:szCs w:val="18"/>
              </w:rPr>
            </w:pPr>
            <w:r w:rsidRPr="00A3470D">
              <w:rPr>
                <w:rFonts w:ascii="Arial" w:hAnsi="Arial" w:cs="Arial"/>
                <w:sz w:val="18"/>
                <w:szCs w:val="18"/>
              </w:rPr>
              <w:t>Influence of significant others</w:t>
            </w:r>
          </w:p>
        </w:tc>
      </w:tr>
      <w:tr w:rsidR="00A3470D" w:rsidRPr="00A3470D" w14:paraId="4731AC3A" w14:textId="77777777" w:rsidTr="00C459AC">
        <w:tc>
          <w:tcPr>
            <w:tcW w:w="5558" w:type="dxa"/>
            <w:tcBorders>
              <w:top w:val="nil"/>
              <w:left w:val="nil"/>
              <w:bottom w:val="nil"/>
              <w:right w:val="nil"/>
            </w:tcBorders>
          </w:tcPr>
          <w:p w14:paraId="60BB2D2F" w14:textId="77777777" w:rsidR="00EE183C" w:rsidRPr="00A3470D" w:rsidRDefault="00EE183C" w:rsidP="00EE183C">
            <w:pPr>
              <w:rPr>
                <w:rFonts w:ascii="Arial" w:hAnsi="Arial" w:cs="Arial"/>
                <w:sz w:val="18"/>
                <w:szCs w:val="18"/>
              </w:rPr>
            </w:pPr>
            <w:r w:rsidRPr="00A3470D">
              <w:rPr>
                <w:rFonts w:ascii="Arial" w:hAnsi="Arial" w:cs="Arial"/>
                <w:sz w:val="18"/>
                <w:szCs w:val="18"/>
              </w:rPr>
              <w:t>Explain that appetite can be altered when quitting and advise on exercise and healthy food choices</w:t>
            </w:r>
          </w:p>
          <w:p w14:paraId="07C14DA7"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1DCCB086"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5.7%</w:t>
            </w:r>
          </w:p>
        </w:tc>
        <w:tc>
          <w:tcPr>
            <w:tcW w:w="2268" w:type="dxa"/>
            <w:tcBorders>
              <w:top w:val="nil"/>
              <w:left w:val="nil"/>
              <w:bottom w:val="nil"/>
              <w:right w:val="nil"/>
            </w:tcBorders>
          </w:tcPr>
          <w:p w14:paraId="509CC8A4" w14:textId="77777777" w:rsidR="00EE183C" w:rsidRPr="00A3470D" w:rsidRDefault="00EE183C" w:rsidP="00EE183C">
            <w:pPr>
              <w:rPr>
                <w:rFonts w:ascii="Arial" w:hAnsi="Arial" w:cs="Arial"/>
                <w:sz w:val="18"/>
                <w:szCs w:val="18"/>
              </w:rPr>
            </w:pPr>
            <w:r w:rsidRPr="00A3470D">
              <w:rPr>
                <w:rFonts w:ascii="Arial" w:hAnsi="Arial" w:cs="Arial"/>
                <w:sz w:val="18"/>
                <w:szCs w:val="18"/>
              </w:rPr>
              <w:t>199 (4.06)</w:t>
            </w:r>
          </w:p>
        </w:tc>
        <w:tc>
          <w:tcPr>
            <w:tcW w:w="3544" w:type="dxa"/>
            <w:tcBorders>
              <w:top w:val="nil"/>
              <w:left w:val="nil"/>
              <w:bottom w:val="nil"/>
              <w:right w:val="nil"/>
            </w:tcBorders>
          </w:tcPr>
          <w:p w14:paraId="29CA0BC1"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5897B8CC" w14:textId="77777777" w:rsidTr="00C459AC">
        <w:tc>
          <w:tcPr>
            <w:tcW w:w="5558" w:type="dxa"/>
            <w:tcBorders>
              <w:top w:val="nil"/>
              <w:left w:val="nil"/>
              <w:bottom w:val="nil"/>
              <w:right w:val="nil"/>
            </w:tcBorders>
          </w:tcPr>
          <w:p w14:paraId="57A900FD" w14:textId="77777777" w:rsidR="00EE183C" w:rsidRPr="00A3470D" w:rsidRDefault="00EE183C" w:rsidP="00EE183C">
            <w:pPr>
              <w:rPr>
                <w:rFonts w:ascii="Arial" w:hAnsi="Arial" w:cs="Arial"/>
                <w:sz w:val="18"/>
                <w:szCs w:val="18"/>
              </w:rPr>
            </w:pPr>
            <w:r w:rsidRPr="00A3470D">
              <w:rPr>
                <w:rFonts w:ascii="Arial" w:hAnsi="Arial" w:cs="Arial"/>
                <w:sz w:val="18"/>
                <w:szCs w:val="18"/>
              </w:rPr>
              <w:t>Write smoking cessation notes/advice in handheld or other maternity notes to ensure continuity of care</w:t>
            </w:r>
          </w:p>
          <w:p w14:paraId="0997D489"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20C15174"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5.4%</w:t>
            </w:r>
          </w:p>
        </w:tc>
        <w:tc>
          <w:tcPr>
            <w:tcW w:w="2268" w:type="dxa"/>
            <w:tcBorders>
              <w:top w:val="nil"/>
              <w:left w:val="nil"/>
              <w:bottom w:val="nil"/>
              <w:right w:val="nil"/>
            </w:tcBorders>
          </w:tcPr>
          <w:p w14:paraId="335EA622" w14:textId="77777777" w:rsidR="00EE183C" w:rsidRPr="00A3470D" w:rsidRDefault="00EE183C" w:rsidP="00EE183C">
            <w:pPr>
              <w:rPr>
                <w:rFonts w:ascii="Arial" w:hAnsi="Arial" w:cs="Arial"/>
                <w:sz w:val="18"/>
                <w:szCs w:val="18"/>
              </w:rPr>
            </w:pPr>
            <w:r w:rsidRPr="00A3470D">
              <w:rPr>
                <w:rFonts w:ascii="Arial" w:hAnsi="Arial" w:cs="Arial"/>
                <w:sz w:val="18"/>
                <w:szCs w:val="18"/>
              </w:rPr>
              <w:t>216 (4.50)</w:t>
            </w:r>
          </w:p>
          <w:p w14:paraId="51183BC5" w14:textId="77777777" w:rsidR="00EE183C" w:rsidRPr="00A3470D" w:rsidRDefault="00EE183C" w:rsidP="00EE183C">
            <w:pPr>
              <w:rPr>
                <w:rFonts w:ascii="Arial" w:hAnsi="Arial" w:cs="Arial"/>
                <w:sz w:val="18"/>
                <w:szCs w:val="18"/>
              </w:rPr>
            </w:pPr>
          </w:p>
        </w:tc>
        <w:tc>
          <w:tcPr>
            <w:tcW w:w="3544" w:type="dxa"/>
            <w:tcBorders>
              <w:top w:val="nil"/>
              <w:left w:val="nil"/>
              <w:bottom w:val="nil"/>
              <w:right w:val="nil"/>
            </w:tcBorders>
          </w:tcPr>
          <w:p w14:paraId="29B9D11B"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0714852C" w14:textId="77777777" w:rsidTr="00C459AC">
        <w:tc>
          <w:tcPr>
            <w:tcW w:w="5558" w:type="dxa"/>
            <w:tcBorders>
              <w:top w:val="nil"/>
              <w:left w:val="nil"/>
              <w:bottom w:val="nil"/>
              <w:right w:val="nil"/>
            </w:tcBorders>
          </w:tcPr>
          <w:p w14:paraId="4F994898" w14:textId="77777777" w:rsidR="00EE183C" w:rsidRPr="00A3470D" w:rsidRDefault="00EE183C" w:rsidP="00EE183C">
            <w:pPr>
              <w:rPr>
                <w:rFonts w:ascii="Arial" w:hAnsi="Arial" w:cs="Arial"/>
                <w:sz w:val="18"/>
                <w:szCs w:val="18"/>
              </w:rPr>
            </w:pPr>
            <w:r w:rsidRPr="00A3470D">
              <w:rPr>
                <w:rFonts w:ascii="Arial" w:hAnsi="Arial" w:cs="Arial"/>
                <w:sz w:val="18"/>
                <w:szCs w:val="18"/>
              </w:rPr>
              <w:t>Reassure women that it can take a few attempts to quit and they can be successful this time with support and NRT</w:t>
            </w:r>
          </w:p>
          <w:p w14:paraId="4682CAEE"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22AFF2E4"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3.7%</w:t>
            </w:r>
          </w:p>
        </w:tc>
        <w:tc>
          <w:tcPr>
            <w:tcW w:w="2268" w:type="dxa"/>
            <w:tcBorders>
              <w:top w:val="nil"/>
              <w:left w:val="nil"/>
              <w:bottom w:val="nil"/>
              <w:right w:val="nil"/>
            </w:tcBorders>
          </w:tcPr>
          <w:p w14:paraId="5305D3EB" w14:textId="77777777" w:rsidR="00EE183C" w:rsidRPr="00A3470D" w:rsidRDefault="00EE183C" w:rsidP="00EE183C">
            <w:pPr>
              <w:rPr>
                <w:rFonts w:ascii="Arial" w:hAnsi="Arial" w:cs="Arial"/>
                <w:sz w:val="18"/>
                <w:szCs w:val="18"/>
              </w:rPr>
            </w:pPr>
            <w:r w:rsidRPr="00A3470D">
              <w:rPr>
                <w:rFonts w:ascii="Arial" w:hAnsi="Arial" w:cs="Arial"/>
                <w:sz w:val="18"/>
                <w:szCs w:val="18"/>
              </w:rPr>
              <w:t>212 (4.33)</w:t>
            </w:r>
          </w:p>
        </w:tc>
        <w:tc>
          <w:tcPr>
            <w:tcW w:w="3544" w:type="dxa"/>
            <w:tcBorders>
              <w:top w:val="nil"/>
              <w:left w:val="nil"/>
              <w:bottom w:val="nil"/>
              <w:right w:val="nil"/>
            </w:tcBorders>
          </w:tcPr>
          <w:p w14:paraId="219FB5F7"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5B0CB024" w14:textId="77777777" w:rsidTr="00C459AC">
        <w:tc>
          <w:tcPr>
            <w:tcW w:w="5558" w:type="dxa"/>
            <w:tcBorders>
              <w:top w:val="nil"/>
              <w:left w:val="nil"/>
              <w:bottom w:val="nil"/>
              <w:right w:val="nil"/>
            </w:tcBorders>
          </w:tcPr>
          <w:p w14:paraId="3945A48E" w14:textId="77777777" w:rsidR="00EE183C" w:rsidRPr="00A3470D" w:rsidRDefault="00EE183C" w:rsidP="00EE183C">
            <w:pPr>
              <w:rPr>
                <w:rFonts w:ascii="Arial" w:hAnsi="Arial" w:cs="Arial"/>
                <w:sz w:val="18"/>
                <w:szCs w:val="18"/>
              </w:rPr>
            </w:pPr>
            <w:r w:rsidRPr="00A3470D">
              <w:rPr>
                <w:rFonts w:ascii="Arial" w:hAnsi="Arial" w:cs="Arial"/>
                <w:sz w:val="18"/>
                <w:szCs w:val="18"/>
              </w:rPr>
              <w:t>Inform women that enduring the stress of quitting will be better for the baby than continuing to smoke</w:t>
            </w:r>
          </w:p>
          <w:p w14:paraId="3FC69E92"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41BE2FB7"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5.5%</w:t>
            </w:r>
          </w:p>
        </w:tc>
        <w:tc>
          <w:tcPr>
            <w:tcW w:w="2268" w:type="dxa"/>
            <w:tcBorders>
              <w:top w:val="nil"/>
              <w:left w:val="nil"/>
              <w:bottom w:val="nil"/>
              <w:right w:val="nil"/>
            </w:tcBorders>
          </w:tcPr>
          <w:p w14:paraId="38394FCE" w14:textId="77777777" w:rsidR="00EE183C" w:rsidRPr="00A3470D" w:rsidRDefault="00EE183C" w:rsidP="00EE183C">
            <w:pPr>
              <w:rPr>
                <w:rFonts w:ascii="Arial" w:hAnsi="Arial" w:cs="Arial"/>
                <w:sz w:val="18"/>
                <w:szCs w:val="18"/>
              </w:rPr>
            </w:pPr>
            <w:r w:rsidRPr="00A3470D">
              <w:rPr>
                <w:rFonts w:ascii="Arial" w:hAnsi="Arial" w:cs="Arial"/>
                <w:sz w:val="18"/>
                <w:szCs w:val="18"/>
              </w:rPr>
              <w:t>199 (4.06)</w:t>
            </w:r>
          </w:p>
        </w:tc>
        <w:tc>
          <w:tcPr>
            <w:tcW w:w="3544" w:type="dxa"/>
            <w:tcBorders>
              <w:top w:val="nil"/>
              <w:left w:val="nil"/>
              <w:bottom w:val="nil"/>
              <w:right w:val="nil"/>
            </w:tcBorders>
          </w:tcPr>
          <w:p w14:paraId="09B760E4" w14:textId="77777777" w:rsidR="00EE183C" w:rsidRPr="00A3470D" w:rsidRDefault="00EE183C" w:rsidP="00EE183C">
            <w:pPr>
              <w:rPr>
                <w:rFonts w:ascii="Arial" w:hAnsi="Arial" w:cs="Arial"/>
                <w:sz w:val="18"/>
                <w:szCs w:val="18"/>
              </w:rPr>
            </w:pPr>
            <w:r w:rsidRPr="00A3470D">
              <w:rPr>
                <w:rFonts w:ascii="Arial" w:hAnsi="Arial" w:cs="Arial"/>
                <w:sz w:val="18"/>
                <w:szCs w:val="18"/>
              </w:rPr>
              <w:t>Understanding of risks, addiction &amp; withdrawal symptoms</w:t>
            </w:r>
          </w:p>
        </w:tc>
      </w:tr>
      <w:tr w:rsidR="00A3470D" w:rsidRPr="00A3470D" w14:paraId="12E520C0" w14:textId="77777777" w:rsidTr="00C459AC">
        <w:tc>
          <w:tcPr>
            <w:tcW w:w="5558" w:type="dxa"/>
            <w:tcBorders>
              <w:top w:val="nil"/>
              <w:left w:val="nil"/>
              <w:bottom w:val="nil"/>
              <w:right w:val="nil"/>
            </w:tcBorders>
          </w:tcPr>
          <w:p w14:paraId="10CE4074" w14:textId="77777777" w:rsidR="00EE183C" w:rsidRPr="00A3470D" w:rsidRDefault="00EE183C" w:rsidP="00EE183C">
            <w:pPr>
              <w:rPr>
                <w:rFonts w:ascii="Arial" w:hAnsi="Arial" w:cs="Arial"/>
                <w:sz w:val="18"/>
                <w:szCs w:val="18"/>
              </w:rPr>
            </w:pPr>
            <w:r w:rsidRPr="00A3470D">
              <w:rPr>
                <w:rFonts w:ascii="Arial" w:hAnsi="Arial" w:cs="Arial"/>
                <w:sz w:val="18"/>
                <w:szCs w:val="18"/>
              </w:rPr>
              <w:t>Build on any sense of guilt, turn it into a positive reason for wanting to quit</w:t>
            </w:r>
          </w:p>
          <w:p w14:paraId="538B60C8"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250CACCD"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5.5%</w:t>
            </w:r>
          </w:p>
        </w:tc>
        <w:tc>
          <w:tcPr>
            <w:tcW w:w="2268" w:type="dxa"/>
            <w:tcBorders>
              <w:top w:val="nil"/>
              <w:left w:val="nil"/>
              <w:bottom w:val="nil"/>
              <w:right w:val="nil"/>
            </w:tcBorders>
          </w:tcPr>
          <w:p w14:paraId="724E0DA2" w14:textId="77777777" w:rsidR="00EE183C" w:rsidRPr="00A3470D" w:rsidRDefault="00EE183C" w:rsidP="00EE183C">
            <w:pPr>
              <w:rPr>
                <w:rFonts w:ascii="Arial" w:hAnsi="Arial" w:cs="Arial"/>
                <w:sz w:val="18"/>
                <w:szCs w:val="18"/>
              </w:rPr>
            </w:pPr>
            <w:r w:rsidRPr="00A3470D">
              <w:rPr>
                <w:rFonts w:ascii="Arial" w:hAnsi="Arial" w:cs="Arial"/>
                <w:sz w:val="18"/>
                <w:szCs w:val="18"/>
              </w:rPr>
              <w:t>198 (4.04)</w:t>
            </w:r>
          </w:p>
        </w:tc>
        <w:tc>
          <w:tcPr>
            <w:tcW w:w="3544" w:type="dxa"/>
            <w:tcBorders>
              <w:top w:val="nil"/>
              <w:left w:val="nil"/>
              <w:bottom w:val="nil"/>
              <w:right w:val="nil"/>
            </w:tcBorders>
          </w:tcPr>
          <w:p w14:paraId="376E05E6" w14:textId="77777777" w:rsidR="00EE183C" w:rsidRPr="00A3470D" w:rsidRDefault="00EE183C" w:rsidP="00EE183C">
            <w:pPr>
              <w:rPr>
                <w:rFonts w:ascii="Arial" w:hAnsi="Arial" w:cs="Arial"/>
                <w:sz w:val="18"/>
                <w:szCs w:val="18"/>
              </w:rPr>
            </w:pPr>
            <w:r w:rsidRPr="00A3470D">
              <w:rPr>
                <w:rFonts w:ascii="Arial" w:hAnsi="Arial" w:cs="Arial"/>
                <w:sz w:val="18"/>
                <w:szCs w:val="18"/>
              </w:rPr>
              <w:t>Stress &amp; general well-being</w:t>
            </w:r>
          </w:p>
        </w:tc>
      </w:tr>
      <w:tr w:rsidR="00A3470D" w:rsidRPr="00A3470D" w14:paraId="6868AACD" w14:textId="77777777" w:rsidTr="00C459AC">
        <w:tc>
          <w:tcPr>
            <w:tcW w:w="5558" w:type="dxa"/>
            <w:tcBorders>
              <w:top w:val="nil"/>
              <w:left w:val="nil"/>
              <w:bottom w:val="nil"/>
              <w:right w:val="nil"/>
            </w:tcBorders>
          </w:tcPr>
          <w:p w14:paraId="7B261135" w14:textId="77777777" w:rsidR="00EE183C" w:rsidRPr="00A3470D" w:rsidRDefault="00EE183C" w:rsidP="00EE183C">
            <w:pPr>
              <w:rPr>
                <w:rFonts w:ascii="Arial" w:hAnsi="Arial" w:cs="Arial"/>
                <w:sz w:val="18"/>
                <w:szCs w:val="18"/>
              </w:rPr>
            </w:pPr>
            <w:r w:rsidRPr="00A3470D">
              <w:rPr>
                <w:rFonts w:ascii="Arial" w:hAnsi="Arial" w:cs="Arial"/>
                <w:sz w:val="18"/>
                <w:szCs w:val="18"/>
              </w:rPr>
              <w:t>Suggest that the women take up alternative activities which they could do alone or with a social group</w:t>
            </w:r>
          </w:p>
          <w:p w14:paraId="7E6F0594" w14:textId="77777777" w:rsidR="00EE183C" w:rsidRPr="00A3470D" w:rsidRDefault="00EE183C" w:rsidP="00EE183C">
            <w:pPr>
              <w:rPr>
                <w:rFonts w:ascii="Arial" w:hAnsi="Arial" w:cs="Arial"/>
                <w:sz w:val="18"/>
                <w:szCs w:val="18"/>
              </w:rPr>
            </w:pPr>
          </w:p>
        </w:tc>
        <w:tc>
          <w:tcPr>
            <w:tcW w:w="3231" w:type="dxa"/>
            <w:gridSpan w:val="2"/>
            <w:tcBorders>
              <w:top w:val="nil"/>
              <w:left w:val="nil"/>
              <w:bottom w:val="nil"/>
              <w:right w:val="nil"/>
            </w:tcBorders>
          </w:tcPr>
          <w:p w14:paraId="0435EB31"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1.4%</w:t>
            </w:r>
          </w:p>
        </w:tc>
        <w:tc>
          <w:tcPr>
            <w:tcW w:w="2268" w:type="dxa"/>
            <w:tcBorders>
              <w:top w:val="nil"/>
              <w:left w:val="nil"/>
              <w:bottom w:val="nil"/>
              <w:right w:val="nil"/>
            </w:tcBorders>
          </w:tcPr>
          <w:p w14:paraId="238C63FC" w14:textId="77777777" w:rsidR="00EE183C" w:rsidRPr="00A3470D" w:rsidRDefault="00EE183C" w:rsidP="00EE183C">
            <w:pPr>
              <w:rPr>
                <w:rFonts w:ascii="Arial" w:hAnsi="Arial" w:cs="Arial"/>
                <w:sz w:val="18"/>
                <w:szCs w:val="18"/>
              </w:rPr>
            </w:pPr>
            <w:r w:rsidRPr="00A3470D">
              <w:rPr>
                <w:rFonts w:ascii="Arial" w:hAnsi="Arial" w:cs="Arial"/>
                <w:sz w:val="18"/>
                <w:szCs w:val="18"/>
              </w:rPr>
              <w:t>186 (3.78)</w:t>
            </w:r>
          </w:p>
        </w:tc>
        <w:tc>
          <w:tcPr>
            <w:tcW w:w="3544" w:type="dxa"/>
            <w:tcBorders>
              <w:top w:val="nil"/>
              <w:left w:val="nil"/>
              <w:bottom w:val="nil"/>
              <w:right w:val="nil"/>
            </w:tcBorders>
          </w:tcPr>
          <w:p w14:paraId="5BE48254" w14:textId="77777777" w:rsidR="00EE183C" w:rsidRPr="00A3470D" w:rsidRDefault="00EE183C" w:rsidP="00EE183C">
            <w:pPr>
              <w:rPr>
                <w:rFonts w:ascii="Arial" w:hAnsi="Arial" w:cs="Arial"/>
                <w:sz w:val="18"/>
                <w:szCs w:val="18"/>
              </w:rPr>
            </w:pPr>
            <w:r w:rsidRPr="00A3470D">
              <w:rPr>
                <w:rFonts w:ascii="Arial" w:hAnsi="Arial" w:cs="Arial"/>
                <w:sz w:val="18"/>
                <w:szCs w:val="18"/>
              </w:rPr>
              <w:t>Aspects of cessation support</w:t>
            </w:r>
          </w:p>
        </w:tc>
      </w:tr>
      <w:tr w:rsidR="00A3470D" w:rsidRPr="00A3470D" w14:paraId="7A9C10B0" w14:textId="77777777" w:rsidTr="00C459AC">
        <w:tc>
          <w:tcPr>
            <w:tcW w:w="5558" w:type="dxa"/>
            <w:tcBorders>
              <w:top w:val="nil"/>
              <w:left w:val="nil"/>
              <w:bottom w:val="nil"/>
              <w:right w:val="nil"/>
            </w:tcBorders>
          </w:tcPr>
          <w:p w14:paraId="126D75F5" w14:textId="77777777" w:rsidR="00EE183C" w:rsidRPr="00A3470D" w:rsidRDefault="00EE183C" w:rsidP="00EE183C">
            <w:pPr>
              <w:rPr>
                <w:rFonts w:ascii="Arial" w:hAnsi="Arial" w:cs="Arial"/>
                <w:sz w:val="18"/>
                <w:szCs w:val="18"/>
              </w:rPr>
            </w:pPr>
            <w:r w:rsidRPr="00A3470D">
              <w:rPr>
                <w:rFonts w:ascii="Arial" w:hAnsi="Arial" w:cs="Arial"/>
                <w:sz w:val="18"/>
                <w:szCs w:val="18"/>
              </w:rPr>
              <w:t>Discuss and provide support on how to control unhealthy weight gain when quitting smoking</w:t>
            </w:r>
          </w:p>
        </w:tc>
        <w:tc>
          <w:tcPr>
            <w:tcW w:w="3231" w:type="dxa"/>
            <w:gridSpan w:val="2"/>
            <w:tcBorders>
              <w:top w:val="nil"/>
              <w:left w:val="nil"/>
              <w:bottom w:val="nil"/>
              <w:right w:val="nil"/>
            </w:tcBorders>
          </w:tcPr>
          <w:p w14:paraId="0C52F8AC"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71.3%</w:t>
            </w:r>
          </w:p>
        </w:tc>
        <w:tc>
          <w:tcPr>
            <w:tcW w:w="2268" w:type="dxa"/>
            <w:tcBorders>
              <w:top w:val="nil"/>
              <w:left w:val="nil"/>
              <w:bottom w:val="nil"/>
              <w:right w:val="nil"/>
            </w:tcBorders>
          </w:tcPr>
          <w:p w14:paraId="661A8898" w14:textId="77777777" w:rsidR="00EE183C" w:rsidRPr="00A3470D" w:rsidRDefault="00EE183C" w:rsidP="00EE183C">
            <w:pPr>
              <w:rPr>
                <w:rFonts w:ascii="Arial" w:hAnsi="Arial" w:cs="Arial"/>
                <w:sz w:val="18"/>
                <w:szCs w:val="18"/>
              </w:rPr>
            </w:pPr>
            <w:r w:rsidRPr="00A3470D">
              <w:rPr>
                <w:rFonts w:ascii="Arial" w:hAnsi="Arial" w:cs="Arial"/>
                <w:sz w:val="18"/>
                <w:szCs w:val="18"/>
              </w:rPr>
              <w:t>191 (3.90)</w:t>
            </w:r>
          </w:p>
        </w:tc>
        <w:tc>
          <w:tcPr>
            <w:tcW w:w="3544" w:type="dxa"/>
            <w:tcBorders>
              <w:top w:val="nil"/>
              <w:left w:val="nil"/>
              <w:bottom w:val="nil"/>
              <w:right w:val="nil"/>
            </w:tcBorders>
          </w:tcPr>
          <w:p w14:paraId="22F70C35"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r w:rsidR="00A3470D" w:rsidRPr="00A3470D" w14:paraId="2ACDF167" w14:textId="77777777" w:rsidTr="00C459AC">
        <w:tc>
          <w:tcPr>
            <w:tcW w:w="5558" w:type="dxa"/>
            <w:tcBorders>
              <w:top w:val="single" w:sz="4" w:space="0" w:color="auto"/>
              <w:left w:val="nil"/>
              <w:bottom w:val="single" w:sz="4" w:space="0" w:color="auto"/>
              <w:right w:val="nil"/>
            </w:tcBorders>
          </w:tcPr>
          <w:p w14:paraId="50391C0F" w14:textId="77777777" w:rsidR="00EE183C" w:rsidRPr="00A3470D" w:rsidRDefault="00EE183C" w:rsidP="00EE183C">
            <w:pPr>
              <w:rPr>
                <w:rFonts w:ascii="Arial" w:hAnsi="Arial" w:cs="Arial"/>
                <w:b/>
                <w:sz w:val="18"/>
                <w:szCs w:val="18"/>
              </w:rPr>
            </w:pPr>
            <w:r w:rsidRPr="00A3470D">
              <w:rPr>
                <w:rFonts w:ascii="Arial" w:hAnsi="Arial" w:cs="Arial"/>
                <w:b/>
                <w:sz w:val="18"/>
                <w:szCs w:val="18"/>
              </w:rPr>
              <w:t>Round three</w:t>
            </w:r>
          </w:p>
        </w:tc>
        <w:tc>
          <w:tcPr>
            <w:tcW w:w="3231" w:type="dxa"/>
            <w:gridSpan w:val="2"/>
            <w:tcBorders>
              <w:top w:val="single" w:sz="4" w:space="0" w:color="auto"/>
              <w:left w:val="nil"/>
              <w:bottom w:val="single" w:sz="4" w:space="0" w:color="auto"/>
              <w:right w:val="nil"/>
            </w:tcBorders>
          </w:tcPr>
          <w:p w14:paraId="39F6497C" w14:textId="77777777" w:rsidR="00EE183C" w:rsidRPr="00A3470D" w:rsidRDefault="00EE183C" w:rsidP="00EE183C">
            <w:pPr>
              <w:jc w:val="center"/>
              <w:rPr>
                <w:rFonts w:ascii="Arial" w:hAnsi="Arial" w:cs="Arial"/>
                <w:sz w:val="18"/>
                <w:szCs w:val="18"/>
              </w:rPr>
            </w:pPr>
          </w:p>
        </w:tc>
        <w:tc>
          <w:tcPr>
            <w:tcW w:w="2268" w:type="dxa"/>
            <w:tcBorders>
              <w:top w:val="single" w:sz="4" w:space="0" w:color="auto"/>
              <w:left w:val="nil"/>
              <w:bottom w:val="single" w:sz="4" w:space="0" w:color="auto"/>
              <w:right w:val="nil"/>
            </w:tcBorders>
          </w:tcPr>
          <w:p w14:paraId="386DF250" w14:textId="77777777" w:rsidR="00EE183C" w:rsidRPr="00A3470D" w:rsidRDefault="00EE183C" w:rsidP="00EE183C">
            <w:pPr>
              <w:rPr>
                <w:rFonts w:ascii="Arial" w:hAnsi="Arial" w:cs="Arial"/>
                <w:sz w:val="18"/>
                <w:szCs w:val="18"/>
              </w:rPr>
            </w:pPr>
          </w:p>
        </w:tc>
        <w:tc>
          <w:tcPr>
            <w:tcW w:w="3544" w:type="dxa"/>
            <w:tcBorders>
              <w:top w:val="single" w:sz="4" w:space="0" w:color="auto"/>
              <w:left w:val="nil"/>
              <w:bottom w:val="single" w:sz="4" w:space="0" w:color="auto"/>
              <w:right w:val="nil"/>
            </w:tcBorders>
          </w:tcPr>
          <w:p w14:paraId="6CF5BFDA" w14:textId="77777777" w:rsidR="00EE183C" w:rsidRPr="00A3470D" w:rsidRDefault="00EE183C" w:rsidP="00EE183C">
            <w:pPr>
              <w:rPr>
                <w:rFonts w:ascii="Arial" w:hAnsi="Arial" w:cs="Arial"/>
                <w:sz w:val="18"/>
                <w:szCs w:val="18"/>
              </w:rPr>
            </w:pPr>
          </w:p>
        </w:tc>
      </w:tr>
      <w:tr w:rsidR="00A3470D" w:rsidRPr="00A3470D" w14:paraId="0D6F0CA5" w14:textId="77777777" w:rsidTr="00B91018">
        <w:trPr>
          <w:trHeight w:val="379"/>
        </w:trPr>
        <w:tc>
          <w:tcPr>
            <w:tcW w:w="5558" w:type="dxa"/>
            <w:tcBorders>
              <w:left w:val="nil"/>
              <w:bottom w:val="single" w:sz="4" w:space="0" w:color="auto"/>
              <w:right w:val="nil"/>
            </w:tcBorders>
          </w:tcPr>
          <w:p w14:paraId="39B2C2C7" w14:textId="77777777" w:rsidR="00EE183C" w:rsidRPr="00A3470D" w:rsidRDefault="00EE183C" w:rsidP="00EE183C">
            <w:pPr>
              <w:rPr>
                <w:rFonts w:ascii="Arial" w:hAnsi="Arial" w:cs="Arial"/>
                <w:sz w:val="18"/>
                <w:szCs w:val="18"/>
              </w:rPr>
            </w:pPr>
            <w:r w:rsidRPr="00A3470D">
              <w:rPr>
                <w:rFonts w:ascii="Arial" w:hAnsi="Arial" w:cs="Arial"/>
                <w:sz w:val="18"/>
                <w:szCs w:val="18"/>
              </w:rPr>
              <w:t>Suggested technique</w:t>
            </w:r>
          </w:p>
        </w:tc>
        <w:tc>
          <w:tcPr>
            <w:tcW w:w="3231" w:type="dxa"/>
            <w:gridSpan w:val="2"/>
            <w:tcBorders>
              <w:left w:val="nil"/>
              <w:bottom w:val="single" w:sz="4" w:space="0" w:color="auto"/>
              <w:right w:val="nil"/>
            </w:tcBorders>
          </w:tcPr>
          <w:p w14:paraId="19E71547"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Very appropriate/appropriate</w:t>
            </w:r>
          </w:p>
        </w:tc>
        <w:tc>
          <w:tcPr>
            <w:tcW w:w="2268" w:type="dxa"/>
            <w:tcBorders>
              <w:left w:val="nil"/>
              <w:bottom w:val="single" w:sz="4" w:space="0" w:color="auto"/>
              <w:right w:val="nil"/>
            </w:tcBorders>
          </w:tcPr>
          <w:p w14:paraId="5127F51F" w14:textId="77777777" w:rsidR="00EE183C" w:rsidRPr="00A3470D" w:rsidRDefault="00EE183C" w:rsidP="00EE183C">
            <w:pPr>
              <w:rPr>
                <w:rFonts w:ascii="Arial" w:hAnsi="Arial" w:cs="Arial"/>
                <w:sz w:val="18"/>
                <w:szCs w:val="18"/>
              </w:rPr>
            </w:pPr>
            <w:r w:rsidRPr="00A3470D">
              <w:rPr>
                <w:rFonts w:ascii="Arial" w:hAnsi="Arial" w:cs="Arial"/>
                <w:sz w:val="18"/>
                <w:szCs w:val="18"/>
              </w:rPr>
              <w:t>Total sum of ratings (mean)</w:t>
            </w:r>
          </w:p>
        </w:tc>
        <w:tc>
          <w:tcPr>
            <w:tcW w:w="3544" w:type="dxa"/>
            <w:tcBorders>
              <w:left w:val="nil"/>
              <w:bottom w:val="single" w:sz="4" w:space="0" w:color="auto"/>
              <w:right w:val="nil"/>
            </w:tcBorders>
          </w:tcPr>
          <w:p w14:paraId="04F3862D" w14:textId="28BD9EAC" w:rsidR="00EE183C" w:rsidRPr="00A3470D" w:rsidRDefault="00B91018" w:rsidP="00EE183C">
            <w:pPr>
              <w:rPr>
                <w:rFonts w:ascii="Arial" w:hAnsi="Arial" w:cs="Arial"/>
                <w:sz w:val="18"/>
                <w:szCs w:val="18"/>
              </w:rPr>
            </w:pPr>
            <w:r w:rsidRPr="00A3470D">
              <w:rPr>
                <w:rFonts w:ascii="Arial" w:hAnsi="Arial" w:cs="Arial"/>
                <w:sz w:val="18"/>
                <w:szCs w:val="18"/>
              </w:rPr>
              <w:t>Related barriers and facilitators category</w:t>
            </w:r>
          </w:p>
        </w:tc>
      </w:tr>
      <w:tr w:rsidR="00EE183C" w:rsidRPr="00A3470D" w14:paraId="2508E130" w14:textId="77777777" w:rsidTr="00B91018">
        <w:tc>
          <w:tcPr>
            <w:tcW w:w="5558" w:type="dxa"/>
            <w:tcBorders>
              <w:top w:val="single" w:sz="4" w:space="0" w:color="auto"/>
              <w:left w:val="nil"/>
              <w:bottom w:val="single" w:sz="4" w:space="0" w:color="auto"/>
              <w:right w:val="nil"/>
            </w:tcBorders>
          </w:tcPr>
          <w:p w14:paraId="7844D46E" w14:textId="77777777" w:rsidR="00EE183C" w:rsidRPr="00A3470D" w:rsidRDefault="00EE183C" w:rsidP="00EE183C">
            <w:pPr>
              <w:rPr>
                <w:rFonts w:ascii="Arial" w:hAnsi="Arial" w:cs="Arial"/>
                <w:sz w:val="18"/>
                <w:szCs w:val="18"/>
              </w:rPr>
            </w:pPr>
            <w:r w:rsidRPr="00A3470D">
              <w:rPr>
                <w:rFonts w:ascii="Arial" w:hAnsi="Arial" w:cs="Arial"/>
                <w:sz w:val="18"/>
                <w:szCs w:val="18"/>
              </w:rPr>
              <w:t>Explain the financial benefits of quitting</w:t>
            </w:r>
          </w:p>
        </w:tc>
        <w:tc>
          <w:tcPr>
            <w:tcW w:w="3231" w:type="dxa"/>
            <w:gridSpan w:val="2"/>
            <w:tcBorders>
              <w:top w:val="single" w:sz="4" w:space="0" w:color="auto"/>
              <w:left w:val="nil"/>
              <w:bottom w:val="single" w:sz="4" w:space="0" w:color="auto"/>
              <w:right w:val="nil"/>
            </w:tcBorders>
          </w:tcPr>
          <w:p w14:paraId="03966C89" w14:textId="77777777" w:rsidR="00EE183C" w:rsidRPr="00A3470D" w:rsidRDefault="00EE183C" w:rsidP="00EE183C">
            <w:pPr>
              <w:jc w:val="center"/>
              <w:rPr>
                <w:rFonts w:ascii="Arial" w:hAnsi="Arial" w:cs="Arial"/>
                <w:sz w:val="18"/>
                <w:szCs w:val="18"/>
              </w:rPr>
            </w:pPr>
            <w:r w:rsidRPr="00A3470D">
              <w:rPr>
                <w:rFonts w:ascii="Arial" w:hAnsi="Arial" w:cs="Arial"/>
                <w:sz w:val="18"/>
                <w:szCs w:val="18"/>
              </w:rPr>
              <w:t>88.4%</w:t>
            </w:r>
          </w:p>
        </w:tc>
        <w:tc>
          <w:tcPr>
            <w:tcW w:w="2268" w:type="dxa"/>
            <w:tcBorders>
              <w:top w:val="single" w:sz="4" w:space="0" w:color="auto"/>
              <w:left w:val="nil"/>
              <w:bottom w:val="single" w:sz="4" w:space="0" w:color="auto"/>
              <w:right w:val="nil"/>
            </w:tcBorders>
          </w:tcPr>
          <w:p w14:paraId="3CCE7EE3" w14:textId="77777777" w:rsidR="00EE183C" w:rsidRPr="00A3470D" w:rsidRDefault="00EE183C" w:rsidP="00EE183C">
            <w:pPr>
              <w:rPr>
                <w:rFonts w:ascii="Arial" w:hAnsi="Arial" w:cs="Arial"/>
                <w:sz w:val="18"/>
                <w:szCs w:val="18"/>
              </w:rPr>
            </w:pPr>
            <w:r w:rsidRPr="00A3470D">
              <w:rPr>
                <w:rFonts w:ascii="Arial" w:hAnsi="Arial" w:cs="Arial"/>
                <w:sz w:val="18"/>
                <w:szCs w:val="18"/>
              </w:rPr>
              <w:t>221 (4.51)</w:t>
            </w:r>
          </w:p>
        </w:tc>
        <w:tc>
          <w:tcPr>
            <w:tcW w:w="3544" w:type="dxa"/>
            <w:tcBorders>
              <w:top w:val="single" w:sz="4" w:space="0" w:color="auto"/>
              <w:left w:val="nil"/>
              <w:bottom w:val="single" w:sz="4" w:space="0" w:color="auto"/>
              <w:right w:val="nil"/>
            </w:tcBorders>
          </w:tcPr>
          <w:p w14:paraId="58E6B05E" w14:textId="77777777" w:rsidR="00EE183C" w:rsidRPr="00A3470D" w:rsidRDefault="00EE183C" w:rsidP="00EE183C">
            <w:pPr>
              <w:rPr>
                <w:rFonts w:ascii="Arial" w:hAnsi="Arial" w:cs="Arial"/>
                <w:sz w:val="18"/>
                <w:szCs w:val="18"/>
              </w:rPr>
            </w:pPr>
            <w:r w:rsidRPr="00A3470D">
              <w:rPr>
                <w:rFonts w:ascii="Arial" w:hAnsi="Arial" w:cs="Arial"/>
                <w:sz w:val="18"/>
                <w:szCs w:val="18"/>
              </w:rPr>
              <w:t>Motivation &amp; self-efficacy</w:t>
            </w:r>
          </w:p>
        </w:tc>
      </w:tr>
    </w:tbl>
    <w:p w14:paraId="60B3BC83" w14:textId="77777777" w:rsidR="00EE183C" w:rsidRPr="00A3470D" w:rsidRDefault="00EE183C" w:rsidP="00EE183C">
      <w:pPr>
        <w:rPr>
          <w:rFonts w:ascii="Arial" w:eastAsiaTheme="minorEastAsia" w:hAnsi="Arial" w:cs="Arial"/>
          <w:sz w:val="18"/>
          <w:szCs w:val="18"/>
          <w:lang w:eastAsia="zh-CN"/>
        </w:rPr>
      </w:pPr>
    </w:p>
    <w:p w14:paraId="7E5A459C" w14:textId="2BE0A44E" w:rsidR="00EE183C" w:rsidRPr="00A3470D" w:rsidRDefault="00EE183C" w:rsidP="00EE183C">
      <w:pPr>
        <w:spacing w:line="480" w:lineRule="auto"/>
        <w:jc w:val="both"/>
      </w:pPr>
    </w:p>
    <w:p w14:paraId="743BCE8A" w14:textId="77777777" w:rsidR="00EE183C" w:rsidRPr="00A3470D" w:rsidRDefault="00EE183C">
      <w:pPr>
        <w:sectPr w:rsidR="00EE183C" w:rsidRPr="00A3470D" w:rsidSect="00E6432F">
          <w:headerReference w:type="default" r:id="rId11"/>
          <w:pgSz w:w="16838" w:h="11906" w:orient="landscape" w:code="9"/>
          <w:pgMar w:top="1440" w:right="1440" w:bottom="1440" w:left="1440" w:header="709" w:footer="709" w:gutter="0"/>
          <w:cols w:space="708"/>
          <w:docGrid w:linePitch="360"/>
        </w:sectPr>
      </w:pPr>
      <w:r w:rsidRPr="00A3470D">
        <w:br w:type="page"/>
      </w:r>
    </w:p>
    <w:p w14:paraId="0F61B67B" w14:textId="138B8B7C" w:rsidR="00146445" w:rsidRPr="00A3470D" w:rsidRDefault="00C03061" w:rsidP="00467C9A">
      <w:pPr>
        <w:pStyle w:val="Heading2"/>
        <w:spacing w:line="480" w:lineRule="auto"/>
        <w:rPr>
          <w:sz w:val="22"/>
          <w:szCs w:val="22"/>
        </w:rPr>
      </w:pPr>
      <w:r w:rsidRPr="00A3470D">
        <w:rPr>
          <w:sz w:val="22"/>
          <w:szCs w:val="22"/>
        </w:rPr>
        <w:lastRenderedPageBreak/>
        <w:t>T</w:t>
      </w:r>
      <w:r w:rsidR="00146445" w:rsidRPr="00A3470D">
        <w:rPr>
          <w:sz w:val="22"/>
          <w:szCs w:val="22"/>
        </w:rPr>
        <w:t xml:space="preserve">hematic analysis of respondent-suggested techniques </w:t>
      </w:r>
      <w:r w:rsidRPr="00A3470D">
        <w:rPr>
          <w:sz w:val="22"/>
          <w:szCs w:val="22"/>
        </w:rPr>
        <w:t>and BCT coding</w:t>
      </w:r>
    </w:p>
    <w:p w14:paraId="78948395" w14:textId="61D01D4D" w:rsidR="006C10EE" w:rsidRPr="00A3470D" w:rsidRDefault="00860CE5" w:rsidP="00467C9A">
      <w:pPr>
        <w:spacing w:line="480" w:lineRule="auto"/>
        <w:jc w:val="both"/>
      </w:pPr>
      <w:r w:rsidRPr="00A3470D">
        <w:t xml:space="preserve">As </w:t>
      </w:r>
      <w:r w:rsidR="00D04D03" w:rsidRPr="00A3470D">
        <w:t>stated</w:t>
      </w:r>
      <w:r w:rsidR="00146BD8" w:rsidRPr="00A3470D">
        <w:t xml:space="preserve"> in section 3.1.2</w:t>
      </w:r>
      <w:r w:rsidRPr="00A3470D">
        <w:t>,</w:t>
      </w:r>
      <w:r w:rsidR="00146445" w:rsidRPr="00A3470D">
        <w:t xml:space="preserve"> </w:t>
      </w:r>
      <w:r w:rsidR="00D76E9A" w:rsidRPr="00A3470D">
        <w:t xml:space="preserve">a list of </w:t>
      </w:r>
      <w:r w:rsidR="00146445" w:rsidRPr="00A3470D">
        <w:t xml:space="preserve">54 </w:t>
      </w:r>
      <w:r w:rsidR="005505A7" w:rsidRPr="00A3470D">
        <w:t xml:space="preserve">respondent-suggested </w:t>
      </w:r>
      <w:r w:rsidR="00222208" w:rsidRPr="00A3470D">
        <w:t>techniques</w:t>
      </w:r>
      <w:r w:rsidR="00146445" w:rsidRPr="00A3470D">
        <w:t xml:space="preserve"> </w:t>
      </w:r>
      <w:r w:rsidR="00D76E9A" w:rsidRPr="00A3470D">
        <w:t xml:space="preserve">that could be used to address the </w:t>
      </w:r>
      <w:r w:rsidR="00204747" w:rsidRPr="00A3470D">
        <w:t>b</w:t>
      </w:r>
      <w:r w:rsidR="003F6717" w:rsidRPr="00A3470D">
        <w:t>arriers and facilitators</w:t>
      </w:r>
      <w:r w:rsidR="001B791B" w:rsidRPr="00A3470D">
        <w:t xml:space="preserve"> was produced</w:t>
      </w:r>
      <w:r w:rsidR="002C2252" w:rsidRPr="00A3470D">
        <w:t xml:space="preserve"> (</w:t>
      </w:r>
      <w:r w:rsidR="00146BD8" w:rsidRPr="00A3470D">
        <w:t xml:space="preserve">full list given in </w:t>
      </w:r>
      <w:r w:rsidR="00BB5CBF" w:rsidRPr="00A3470D">
        <w:t>Supplement 2</w:t>
      </w:r>
      <w:r w:rsidR="002C2252" w:rsidRPr="00A3470D">
        <w:t>)</w:t>
      </w:r>
      <w:r w:rsidR="00C459AC" w:rsidRPr="00A3470D">
        <w:t>.</w:t>
      </w:r>
      <w:r w:rsidR="008F0BF9" w:rsidRPr="00A3470D">
        <w:t xml:space="preserve"> </w:t>
      </w:r>
      <w:r w:rsidR="0012316B" w:rsidRPr="00A3470D">
        <w:t xml:space="preserve">For the initial </w:t>
      </w:r>
      <w:r w:rsidR="00BE5DF9" w:rsidRPr="00A3470D">
        <w:t xml:space="preserve">BCT </w:t>
      </w:r>
      <w:r w:rsidR="0012316B" w:rsidRPr="00A3470D">
        <w:t xml:space="preserve">coding </w:t>
      </w:r>
      <w:r w:rsidR="00204747" w:rsidRPr="00A3470D">
        <w:t>from</w:t>
      </w:r>
      <w:r w:rsidR="0012316B" w:rsidRPr="00A3470D">
        <w:t xml:space="preserve"> the</w:t>
      </w:r>
      <w:r w:rsidR="005505A7" w:rsidRPr="00A3470D">
        <w:t xml:space="preserve">se </w:t>
      </w:r>
      <w:r w:rsidR="00BE5DF9" w:rsidRPr="00A3470D">
        <w:t xml:space="preserve">respondent-suggested techniques </w:t>
      </w:r>
      <w:r w:rsidR="0012316B" w:rsidRPr="00A3470D">
        <w:t>by LF and KAC</w:t>
      </w:r>
      <w:r w:rsidR="008A60AC" w:rsidRPr="00A3470D">
        <w:t>, the</w:t>
      </w:r>
      <w:r w:rsidR="00222208" w:rsidRPr="00A3470D">
        <w:t>re</w:t>
      </w:r>
      <w:r w:rsidR="008A60AC" w:rsidRPr="00A3470D">
        <w:t xml:space="preserve"> was </w:t>
      </w:r>
      <w:r w:rsidR="00574517" w:rsidRPr="00A3470D">
        <w:t xml:space="preserve">total agreement </w:t>
      </w:r>
      <w:r w:rsidR="00EF3360" w:rsidRPr="00A3470D">
        <w:t>(kappa = 1)</w:t>
      </w:r>
      <w:r w:rsidR="00EF3360" w:rsidRPr="00A3470D">
        <w:fldChar w:fldCharType="begin"/>
      </w:r>
      <w:r w:rsidR="00DB1AFF" w:rsidRPr="00A3470D">
        <w:instrText xml:space="preserve"> ADDIN EN.CITE &lt;EndNote&gt;&lt;Cite&gt;&lt;Author&gt;McHugh&lt;/Author&gt;&lt;Year&gt;2012&lt;/Year&gt;&lt;RecNum&gt;44398&lt;/RecNum&gt;&lt;DisplayText&gt;&lt;style face="superscript"&gt;36&lt;/style&gt;&lt;/DisplayText&gt;&lt;record&gt;&lt;rec-number&gt;44398&lt;/rec-number&gt;&lt;foreign-keys&gt;&lt;key app="EN" db-id="s22tasvxnrv9wne90au5p22xvwdaarvf5252" timestamp="1485516663"&gt;44398&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EF3360" w:rsidRPr="00A3470D">
        <w:fldChar w:fldCharType="separate"/>
      </w:r>
      <w:r w:rsidR="00DB1AFF" w:rsidRPr="00A3470D">
        <w:rPr>
          <w:noProof/>
          <w:vertAlign w:val="superscript"/>
        </w:rPr>
        <w:t>36</w:t>
      </w:r>
      <w:r w:rsidR="00EF3360" w:rsidRPr="00A3470D">
        <w:fldChar w:fldCharType="end"/>
      </w:r>
      <w:r w:rsidR="00EF3360" w:rsidRPr="00A3470D">
        <w:t xml:space="preserve"> </w:t>
      </w:r>
      <w:r w:rsidR="00574517" w:rsidRPr="00A3470D">
        <w:t>on 45</w:t>
      </w:r>
      <w:r w:rsidR="00EF3360" w:rsidRPr="00A3470D">
        <w:t xml:space="preserve"> of the </w:t>
      </w:r>
      <w:r w:rsidR="00BE5DF9" w:rsidRPr="00A3470D">
        <w:t>54</w:t>
      </w:r>
      <w:r w:rsidR="00EF3360" w:rsidRPr="00A3470D">
        <w:t>,</w:t>
      </w:r>
      <w:r w:rsidR="00574517" w:rsidRPr="00A3470D">
        <w:t xml:space="preserve"> </w:t>
      </w:r>
      <w:r w:rsidR="00B10CF0" w:rsidRPr="00A3470D">
        <w:t xml:space="preserve">substantial agreement </w:t>
      </w:r>
      <w:r w:rsidR="00EF3360" w:rsidRPr="00A3470D">
        <w:t>(kappa 0.61 – 0.80)</w:t>
      </w:r>
      <w:r w:rsidR="00EF3360" w:rsidRPr="00A3470D">
        <w:fldChar w:fldCharType="begin"/>
      </w:r>
      <w:r w:rsidR="00DB1AFF" w:rsidRPr="00A3470D">
        <w:instrText xml:space="preserve"> ADDIN EN.CITE &lt;EndNote&gt;&lt;Cite&gt;&lt;Author&gt;McHugh&lt;/Author&gt;&lt;Year&gt;2012&lt;/Year&gt;&lt;RecNum&gt;44398&lt;/RecNum&gt;&lt;DisplayText&gt;&lt;style face="superscript"&gt;36&lt;/style&gt;&lt;/DisplayText&gt;&lt;record&gt;&lt;rec-number&gt;44398&lt;/rec-number&gt;&lt;foreign-keys&gt;&lt;key app="EN" db-id="s22tasvxnrv9wne90au5p22xvwdaarvf5252" timestamp="1485516663"&gt;44398&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EF3360" w:rsidRPr="00A3470D">
        <w:fldChar w:fldCharType="separate"/>
      </w:r>
      <w:r w:rsidR="00DB1AFF" w:rsidRPr="00A3470D">
        <w:rPr>
          <w:noProof/>
          <w:vertAlign w:val="superscript"/>
        </w:rPr>
        <w:t>36</w:t>
      </w:r>
      <w:r w:rsidR="00EF3360" w:rsidRPr="00A3470D">
        <w:fldChar w:fldCharType="end"/>
      </w:r>
      <w:r w:rsidR="00204747" w:rsidRPr="00A3470D">
        <w:t xml:space="preserve"> </w:t>
      </w:r>
      <w:r w:rsidR="00B10CF0" w:rsidRPr="00A3470D">
        <w:t>on five</w:t>
      </w:r>
      <w:r w:rsidR="00EF3360" w:rsidRPr="00A3470D">
        <w:t xml:space="preserve"> and </w:t>
      </w:r>
      <w:r w:rsidR="00574517" w:rsidRPr="00A3470D">
        <w:t xml:space="preserve">no agreement </w:t>
      </w:r>
      <w:r w:rsidR="00EF3360" w:rsidRPr="00A3470D">
        <w:t xml:space="preserve">(kappa </w:t>
      </w:r>
      <w:r w:rsidR="00EF3360" w:rsidRPr="00A3470D">
        <w:rPr>
          <w:rFonts w:cstheme="minorHAnsi"/>
        </w:rPr>
        <w:t>≤</w:t>
      </w:r>
      <w:r w:rsidR="00EF3360" w:rsidRPr="00A3470D">
        <w:t xml:space="preserve"> 00)</w:t>
      </w:r>
      <w:r w:rsidR="00EF3360" w:rsidRPr="00A3470D">
        <w:fldChar w:fldCharType="begin"/>
      </w:r>
      <w:r w:rsidR="00DB1AFF" w:rsidRPr="00A3470D">
        <w:instrText xml:space="preserve"> ADDIN EN.CITE &lt;EndNote&gt;&lt;Cite&gt;&lt;Author&gt;McHugh&lt;/Author&gt;&lt;Year&gt;2012&lt;/Year&gt;&lt;RecNum&gt;44398&lt;/RecNum&gt;&lt;DisplayText&gt;&lt;style face="superscript"&gt;36&lt;/style&gt;&lt;/DisplayText&gt;&lt;record&gt;&lt;rec-number&gt;44398&lt;/rec-number&gt;&lt;foreign-keys&gt;&lt;key app="EN" db-id="s22tasvxnrv9wne90au5p22xvwdaarvf5252" timestamp="1485516663"&gt;44398&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EF3360" w:rsidRPr="00A3470D">
        <w:fldChar w:fldCharType="separate"/>
      </w:r>
      <w:r w:rsidR="00DB1AFF" w:rsidRPr="00A3470D">
        <w:rPr>
          <w:noProof/>
          <w:vertAlign w:val="superscript"/>
        </w:rPr>
        <w:t>36</w:t>
      </w:r>
      <w:r w:rsidR="00EF3360" w:rsidRPr="00A3470D">
        <w:fldChar w:fldCharType="end"/>
      </w:r>
      <w:r w:rsidR="00BE5DF9" w:rsidRPr="00A3470D">
        <w:t xml:space="preserve"> </w:t>
      </w:r>
      <w:r w:rsidR="00574517" w:rsidRPr="00A3470D">
        <w:t>on three</w:t>
      </w:r>
      <w:r w:rsidR="00EF3360" w:rsidRPr="00A3470D">
        <w:t xml:space="preserve">. </w:t>
      </w:r>
      <w:r w:rsidR="00B10CF0" w:rsidRPr="00A3470D">
        <w:t xml:space="preserve"> </w:t>
      </w:r>
      <w:r w:rsidR="00EF3360" w:rsidRPr="00A3470D">
        <w:t xml:space="preserve">No BCTS were identified from </w:t>
      </w:r>
      <w:r w:rsidR="00B10CF0" w:rsidRPr="00A3470D">
        <w:t>one</w:t>
      </w:r>
      <w:r w:rsidR="00981FD4" w:rsidRPr="00A3470D">
        <w:t xml:space="preserve">. </w:t>
      </w:r>
      <w:r w:rsidR="005D371E" w:rsidRPr="00A3470D">
        <w:t xml:space="preserve">Following further discussion between LF and KAC, </w:t>
      </w:r>
      <w:r w:rsidR="00AF7AA8" w:rsidRPr="00A3470D">
        <w:t>for</w:t>
      </w:r>
      <w:r w:rsidR="00E23DBE" w:rsidRPr="00A3470D">
        <w:t xml:space="preserve"> the </w:t>
      </w:r>
      <w:r w:rsidR="00574517" w:rsidRPr="00A3470D">
        <w:t>9</w:t>
      </w:r>
      <w:r w:rsidR="00E23DBE" w:rsidRPr="00A3470D">
        <w:t xml:space="preserve"> techniques that had not reached </w:t>
      </w:r>
      <w:r w:rsidR="00574517" w:rsidRPr="00A3470D">
        <w:t>total</w:t>
      </w:r>
      <w:r w:rsidR="00E23DBE" w:rsidRPr="00A3470D">
        <w:t xml:space="preserve"> agreement on </w:t>
      </w:r>
      <w:r w:rsidR="0012553F" w:rsidRPr="00A3470D">
        <w:t xml:space="preserve">the </w:t>
      </w:r>
      <w:r w:rsidR="00E23DBE" w:rsidRPr="00A3470D">
        <w:t xml:space="preserve">initial coding, </w:t>
      </w:r>
      <w:r w:rsidR="00574517" w:rsidRPr="00A3470D">
        <w:t>total</w:t>
      </w:r>
      <w:r w:rsidR="00981FD4" w:rsidRPr="00A3470D">
        <w:t xml:space="preserve"> agreement was reached on </w:t>
      </w:r>
      <w:r w:rsidR="0012553F" w:rsidRPr="00A3470D">
        <w:t>four and an extra B</w:t>
      </w:r>
      <w:r w:rsidR="00BB54DC" w:rsidRPr="00A3470D">
        <w:t>CT was identified from one. For the remaining five, which included the one there was no coding from,</w:t>
      </w:r>
      <w:r w:rsidR="00981FD4" w:rsidRPr="00A3470D">
        <w:t xml:space="preserve"> </w:t>
      </w:r>
      <w:r w:rsidR="00BB54DC" w:rsidRPr="00A3470D">
        <w:t xml:space="preserve">total </w:t>
      </w:r>
      <w:r w:rsidR="00DB791E" w:rsidRPr="00A3470D">
        <w:t xml:space="preserve">agreement was </w:t>
      </w:r>
      <w:r w:rsidR="00BB54DC" w:rsidRPr="00A3470D">
        <w:t>obtained following consultation</w:t>
      </w:r>
      <w:r w:rsidR="00DB791E" w:rsidRPr="00A3470D">
        <w:t xml:space="preserve"> with FL.</w:t>
      </w:r>
      <w:r w:rsidR="00584638" w:rsidRPr="00A3470D">
        <w:t xml:space="preserve"> </w:t>
      </w:r>
      <w:r w:rsidR="00BB54DC" w:rsidRPr="00A3470D">
        <w:t xml:space="preserve">A further eight BCTs were identified, and reached agreement, from eight of the respondent techniques following recommendations from the publication peer-review process. </w:t>
      </w:r>
      <w:r w:rsidR="00C03061" w:rsidRPr="00A3470D">
        <w:t xml:space="preserve">In total, </w:t>
      </w:r>
      <w:r w:rsidR="00893FCD" w:rsidRPr="00A3470D">
        <w:t>3</w:t>
      </w:r>
      <w:r w:rsidR="00C6413B" w:rsidRPr="00A3470D">
        <w:t>3</w:t>
      </w:r>
      <w:r w:rsidR="0062063E" w:rsidRPr="00A3470D">
        <w:t xml:space="preserve"> </w:t>
      </w:r>
      <w:r w:rsidR="00C03061" w:rsidRPr="00A3470D">
        <w:t xml:space="preserve">BCTs were </w:t>
      </w:r>
      <w:r w:rsidR="00A72A89" w:rsidRPr="00A3470D">
        <w:t>coded from</w:t>
      </w:r>
      <w:r w:rsidR="005505A7" w:rsidRPr="00A3470D">
        <w:t xml:space="preserve"> the</w:t>
      </w:r>
      <w:r w:rsidR="00A72A89" w:rsidRPr="00A3470D">
        <w:t xml:space="preserve"> techniques that reached consensus on being appropriate (see </w:t>
      </w:r>
      <w:r w:rsidR="008F0BF9" w:rsidRPr="00A3470D">
        <w:t>Table</w:t>
      </w:r>
      <w:r w:rsidR="00C459AC" w:rsidRPr="00A3470D">
        <w:t xml:space="preserve"> iv</w:t>
      </w:r>
      <w:r w:rsidR="00A72A89" w:rsidRPr="00A3470D">
        <w:t>)</w:t>
      </w:r>
      <w:r w:rsidR="00C03061" w:rsidRPr="00A3470D">
        <w:t xml:space="preserve">. </w:t>
      </w:r>
      <w:r w:rsidR="005505A7" w:rsidRPr="00A3470D">
        <w:t>Results</w:t>
      </w:r>
      <w:r w:rsidR="004F1734" w:rsidRPr="00A3470D">
        <w:t xml:space="preserve"> from the</w:t>
      </w:r>
      <w:r w:rsidR="00D76E9A" w:rsidRPr="00A3470D">
        <w:t xml:space="preserve"> </w:t>
      </w:r>
      <w:r w:rsidR="00584638" w:rsidRPr="00A3470D">
        <w:t>BCT coding process</w:t>
      </w:r>
      <w:r w:rsidR="00C340FB" w:rsidRPr="00A3470D">
        <w:t xml:space="preserve"> </w:t>
      </w:r>
      <w:r w:rsidR="00584638" w:rsidRPr="00A3470D">
        <w:t xml:space="preserve">are </w:t>
      </w:r>
      <w:r w:rsidR="003E47C2" w:rsidRPr="00A3470D">
        <w:t xml:space="preserve">given in </w:t>
      </w:r>
      <w:r w:rsidR="00BB5CBF" w:rsidRPr="00A3470D">
        <w:t>Supplement 3</w:t>
      </w:r>
      <w:r w:rsidR="00584638" w:rsidRPr="00A3470D">
        <w:t>.</w:t>
      </w:r>
    </w:p>
    <w:p w14:paraId="19F5D6D5" w14:textId="77777777" w:rsidR="00344C24" w:rsidRPr="00A3470D" w:rsidRDefault="00344C24" w:rsidP="00146445">
      <w:pPr>
        <w:spacing w:line="480" w:lineRule="auto"/>
        <w:jc w:val="both"/>
      </w:pPr>
    </w:p>
    <w:p w14:paraId="6997C983" w14:textId="77777777" w:rsidR="00C459AC" w:rsidRPr="00A3470D" w:rsidRDefault="00C459AC" w:rsidP="00C459AC">
      <w:pPr>
        <w:keepNext/>
        <w:spacing w:after="200" w:line="240" w:lineRule="auto"/>
        <w:rPr>
          <w:rFonts w:ascii="Arial" w:hAnsi="Arial" w:cs="Arial"/>
          <w:i/>
          <w:iCs/>
          <w:sz w:val="18"/>
          <w:szCs w:val="18"/>
        </w:rPr>
      </w:pPr>
      <w:r w:rsidRPr="00A3470D">
        <w:rPr>
          <w:rFonts w:ascii="Arial" w:hAnsi="Arial" w:cs="Arial"/>
          <w:i/>
          <w:iCs/>
          <w:sz w:val="18"/>
          <w:szCs w:val="18"/>
        </w:rPr>
        <w:t>Table iv. BCTs coded from suggested techniques that reached consensus on being very appropriate/appropriate</w:t>
      </w:r>
    </w:p>
    <w:tbl>
      <w:tblPr>
        <w:tblStyle w:val="TableGrid4"/>
        <w:tblW w:w="9639" w:type="dxa"/>
        <w:jc w:val="center"/>
        <w:tblLook w:val="04A0" w:firstRow="1" w:lastRow="0" w:firstColumn="1" w:lastColumn="0" w:noHBand="0" w:noVBand="1"/>
      </w:tblPr>
      <w:tblGrid>
        <w:gridCol w:w="678"/>
        <w:gridCol w:w="3764"/>
        <w:gridCol w:w="2221"/>
        <w:gridCol w:w="2976"/>
      </w:tblGrid>
      <w:tr w:rsidR="00A3470D" w:rsidRPr="00A3470D" w14:paraId="7EDC4B4E" w14:textId="77777777" w:rsidTr="00C459AC">
        <w:trPr>
          <w:jc w:val="center"/>
        </w:trPr>
        <w:tc>
          <w:tcPr>
            <w:tcW w:w="6663" w:type="dxa"/>
            <w:gridSpan w:val="3"/>
            <w:tcBorders>
              <w:top w:val="single" w:sz="4" w:space="0" w:color="auto"/>
              <w:left w:val="nil"/>
              <w:bottom w:val="single" w:sz="4" w:space="0" w:color="auto"/>
              <w:right w:val="nil"/>
            </w:tcBorders>
          </w:tcPr>
          <w:p w14:paraId="7F1A8E23" w14:textId="77777777" w:rsidR="00C459AC" w:rsidRPr="00A3470D" w:rsidRDefault="00C459AC" w:rsidP="00C459AC">
            <w:pPr>
              <w:rPr>
                <w:rFonts w:ascii="Arial" w:hAnsi="Arial" w:cs="Arial"/>
                <w:b/>
                <w:sz w:val="18"/>
                <w:szCs w:val="18"/>
              </w:rPr>
            </w:pPr>
            <w:r w:rsidRPr="00A3470D">
              <w:rPr>
                <w:rFonts w:ascii="Arial" w:hAnsi="Arial" w:cs="Arial"/>
                <w:b/>
                <w:sz w:val="18"/>
                <w:szCs w:val="18"/>
              </w:rPr>
              <w:t xml:space="preserve">BCT category, number and label from the BCTTv1 (23) </w:t>
            </w:r>
          </w:p>
        </w:tc>
        <w:tc>
          <w:tcPr>
            <w:tcW w:w="2976" w:type="dxa"/>
            <w:tcBorders>
              <w:top w:val="single" w:sz="4" w:space="0" w:color="auto"/>
              <w:left w:val="nil"/>
              <w:bottom w:val="single" w:sz="4" w:space="0" w:color="auto"/>
              <w:right w:val="nil"/>
            </w:tcBorders>
          </w:tcPr>
          <w:p w14:paraId="38CBD5F8" w14:textId="028D2075" w:rsidR="00C459AC" w:rsidRPr="00A3470D" w:rsidRDefault="00C459AC" w:rsidP="00C459AC">
            <w:pPr>
              <w:jc w:val="center"/>
              <w:rPr>
                <w:rFonts w:ascii="Arial" w:hAnsi="Arial" w:cs="Arial"/>
                <w:b/>
                <w:sz w:val="18"/>
                <w:szCs w:val="18"/>
              </w:rPr>
            </w:pPr>
            <w:r w:rsidRPr="00A3470D">
              <w:rPr>
                <w:rFonts w:ascii="Arial" w:hAnsi="Arial" w:cs="Arial"/>
                <w:b/>
                <w:sz w:val="18"/>
                <w:szCs w:val="18"/>
              </w:rPr>
              <w:t>Number of times coded</w:t>
            </w:r>
            <w:r w:rsidR="006B0D0A" w:rsidRPr="00A3470D">
              <w:rPr>
                <w:rFonts w:ascii="Arial" w:hAnsi="Arial" w:cs="Arial"/>
                <w:b/>
                <w:sz w:val="18"/>
                <w:szCs w:val="18"/>
              </w:rPr>
              <w:t xml:space="preserve"> from the respondent-suggested techniques</w:t>
            </w:r>
          </w:p>
        </w:tc>
      </w:tr>
      <w:tr w:rsidR="00A3470D" w:rsidRPr="00A3470D" w14:paraId="4EA3C8EB" w14:textId="77777777" w:rsidTr="00C459AC">
        <w:trPr>
          <w:jc w:val="center"/>
        </w:trPr>
        <w:tc>
          <w:tcPr>
            <w:tcW w:w="9639" w:type="dxa"/>
            <w:gridSpan w:val="4"/>
            <w:tcBorders>
              <w:top w:val="single" w:sz="4" w:space="0" w:color="auto"/>
              <w:left w:val="nil"/>
              <w:bottom w:val="nil"/>
              <w:right w:val="nil"/>
            </w:tcBorders>
          </w:tcPr>
          <w:p w14:paraId="6441E2B9" w14:textId="77777777" w:rsidR="00C459AC" w:rsidRPr="00A3470D" w:rsidRDefault="00C459AC" w:rsidP="00C459AC">
            <w:pPr>
              <w:rPr>
                <w:rFonts w:ascii="Arial" w:hAnsi="Arial" w:cs="Arial"/>
                <w:b/>
                <w:sz w:val="18"/>
                <w:szCs w:val="18"/>
              </w:rPr>
            </w:pPr>
            <w:r w:rsidRPr="00A3470D">
              <w:rPr>
                <w:rFonts w:ascii="Arial" w:hAnsi="Arial" w:cs="Arial"/>
                <w:b/>
                <w:sz w:val="18"/>
                <w:szCs w:val="18"/>
              </w:rPr>
              <w:t>Goals and planning</w:t>
            </w:r>
          </w:p>
        </w:tc>
      </w:tr>
      <w:tr w:rsidR="00A3470D" w:rsidRPr="00A3470D" w14:paraId="17D03EA3" w14:textId="77777777" w:rsidTr="00C459AC">
        <w:trPr>
          <w:jc w:val="center"/>
        </w:trPr>
        <w:tc>
          <w:tcPr>
            <w:tcW w:w="678" w:type="dxa"/>
            <w:tcBorders>
              <w:top w:val="nil"/>
              <w:left w:val="nil"/>
              <w:bottom w:val="nil"/>
              <w:right w:val="nil"/>
            </w:tcBorders>
          </w:tcPr>
          <w:p w14:paraId="7C5FC6EB" w14:textId="77777777" w:rsidR="00C459AC" w:rsidRPr="00A3470D" w:rsidRDefault="00C459AC" w:rsidP="00C459AC">
            <w:pPr>
              <w:rPr>
                <w:rFonts w:ascii="Arial" w:hAnsi="Arial" w:cs="Arial"/>
                <w:sz w:val="18"/>
                <w:szCs w:val="18"/>
              </w:rPr>
            </w:pPr>
            <w:r w:rsidRPr="00A3470D">
              <w:rPr>
                <w:rFonts w:ascii="Arial" w:hAnsi="Arial" w:cs="Arial"/>
                <w:sz w:val="18"/>
                <w:szCs w:val="18"/>
              </w:rPr>
              <w:t>1.2</w:t>
            </w:r>
          </w:p>
        </w:tc>
        <w:tc>
          <w:tcPr>
            <w:tcW w:w="5985" w:type="dxa"/>
            <w:gridSpan w:val="2"/>
            <w:tcBorders>
              <w:top w:val="nil"/>
              <w:left w:val="nil"/>
              <w:bottom w:val="nil"/>
              <w:right w:val="nil"/>
            </w:tcBorders>
          </w:tcPr>
          <w:p w14:paraId="015F26A0" w14:textId="77777777" w:rsidR="00C459AC" w:rsidRPr="00A3470D" w:rsidRDefault="00C459AC" w:rsidP="00C459AC">
            <w:pPr>
              <w:rPr>
                <w:rFonts w:ascii="Arial" w:hAnsi="Arial" w:cs="Arial"/>
                <w:sz w:val="18"/>
                <w:szCs w:val="18"/>
              </w:rPr>
            </w:pPr>
            <w:r w:rsidRPr="00A3470D">
              <w:rPr>
                <w:rFonts w:ascii="Arial" w:hAnsi="Arial" w:cs="Arial"/>
                <w:sz w:val="18"/>
                <w:szCs w:val="18"/>
              </w:rPr>
              <w:t xml:space="preserve"> Problem solving</w:t>
            </w:r>
          </w:p>
        </w:tc>
        <w:tc>
          <w:tcPr>
            <w:tcW w:w="2976" w:type="dxa"/>
            <w:tcBorders>
              <w:top w:val="nil"/>
              <w:left w:val="nil"/>
              <w:bottom w:val="nil"/>
              <w:right w:val="nil"/>
            </w:tcBorders>
          </w:tcPr>
          <w:p w14:paraId="3A598857" w14:textId="1E93B083" w:rsidR="00C459AC" w:rsidRPr="00A3470D" w:rsidRDefault="009201C7" w:rsidP="00C459AC">
            <w:pPr>
              <w:jc w:val="center"/>
              <w:rPr>
                <w:rFonts w:ascii="Arial" w:hAnsi="Arial" w:cs="Arial"/>
                <w:sz w:val="18"/>
                <w:szCs w:val="18"/>
              </w:rPr>
            </w:pPr>
            <w:r w:rsidRPr="00A3470D">
              <w:rPr>
                <w:rFonts w:ascii="Arial" w:hAnsi="Arial" w:cs="Arial"/>
                <w:sz w:val="18"/>
                <w:szCs w:val="18"/>
              </w:rPr>
              <w:t>9</w:t>
            </w:r>
          </w:p>
        </w:tc>
      </w:tr>
      <w:tr w:rsidR="00A3470D" w:rsidRPr="00A3470D" w14:paraId="2CD0044B" w14:textId="77777777" w:rsidTr="00C459AC">
        <w:trPr>
          <w:jc w:val="center"/>
        </w:trPr>
        <w:tc>
          <w:tcPr>
            <w:tcW w:w="9639" w:type="dxa"/>
            <w:gridSpan w:val="4"/>
            <w:tcBorders>
              <w:top w:val="nil"/>
              <w:left w:val="nil"/>
              <w:bottom w:val="nil"/>
              <w:right w:val="nil"/>
            </w:tcBorders>
          </w:tcPr>
          <w:p w14:paraId="2AFFA7AB" w14:textId="77777777" w:rsidR="00C459AC" w:rsidRPr="00A3470D" w:rsidRDefault="00C459AC" w:rsidP="00C459AC">
            <w:pPr>
              <w:rPr>
                <w:rFonts w:ascii="Arial" w:hAnsi="Arial" w:cs="Arial"/>
                <w:sz w:val="18"/>
                <w:szCs w:val="18"/>
              </w:rPr>
            </w:pPr>
            <w:r w:rsidRPr="00A3470D">
              <w:rPr>
                <w:rFonts w:ascii="Arial" w:hAnsi="Arial" w:cs="Arial"/>
                <w:b/>
                <w:sz w:val="18"/>
                <w:szCs w:val="18"/>
              </w:rPr>
              <w:t>Feedback and monitoring</w:t>
            </w:r>
          </w:p>
        </w:tc>
      </w:tr>
      <w:tr w:rsidR="00A3470D" w:rsidRPr="00A3470D" w14:paraId="54F2A8A7" w14:textId="77777777" w:rsidTr="00C459AC">
        <w:trPr>
          <w:jc w:val="center"/>
        </w:trPr>
        <w:tc>
          <w:tcPr>
            <w:tcW w:w="678" w:type="dxa"/>
            <w:tcBorders>
              <w:top w:val="nil"/>
              <w:left w:val="nil"/>
              <w:bottom w:val="nil"/>
              <w:right w:val="nil"/>
            </w:tcBorders>
          </w:tcPr>
          <w:p w14:paraId="43417B6D" w14:textId="77777777" w:rsidR="00C459AC" w:rsidRPr="00A3470D" w:rsidRDefault="00C459AC" w:rsidP="00C459AC">
            <w:pPr>
              <w:rPr>
                <w:rFonts w:ascii="Arial" w:hAnsi="Arial" w:cs="Arial"/>
                <w:sz w:val="18"/>
                <w:szCs w:val="18"/>
              </w:rPr>
            </w:pPr>
            <w:r w:rsidRPr="00A3470D">
              <w:rPr>
                <w:rFonts w:ascii="Arial" w:hAnsi="Arial" w:cs="Arial"/>
                <w:sz w:val="18"/>
                <w:szCs w:val="18"/>
              </w:rPr>
              <w:t>2.6</w:t>
            </w:r>
          </w:p>
        </w:tc>
        <w:tc>
          <w:tcPr>
            <w:tcW w:w="5985" w:type="dxa"/>
            <w:gridSpan w:val="2"/>
            <w:tcBorders>
              <w:top w:val="nil"/>
              <w:left w:val="nil"/>
              <w:bottom w:val="nil"/>
              <w:right w:val="nil"/>
            </w:tcBorders>
          </w:tcPr>
          <w:p w14:paraId="4228D7B1" w14:textId="77777777" w:rsidR="00C459AC" w:rsidRPr="00A3470D" w:rsidRDefault="00C459AC" w:rsidP="00C459AC">
            <w:pPr>
              <w:rPr>
                <w:rFonts w:ascii="Arial" w:hAnsi="Arial" w:cs="Arial"/>
                <w:sz w:val="18"/>
                <w:szCs w:val="18"/>
              </w:rPr>
            </w:pPr>
            <w:r w:rsidRPr="00A3470D">
              <w:rPr>
                <w:rFonts w:ascii="Arial" w:hAnsi="Arial" w:cs="Arial"/>
                <w:sz w:val="18"/>
                <w:szCs w:val="18"/>
              </w:rPr>
              <w:t>Biofeedback</w:t>
            </w:r>
          </w:p>
        </w:tc>
        <w:tc>
          <w:tcPr>
            <w:tcW w:w="2976" w:type="dxa"/>
            <w:tcBorders>
              <w:top w:val="nil"/>
              <w:left w:val="nil"/>
              <w:bottom w:val="nil"/>
              <w:right w:val="nil"/>
            </w:tcBorders>
          </w:tcPr>
          <w:p w14:paraId="33E78C00"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46A540ED" w14:textId="77777777" w:rsidTr="00C459AC">
        <w:trPr>
          <w:jc w:val="center"/>
        </w:trPr>
        <w:tc>
          <w:tcPr>
            <w:tcW w:w="9639" w:type="dxa"/>
            <w:gridSpan w:val="4"/>
            <w:tcBorders>
              <w:top w:val="nil"/>
              <w:left w:val="nil"/>
              <w:bottom w:val="nil"/>
              <w:right w:val="nil"/>
            </w:tcBorders>
          </w:tcPr>
          <w:p w14:paraId="7C3CE189" w14:textId="77777777" w:rsidR="00C459AC" w:rsidRPr="00A3470D" w:rsidRDefault="00C459AC" w:rsidP="00C459AC">
            <w:pPr>
              <w:rPr>
                <w:rFonts w:ascii="Arial" w:hAnsi="Arial" w:cs="Arial"/>
                <w:sz w:val="18"/>
                <w:szCs w:val="18"/>
              </w:rPr>
            </w:pPr>
            <w:r w:rsidRPr="00A3470D">
              <w:rPr>
                <w:rFonts w:ascii="Arial" w:hAnsi="Arial" w:cs="Arial"/>
                <w:b/>
                <w:sz w:val="18"/>
                <w:szCs w:val="18"/>
              </w:rPr>
              <w:t>Social support</w:t>
            </w:r>
          </w:p>
        </w:tc>
      </w:tr>
      <w:tr w:rsidR="00A3470D" w:rsidRPr="00A3470D" w14:paraId="5D00AF42" w14:textId="77777777" w:rsidTr="00C459AC">
        <w:trPr>
          <w:jc w:val="center"/>
        </w:trPr>
        <w:tc>
          <w:tcPr>
            <w:tcW w:w="678" w:type="dxa"/>
            <w:tcBorders>
              <w:top w:val="nil"/>
              <w:left w:val="nil"/>
              <w:bottom w:val="nil"/>
              <w:right w:val="nil"/>
            </w:tcBorders>
          </w:tcPr>
          <w:p w14:paraId="4CB89D30" w14:textId="77777777" w:rsidR="00C459AC" w:rsidRPr="00A3470D" w:rsidRDefault="00C459AC" w:rsidP="00C459AC">
            <w:pPr>
              <w:rPr>
                <w:rFonts w:ascii="Arial" w:hAnsi="Arial" w:cs="Arial"/>
                <w:sz w:val="18"/>
                <w:szCs w:val="18"/>
              </w:rPr>
            </w:pPr>
            <w:r w:rsidRPr="00A3470D">
              <w:rPr>
                <w:rFonts w:ascii="Arial" w:hAnsi="Arial" w:cs="Arial"/>
                <w:sz w:val="18"/>
                <w:szCs w:val="18"/>
              </w:rPr>
              <w:t>3.1</w:t>
            </w:r>
          </w:p>
        </w:tc>
        <w:tc>
          <w:tcPr>
            <w:tcW w:w="5985" w:type="dxa"/>
            <w:gridSpan w:val="2"/>
            <w:tcBorders>
              <w:top w:val="nil"/>
              <w:left w:val="nil"/>
              <w:bottom w:val="nil"/>
              <w:right w:val="nil"/>
            </w:tcBorders>
          </w:tcPr>
          <w:p w14:paraId="61731327" w14:textId="77777777" w:rsidR="00C459AC" w:rsidRPr="00A3470D" w:rsidRDefault="00C459AC" w:rsidP="00C459AC">
            <w:pPr>
              <w:rPr>
                <w:rFonts w:ascii="Arial" w:hAnsi="Arial" w:cs="Arial"/>
                <w:sz w:val="18"/>
                <w:szCs w:val="18"/>
              </w:rPr>
            </w:pPr>
            <w:r w:rsidRPr="00A3470D">
              <w:rPr>
                <w:rFonts w:ascii="Arial" w:hAnsi="Arial" w:cs="Arial"/>
                <w:sz w:val="18"/>
                <w:szCs w:val="18"/>
              </w:rPr>
              <w:t>Social Support (unspecified)</w:t>
            </w:r>
          </w:p>
        </w:tc>
        <w:tc>
          <w:tcPr>
            <w:tcW w:w="2976" w:type="dxa"/>
            <w:tcBorders>
              <w:top w:val="nil"/>
              <w:left w:val="nil"/>
              <w:bottom w:val="nil"/>
              <w:right w:val="nil"/>
            </w:tcBorders>
          </w:tcPr>
          <w:p w14:paraId="16B29B68" w14:textId="14FC2640" w:rsidR="00C459AC" w:rsidRPr="00A3470D" w:rsidRDefault="009201C7" w:rsidP="00C459AC">
            <w:pPr>
              <w:jc w:val="center"/>
              <w:rPr>
                <w:rFonts w:ascii="Arial" w:hAnsi="Arial" w:cs="Arial"/>
                <w:sz w:val="18"/>
                <w:szCs w:val="18"/>
              </w:rPr>
            </w:pPr>
            <w:r w:rsidRPr="00A3470D">
              <w:rPr>
                <w:rFonts w:ascii="Arial" w:hAnsi="Arial" w:cs="Arial"/>
                <w:sz w:val="18"/>
                <w:szCs w:val="18"/>
              </w:rPr>
              <w:t>14</w:t>
            </w:r>
          </w:p>
        </w:tc>
      </w:tr>
      <w:tr w:rsidR="00A3470D" w:rsidRPr="00A3470D" w14:paraId="6D63CF20" w14:textId="77777777" w:rsidTr="00C459AC">
        <w:trPr>
          <w:jc w:val="center"/>
        </w:trPr>
        <w:tc>
          <w:tcPr>
            <w:tcW w:w="9639" w:type="dxa"/>
            <w:gridSpan w:val="4"/>
            <w:tcBorders>
              <w:top w:val="nil"/>
              <w:left w:val="nil"/>
              <w:bottom w:val="nil"/>
              <w:right w:val="nil"/>
            </w:tcBorders>
          </w:tcPr>
          <w:p w14:paraId="7E5065F1" w14:textId="77777777" w:rsidR="00C459AC" w:rsidRPr="00A3470D" w:rsidRDefault="00C459AC" w:rsidP="00C459AC">
            <w:pPr>
              <w:rPr>
                <w:rFonts w:ascii="Arial" w:hAnsi="Arial" w:cs="Arial"/>
                <w:sz w:val="18"/>
                <w:szCs w:val="18"/>
              </w:rPr>
            </w:pPr>
            <w:r w:rsidRPr="00A3470D">
              <w:rPr>
                <w:rFonts w:ascii="Arial" w:hAnsi="Arial" w:cs="Arial"/>
                <w:b/>
                <w:sz w:val="18"/>
                <w:szCs w:val="18"/>
              </w:rPr>
              <w:t>Shaping knowledge</w:t>
            </w:r>
          </w:p>
        </w:tc>
      </w:tr>
      <w:tr w:rsidR="00A3470D" w:rsidRPr="00A3470D" w14:paraId="770A5FFF" w14:textId="77777777" w:rsidTr="00C459AC">
        <w:trPr>
          <w:jc w:val="center"/>
        </w:trPr>
        <w:tc>
          <w:tcPr>
            <w:tcW w:w="678" w:type="dxa"/>
            <w:tcBorders>
              <w:top w:val="nil"/>
              <w:left w:val="nil"/>
              <w:bottom w:val="nil"/>
              <w:right w:val="nil"/>
            </w:tcBorders>
          </w:tcPr>
          <w:p w14:paraId="290DF324" w14:textId="77777777" w:rsidR="00C459AC" w:rsidRPr="00A3470D" w:rsidRDefault="00C459AC" w:rsidP="00C459AC">
            <w:pPr>
              <w:rPr>
                <w:rFonts w:ascii="Arial" w:hAnsi="Arial" w:cs="Arial"/>
                <w:sz w:val="18"/>
                <w:szCs w:val="18"/>
              </w:rPr>
            </w:pPr>
            <w:r w:rsidRPr="00A3470D">
              <w:rPr>
                <w:rFonts w:ascii="Arial" w:hAnsi="Arial" w:cs="Arial"/>
                <w:sz w:val="18"/>
                <w:szCs w:val="18"/>
              </w:rPr>
              <w:t>4.1</w:t>
            </w:r>
          </w:p>
        </w:tc>
        <w:tc>
          <w:tcPr>
            <w:tcW w:w="5985" w:type="dxa"/>
            <w:gridSpan w:val="2"/>
            <w:tcBorders>
              <w:top w:val="nil"/>
              <w:left w:val="nil"/>
              <w:bottom w:val="nil"/>
              <w:right w:val="nil"/>
            </w:tcBorders>
          </w:tcPr>
          <w:p w14:paraId="173570F1" w14:textId="4D9C891E" w:rsidR="00C459AC" w:rsidRPr="00A3470D" w:rsidRDefault="00C459AC" w:rsidP="00C459AC">
            <w:pPr>
              <w:rPr>
                <w:rFonts w:ascii="Arial" w:hAnsi="Arial" w:cs="Arial"/>
                <w:sz w:val="18"/>
                <w:szCs w:val="18"/>
              </w:rPr>
            </w:pPr>
            <w:r w:rsidRPr="00A3470D">
              <w:rPr>
                <w:rFonts w:ascii="Arial" w:hAnsi="Arial" w:cs="Arial"/>
                <w:sz w:val="18"/>
                <w:szCs w:val="18"/>
              </w:rPr>
              <w:t xml:space="preserve">Instruction on how to perform the </w:t>
            </w:r>
            <w:r w:rsidR="00FB4C06" w:rsidRPr="00A3470D">
              <w:rPr>
                <w:rFonts w:ascii="Arial" w:hAnsi="Arial" w:cs="Arial"/>
                <w:sz w:val="18"/>
                <w:szCs w:val="18"/>
              </w:rPr>
              <w:t>behaviour</w:t>
            </w:r>
          </w:p>
        </w:tc>
        <w:tc>
          <w:tcPr>
            <w:tcW w:w="2976" w:type="dxa"/>
            <w:tcBorders>
              <w:top w:val="nil"/>
              <w:left w:val="nil"/>
              <w:bottom w:val="nil"/>
              <w:right w:val="nil"/>
            </w:tcBorders>
          </w:tcPr>
          <w:p w14:paraId="783A7E40"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3</w:t>
            </w:r>
          </w:p>
        </w:tc>
      </w:tr>
      <w:tr w:rsidR="00A3470D" w:rsidRPr="00A3470D" w14:paraId="16DF812F" w14:textId="77777777" w:rsidTr="00C459AC">
        <w:trPr>
          <w:jc w:val="center"/>
        </w:trPr>
        <w:tc>
          <w:tcPr>
            <w:tcW w:w="9639" w:type="dxa"/>
            <w:gridSpan w:val="4"/>
            <w:tcBorders>
              <w:top w:val="nil"/>
              <w:left w:val="nil"/>
              <w:bottom w:val="nil"/>
              <w:right w:val="nil"/>
            </w:tcBorders>
          </w:tcPr>
          <w:p w14:paraId="6411B87D" w14:textId="77777777" w:rsidR="00C459AC" w:rsidRPr="00A3470D" w:rsidRDefault="00C459AC" w:rsidP="00C459AC">
            <w:pPr>
              <w:rPr>
                <w:rFonts w:ascii="Arial" w:hAnsi="Arial" w:cs="Arial"/>
                <w:sz w:val="18"/>
                <w:szCs w:val="18"/>
              </w:rPr>
            </w:pPr>
            <w:r w:rsidRPr="00A3470D">
              <w:rPr>
                <w:rFonts w:ascii="Arial" w:hAnsi="Arial" w:cs="Arial"/>
                <w:b/>
                <w:sz w:val="18"/>
                <w:szCs w:val="18"/>
              </w:rPr>
              <w:t>Natural consequences</w:t>
            </w:r>
          </w:p>
        </w:tc>
      </w:tr>
      <w:tr w:rsidR="00A3470D" w:rsidRPr="00A3470D" w14:paraId="5CD10819" w14:textId="77777777" w:rsidTr="00C459AC">
        <w:trPr>
          <w:jc w:val="center"/>
        </w:trPr>
        <w:tc>
          <w:tcPr>
            <w:tcW w:w="678" w:type="dxa"/>
            <w:tcBorders>
              <w:top w:val="nil"/>
              <w:left w:val="nil"/>
              <w:bottom w:val="nil"/>
              <w:right w:val="nil"/>
            </w:tcBorders>
          </w:tcPr>
          <w:p w14:paraId="176B9F86" w14:textId="77777777" w:rsidR="00C459AC" w:rsidRPr="00A3470D" w:rsidRDefault="00C459AC" w:rsidP="00C459AC">
            <w:pPr>
              <w:rPr>
                <w:rFonts w:ascii="Arial" w:hAnsi="Arial" w:cs="Arial"/>
                <w:sz w:val="18"/>
                <w:szCs w:val="18"/>
              </w:rPr>
            </w:pPr>
            <w:r w:rsidRPr="00A3470D">
              <w:rPr>
                <w:rFonts w:ascii="Arial" w:hAnsi="Arial" w:cs="Arial"/>
                <w:sz w:val="18"/>
                <w:szCs w:val="18"/>
              </w:rPr>
              <w:t>5.1</w:t>
            </w:r>
          </w:p>
        </w:tc>
        <w:tc>
          <w:tcPr>
            <w:tcW w:w="5985" w:type="dxa"/>
            <w:gridSpan w:val="2"/>
            <w:tcBorders>
              <w:top w:val="nil"/>
              <w:left w:val="nil"/>
              <w:bottom w:val="nil"/>
              <w:right w:val="nil"/>
            </w:tcBorders>
          </w:tcPr>
          <w:p w14:paraId="16D39B0B" w14:textId="77777777" w:rsidR="00C459AC" w:rsidRPr="00A3470D" w:rsidRDefault="00C459AC" w:rsidP="00C459AC">
            <w:pPr>
              <w:rPr>
                <w:rFonts w:ascii="Arial" w:hAnsi="Arial" w:cs="Arial"/>
                <w:sz w:val="18"/>
                <w:szCs w:val="18"/>
              </w:rPr>
            </w:pPr>
            <w:r w:rsidRPr="00A3470D">
              <w:rPr>
                <w:rFonts w:ascii="Arial" w:hAnsi="Arial" w:cs="Arial"/>
                <w:sz w:val="18"/>
                <w:szCs w:val="18"/>
              </w:rPr>
              <w:t>Information about health consequences</w:t>
            </w:r>
          </w:p>
        </w:tc>
        <w:tc>
          <w:tcPr>
            <w:tcW w:w="2976" w:type="dxa"/>
            <w:tcBorders>
              <w:top w:val="nil"/>
              <w:left w:val="nil"/>
              <w:bottom w:val="nil"/>
              <w:right w:val="nil"/>
            </w:tcBorders>
          </w:tcPr>
          <w:p w14:paraId="4EEFB3C9"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7</w:t>
            </w:r>
          </w:p>
        </w:tc>
      </w:tr>
      <w:tr w:rsidR="00A3470D" w:rsidRPr="00A3470D" w14:paraId="60833FE5" w14:textId="77777777" w:rsidTr="00C459AC">
        <w:trPr>
          <w:jc w:val="center"/>
        </w:trPr>
        <w:tc>
          <w:tcPr>
            <w:tcW w:w="678" w:type="dxa"/>
            <w:tcBorders>
              <w:top w:val="nil"/>
              <w:left w:val="nil"/>
              <w:bottom w:val="nil"/>
              <w:right w:val="nil"/>
            </w:tcBorders>
          </w:tcPr>
          <w:p w14:paraId="5A309E5E" w14:textId="77777777" w:rsidR="00C459AC" w:rsidRPr="00A3470D" w:rsidRDefault="00C459AC" w:rsidP="00C459AC">
            <w:pPr>
              <w:rPr>
                <w:rFonts w:ascii="Arial" w:hAnsi="Arial" w:cs="Arial"/>
                <w:sz w:val="18"/>
                <w:szCs w:val="18"/>
              </w:rPr>
            </w:pPr>
            <w:r w:rsidRPr="00A3470D">
              <w:rPr>
                <w:rFonts w:ascii="Arial" w:hAnsi="Arial" w:cs="Arial"/>
                <w:sz w:val="18"/>
                <w:szCs w:val="18"/>
              </w:rPr>
              <w:t>5.3</w:t>
            </w:r>
          </w:p>
        </w:tc>
        <w:tc>
          <w:tcPr>
            <w:tcW w:w="5985" w:type="dxa"/>
            <w:gridSpan w:val="2"/>
            <w:tcBorders>
              <w:top w:val="nil"/>
              <w:left w:val="nil"/>
              <w:bottom w:val="nil"/>
              <w:right w:val="nil"/>
            </w:tcBorders>
          </w:tcPr>
          <w:p w14:paraId="16385C96" w14:textId="77777777" w:rsidR="00C459AC" w:rsidRPr="00A3470D" w:rsidRDefault="00C459AC" w:rsidP="00C459AC">
            <w:pPr>
              <w:rPr>
                <w:rFonts w:ascii="Arial" w:hAnsi="Arial" w:cs="Arial"/>
                <w:sz w:val="18"/>
                <w:szCs w:val="18"/>
              </w:rPr>
            </w:pPr>
            <w:r w:rsidRPr="00A3470D">
              <w:rPr>
                <w:rFonts w:ascii="Arial" w:hAnsi="Arial" w:cs="Arial"/>
                <w:sz w:val="18"/>
                <w:szCs w:val="18"/>
              </w:rPr>
              <w:t>Information about social and environmental consequences</w:t>
            </w:r>
          </w:p>
        </w:tc>
        <w:tc>
          <w:tcPr>
            <w:tcW w:w="2976" w:type="dxa"/>
            <w:tcBorders>
              <w:top w:val="nil"/>
              <w:left w:val="nil"/>
              <w:bottom w:val="nil"/>
              <w:right w:val="nil"/>
            </w:tcBorders>
          </w:tcPr>
          <w:p w14:paraId="0B449134"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2</w:t>
            </w:r>
          </w:p>
        </w:tc>
      </w:tr>
      <w:tr w:rsidR="00A3470D" w:rsidRPr="00A3470D" w14:paraId="34C40B8C" w14:textId="77777777" w:rsidTr="00C459AC">
        <w:trPr>
          <w:jc w:val="center"/>
        </w:trPr>
        <w:tc>
          <w:tcPr>
            <w:tcW w:w="678" w:type="dxa"/>
            <w:tcBorders>
              <w:top w:val="nil"/>
              <w:left w:val="nil"/>
              <w:bottom w:val="nil"/>
              <w:right w:val="nil"/>
            </w:tcBorders>
          </w:tcPr>
          <w:p w14:paraId="26372363" w14:textId="77777777" w:rsidR="00C459AC" w:rsidRPr="00A3470D" w:rsidRDefault="00C459AC" w:rsidP="00C459AC">
            <w:pPr>
              <w:rPr>
                <w:rFonts w:ascii="Arial" w:hAnsi="Arial" w:cs="Arial"/>
                <w:sz w:val="18"/>
                <w:szCs w:val="18"/>
              </w:rPr>
            </w:pPr>
            <w:r w:rsidRPr="00A3470D">
              <w:rPr>
                <w:rFonts w:ascii="Arial" w:hAnsi="Arial" w:cs="Arial"/>
                <w:sz w:val="18"/>
                <w:szCs w:val="18"/>
              </w:rPr>
              <w:t>5.6</w:t>
            </w:r>
          </w:p>
        </w:tc>
        <w:tc>
          <w:tcPr>
            <w:tcW w:w="5985" w:type="dxa"/>
            <w:gridSpan w:val="2"/>
            <w:tcBorders>
              <w:top w:val="nil"/>
              <w:left w:val="nil"/>
              <w:bottom w:val="nil"/>
              <w:right w:val="nil"/>
            </w:tcBorders>
          </w:tcPr>
          <w:p w14:paraId="2C5555B9" w14:textId="77777777" w:rsidR="00C459AC" w:rsidRPr="00A3470D" w:rsidRDefault="00C459AC" w:rsidP="00C459AC">
            <w:pPr>
              <w:rPr>
                <w:rFonts w:ascii="Arial" w:hAnsi="Arial" w:cs="Arial"/>
                <w:sz w:val="18"/>
                <w:szCs w:val="18"/>
              </w:rPr>
            </w:pPr>
            <w:r w:rsidRPr="00A3470D">
              <w:rPr>
                <w:rFonts w:ascii="Arial" w:hAnsi="Arial" w:cs="Arial"/>
                <w:sz w:val="18"/>
                <w:szCs w:val="18"/>
              </w:rPr>
              <w:t>Information about emotional consequences</w:t>
            </w:r>
          </w:p>
        </w:tc>
        <w:tc>
          <w:tcPr>
            <w:tcW w:w="2976" w:type="dxa"/>
            <w:tcBorders>
              <w:top w:val="nil"/>
              <w:left w:val="nil"/>
              <w:bottom w:val="nil"/>
              <w:right w:val="nil"/>
            </w:tcBorders>
          </w:tcPr>
          <w:p w14:paraId="60C65BFE"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2</w:t>
            </w:r>
          </w:p>
        </w:tc>
      </w:tr>
      <w:tr w:rsidR="00A3470D" w:rsidRPr="00A3470D" w14:paraId="7ED4B9ED" w14:textId="77777777" w:rsidTr="00C459AC">
        <w:trPr>
          <w:jc w:val="center"/>
        </w:trPr>
        <w:tc>
          <w:tcPr>
            <w:tcW w:w="9639" w:type="dxa"/>
            <w:gridSpan w:val="4"/>
            <w:tcBorders>
              <w:top w:val="nil"/>
              <w:left w:val="nil"/>
              <w:bottom w:val="nil"/>
              <w:right w:val="nil"/>
            </w:tcBorders>
          </w:tcPr>
          <w:p w14:paraId="7C73BADD" w14:textId="77777777" w:rsidR="00C459AC" w:rsidRPr="00A3470D" w:rsidRDefault="00C459AC" w:rsidP="00C459AC">
            <w:pPr>
              <w:rPr>
                <w:rFonts w:ascii="Arial" w:hAnsi="Arial" w:cs="Arial"/>
                <w:sz w:val="18"/>
                <w:szCs w:val="18"/>
              </w:rPr>
            </w:pPr>
            <w:r w:rsidRPr="00A3470D">
              <w:rPr>
                <w:rFonts w:ascii="Arial" w:hAnsi="Arial" w:cs="Arial"/>
                <w:b/>
                <w:sz w:val="18"/>
                <w:szCs w:val="18"/>
              </w:rPr>
              <w:t>Repetition and substitution</w:t>
            </w:r>
          </w:p>
        </w:tc>
      </w:tr>
      <w:tr w:rsidR="00A3470D" w:rsidRPr="00A3470D" w14:paraId="79D76A55" w14:textId="77777777" w:rsidTr="00C459AC">
        <w:trPr>
          <w:jc w:val="center"/>
        </w:trPr>
        <w:tc>
          <w:tcPr>
            <w:tcW w:w="678" w:type="dxa"/>
            <w:tcBorders>
              <w:top w:val="nil"/>
              <w:left w:val="nil"/>
              <w:bottom w:val="nil"/>
              <w:right w:val="nil"/>
            </w:tcBorders>
          </w:tcPr>
          <w:p w14:paraId="41EDACDD" w14:textId="77777777" w:rsidR="00C459AC" w:rsidRPr="00A3470D" w:rsidRDefault="00C459AC" w:rsidP="00C459AC">
            <w:pPr>
              <w:rPr>
                <w:rFonts w:ascii="Arial" w:hAnsi="Arial" w:cs="Arial"/>
                <w:sz w:val="18"/>
                <w:szCs w:val="18"/>
              </w:rPr>
            </w:pPr>
            <w:r w:rsidRPr="00A3470D">
              <w:rPr>
                <w:rFonts w:ascii="Arial" w:hAnsi="Arial" w:cs="Arial"/>
                <w:sz w:val="18"/>
                <w:szCs w:val="18"/>
              </w:rPr>
              <w:t>8.2</w:t>
            </w:r>
          </w:p>
        </w:tc>
        <w:tc>
          <w:tcPr>
            <w:tcW w:w="5985" w:type="dxa"/>
            <w:gridSpan w:val="2"/>
            <w:tcBorders>
              <w:top w:val="nil"/>
              <w:left w:val="nil"/>
              <w:bottom w:val="nil"/>
              <w:right w:val="nil"/>
            </w:tcBorders>
          </w:tcPr>
          <w:p w14:paraId="560D6630" w14:textId="3EC3089B" w:rsidR="00C459AC" w:rsidRPr="00A3470D" w:rsidRDefault="00FB4C06" w:rsidP="00C459AC">
            <w:pPr>
              <w:rPr>
                <w:rFonts w:ascii="Arial" w:hAnsi="Arial" w:cs="Arial"/>
                <w:sz w:val="18"/>
                <w:szCs w:val="18"/>
              </w:rPr>
            </w:pPr>
            <w:r w:rsidRPr="00A3470D">
              <w:rPr>
                <w:rFonts w:ascii="Arial" w:hAnsi="Arial" w:cs="Arial"/>
                <w:sz w:val="18"/>
                <w:szCs w:val="18"/>
              </w:rPr>
              <w:t>Behaviour</w:t>
            </w:r>
            <w:r w:rsidR="00C459AC" w:rsidRPr="00A3470D">
              <w:rPr>
                <w:rFonts w:ascii="Arial" w:hAnsi="Arial" w:cs="Arial"/>
                <w:sz w:val="18"/>
                <w:szCs w:val="18"/>
              </w:rPr>
              <w:t xml:space="preserve"> substitution</w:t>
            </w:r>
          </w:p>
        </w:tc>
        <w:tc>
          <w:tcPr>
            <w:tcW w:w="2976" w:type="dxa"/>
            <w:tcBorders>
              <w:top w:val="nil"/>
              <w:left w:val="nil"/>
              <w:bottom w:val="nil"/>
              <w:right w:val="nil"/>
            </w:tcBorders>
          </w:tcPr>
          <w:p w14:paraId="5B16195A" w14:textId="1A36FB68" w:rsidR="00C459AC" w:rsidRPr="00A3470D" w:rsidRDefault="009201C7" w:rsidP="00C459AC">
            <w:pPr>
              <w:jc w:val="center"/>
              <w:rPr>
                <w:rFonts w:ascii="Arial" w:hAnsi="Arial" w:cs="Arial"/>
                <w:sz w:val="18"/>
                <w:szCs w:val="18"/>
              </w:rPr>
            </w:pPr>
            <w:r w:rsidRPr="00A3470D">
              <w:rPr>
                <w:rFonts w:ascii="Arial" w:hAnsi="Arial" w:cs="Arial"/>
                <w:sz w:val="18"/>
                <w:szCs w:val="18"/>
              </w:rPr>
              <w:t>2</w:t>
            </w:r>
          </w:p>
        </w:tc>
      </w:tr>
      <w:tr w:rsidR="00A3470D" w:rsidRPr="00A3470D" w14:paraId="0E2C8258" w14:textId="77777777" w:rsidTr="00C459AC">
        <w:trPr>
          <w:jc w:val="center"/>
        </w:trPr>
        <w:tc>
          <w:tcPr>
            <w:tcW w:w="9639" w:type="dxa"/>
            <w:gridSpan w:val="4"/>
            <w:tcBorders>
              <w:top w:val="nil"/>
              <w:left w:val="nil"/>
              <w:bottom w:val="nil"/>
              <w:right w:val="nil"/>
            </w:tcBorders>
          </w:tcPr>
          <w:p w14:paraId="58173A82" w14:textId="77777777" w:rsidR="00C459AC" w:rsidRPr="00A3470D" w:rsidRDefault="00C459AC" w:rsidP="00C459AC">
            <w:pPr>
              <w:rPr>
                <w:rFonts w:ascii="Arial" w:hAnsi="Arial" w:cs="Arial"/>
                <w:sz w:val="18"/>
                <w:szCs w:val="18"/>
              </w:rPr>
            </w:pPr>
            <w:r w:rsidRPr="00A3470D">
              <w:rPr>
                <w:rFonts w:ascii="Arial" w:hAnsi="Arial" w:cs="Arial"/>
                <w:b/>
                <w:sz w:val="18"/>
                <w:szCs w:val="18"/>
              </w:rPr>
              <w:t>Comparison of outcomes</w:t>
            </w:r>
          </w:p>
        </w:tc>
      </w:tr>
      <w:tr w:rsidR="00A3470D" w:rsidRPr="00A3470D" w14:paraId="7F5E84E3" w14:textId="77777777" w:rsidTr="00C459AC">
        <w:trPr>
          <w:jc w:val="center"/>
        </w:trPr>
        <w:tc>
          <w:tcPr>
            <w:tcW w:w="678" w:type="dxa"/>
            <w:tcBorders>
              <w:top w:val="nil"/>
              <w:left w:val="nil"/>
              <w:bottom w:val="nil"/>
              <w:right w:val="nil"/>
            </w:tcBorders>
          </w:tcPr>
          <w:p w14:paraId="5C9119C6" w14:textId="77777777" w:rsidR="00C459AC" w:rsidRPr="00A3470D" w:rsidRDefault="00C459AC" w:rsidP="00C459AC">
            <w:pPr>
              <w:rPr>
                <w:rFonts w:ascii="Arial" w:hAnsi="Arial" w:cs="Arial"/>
                <w:sz w:val="18"/>
                <w:szCs w:val="18"/>
              </w:rPr>
            </w:pPr>
            <w:r w:rsidRPr="00A3470D">
              <w:rPr>
                <w:rFonts w:ascii="Arial" w:hAnsi="Arial" w:cs="Arial"/>
                <w:sz w:val="18"/>
                <w:szCs w:val="18"/>
              </w:rPr>
              <w:t>9.2</w:t>
            </w:r>
          </w:p>
        </w:tc>
        <w:tc>
          <w:tcPr>
            <w:tcW w:w="5985" w:type="dxa"/>
            <w:gridSpan w:val="2"/>
            <w:tcBorders>
              <w:top w:val="nil"/>
              <w:left w:val="nil"/>
              <w:bottom w:val="nil"/>
              <w:right w:val="nil"/>
            </w:tcBorders>
          </w:tcPr>
          <w:p w14:paraId="4596966C" w14:textId="77777777" w:rsidR="00C459AC" w:rsidRPr="00A3470D" w:rsidRDefault="00C459AC" w:rsidP="00C459AC">
            <w:pPr>
              <w:rPr>
                <w:rFonts w:ascii="Arial" w:hAnsi="Arial" w:cs="Arial"/>
                <w:sz w:val="18"/>
                <w:szCs w:val="18"/>
              </w:rPr>
            </w:pPr>
            <w:r w:rsidRPr="00A3470D">
              <w:rPr>
                <w:rFonts w:ascii="Arial" w:hAnsi="Arial" w:cs="Arial"/>
                <w:sz w:val="18"/>
                <w:szCs w:val="18"/>
              </w:rPr>
              <w:t>Pros and cons</w:t>
            </w:r>
          </w:p>
        </w:tc>
        <w:tc>
          <w:tcPr>
            <w:tcW w:w="2976" w:type="dxa"/>
            <w:tcBorders>
              <w:top w:val="nil"/>
              <w:left w:val="nil"/>
              <w:bottom w:val="nil"/>
              <w:right w:val="nil"/>
            </w:tcBorders>
          </w:tcPr>
          <w:p w14:paraId="3D1590BD"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3B3D2147" w14:textId="77777777" w:rsidTr="00C459AC">
        <w:trPr>
          <w:jc w:val="center"/>
        </w:trPr>
        <w:tc>
          <w:tcPr>
            <w:tcW w:w="9639" w:type="dxa"/>
            <w:gridSpan w:val="4"/>
            <w:tcBorders>
              <w:top w:val="nil"/>
              <w:left w:val="nil"/>
              <w:bottom w:val="nil"/>
              <w:right w:val="nil"/>
            </w:tcBorders>
          </w:tcPr>
          <w:p w14:paraId="681CFDAF" w14:textId="77777777" w:rsidR="00C459AC" w:rsidRPr="00A3470D" w:rsidRDefault="00C459AC" w:rsidP="00C459AC">
            <w:pPr>
              <w:rPr>
                <w:rFonts w:ascii="Arial" w:hAnsi="Arial" w:cs="Arial"/>
                <w:sz w:val="18"/>
                <w:szCs w:val="18"/>
              </w:rPr>
            </w:pPr>
            <w:r w:rsidRPr="00A3470D">
              <w:rPr>
                <w:rFonts w:ascii="Arial" w:hAnsi="Arial" w:cs="Arial"/>
                <w:b/>
                <w:sz w:val="18"/>
                <w:szCs w:val="18"/>
              </w:rPr>
              <w:t>Reward and threat</w:t>
            </w:r>
          </w:p>
        </w:tc>
      </w:tr>
      <w:tr w:rsidR="00A3470D" w:rsidRPr="00A3470D" w14:paraId="760AF0C8" w14:textId="77777777" w:rsidTr="00C459AC">
        <w:trPr>
          <w:jc w:val="center"/>
        </w:trPr>
        <w:tc>
          <w:tcPr>
            <w:tcW w:w="678" w:type="dxa"/>
            <w:tcBorders>
              <w:top w:val="nil"/>
              <w:left w:val="nil"/>
              <w:bottom w:val="nil"/>
              <w:right w:val="nil"/>
            </w:tcBorders>
          </w:tcPr>
          <w:p w14:paraId="3332808D" w14:textId="77777777" w:rsidR="00C459AC" w:rsidRPr="00A3470D" w:rsidRDefault="00C459AC" w:rsidP="00C459AC">
            <w:pPr>
              <w:rPr>
                <w:rFonts w:ascii="Arial" w:hAnsi="Arial" w:cs="Arial"/>
                <w:sz w:val="18"/>
                <w:szCs w:val="18"/>
              </w:rPr>
            </w:pPr>
            <w:r w:rsidRPr="00A3470D">
              <w:rPr>
                <w:rFonts w:ascii="Arial" w:hAnsi="Arial" w:cs="Arial"/>
                <w:sz w:val="18"/>
                <w:szCs w:val="18"/>
              </w:rPr>
              <w:t>10.4</w:t>
            </w:r>
          </w:p>
        </w:tc>
        <w:tc>
          <w:tcPr>
            <w:tcW w:w="5985" w:type="dxa"/>
            <w:gridSpan w:val="2"/>
            <w:tcBorders>
              <w:top w:val="nil"/>
              <w:left w:val="nil"/>
              <w:bottom w:val="nil"/>
              <w:right w:val="nil"/>
            </w:tcBorders>
          </w:tcPr>
          <w:p w14:paraId="337A804F" w14:textId="77777777" w:rsidR="00C459AC" w:rsidRPr="00A3470D" w:rsidRDefault="00C459AC" w:rsidP="00C459AC">
            <w:pPr>
              <w:rPr>
                <w:rFonts w:ascii="Arial" w:hAnsi="Arial" w:cs="Arial"/>
                <w:sz w:val="18"/>
                <w:szCs w:val="18"/>
              </w:rPr>
            </w:pPr>
            <w:r w:rsidRPr="00A3470D">
              <w:rPr>
                <w:rFonts w:ascii="Arial" w:hAnsi="Arial" w:cs="Arial"/>
                <w:sz w:val="18"/>
                <w:szCs w:val="18"/>
              </w:rPr>
              <w:t>Social reward</w:t>
            </w:r>
          </w:p>
        </w:tc>
        <w:tc>
          <w:tcPr>
            <w:tcW w:w="2976" w:type="dxa"/>
            <w:tcBorders>
              <w:top w:val="nil"/>
              <w:left w:val="nil"/>
              <w:bottom w:val="nil"/>
              <w:right w:val="nil"/>
            </w:tcBorders>
          </w:tcPr>
          <w:p w14:paraId="7D991D6E" w14:textId="011E747E" w:rsidR="00C459AC" w:rsidRPr="00A3470D" w:rsidRDefault="009201C7" w:rsidP="00C459AC">
            <w:pPr>
              <w:jc w:val="center"/>
              <w:rPr>
                <w:rFonts w:ascii="Arial" w:hAnsi="Arial" w:cs="Arial"/>
                <w:sz w:val="18"/>
                <w:szCs w:val="18"/>
              </w:rPr>
            </w:pPr>
            <w:r w:rsidRPr="00A3470D">
              <w:rPr>
                <w:rFonts w:ascii="Arial" w:hAnsi="Arial" w:cs="Arial"/>
                <w:sz w:val="18"/>
                <w:szCs w:val="18"/>
              </w:rPr>
              <w:t>6</w:t>
            </w:r>
          </w:p>
        </w:tc>
      </w:tr>
      <w:tr w:rsidR="00A3470D" w:rsidRPr="00A3470D" w14:paraId="7F5551B6" w14:textId="77777777" w:rsidTr="00C459AC">
        <w:trPr>
          <w:jc w:val="center"/>
        </w:trPr>
        <w:tc>
          <w:tcPr>
            <w:tcW w:w="678" w:type="dxa"/>
            <w:tcBorders>
              <w:top w:val="nil"/>
              <w:left w:val="nil"/>
              <w:bottom w:val="nil"/>
              <w:right w:val="nil"/>
            </w:tcBorders>
          </w:tcPr>
          <w:p w14:paraId="1CC4112F" w14:textId="77777777" w:rsidR="00C459AC" w:rsidRPr="00A3470D" w:rsidRDefault="00C459AC" w:rsidP="00C459AC">
            <w:pPr>
              <w:rPr>
                <w:rFonts w:ascii="Arial" w:hAnsi="Arial" w:cs="Arial"/>
                <w:sz w:val="18"/>
                <w:szCs w:val="18"/>
              </w:rPr>
            </w:pPr>
            <w:r w:rsidRPr="00A3470D">
              <w:rPr>
                <w:rFonts w:ascii="Arial" w:hAnsi="Arial" w:cs="Arial"/>
                <w:sz w:val="18"/>
                <w:szCs w:val="18"/>
              </w:rPr>
              <w:t>10.7</w:t>
            </w:r>
          </w:p>
        </w:tc>
        <w:tc>
          <w:tcPr>
            <w:tcW w:w="5985" w:type="dxa"/>
            <w:gridSpan w:val="2"/>
            <w:tcBorders>
              <w:top w:val="nil"/>
              <w:left w:val="nil"/>
              <w:bottom w:val="nil"/>
              <w:right w:val="nil"/>
            </w:tcBorders>
          </w:tcPr>
          <w:p w14:paraId="28D3FA8A" w14:textId="77777777" w:rsidR="00C459AC" w:rsidRPr="00A3470D" w:rsidRDefault="00C459AC" w:rsidP="00C459AC">
            <w:pPr>
              <w:rPr>
                <w:rFonts w:ascii="Arial" w:hAnsi="Arial" w:cs="Arial"/>
                <w:sz w:val="18"/>
                <w:szCs w:val="18"/>
              </w:rPr>
            </w:pPr>
            <w:r w:rsidRPr="00A3470D">
              <w:rPr>
                <w:rFonts w:ascii="Arial" w:hAnsi="Arial" w:cs="Arial"/>
                <w:sz w:val="18"/>
                <w:szCs w:val="18"/>
              </w:rPr>
              <w:t>Self-incentive</w:t>
            </w:r>
          </w:p>
        </w:tc>
        <w:tc>
          <w:tcPr>
            <w:tcW w:w="2976" w:type="dxa"/>
            <w:tcBorders>
              <w:top w:val="nil"/>
              <w:left w:val="nil"/>
              <w:bottom w:val="nil"/>
              <w:right w:val="nil"/>
            </w:tcBorders>
          </w:tcPr>
          <w:p w14:paraId="673F3807"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56E5999C" w14:textId="77777777" w:rsidTr="00C459AC">
        <w:trPr>
          <w:jc w:val="center"/>
        </w:trPr>
        <w:tc>
          <w:tcPr>
            <w:tcW w:w="9639" w:type="dxa"/>
            <w:gridSpan w:val="4"/>
            <w:tcBorders>
              <w:top w:val="nil"/>
              <w:left w:val="nil"/>
              <w:bottom w:val="nil"/>
              <w:right w:val="nil"/>
            </w:tcBorders>
          </w:tcPr>
          <w:p w14:paraId="072CA5E9" w14:textId="77777777" w:rsidR="00C459AC" w:rsidRPr="00A3470D" w:rsidRDefault="00C459AC" w:rsidP="00C459AC">
            <w:pPr>
              <w:rPr>
                <w:rFonts w:ascii="Arial" w:hAnsi="Arial" w:cs="Arial"/>
                <w:sz w:val="18"/>
                <w:szCs w:val="18"/>
              </w:rPr>
            </w:pPr>
            <w:r w:rsidRPr="00A3470D">
              <w:rPr>
                <w:rFonts w:ascii="Arial" w:hAnsi="Arial" w:cs="Arial"/>
                <w:b/>
                <w:sz w:val="18"/>
                <w:szCs w:val="18"/>
              </w:rPr>
              <w:t>Regulation</w:t>
            </w:r>
          </w:p>
        </w:tc>
      </w:tr>
      <w:tr w:rsidR="00A3470D" w:rsidRPr="00A3470D" w14:paraId="69A967AA" w14:textId="77777777" w:rsidTr="00C459AC">
        <w:trPr>
          <w:jc w:val="center"/>
        </w:trPr>
        <w:tc>
          <w:tcPr>
            <w:tcW w:w="678" w:type="dxa"/>
            <w:tcBorders>
              <w:top w:val="nil"/>
              <w:left w:val="nil"/>
              <w:bottom w:val="nil"/>
              <w:right w:val="nil"/>
            </w:tcBorders>
          </w:tcPr>
          <w:p w14:paraId="4142D7D4" w14:textId="77777777" w:rsidR="00C459AC" w:rsidRPr="00A3470D" w:rsidRDefault="00C459AC" w:rsidP="00C459AC">
            <w:pPr>
              <w:rPr>
                <w:rFonts w:ascii="Arial" w:hAnsi="Arial" w:cs="Arial"/>
                <w:sz w:val="18"/>
                <w:szCs w:val="18"/>
              </w:rPr>
            </w:pPr>
            <w:r w:rsidRPr="00A3470D">
              <w:rPr>
                <w:rFonts w:ascii="Arial" w:hAnsi="Arial" w:cs="Arial"/>
                <w:sz w:val="18"/>
                <w:szCs w:val="18"/>
              </w:rPr>
              <w:t>11.1</w:t>
            </w:r>
          </w:p>
        </w:tc>
        <w:tc>
          <w:tcPr>
            <w:tcW w:w="5985" w:type="dxa"/>
            <w:gridSpan w:val="2"/>
            <w:tcBorders>
              <w:top w:val="nil"/>
              <w:left w:val="nil"/>
              <w:bottom w:val="nil"/>
              <w:right w:val="nil"/>
            </w:tcBorders>
          </w:tcPr>
          <w:p w14:paraId="3C5EB7E8" w14:textId="77777777" w:rsidR="00C459AC" w:rsidRPr="00A3470D" w:rsidRDefault="00C459AC" w:rsidP="00C459AC">
            <w:pPr>
              <w:rPr>
                <w:rFonts w:ascii="Arial" w:hAnsi="Arial" w:cs="Arial"/>
                <w:sz w:val="18"/>
                <w:szCs w:val="18"/>
              </w:rPr>
            </w:pPr>
            <w:r w:rsidRPr="00A3470D">
              <w:rPr>
                <w:rFonts w:ascii="Arial" w:hAnsi="Arial" w:cs="Arial"/>
                <w:sz w:val="18"/>
                <w:szCs w:val="18"/>
              </w:rPr>
              <w:t>Pharmacological support</w:t>
            </w:r>
          </w:p>
        </w:tc>
        <w:tc>
          <w:tcPr>
            <w:tcW w:w="2976" w:type="dxa"/>
            <w:tcBorders>
              <w:top w:val="nil"/>
              <w:left w:val="nil"/>
              <w:bottom w:val="nil"/>
              <w:right w:val="nil"/>
            </w:tcBorders>
          </w:tcPr>
          <w:p w14:paraId="18C21B98"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6</w:t>
            </w:r>
          </w:p>
        </w:tc>
      </w:tr>
      <w:tr w:rsidR="00A3470D" w:rsidRPr="00A3470D" w14:paraId="1AC09A9E" w14:textId="77777777" w:rsidTr="00C459AC">
        <w:trPr>
          <w:jc w:val="center"/>
        </w:trPr>
        <w:tc>
          <w:tcPr>
            <w:tcW w:w="678" w:type="dxa"/>
            <w:tcBorders>
              <w:top w:val="nil"/>
              <w:left w:val="nil"/>
              <w:bottom w:val="nil"/>
              <w:right w:val="nil"/>
            </w:tcBorders>
          </w:tcPr>
          <w:p w14:paraId="22FACF9C" w14:textId="77777777" w:rsidR="00C459AC" w:rsidRPr="00A3470D" w:rsidRDefault="00C459AC" w:rsidP="00C459AC">
            <w:pPr>
              <w:rPr>
                <w:rFonts w:ascii="Arial" w:hAnsi="Arial" w:cs="Arial"/>
                <w:sz w:val="18"/>
                <w:szCs w:val="18"/>
              </w:rPr>
            </w:pPr>
            <w:r w:rsidRPr="00A3470D">
              <w:rPr>
                <w:rFonts w:ascii="Arial" w:hAnsi="Arial" w:cs="Arial"/>
                <w:sz w:val="18"/>
                <w:szCs w:val="18"/>
              </w:rPr>
              <w:lastRenderedPageBreak/>
              <w:t>11.2</w:t>
            </w:r>
          </w:p>
        </w:tc>
        <w:tc>
          <w:tcPr>
            <w:tcW w:w="5985" w:type="dxa"/>
            <w:gridSpan w:val="2"/>
            <w:tcBorders>
              <w:top w:val="nil"/>
              <w:left w:val="nil"/>
              <w:bottom w:val="nil"/>
              <w:right w:val="nil"/>
            </w:tcBorders>
          </w:tcPr>
          <w:p w14:paraId="0AFB47E7" w14:textId="77777777" w:rsidR="00C459AC" w:rsidRPr="00A3470D" w:rsidRDefault="00C459AC" w:rsidP="00C459AC">
            <w:pPr>
              <w:rPr>
                <w:rFonts w:ascii="Arial" w:hAnsi="Arial" w:cs="Arial"/>
                <w:sz w:val="18"/>
                <w:szCs w:val="18"/>
              </w:rPr>
            </w:pPr>
            <w:r w:rsidRPr="00A3470D">
              <w:rPr>
                <w:rFonts w:ascii="Arial" w:hAnsi="Arial" w:cs="Arial"/>
                <w:sz w:val="18"/>
                <w:szCs w:val="18"/>
              </w:rPr>
              <w:t>Reduce negative emotions</w:t>
            </w:r>
          </w:p>
        </w:tc>
        <w:tc>
          <w:tcPr>
            <w:tcW w:w="2976" w:type="dxa"/>
            <w:tcBorders>
              <w:top w:val="nil"/>
              <w:left w:val="nil"/>
              <w:bottom w:val="nil"/>
              <w:right w:val="nil"/>
            </w:tcBorders>
          </w:tcPr>
          <w:p w14:paraId="65020D2E"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3</w:t>
            </w:r>
          </w:p>
        </w:tc>
      </w:tr>
      <w:tr w:rsidR="00A3470D" w:rsidRPr="00A3470D" w14:paraId="7B221868" w14:textId="77777777" w:rsidTr="00C459AC">
        <w:trPr>
          <w:jc w:val="center"/>
        </w:trPr>
        <w:tc>
          <w:tcPr>
            <w:tcW w:w="9639" w:type="dxa"/>
            <w:gridSpan w:val="4"/>
            <w:tcBorders>
              <w:top w:val="nil"/>
              <w:left w:val="nil"/>
              <w:bottom w:val="nil"/>
              <w:right w:val="nil"/>
            </w:tcBorders>
          </w:tcPr>
          <w:p w14:paraId="69F8715E" w14:textId="77777777" w:rsidR="00C459AC" w:rsidRPr="00A3470D" w:rsidRDefault="00C459AC" w:rsidP="00C459AC">
            <w:pPr>
              <w:rPr>
                <w:rFonts w:ascii="Arial" w:hAnsi="Arial" w:cs="Arial"/>
                <w:sz w:val="18"/>
                <w:szCs w:val="18"/>
              </w:rPr>
            </w:pPr>
            <w:r w:rsidRPr="00A3470D">
              <w:rPr>
                <w:rFonts w:ascii="Arial" w:hAnsi="Arial" w:cs="Arial"/>
                <w:b/>
                <w:sz w:val="18"/>
                <w:szCs w:val="18"/>
              </w:rPr>
              <w:t>Antecedents</w:t>
            </w:r>
          </w:p>
        </w:tc>
      </w:tr>
      <w:tr w:rsidR="00A3470D" w:rsidRPr="00A3470D" w14:paraId="0B275BF9" w14:textId="77777777" w:rsidTr="00C459AC">
        <w:trPr>
          <w:jc w:val="center"/>
        </w:trPr>
        <w:tc>
          <w:tcPr>
            <w:tcW w:w="678" w:type="dxa"/>
            <w:tcBorders>
              <w:top w:val="nil"/>
              <w:left w:val="nil"/>
              <w:bottom w:val="nil"/>
              <w:right w:val="nil"/>
            </w:tcBorders>
          </w:tcPr>
          <w:p w14:paraId="01C3E7E4" w14:textId="63D6A198" w:rsidR="009201C7" w:rsidRPr="00A3470D" w:rsidRDefault="009201C7" w:rsidP="00C459AC">
            <w:pPr>
              <w:rPr>
                <w:rFonts w:ascii="Arial" w:hAnsi="Arial" w:cs="Arial"/>
                <w:b/>
                <w:sz w:val="18"/>
                <w:szCs w:val="18"/>
              </w:rPr>
            </w:pPr>
            <w:r w:rsidRPr="00A3470D">
              <w:rPr>
                <w:rFonts w:ascii="Arial" w:hAnsi="Arial" w:cs="Arial"/>
                <w:b/>
                <w:sz w:val="18"/>
                <w:szCs w:val="18"/>
              </w:rPr>
              <w:t xml:space="preserve">12.2 </w:t>
            </w:r>
          </w:p>
        </w:tc>
        <w:tc>
          <w:tcPr>
            <w:tcW w:w="5985" w:type="dxa"/>
            <w:gridSpan w:val="2"/>
            <w:tcBorders>
              <w:top w:val="nil"/>
              <w:left w:val="nil"/>
              <w:bottom w:val="nil"/>
              <w:right w:val="nil"/>
            </w:tcBorders>
          </w:tcPr>
          <w:p w14:paraId="53A3B4D9" w14:textId="44F14E6C" w:rsidR="009201C7" w:rsidRPr="00A3470D" w:rsidRDefault="009201C7" w:rsidP="00C459AC">
            <w:pPr>
              <w:rPr>
                <w:rFonts w:ascii="Arial" w:hAnsi="Arial" w:cs="Arial"/>
                <w:sz w:val="18"/>
                <w:szCs w:val="18"/>
              </w:rPr>
            </w:pPr>
            <w:r w:rsidRPr="00A3470D">
              <w:rPr>
                <w:rFonts w:ascii="Arial" w:hAnsi="Arial" w:cs="Arial"/>
                <w:sz w:val="18"/>
                <w:szCs w:val="18"/>
              </w:rPr>
              <w:t>Restructuring the social environment</w:t>
            </w:r>
          </w:p>
        </w:tc>
        <w:tc>
          <w:tcPr>
            <w:tcW w:w="2976" w:type="dxa"/>
            <w:tcBorders>
              <w:top w:val="nil"/>
              <w:left w:val="nil"/>
              <w:bottom w:val="nil"/>
              <w:right w:val="nil"/>
            </w:tcBorders>
          </w:tcPr>
          <w:p w14:paraId="4A5DCA51" w14:textId="1B8D7E9D" w:rsidR="009201C7" w:rsidRPr="00A3470D" w:rsidRDefault="009201C7" w:rsidP="00C459AC">
            <w:pPr>
              <w:jc w:val="center"/>
              <w:rPr>
                <w:rFonts w:ascii="Arial" w:hAnsi="Arial" w:cs="Arial"/>
                <w:sz w:val="18"/>
                <w:szCs w:val="18"/>
              </w:rPr>
            </w:pPr>
            <w:r w:rsidRPr="00A3470D">
              <w:rPr>
                <w:rFonts w:ascii="Arial" w:hAnsi="Arial" w:cs="Arial"/>
                <w:sz w:val="18"/>
                <w:szCs w:val="18"/>
              </w:rPr>
              <w:t>2</w:t>
            </w:r>
          </w:p>
        </w:tc>
      </w:tr>
      <w:tr w:rsidR="00A3470D" w:rsidRPr="00A3470D" w14:paraId="23F18D74" w14:textId="77777777" w:rsidTr="00C459AC">
        <w:trPr>
          <w:jc w:val="center"/>
        </w:trPr>
        <w:tc>
          <w:tcPr>
            <w:tcW w:w="678" w:type="dxa"/>
            <w:tcBorders>
              <w:top w:val="nil"/>
              <w:left w:val="nil"/>
              <w:bottom w:val="nil"/>
              <w:right w:val="nil"/>
            </w:tcBorders>
          </w:tcPr>
          <w:p w14:paraId="660F583F" w14:textId="77777777" w:rsidR="00C459AC" w:rsidRPr="00A3470D" w:rsidRDefault="00C459AC" w:rsidP="00C459AC">
            <w:pPr>
              <w:rPr>
                <w:rFonts w:ascii="Arial" w:hAnsi="Arial" w:cs="Arial"/>
                <w:sz w:val="18"/>
                <w:szCs w:val="18"/>
              </w:rPr>
            </w:pPr>
            <w:r w:rsidRPr="00A3470D">
              <w:rPr>
                <w:rFonts w:ascii="Arial" w:hAnsi="Arial" w:cs="Arial"/>
                <w:sz w:val="18"/>
                <w:szCs w:val="18"/>
              </w:rPr>
              <w:t>12.3</w:t>
            </w:r>
          </w:p>
        </w:tc>
        <w:tc>
          <w:tcPr>
            <w:tcW w:w="5985" w:type="dxa"/>
            <w:gridSpan w:val="2"/>
            <w:tcBorders>
              <w:top w:val="nil"/>
              <w:left w:val="nil"/>
              <w:bottom w:val="nil"/>
              <w:right w:val="nil"/>
            </w:tcBorders>
          </w:tcPr>
          <w:p w14:paraId="75B95C80" w14:textId="0B3271E1" w:rsidR="00C459AC" w:rsidRPr="00A3470D" w:rsidRDefault="00C459AC" w:rsidP="00C459AC">
            <w:pPr>
              <w:rPr>
                <w:rFonts w:ascii="Arial" w:hAnsi="Arial" w:cs="Arial"/>
                <w:sz w:val="18"/>
                <w:szCs w:val="18"/>
              </w:rPr>
            </w:pPr>
            <w:r w:rsidRPr="00A3470D">
              <w:rPr>
                <w:rFonts w:ascii="Arial" w:hAnsi="Arial" w:cs="Arial"/>
                <w:sz w:val="18"/>
                <w:szCs w:val="18"/>
              </w:rPr>
              <w:t xml:space="preserve">Avoidance/reducing exposure to cues for the </w:t>
            </w:r>
            <w:r w:rsidR="00FB4C06" w:rsidRPr="00A3470D">
              <w:rPr>
                <w:rFonts w:ascii="Arial" w:hAnsi="Arial" w:cs="Arial"/>
                <w:sz w:val="18"/>
                <w:szCs w:val="18"/>
              </w:rPr>
              <w:t>behaviour</w:t>
            </w:r>
          </w:p>
        </w:tc>
        <w:tc>
          <w:tcPr>
            <w:tcW w:w="2976" w:type="dxa"/>
            <w:tcBorders>
              <w:top w:val="nil"/>
              <w:left w:val="nil"/>
              <w:bottom w:val="nil"/>
              <w:right w:val="nil"/>
            </w:tcBorders>
          </w:tcPr>
          <w:p w14:paraId="631E7EC1"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2F5AD944" w14:textId="77777777" w:rsidTr="00C459AC">
        <w:trPr>
          <w:jc w:val="center"/>
        </w:trPr>
        <w:tc>
          <w:tcPr>
            <w:tcW w:w="9639" w:type="dxa"/>
            <w:gridSpan w:val="4"/>
            <w:tcBorders>
              <w:top w:val="nil"/>
              <w:left w:val="nil"/>
              <w:bottom w:val="nil"/>
              <w:right w:val="nil"/>
            </w:tcBorders>
          </w:tcPr>
          <w:p w14:paraId="04CC5EBB" w14:textId="77777777" w:rsidR="00C459AC" w:rsidRPr="00A3470D" w:rsidRDefault="00C459AC" w:rsidP="00C459AC">
            <w:pPr>
              <w:rPr>
                <w:rFonts w:ascii="Arial" w:hAnsi="Arial" w:cs="Arial"/>
                <w:sz w:val="18"/>
                <w:szCs w:val="18"/>
              </w:rPr>
            </w:pPr>
            <w:r w:rsidRPr="00A3470D">
              <w:rPr>
                <w:rFonts w:ascii="Arial" w:hAnsi="Arial" w:cs="Arial"/>
                <w:b/>
                <w:sz w:val="18"/>
                <w:szCs w:val="18"/>
              </w:rPr>
              <w:t>Identity</w:t>
            </w:r>
          </w:p>
        </w:tc>
      </w:tr>
      <w:tr w:rsidR="00A3470D" w:rsidRPr="00A3470D" w14:paraId="3382F62A" w14:textId="77777777" w:rsidTr="00C459AC">
        <w:trPr>
          <w:jc w:val="center"/>
        </w:trPr>
        <w:tc>
          <w:tcPr>
            <w:tcW w:w="678" w:type="dxa"/>
            <w:tcBorders>
              <w:top w:val="nil"/>
              <w:left w:val="nil"/>
              <w:bottom w:val="nil"/>
              <w:right w:val="nil"/>
            </w:tcBorders>
          </w:tcPr>
          <w:p w14:paraId="4B4DDB6C" w14:textId="77777777" w:rsidR="00C459AC" w:rsidRPr="00A3470D" w:rsidRDefault="00C459AC" w:rsidP="00C459AC">
            <w:pPr>
              <w:rPr>
                <w:rFonts w:ascii="Arial" w:hAnsi="Arial" w:cs="Arial"/>
                <w:sz w:val="18"/>
                <w:szCs w:val="18"/>
              </w:rPr>
            </w:pPr>
            <w:r w:rsidRPr="00A3470D">
              <w:rPr>
                <w:rFonts w:ascii="Arial" w:hAnsi="Arial" w:cs="Arial"/>
                <w:sz w:val="18"/>
                <w:szCs w:val="18"/>
              </w:rPr>
              <w:t>13.2</w:t>
            </w:r>
          </w:p>
        </w:tc>
        <w:tc>
          <w:tcPr>
            <w:tcW w:w="5985" w:type="dxa"/>
            <w:gridSpan w:val="2"/>
            <w:tcBorders>
              <w:top w:val="nil"/>
              <w:left w:val="nil"/>
              <w:bottom w:val="nil"/>
              <w:right w:val="nil"/>
            </w:tcBorders>
          </w:tcPr>
          <w:p w14:paraId="04E79049" w14:textId="77777777" w:rsidR="00C459AC" w:rsidRPr="00A3470D" w:rsidRDefault="00C459AC" w:rsidP="00C459AC">
            <w:pPr>
              <w:rPr>
                <w:rFonts w:ascii="Arial" w:hAnsi="Arial" w:cs="Arial"/>
                <w:sz w:val="18"/>
                <w:szCs w:val="18"/>
              </w:rPr>
            </w:pPr>
            <w:r w:rsidRPr="00A3470D">
              <w:rPr>
                <w:rFonts w:ascii="Arial" w:hAnsi="Arial" w:cs="Arial"/>
                <w:sz w:val="18"/>
                <w:szCs w:val="18"/>
              </w:rPr>
              <w:t>Framing/reframing</w:t>
            </w:r>
          </w:p>
        </w:tc>
        <w:tc>
          <w:tcPr>
            <w:tcW w:w="2976" w:type="dxa"/>
            <w:tcBorders>
              <w:top w:val="nil"/>
              <w:left w:val="nil"/>
              <w:bottom w:val="nil"/>
              <w:right w:val="nil"/>
            </w:tcBorders>
          </w:tcPr>
          <w:p w14:paraId="4296F006"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3</w:t>
            </w:r>
          </w:p>
        </w:tc>
      </w:tr>
      <w:tr w:rsidR="00A3470D" w:rsidRPr="00A3470D" w14:paraId="7771422F" w14:textId="77777777" w:rsidTr="00C459AC">
        <w:trPr>
          <w:jc w:val="center"/>
        </w:trPr>
        <w:tc>
          <w:tcPr>
            <w:tcW w:w="678" w:type="dxa"/>
            <w:tcBorders>
              <w:top w:val="nil"/>
              <w:left w:val="nil"/>
              <w:bottom w:val="nil"/>
              <w:right w:val="nil"/>
            </w:tcBorders>
          </w:tcPr>
          <w:p w14:paraId="422A76E2" w14:textId="77777777" w:rsidR="00C459AC" w:rsidRPr="00A3470D" w:rsidRDefault="00C459AC" w:rsidP="00C459AC">
            <w:pPr>
              <w:rPr>
                <w:rFonts w:ascii="Arial" w:hAnsi="Arial" w:cs="Arial"/>
                <w:sz w:val="18"/>
                <w:szCs w:val="18"/>
              </w:rPr>
            </w:pPr>
            <w:r w:rsidRPr="00A3470D">
              <w:rPr>
                <w:rFonts w:ascii="Arial" w:hAnsi="Arial" w:cs="Arial"/>
                <w:sz w:val="18"/>
                <w:szCs w:val="18"/>
              </w:rPr>
              <w:t>13.5</w:t>
            </w:r>
          </w:p>
        </w:tc>
        <w:tc>
          <w:tcPr>
            <w:tcW w:w="5985" w:type="dxa"/>
            <w:gridSpan w:val="2"/>
            <w:tcBorders>
              <w:top w:val="nil"/>
              <w:left w:val="nil"/>
              <w:bottom w:val="nil"/>
              <w:right w:val="nil"/>
            </w:tcBorders>
          </w:tcPr>
          <w:p w14:paraId="721F9CD5" w14:textId="39178268" w:rsidR="00C459AC" w:rsidRPr="00A3470D" w:rsidRDefault="00C459AC" w:rsidP="00C459AC">
            <w:pPr>
              <w:rPr>
                <w:rFonts w:ascii="Arial" w:hAnsi="Arial" w:cs="Arial"/>
                <w:sz w:val="18"/>
                <w:szCs w:val="18"/>
              </w:rPr>
            </w:pPr>
            <w:r w:rsidRPr="00A3470D">
              <w:rPr>
                <w:rFonts w:ascii="Arial" w:hAnsi="Arial" w:cs="Arial"/>
                <w:sz w:val="18"/>
                <w:szCs w:val="18"/>
              </w:rPr>
              <w:t xml:space="preserve">Identity associated with changed </w:t>
            </w:r>
            <w:r w:rsidR="00FB4C06" w:rsidRPr="00A3470D">
              <w:rPr>
                <w:rFonts w:ascii="Arial" w:hAnsi="Arial" w:cs="Arial"/>
                <w:sz w:val="18"/>
                <w:szCs w:val="18"/>
              </w:rPr>
              <w:t>behaviour</w:t>
            </w:r>
          </w:p>
        </w:tc>
        <w:tc>
          <w:tcPr>
            <w:tcW w:w="2976" w:type="dxa"/>
            <w:tcBorders>
              <w:top w:val="nil"/>
              <w:left w:val="nil"/>
              <w:bottom w:val="nil"/>
              <w:right w:val="nil"/>
            </w:tcBorders>
          </w:tcPr>
          <w:p w14:paraId="41D08453"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2</w:t>
            </w:r>
          </w:p>
        </w:tc>
      </w:tr>
      <w:tr w:rsidR="00A3470D" w:rsidRPr="00A3470D" w14:paraId="0E6BE955" w14:textId="77777777" w:rsidTr="00C459AC">
        <w:trPr>
          <w:jc w:val="center"/>
        </w:trPr>
        <w:tc>
          <w:tcPr>
            <w:tcW w:w="9639" w:type="dxa"/>
            <w:gridSpan w:val="4"/>
            <w:tcBorders>
              <w:top w:val="nil"/>
              <w:left w:val="nil"/>
              <w:bottom w:val="nil"/>
              <w:right w:val="nil"/>
            </w:tcBorders>
          </w:tcPr>
          <w:p w14:paraId="4F0503B4" w14:textId="77777777" w:rsidR="00C459AC" w:rsidRPr="00A3470D" w:rsidRDefault="00C459AC" w:rsidP="00C459AC">
            <w:pPr>
              <w:rPr>
                <w:rFonts w:ascii="Arial" w:hAnsi="Arial" w:cs="Arial"/>
                <w:sz w:val="18"/>
                <w:szCs w:val="18"/>
              </w:rPr>
            </w:pPr>
            <w:r w:rsidRPr="00A3470D">
              <w:rPr>
                <w:rFonts w:ascii="Arial" w:hAnsi="Arial" w:cs="Arial"/>
                <w:b/>
                <w:sz w:val="18"/>
                <w:szCs w:val="18"/>
              </w:rPr>
              <w:t>Self-belief</w:t>
            </w:r>
          </w:p>
        </w:tc>
      </w:tr>
      <w:tr w:rsidR="00A3470D" w:rsidRPr="00A3470D" w14:paraId="6F022D6F" w14:textId="77777777" w:rsidTr="00C459AC">
        <w:trPr>
          <w:jc w:val="center"/>
        </w:trPr>
        <w:tc>
          <w:tcPr>
            <w:tcW w:w="678" w:type="dxa"/>
            <w:tcBorders>
              <w:top w:val="nil"/>
              <w:left w:val="nil"/>
              <w:bottom w:val="nil"/>
              <w:right w:val="nil"/>
            </w:tcBorders>
          </w:tcPr>
          <w:p w14:paraId="5CE32CA8" w14:textId="77777777" w:rsidR="00C459AC" w:rsidRPr="00A3470D" w:rsidRDefault="00C459AC" w:rsidP="00C459AC">
            <w:pPr>
              <w:rPr>
                <w:rFonts w:ascii="Arial" w:hAnsi="Arial" w:cs="Arial"/>
                <w:sz w:val="18"/>
                <w:szCs w:val="18"/>
              </w:rPr>
            </w:pPr>
            <w:r w:rsidRPr="00A3470D">
              <w:rPr>
                <w:rFonts w:ascii="Arial" w:hAnsi="Arial" w:cs="Arial"/>
                <w:sz w:val="18"/>
                <w:szCs w:val="18"/>
              </w:rPr>
              <w:t>15.1</w:t>
            </w:r>
          </w:p>
        </w:tc>
        <w:tc>
          <w:tcPr>
            <w:tcW w:w="5985" w:type="dxa"/>
            <w:gridSpan w:val="2"/>
            <w:tcBorders>
              <w:top w:val="nil"/>
              <w:left w:val="nil"/>
              <w:bottom w:val="nil"/>
              <w:right w:val="nil"/>
            </w:tcBorders>
          </w:tcPr>
          <w:p w14:paraId="12350D83" w14:textId="77777777" w:rsidR="00C459AC" w:rsidRPr="00A3470D" w:rsidRDefault="00C459AC" w:rsidP="00C459AC">
            <w:pPr>
              <w:rPr>
                <w:rFonts w:ascii="Arial" w:hAnsi="Arial" w:cs="Arial"/>
                <w:sz w:val="18"/>
                <w:szCs w:val="18"/>
              </w:rPr>
            </w:pPr>
            <w:r w:rsidRPr="00A3470D">
              <w:rPr>
                <w:rFonts w:ascii="Arial" w:hAnsi="Arial" w:cs="Arial"/>
                <w:sz w:val="18"/>
                <w:szCs w:val="18"/>
              </w:rPr>
              <w:t>Verbal persuasion about capability</w:t>
            </w:r>
          </w:p>
        </w:tc>
        <w:tc>
          <w:tcPr>
            <w:tcW w:w="2976" w:type="dxa"/>
            <w:tcBorders>
              <w:top w:val="nil"/>
              <w:left w:val="nil"/>
              <w:bottom w:val="nil"/>
              <w:right w:val="nil"/>
            </w:tcBorders>
          </w:tcPr>
          <w:p w14:paraId="18542452"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2</w:t>
            </w:r>
          </w:p>
        </w:tc>
      </w:tr>
      <w:tr w:rsidR="00A3470D" w:rsidRPr="00A3470D" w14:paraId="325AD64E" w14:textId="77777777" w:rsidTr="00C459AC">
        <w:trPr>
          <w:jc w:val="center"/>
        </w:trPr>
        <w:tc>
          <w:tcPr>
            <w:tcW w:w="9639" w:type="dxa"/>
            <w:gridSpan w:val="4"/>
            <w:tcBorders>
              <w:top w:val="nil"/>
              <w:left w:val="nil"/>
              <w:bottom w:val="nil"/>
              <w:right w:val="nil"/>
            </w:tcBorders>
          </w:tcPr>
          <w:p w14:paraId="4195FEC0" w14:textId="77777777" w:rsidR="00C459AC" w:rsidRPr="00A3470D" w:rsidRDefault="00C459AC" w:rsidP="00C459AC">
            <w:pPr>
              <w:rPr>
                <w:rFonts w:ascii="Arial" w:hAnsi="Arial" w:cs="Arial"/>
                <w:sz w:val="18"/>
                <w:szCs w:val="18"/>
              </w:rPr>
            </w:pPr>
            <w:r w:rsidRPr="00A3470D">
              <w:rPr>
                <w:rFonts w:ascii="Arial" w:hAnsi="Arial" w:cs="Arial"/>
                <w:b/>
                <w:sz w:val="18"/>
                <w:szCs w:val="18"/>
              </w:rPr>
              <w:t>Covert learning</w:t>
            </w:r>
          </w:p>
        </w:tc>
      </w:tr>
      <w:tr w:rsidR="00A3470D" w:rsidRPr="00A3470D" w14:paraId="2D1DE0B4" w14:textId="77777777" w:rsidTr="00C459AC">
        <w:trPr>
          <w:jc w:val="center"/>
        </w:trPr>
        <w:tc>
          <w:tcPr>
            <w:tcW w:w="678" w:type="dxa"/>
            <w:tcBorders>
              <w:top w:val="nil"/>
              <w:left w:val="nil"/>
              <w:bottom w:val="nil"/>
              <w:right w:val="nil"/>
            </w:tcBorders>
          </w:tcPr>
          <w:p w14:paraId="61DC3DE8" w14:textId="77777777" w:rsidR="00C459AC" w:rsidRPr="00A3470D" w:rsidRDefault="00C459AC" w:rsidP="00C459AC">
            <w:pPr>
              <w:rPr>
                <w:rFonts w:ascii="Arial" w:hAnsi="Arial" w:cs="Arial"/>
                <w:sz w:val="18"/>
                <w:szCs w:val="18"/>
              </w:rPr>
            </w:pPr>
            <w:r w:rsidRPr="00A3470D">
              <w:rPr>
                <w:rFonts w:ascii="Arial" w:hAnsi="Arial" w:cs="Arial"/>
                <w:sz w:val="18"/>
                <w:szCs w:val="18"/>
              </w:rPr>
              <w:t>16.2</w:t>
            </w:r>
          </w:p>
        </w:tc>
        <w:tc>
          <w:tcPr>
            <w:tcW w:w="5985" w:type="dxa"/>
            <w:gridSpan w:val="2"/>
            <w:tcBorders>
              <w:top w:val="nil"/>
              <w:left w:val="nil"/>
              <w:bottom w:val="nil"/>
              <w:right w:val="nil"/>
            </w:tcBorders>
          </w:tcPr>
          <w:p w14:paraId="593FE9BC" w14:textId="77777777" w:rsidR="00C459AC" w:rsidRPr="00A3470D" w:rsidRDefault="00C459AC" w:rsidP="00C459AC">
            <w:pPr>
              <w:rPr>
                <w:rFonts w:ascii="Arial" w:hAnsi="Arial" w:cs="Arial"/>
                <w:sz w:val="18"/>
                <w:szCs w:val="18"/>
              </w:rPr>
            </w:pPr>
            <w:r w:rsidRPr="00A3470D">
              <w:rPr>
                <w:rFonts w:ascii="Arial" w:hAnsi="Arial" w:cs="Arial"/>
                <w:sz w:val="18"/>
                <w:szCs w:val="18"/>
              </w:rPr>
              <w:t>Imaginary reward</w:t>
            </w:r>
          </w:p>
        </w:tc>
        <w:tc>
          <w:tcPr>
            <w:tcW w:w="2976" w:type="dxa"/>
            <w:tcBorders>
              <w:top w:val="nil"/>
              <w:left w:val="nil"/>
              <w:bottom w:val="nil"/>
              <w:right w:val="nil"/>
            </w:tcBorders>
          </w:tcPr>
          <w:p w14:paraId="03F6C630"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3240CF8E" w14:textId="77777777" w:rsidTr="009201C7">
        <w:trPr>
          <w:jc w:val="center"/>
        </w:trPr>
        <w:tc>
          <w:tcPr>
            <w:tcW w:w="6663" w:type="dxa"/>
            <w:gridSpan w:val="3"/>
            <w:tcBorders>
              <w:top w:val="single" w:sz="4" w:space="0" w:color="auto"/>
              <w:left w:val="nil"/>
              <w:bottom w:val="nil"/>
              <w:right w:val="nil"/>
            </w:tcBorders>
          </w:tcPr>
          <w:p w14:paraId="6E4214E2" w14:textId="77777777" w:rsidR="00C459AC" w:rsidRPr="00A3470D" w:rsidRDefault="00C459AC" w:rsidP="00C459AC">
            <w:pPr>
              <w:rPr>
                <w:rFonts w:ascii="Arial" w:hAnsi="Arial" w:cs="Arial"/>
                <w:sz w:val="18"/>
                <w:szCs w:val="18"/>
              </w:rPr>
            </w:pPr>
            <w:r w:rsidRPr="00A3470D">
              <w:rPr>
                <w:rFonts w:ascii="Arial" w:hAnsi="Arial" w:cs="Arial"/>
                <w:b/>
                <w:sz w:val="18"/>
                <w:szCs w:val="18"/>
              </w:rPr>
              <w:t>BCT category, number and label (smoking specific BCTs (24) that did not map on to the BCTTV1 (23))</w:t>
            </w:r>
          </w:p>
        </w:tc>
        <w:tc>
          <w:tcPr>
            <w:tcW w:w="2976" w:type="dxa"/>
            <w:tcBorders>
              <w:top w:val="single" w:sz="4" w:space="0" w:color="auto"/>
              <w:left w:val="nil"/>
              <w:bottom w:val="nil"/>
              <w:right w:val="nil"/>
            </w:tcBorders>
          </w:tcPr>
          <w:p w14:paraId="7828047B" w14:textId="77777777" w:rsidR="00C459AC" w:rsidRPr="00A3470D" w:rsidRDefault="00C459AC" w:rsidP="00C459AC">
            <w:pPr>
              <w:jc w:val="center"/>
              <w:rPr>
                <w:rFonts w:ascii="Arial" w:hAnsi="Arial" w:cs="Arial"/>
                <w:b/>
                <w:sz w:val="18"/>
                <w:szCs w:val="18"/>
              </w:rPr>
            </w:pPr>
            <w:r w:rsidRPr="00A3470D">
              <w:rPr>
                <w:rFonts w:ascii="Arial" w:hAnsi="Arial" w:cs="Arial"/>
                <w:b/>
                <w:sz w:val="18"/>
                <w:szCs w:val="18"/>
              </w:rPr>
              <w:t>Number of times coded</w:t>
            </w:r>
          </w:p>
        </w:tc>
      </w:tr>
      <w:tr w:rsidR="00A3470D" w:rsidRPr="00A3470D" w14:paraId="6B650B98" w14:textId="77777777" w:rsidTr="009201C7">
        <w:trPr>
          <w:jc w:val="center"/>
        </w:trPr>
        <w:tc>
          <w:tcPr>
            <w:tcW w:w="6663" w:type="dxa"/>
            <w:gridSpan w:val="3"/>
            <w:tcBorders>
              <w:top w:val="single" w:sz="4" w:space="0" w:color="auto"/>
              <w:left w:val="nil"/>
              <w:bottom w:val="nil"/>
              <w:right w:val="nil"/>
            </w:tcBorders>
          </w:tcPr>
          <w:p w14:paraId="389312FC" w14:textId="28FA9CFC" w:rsidR="009201C7" w:rsidRPr="00A3470D" w:rsidRDefault="00B81853" w:rsidP="00B81853">
            <w:pPr>
              <w:rPr>
                <w:rFonts w:ascii="Arial" w:hAnsi="Arial" w:cs="Arial"/>
                <w:b/>
                <w:sz w:val="18"/>
                <w:szCs w:val="18"/>
              </w:rPr>
            </w:pPr>
            <w:r w:rsidRPr="00A3470D">
              <w:rPr>
                <w:rFonts w:ascii="Arial" w:hAnsi="Arial" w:cs="Arial"/>
                <w:b/>
                <w:sz w:val="18"/>
                <w:szCs w:val="18"/>
              </w:rPr>
              <w:t xml:space="preserve">Specific focus on behavior maximising self-regulatory capacity/skills </w:t>
            </w:r>
          </w:p>
        </w:tc>
        <w:tc>
          <w:tcPr>
            <w:tcW w:w="2976" w:type="dxa"/>
            <w:tcBorders>
              <w:top w:val="single" w:sz="4" w:space="0" w:color="auto"/>
              <w:left w:val="nil"/>
              <w:bottom w:val="nil"/>
              <w:right w:val="nil"/>
            </w:tcBorders>
          </w:tcPr>
          <w:p w14:paraId="7D4C18EC" w14:textId="77777777" w:rsidR="009201C7" w:rsidRPr="00A3470D" w:rsidRDefault="009201C7" w:rsidP="00C459AC">
            <w:pPr>
              <w:jc w:val="center"/>
              <w:rPr>
                <w:rFonts w:ascii="Arial" w:hAnsi="Arial" w:cs="Arial"/>
                <w:b/>
                <w:sz w:val="18"/>
                <w:szCs w:val="18"/>
              </w:rPr>
            </w:pPr>
          </w:p>
        </w:tc>
      </w:tr>
      <w:tr w:rsidR="00A3470D" w:rsidRPr="00A3470D" w14:paraId="46B988C0" w14:textId="77777777" w:rsidTr="00B81853">
        <w:trPr>
          <w:jc w:val="center"/>
        </w:trPr>
        <w:tc>
          <w:tcPr>
            <w:tcW w:w="678" w:type="dxa"/>
            <w:tcBorders>
              <w:top w:val="nil"/>
              <w:left w:val="nil"/>
              <w:bottom w:val="nil"/>
              <w:right w:val="nil"/>
            </w:tcBorders>
          </w:tcPr>
          <w:p w14:paraId="4DB568AC" w14:textId="77777777" w:rsidR="00B81853" w:rsidRPr="00A3470D" w:rsidRDefault="00B81853" w:rsidP="00C459AC">
            <w:pPr>
              <w:rPr>
                <w:rFonts w:ascii="Arial" w:hAnsi="Arial" w:cs="Arial"/>
                <w:b/>
                <w:sz w:val="18"/>
                <w:szCs w:val="18"/>
              </w:rPr>
            </w:pPr>
            <w:r w:rsidRPr="00A3470D">
              <w:rPr>
                <w:rFonts w:ascii="Arial" w:hAnsi="Arial" w:cs="Arial"/>
                <w:b/>
                <w:sz w:val="18"/>
                <w:szCs w:val="18"/>
              </w:rPr>
              <w:t>BS13</w:t>
            </w:r>
          </w:p>
        </w:tc>
        <w:tc>
          <w:tcPr>
            <w:tcW w:w="3764" w:type="dxa"/>
            <w:tcBorders>
              <w:top w:val="nil"/>
              <w:left w:val="nil"/>
              <w:bottom w:val="nil"/>
              <w:right w:val="nil"/>
            </w:tcBorders>
          </w:tcPr>
          <w:p w14:paraId="437D6B06" w14:textId="4ADFD776" w:rsidR="00B81853" w:rsidRPr="00A3470D" w:rsidRDefault="00B81853" w:rsidP="00C459AC">
            <w:pPr>
              <w:rPr>
                <w:rFonts w:ascii="Arial" w:hAnsi="Arial" w:cs="Arial"/>
                <w:sz w:val="18"/>
                <w:szCs w:val="18"/>
              </w:rPr>
            </w:pPr>
            <w:r w:rsidRPr="00A3470D">
              <w:rPr>
                <w:rFonts w:ascii="Arial" w:hAnsi="Arial" w:cs="Arial"/>
                <w:sz w:val="18"/>
                <w:szCs w:val="18"/>
              </w:rPr>
              <w:t>Advise on methods of weight control</w:t>
            </w:r>
          </w:p>
        </w:tc>
        <w:tc>
          <w:tcPr>
            <w:tcW w:w="2221" w:type="dxa"/>
            <w:tcBorders>
              <w:top w:val="nil"/>
              <w:left w:val="nil"/>
              <w:bottom w:val="nil"/>
              <w:right w:val="nil"/>
            </w:tcBorders>
          </w:tcPr>
          <w:p w14:paraId="77D8A6F6" w14:textId="01950A36" w:rsidR="00B81853" w:rsidRPr="00A3470D" w:rsidRDefault="00B81853" w:rsidP="00C459AC">
            <w:pPr>
              <w:rPr>
                <w:rFonts w:ascii="Arial" w:hAnsi="Arial" w:cs="Arial"/>
                <w:b/>
                <w:sz w:val="18"/>
                <w:szCs w:val="18"/>
              </w:rPr>
            </w:pPr>
          </w:p>
        </w:tc>
        <w:tc>
          <w:tcPr>
            <w:tcW w:w="2976" w:type="dxa"/>
            <w:tcBorders>
              <w:top w:val="nil"/>
              <w:left w:val="nil"/>
              <w:bottom w:val="nil"/>
              <w:right w:val="nil"/>
            </w:tcBorders>
          </w:tcPr>
          <w:p w14:paraId="4D8A1E4F" w14:textId="02461921" w:rsidR="00B81853" w:rsidRPr="00A3470D" w:rsidRDefault="00B81853" w:rsidP="00C459AC">
            <w:pPr>
              <w:jc w:val="center"/>
              <w:rPr>
                <w:rFonts w:ascii="Arial" w:hAnsi="Arial" w:cs="Arial"/>
                <w:b/>
                <w:sz w:val="18"/>
                <w:szCs w:val="18"/>
              </w:rPr>
            </w:pPr>
            <w:r w:rsidRPr="00A3470D">
              <w:rPr>
                <w:rFonts w:ascii="Arial" w:hAnsi="Arial" w:cs="Arial"/>
                <w:b/>
                <w:sz w:val="18"/>
                <w:szCs w:val="18"/>
              </w:rPr>
              <w:t>1</w:t>
            </w:r>
          </w:p>
        </w:tc>
      </w:tr>
      <w:tr w:rsidR="00A3470D" w:rsidRPr="00A3470D" w14:paraId="45B1702F" w14:textId="77777777" w:rsidTr="009201C7">
        <w:trPr>
          <w:jc w:val="center"/>
        </w:trPr>
        <w:tc>
          <w:tcPr>
            <w:tcW w:w="9639" w:type="dxa"/>
            <w:gridSpan w:val="4"/>
            <w:tcBorders>
              <w:top w:val="nil"/>
              <w:left w:val="nil"/>
              <w:bottom w:val="nil"/>
              <w:right w:val="nil"/>
            </w:tcBorders>
          </w:tcPr>
          <w:p w14:paraId="7B675193" w14:textId="77777777" w:rsidR="00C459AC" w:rsidRPr="00A3470D" w:rsidRDefault="00C459AC" w:rsidP="00C459AC">
            <w:pPr>
              <w:rPr>
                <w:rFonts w:ascii="Arial" w:hAnsi="Arial" w:cs="Arial"/>
                <w:sz w:val="18"/>
                <w:szCs w:val="18"/>
              </w:rPr>
            </w:pPr>
            <w:r w:rsidRPr="00A3470D">
              <w:rPr>
                <w:rFonts w:ascii="Arial" w:hAnsi="Arial" w:cs="Arial"/>
                <w:b/>
                <w:sz w:val="18"/>
                <w:szCs w:val="18"/>
              </w:rPr>
              <w:t xml:space="preserve">General aspects of the interaction focusing on general communication </w:t>
            </w:r>
          </w:p>
        </w:tc>
      </w:tr>
      <w:tr w:rsidR="00A3470D" w:rsidRPr="00A3470D" w14:paraId="4DED3B78" w14:textId="77777777" w:rsidTr="00C459AC">
        <w:trPr>
          <w:jc w:val="center"/>
        </w:trPr>
        <w:tc>
          <w:tcPr>
            <w:tcW w:w="678" w:type="dxa"/>
            <w:tcBorders>
              <w:top w:val="nil"/>
              <w:left w:val="nil"/>
              <w:bottom w:val="nil"/>
              <w:right w:val="nil"/>
            </w:tcBorders>
          </w:tcPr>
          <w:p w14:paraId="4329979C" w14:textId="77777777" w:rsidR="00C459AC" w:rsidRPr="00A3470D" w:rsidRDefault="00C459AC" w:rsidP="00C459AC">
            <w:pPr>
              <w:rPr>
                <w:rFonts w:ascii="Arial" w:hAnsi="Arial" w:cs="Arial"/>
                <w:sz w:val="18"/>
                <w:szCs w:val="18"/>
              </w:rPr>
            </w:pPr>
            <w:r w:rsidRPr="00A3470D">
              <w:rPr>
                <w:rFonts w:ascii="Arial" w:hAnsi="Arial" w:cs="Arial"/>
                <w:sz w:val="18"/>
                <w:szCs w:val="18"/>
              </w:rPr>
              <w:t>RC2</w:t>
            </w:r>
          </w:p>
        </w:tc>
        <w:tc>
          <w:tcPr>
            <w:tcW w:w="5985" w:type="dxa"/>
            <w:gridSpan w:val="2"/>
            <w:tcBorders>
              <w:top w:val="nil"/>
              <w:left w:val="nil"/>
              <w:bottom w:val="nil"/>
              <w:right w:val="nil"/>
            </w:tcBorders>
          </w:tcPr>
          <w:p w14:paraId="2DAA2206" w14:textId="77777777" w:rsidR="00C459AC" w:rsidRPr="00A3470D" w:rsidRDefault="00C459AC" w:rsidP="00C459AC">
            <w:pPr>
              <w:rPr>
                <w:rFonts w:ascii="Arial" w:hAnsi="Arial" w:cs="Arial"/>
                <w:sz w:val="18"/>
                <w:szCs w:val="18"/>
              </w:rPr>
            </w:pPr>
            <w:r w:rsidRPr="00A3470D">
              <w:rPr>
                <w:rFonts w:ascii="Arial" w:hAnsi="Arial" w:cs="Arial"/>
                <w:sz w:val="18"/>
                <w:szCs w:val="18"/>
              </w:rPr>
              <w:t>Elicit and answer questions</w:t>
            </w:r>
          </w:p>
        </w:tc>
        <w:tc>
          <w:tcPr>
            <w:tcW w:w="2976" w:type="dxa"/>
            <w:tcBorders>
              <w:top w:val="nil"/>
              <w:left w:val="nil"/>
              <w:bottom w:val="nil"/>
              <w:right w:val="nil"/>
            </w:tcBorders>
          </w:tcPr>
          <w:p w14:paraId="72E81EA9"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2E81EBD6" w14:textId="77777777" w:rsidTr="00C459AC">
        <w:trPr>
          <w:jc w:val="center"/>
        </w:trPr>
        <w:tc>
          <w:tcPr>
            <w:tcW w:w="678" w:type="dxa"/>
            <w:tcBorders>
              <w:top w:val="nil"/>
              <w:left w:val="nil"/>
              <w:bottom w:val="nil"/>
              <w:right w:val="nil"/>
            </w:tcBorders>
          </w:tcPr>
          <w:p w14:paraId="210F5106" w14:textId="77777777" w:rsidR="00C459AC" w:rsidRPr="00A3470D" w:rsidRDefault="00C459AC" w:rsidP="00C459AC">
            <w:pPr>
              <w:rPr>
                <w:rFonts w:ascii="Arial" w:hAnsi="Arial" w:cs="Arial"/>
                <w:sz w:val="18"/>
                <w:szCs w:val="18"/>
              </w:rPr>
            </w:pPr>
            <w:r w:rsidRPr="00A3470D">
              <w:rPr>
                <w:rFonts w:ascii="Arial" w:hAnsi="Arial" w:cs="Arial"/>
                <w:sz w:val="18"/>
                <w:szCs w:val="18"/>
              </w:rPr>
              <w:t>RC4</w:t>
            </w:r>
          </w:p>
        </w:tc>
        <w:tc>
          <w:tcPr>
            <w:tcW w:w="5985" w:type="dxa"/>
            <w:gridSpan w:val="2"/>
            <w:tcBorders>
              <w:top w:val="nil"/>
              <w:left w:val="nil"/>
              <w:bottom w:val="nil"/>
              <w:right w:val="nil"/>
            </w:tcBorders>
          </w:tcPr>
          <w:p w14:paraId="63A41244" w14:textId="77777777" w:rsidR="00C459AC" w:rsidRPr="00A3470D" w:rsidRDefault="00C459AC" w:rsidP="00C459AC">
            <w:pPr>
              <w:rPr>
                <w:rFonts w:ascii="Arial" w:hAnsi="Arial" w:cs="Arial"/>
                <w:sz w:val="18"/>
                <w:szCs w:val="18"/>
              </w:rPr>
            </w:pPr>
            <w:r w:rsidRPr="00A3470D">
              <w:rPr>
                <w:rFonts w:ascii="Arial" w:hAnsi="Arial" w:cs="Arial"/>
                <w:sz w:val="18"/>
                <w:szCs w:val="18"/>
              </w:rPr>
              <w:t>Explain expectations regarding treatment programme</w:t>
            </w:r>
          </w:p>
        </w:tc>
        <w:tc>
          <w:tcPr>
            <w:tcW w:w="2976" w:type="dxa"/>
            <w:tcBorders>
              <w:top w:val="nil"/>
              <w:left w:val="nil"/>
              <w:bottom w:val="nil"/>
              <w:right w:val="nil"/>
            </w:tcBorders>
          </w:tcPr>
          <w:p w14:paraId="285DB8A9"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2</w:t>
            </w:r>
          </w:p>
        </w:tc>
      </w:tr>
      <w:tr w:rsidR="00A3470D" w:rsidRPr="00A3470D" w14:paraId="07188699" w14:textId="77777777" w:rsidTr="00C459AC">
        <w:trPr>
          <w:jc w:val="center"/>
        </w:trPr>
        <w:tc>
          <w:tcPr>
            <w:tcW w:w="678" w:type="dxa"/>
            <w:tcBorders>
              <w:top w:val="nil"/>
              <w:left w:val="nil"/>
              <w:bottom w:val="nil"/>
              <w:right w:val="nil"/>
            </w:tcBorders>
          </w:tcPr>
          <w:p w14:paraId="49412C4F" w14:textId="77777777" w:rsidR="00C459AC" w:rsidRPr="00A3470D" w:rsidRDefault="00C459AC" w:rsidP="00C459AC">
            <w:pPr>
              <w:rPr>
                <w:rFonts w:ascii="Arial" w:hAnsi="Arial" w:cs="Arial"/>
                <w:sz w:val="18"/>
                <w:szCs w:val="18"/>
              </w:rPr>
            </w:pPr>
            <w:r w:rsidRPr="00A3470D">
              <w:rPr>
                <w:rFonts w:ascii="Arial" w:hAnsi="Arial" w:cs="Arial"/>
                <w:sz w:val="18"/>
                <w:szCs w:val="18"/>
              </w:rPr>
              <w:t>RC6</w:t>
            </w:r>
          </w:p>
        </w:tc>
        <w:tc>
          <w:tcPr>
            <w:tcW w:w="5985" w:type="dxa"/>
            <w:gridSpan w:val="2"/>
            <w:tcBorders>
              <w:top w:val="nil"/>
              <w:left w:val="nil"/>
              <w:bottom w:val="nil"/>
              <w:right w:val="nil"/>
            </w:tcBorders>
          </w:tcPr>
          <w:p w14:paraId="644DBC0C" w14:textId="77777777" w:rsidR="00C459AC" w:rsidRPr="00A3470D" w:rsidRDefault="00C459AC" w:rsidP="00C459AC">
            <w:pPr>
              <w:rPr>
                <w:rFonts w:ascii="Arial" w:hAnsi="Arial" w:cs="Arial"/>
                <w:sz w:val="18"/>
                <w:szCs w:val="18"/>
              </w:rPr>
            </w:pPr>
            <w:r w:rsidRPr="00A3470D">
              <w:rPr>
                <w:rFonts w:ascii="Arial" w:hAnsi="Arial" w:cs="Arial"/>
                <w:sz w:val="18"/>
                <w:szCs w:val="18"/>
              </w:rPr>
              <w:t>Provide information on withdrawal symptoms</w:t>
            </w:r>
          </w:p>
        </w:tc>
        <w:tc>
          <w:tcPr>
            <w:tcW w:w="2976" w:type="dxa"/>
            <w:tcBorders>
              <w:top w:val="nil"/>
              <w:left w:val="nil"/>
              <w:bottom w:val="nil"/>
              <w:right w:val="nil"/>
            </w:tcBorders>
          </w:tcPr>
          <w:p w14:paraId="1534010A"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2</w:t>
            </w:r>
          </w:p>
        </w:tc>
      </w:tr>
      <w:tr w:rsidR="00A3470D" w:rsidRPr="00A3470D" w14:paraId="351261B2" w14:textId="77777777" w:rsidTr="00C459AC">
        <w:trPr>
          <w:jc w:val="center"/>
        </w:trPr>
        <w:tc>
          <w:tcPr>
            <w:tcW w:w="678" w:type="dxa"/>
            <w:tcBorders>
              <w:top w:val="nil"/>
              <w:left w:val="nil"/>
              <w:bottom w:val="nil"/>
              <w:right w:val="nil"/>
            </w:tcBorders>
          </w:tcPr>
          <w:p w14:paraId="52F04444" w14:textId="77777777" w:rsidR="00C459AC" w:rsidRPr="00A3470D" w:rsidRDefault="00C459AC" w:rsidP="00C459AC">
            <w:pPr>
              <w:rPr>
                <w:rFonts w:ascii="Arial" w:hAnsi="Arial" w:cs="Arial"/>
                <w:sz w:val="18"/>
                <w:szCs w:val="18"/>
              </w:rPr>
            </w:pPr>
            <w:r w:rsidRPr="00A3470D">
              <w:rPr>
                <w:rFonts w:ascii="Arial" w:hAnsi="Arial" w:cs="Arial"/>
                <w:sz w:val="18"/>
                <w:szCs w:val="18"/>
              </w:rPr>
              <w:t>RC7</w:t>
            </w:r>
          </w:p>
        </w:tc>
        <w:tc>
          <w:tcPr>
            <w:tcW w:w="5985" w:type="dxa"/>
            <w:gridSpan w:val="2"/>
            <w:tcBorders>
              <w:top w:val="nil"/>
              <w:left w:val="nil"/>
              <w:bottom w:val="nil"/>
              <w:right w:val="nil"/>
            </w:tcBorders>
          </w:tcPr>
          <w:p w14:paraId="6677D6BE" w14:textId="77777777" w:rsidR="00C459AC" w:rsidRPr="00A3470D" w:rsidRDefault="00C459AC" w:rsidP="00C459AC">
            <w:pPr>
              <w:rPr>
                <w:rFonts w:ascii="Arial" w:hAnsi="Arial" w:cs="Arial"/>
                <w:sz w:val="18"/>
                <w:szCs w:val="18"/>
              </w:rPr>
            </w:pPr>
            <w:r w:rsidRPr="00A3470D">
              <w:rPr>
                <w:rFonts w:ascii="Arial" w:hAnsi="Arial" w:cs="Arial"/>
                <w:sz w:val="18"/>
                <w:szCs w:val="18"/>
              </w:rPr>
              <w:t>Use reflective listening</w:t>
            </w:r>
          </w:p>
        </w:tc>
        <w:tc>
          <w:tcPr>
            <w:tcW w:w="2976" w:type="dxa"/>
            <w:tcBorders>
              <w:top w:val="nil"/>
              <w:left w:val="nil"/>
              <w:bottom w:val="nil"/>
              <w:right w:val="nil"/>
            </w:tcBorders>
          </w:tcPr>
          <w:p w14:paraId="1E762266"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05BB05CA" w14:textId="77777777" w:rsidTr="00C459AC">
        <w:trPr>
          <w:jc w:val="center"/>
        </w:trPr>
        <w:tc>
          <w:tcPr>
            <w:tcW w:w="678" w:type="dxa"/>
            <w:tcBorders>
              <w:top w:val="nil"/>
              <w:left w:val="nil"/>
              <w:bottom w:val="nil"/>
              <w:right w:val="nil"/>
            </w:tcBorders>
          </w:tcPr>
          <w:p w14:paraId="1D3ABDD0" w14:textId="77777777" w:rsidR="00C459AC" w:rsidRPr="00A3470D" w:rsidRDefault="00C459AC" w:rsidP="00C459AC">
            <w:pPr>
              <w:rPr>
                <w:rFonts w:ascii="Arial" w:hAnsi="Arial" w:cs="Arial"/>
                <w:sz w:val="18"/>
                <w:szCs w:val="18"/>
              </w:rPr>
            </w:pPr>
            <w:r w:rsidRPr="00A3470D">
              <w:rPr>
                <w:rFonts w:ascii="Arial" w:hAnsi="Arial" w:cs="Arial"/>
                <w:sz w:val="18"/>
                <w:szCs w:val="18"/>
              </w:rPr>
              <w:t>RC8</w:t>
            </w:r>
          </w:p>
        </w:tc>
        <w:tc>
          <w:tcPr>
            <w:tcW w:w="5985" w:type="dxa"/>
            <w:gridSpan w:val="2"/>
            <w:tcBorders>
              <w:top w:val="nil"/>
              <w:left w:val="nil"/>
              <w:bottom w:val="nil"/>
              <w:right w:val="nil"/>
            </w:tcBorders>
          </w:tcPr>
          <w:p w14:paraId="7190875C" w14:textId="77777777" w:rsidR="00C459AC" w:rsidRPr="00A3470D" w:rsidRDefault="00C459AC" w:rsidP="00C459AC">
            <w:pPr>
              <w:rPr>
                <w:rFonts w:ascii="Arial" w:hAnsi="Arial" w:cs="Arial"/>
                <w:sz w:val="18"/>
                <w:szCs w:val="18"/>
              </w:rPr>
            </w:pPr>
            <w:r w:rsidRPr="00A3470D">
              <w:rPr>
                <w:rFonts w:ascii="Arial" w:hAnsi="Arial" w:cs="Arial"/>
                <w:sz w:val="18"/>
                <w:szCs w:val="18"/>
              </w:rPr>
              <w:t>Elicit client views</w:t>
            </w:r>
          </w:p>
        </w:tc>
        <w:tc>
          <w:tcPr>
            <w:tcW w:w="2976" w:type="dxa"/>
            <w:tcBorders>
              <w:top w:val="nil"/>
              <w:left w:val="nil"/>
              <w:bottom w:val="nil"/>
              <w:right w:val="nil"/>
            </w:tcBorders>
          </w:tcPr>
          <w:p w14:paraId="50A5DA78"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2</w:t>
            </w:r>
          </w:p>
        </w:tc>
      </w:tr>
      <w:tr w:rsidR="00A3470D" w:rsidRPr="00A3470D" w14:paraId="09936713" w14:textId="77777777" w:rsidTr="00C459AC">
        <w:trPr>
          <w:jc w:val="center"/>
        </w:trPr>
        <w:tc>
          <w:tcPr>
            <w:tcW w:w="678" w:type="dxa"/>
            <w:tcBorders>
              <w:top w:val="nil"/>
              <w:left w:val="nil"/>
              <w:bottom w:val="nil"/>
              <w:right w:val="nil"/>
            </w:tcBorders>
          </w:tcPr>
          <w:p w14:paraId="72D9C1D7" w14:textId="77777777" w:rsidR="00C459AC" w:rsidRPr="00A3470D" w:rsidRDefault="00C459AC" w:rsidP="00C459AC">
            <w:pPr>
              <w:rPr>
                <w:rFonts w:ascii="Arial" w:hAnsi="Arial" w:cs="Arial"/>
                <w:sz w:val="18"/>
                <w:szCs w:val="18"/>
              </w:rPr>
            </w:pPr>
            <w:r w:rsidRPr="00A3470D">
              <w:rPr>
                <w:rFonts w:ascii="Arial" w:hAnsi="Arial" w:cs="Arial"/>
                <w:sz w:val="18"/>
                <w:szCs w:val="18"/>
              </w:rPr>
              <w:t>RC9</w:t>
            </w:r>
          </w:p>
        </w:tc>
        <w:tc>
          <w:tcPr>
            <w:tcW w:w="5985" w:type="dxa"/>
            <w:gridSpan w:val="2"/>
            <w:tcBorders>
              <w:top w:val="nil"/>
              <w:left w:val="nil"/>
              <w:bottom w:val="nil"/>
              <w:right w:val="nil"/>
            </w:tcBorders>
          </w:tcPr>
          <w:p w14:paraId="26EE3C6F" w14:textId="77777777" w:rsidR="00C459AC" w:rsidRPr="00A3470D" w:rsidRDefault="00C459AC" w:rsidP="00C459AC">
            <w:pPr>
              <w:rPr>
                <w:rFonts w:ascii="Arial" w:hAnsi="Arial" w:cs="Arial"/>
                <w:sz w:val="18"/>
                <w:szCs w:val="18"/>
              </w:rPr>
            </w:pPr>
            <w:r w:rsidRPr="00A3470D">
              <w:rPr>
                <w:rFonts w:ascii="Arial" w:hAnsi="Arial" w:cs="Arial"/>
                <w:sz w:val="18"/>
                <w:szCs w:val="18"/>
              </w:rPr>
              <w:t>Summarise information/confirm client decisions</w:t>
            </w:r>
          </w:p>
        </w:tc>
        <w:tc>
          <w:tcPr>
            <w:tcW w:w="2976" w:type="dxa"/>
            <w:tcBorders>
              <w:top w:val="nil"/>
              <w:left w:val="nil"/>
              <w:bottom w:val="nil"/>
              <w:right w:val="nil"/>
            </w:tcBorders>
          </w:tcPr>
          <w:p w14:paraId="1C913462"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0DF19CAA" w14:textId="77777777" w:rsidTr="00C459AC">
        <w:trPr>
          <w:jc w:val="center"/>
        </w:trPr>
        <w:tc>
          <w:tcPr>
            <w:tcW w:w="678" w:type="dxa"/>
            <w:tcBorders>
              <w:top w:val="nil"/>
              <w:left w:val="nil"/>
              <w:bottom w:val="nil"/>
              <w:right w:val="nil"/>
            </w:tcBorders>
          </w:tcPr>
          <w:p w14:paraId="76E604B6" w14:textId="77777777" w:rsidR="00C459AC" w:rsidRPr="00A3470D" w:rsidRDefault="00C459AC" w:rsidP="00C459AC">
            <w:pPr>
              <w:rPr>
                <w:rFonts w:ascii="Arial" w:hAnsi="Arial" w:cs="Arial"/>
                <w:sz w:val="18"/>
                <w:szCs w:val="18"/>
              </w:rPr>
            </w:pPr>
            <w:r w:rsidRPr="00A3470D">
              <w:rPr>
                <w:rFonts w:ascii="Arial" w:hAnsi="Arial" w:cs="Arial"/>
                <w:sz w:val="18"/>
                <w:szCs w:val="18"/>
              </w:rPr>
              <w:t>RC10</w:t>
            </w:r>
          </w:p>
        </w:tc>
        <w:tc>
          <w:tcPr>
            <w:tcW w:w="5985" w:type="dxa"/>
            <w:gridSpan w:val="2"/>
            <w:tcBorders>
              <w:top w:val="nil"/>
              <w:left w:val="nil"/>
              <w:bottom w:val="nil"/>
              <w:right w:val="nil"/>
            </w:tcBorders>
          </w:tcPr>
          <w:p w14:paraId="714FBEE3" w14:textId="77777777" w:rsidR="00C459AC" w:rsidRPr="00A3470D" w:rsidRDefault="00C459AC" w:rsidP="00C459AC">
            <w:pPr>
              <w:rPr>
                <w:rFonts w:ascii="Arial" w:hAnsi="Arial" w:cs="Arial"/>
                <w:sz w:val="18"/>
                <w:szCs w:val="18"/>
              </w:rPr>
            </w:pPr>
            <w:r w:rsidRPr="00A3470D">
              <w:rPr>
                <w:rFonts w:ascii="Arial" w:hAnsi="Arial" w:cs="Arial"/>
                <w:sz w:val="18"/>
                <w:szCs w:val="18"/>
              </w:rPr>
              <w:t>Provide reassurance</w:t>
            </w:r>
          </w:p>
        </w:tc>
        <w:tc>
          <w:tcPr>
            <w:tcW w:w="2976" w:type="dxa"/>
            <w:tcBorders>
              <w:top w:val="nil"/>
              <w:left w:val="nil"/>
              <w:bottom w:val="nil"/>
              <w:right w:val="nil"/>
            </w:tcBorders>
          </w:tcPr>
          <w:p w14:paraId="1B5B0593"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0A65EC6B" w14:textId="77777777" w:rsidTr="00C459AC">
        <w:trPr>
          <w:jc w:val="center"/>
        </w:trPr>
        <w:tc>
          <w:tcPr>
            <w:tcW w:w="6663" w:type="dxa"/>
            <w:gridSpan w:val="3"/>
            <w:tcBorders>
              <w:top w:val="nil"/>
              <w:left w:val="nil"/>
              <w:bottom w:val="nil"/>
              <w:right w:val="nil"/>
            </w:tcBorders>
          </w:tcPr>
          <w:p w14:paraId="0913EB72" w14:textId="77777777" w:rsidR="00C459AC" w:rsidRPr="00A3470D" w:rsidRDefault="00C459AC" w:rsidP="00C459AC">
            <w:pPr>
              <w:rPr>
                <w:rFonts w:ascii="Arial" w:hAnsi="Arial" w:cs="Arial"/>
                <w:sz w:val="18"/>
                <w:szCs w:val="18"/>
              </w:rPr>
            </w:pPr>
            <w:r w:rsidRPr="00A3470D">
              <w:rPr>
                <w:rFonts w:ascii="Arial" w:hAnsi="Arial" w:cs="Arial"/>
                <w:b/>
                <w:sz w:val="18"/>
                <w:szCs w:val="18"/>
              </w:rPr>
              <w:t>General aspects of the interaction focusing on delivery of the intervention</w:t>
            </w:r>
          </w:p>
        </w:tc>
        <w:tc>
          <w:tcPr>
            <w:tcW w:w="2976" w:type="dxa"/>
            <w:tcBorders>
              <w:top w:val="nil"/>
              <w:left w:val="nil"/>
              <w:bottom w:val="nil"/>
              <w:right w:val="nil"/>
            </w:tcBorders>
          </w:tcPr>
          <w:p w14:paraId="5C3C250B" w14:textId="77777777" w:rsidR="00C459AC" w:rsidRPr="00A3470D" w:rsidRDefault="00C459AC" w:rsidP="00C459AC">
            <w:pPr>
              <w:jc w:val="center"/>
              <w:rPr>
                <w:rFonts w:ascii="Arial" w:hAnsi="Arial" w:cs="Arial"/>
                <w:sz w:val="18"/>
                <w:szCs w:val="18"/>
              </w:rPr>
            </w:pPr>
          </w:p>
        </w:tc>
      </w:tr>
      <w:tr w:rsidR="00A3470D" w:rsidRPr="00A3470D" w14:paraId="30227BA4" w14:textId="77777777" w:rsidTr="00C459AC">
        <w:trPr>
          <w:jc w:val="center"/>
        </w:trPr>
        <w:tc>
          <w:tcPr>
            <w:tcW w:w="678" w:type="dxa"/>
            <w:tcBorders>
              <w:top w:val="nil"/>
              <w:left w:val="nil"/>
              <w:bottom w:val="nil"/>
              <w:right w:val="nil"/>
            </w:tcBorders>
          </w:tcPr>
          <w:p w14:paraId="032B7B0C" w14:textId="77777777" w:rsidR="00C459AC" w:rsidRPr="00A3470D" w:rsidRDefault="00C459AC" w:rsidP="00C459AC">
            <w:pPr>
              <w:rPr>
                <w:rFonts w:ascii="Arial" w:hAnsi="Arial" w:cs="Arial"/>
                <w:sz w:val="18"/>
                <w:szCs w:val="18"/>
              </w:rPr>
            </w:pPr>
            <w:r w:rsidRPr="00A3470D">
              <w:rPr>
                <w:rFonts w:ascii="Arial" w:hAnsi="Arial" w:cs="Arial"/>
                <w:sz w:val="18"/>
                <w:szCs w:val="18"/>
              </w:rPr>
              <w:t xml:space="preserve">RD1 </w:t>
            </w:r>
          </w:p>
        </w:tc>
        <w:tc>
          <w:tcPr>
            <w:tcW w:w="5985" w:type="dxa"/>
            <w:gridSpan w:val="2"/>
            <w:tcBorders>
              <w:top w:val="nil"/>
              <w:left w:val="nil"/>
              <w:bottom w:val="nil"/>
              <w:right w:val="nil"/>
            </w:tcBorders>
          </w:tcPr>
          <w:p w14:paraId="361C3B59" w14:textId="77777777" w:rsidR="00C459AC" w:rsidRPr="00A3470D" w:rsidRDefault="00C459AC" w:rsidP="00C459AC">
            <w:pPr>
              <w:rPr>
                <w:rFonts w:ascii="Arial" w:hAnsi="Arial" w:cs="Arial"/>
                <w:sz w:val="18"/>
                <w:szCs w:val="18"/>
              </w:rPr>
            </w:pPr>
            <w:r w:rsidRPr="00A3470D">
              <w:rPr>
                <w:rFonts w:ascii="Arial" w:hAnsi="Arial" w:cs="Arial"/>
                <w:sz w:val="18"/>
                <w:szCs w:val="18"/>
              </w:rPr>
              <w:t>Tailor interactions appropriately</w:t>
            </w:r>
          </w:p>
        </w:tc>
        <w:tc>
          <w:tcPr>
            <w:tcW w:w="2976" w:type="dxa"/>
            <w:tcBorders>
              <w:top w:val="nil"/>
              <w:left w:val="nil"/>
              <w:bottom w:val="nil"/>
              <w:right w:val="nil"/>
            </w:tcBorders>
          </w:tcPr>
          <w:p w14:paraId="741DA3D1"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0</w:t>
            </w:r>
          </w:p>
        </w:tc>
      </w:tr>
      <w:tr w:rsidR="00A3470D" w:rsidRPr="00A3470D" w14:paraId="78876B6B" w14:textId="77777777" w:rsidTr="00C459AC">
        <w:trPr>
          <w:jc w:val="center"/>
        </w:trPr>
        <w:tc>
          <w:tcPr>
            <w:tcW w:w="678" w:type="dxa"/>
            <w:tcBorders>
              <w:top w:val="nil"/>
              <w:left w:val="nil"/>
              <w:bottom w:val="nil"/>
              <w:right w:val="nil"/>
            </w:tcBorders>
          </w:tcPr>
          <w:p w14:paraId="35EE2004" w14:textId="77777777" w:rsidR="00C459AC" w:rsidRPr="00A3470D" w:rsidRDefault="00C459AC" w:rsidP="00C459AC">
            <w:pPr>
              <w:rPr>
                <w:rFonts w:ascii="Arial" w:hAnsi="Arial" w:cs="Arial"/>
                <w:sz w:val="18"/>
                <w:szCs w:val="18"/>
              </w:rPr>
            </w:pPr>
            <w:r w:rsidRPr="00A3470D">
              <w:rPr>
                <w:rFonts w:ascii="Arial" w:hAnsi="Arial" w:cs="Arial"/>
                <w:sz w:val="18"/>
                <w:szCs w:val="18"/>
              </w:rPr>
              <w:t>RD2</w:t>
            </w:r>
          </w:p>
        </w:tc>
        <w:tc>
          <w:tcPr>
            <w:tcW w:w="5985" w:type="dxa"/>
            <w:gridSpan w:val="2"/>
            <w:tcBorders>
              <w:top w:val="nil"/>
              <w:left w:val="nil"/>
              <w:bottom w:val="nil"/>
              <w:right w:val="nil"/>
            </w:tcBorders>
          </w:tcPr>
          <w:p w14:paraId="0B4F0057" w14:textId="77777777" w:rsidR="00C459AC" w:rsidRPr="00A3470D" w:rsidRDefault="00C459AC" w:rsidP="00C459AC">
            <w:pPr>
              <w:rPr>
                <w:rFonts w:ascii="Arial" w:hAnsi="Arial" w:cs="Arial"/>
                <w:sz w:val="18"/>
                <w:szCs w:val="18"/>
              </w:rPr>
            </w:pPr>
            <w:r w:rsidRPr="00A3470D">
              <w:rPr>
                <w:rFonts w:ascii="Arial" w:hAnsi="Arial" w:cs="Arial"/>
                <w:sz w:val="18"/>
                <w:szCs w:val="18"/>
              </w:rPr>
              <w:t>Emphasise choice</w:t>
            </w:r>
          </w:p>
        </w:tc>
        <w:tc>
          <w:tcPr>
            <w:tcW w:w="2976" w:type="dxa"/>
            <w:tcBorders>
              <w:top w:val="nil"/>
              <w:left w:val="nil"/>
              <w:bottom w:val="nil"/>
              <w:right w:val="nil"/>
            </w:tcBorders>
          </w:tcPr>
          <w:p w14:paraId="70CCB6A2"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02A8A60F" w14:textId="77777777" w:rsidTr="00C459AC">
        <w:trPr>
          <w:jc w:val="center"/>
        </w:trPr>
        <w:tc>
          <w:tcPr>
            <w:tcW w:w="6663" w:type="dxa"/>
            <w:gridSpan w:val="3"/>
            <w:tcBorders>
              <w:top w:val="nil"/>
              <w:left w:val="nil"/>
              <w:bottom w:val="nil"/>
              <w:right w:val="nil"/>
            </w:tcBorders>
          </w:tcPr>
          <w:p w14:paraId="7E30F0C3" w14:textId="77777777" w:rsidR="00C459AC" w:rsidRPr="00A3470D" w:rsidRDefault="00C459AC" w:rsidP="00C459AC">
            <w:pPr>
              <w:rPr>
                <w:rFonts w:ascii="Arial" w:hAnsi="Arial" w:cs="Arial"/>
                <w:b/>
                <w:sz w:val="18"/>
                <w:szCs w:val="18"/>
              </w:rPr>
            </w:pPr>
            <w:r w:rsidRPr="00A3470D">
              <w:rPr>
                <w:rFonts w:ascii="Arial" w:hAnsi="Arial" w:cs="Arial"/>
                <w:b/>
                <w:sz w:val="18"/>
                <w:szCs w:val="18"/>
              </w:rPr>
              <w:t>General aspects of the intervention focusing on information gathering</w:t>
            </w:r>
          </w:p>
        </w:tc>
        <w:tc>
          <w:tcPr>
            <w:tcW w:w="2976" w:type="dxa"/>
            <w:tcBorders>
              <w:top w:val="nil"/>
              <w:left w:val="nil"/>
              <w:bottom w:val="nil"/>
              <w:right w:val="nil"/>
            </w:tcBorders>
          </w:tcPr>
          <w:p w14:paraId="369163A6" w14:textId="77777777" w:rsidR="00C459AC" w:rsidRPr="00A3470D" w:rsidRDefault="00C459AC" w:rsidP="00C459AC">
            <w:pPr>
              <w:rPr>
                <w:rFonts w:ascii="Arial" w:hAnsi="Arial" w:cs="Arial"/>
                <w:sz w:val="18"/>
                <w:szCs w:val="18"/>
              </w:rPr>
            </w:pPr>
          </w:p>
        </w:tc>
      </w:tr>
      <w:tr w:rsidR="00A3470D" w:rsidRPr="00A3470D" w14:paraId="08E8C698" w14:textId="77777777" w:rsidTr="00A72A89">
        <w:trPr>
          <w:jc w:val="center"/>
        </w:trPr>
        <w:tc>
          <w:tcPr>
            <w:tcW w:w="678" w:type="dxa"/>
            <w:tcBorders>
              <w:top w:val="nil"/>
              <w:left w:val="nil"/>
              <w:bottom w:val="nil"/>
              <w:right w:val="nil"/>
            </w:tcBorders>
          </w:tcPr>
          <w:p w14:paraId="1AF73D42" w14:textId="77777777" w:rsidR="00C459AC" w:rsidRPr="00A3470D" w:rsidRDefault="00C459AC" w:rsidP="00C459AC">
            <w:pPr>
              <w:rPr>
                <w:rFonts w:ascii="Arial" w:hAnsi="Arial" w:cs="Arial"/>
                <w:sz w:val="18"/>
                <w:szCs w:val="18"/>
              </w:rPr>
            </w:pPr>
            <w:r w:rsidRPr="00A3470D">
              <w:rPr>
                <w:rFonts w:ascii="Arial" w:hAnsi="Arial" w:cs="Arial"/>
                <w:sz w:val="18"/>
                <w:szCs w:val="18"/>
              </w:rPr>
              <w:t>RI2</w:t>
            </w:r>
          </w:p>
        </w:tc>
        <w:tc>
          <w:tcPr>
            <w:tcW w:w="5985" w:type="dxa"/>
            <w:gridSpan w:val="2"/>
            <w:tcBorders>
              <w:top w:val="nil"/>
              <w:left w:val="nil"/>
              <w:bottom w:val="nil"/>
              <w:right w:val="nil"/>
            </w:tcBorders>
          </w:tcPr>
          <w:p w14:paraId="19F5BC1D" w14:textId="77777777" w:rsidR="00C459AC" w:rsidRPr="00A3470D" w:rsidRDefault="00C459AC" w:rsidP="00C459AC">
            <w:pPr>
              <w:rPr>
                <w:rFonts w:ascii="Arial" w:hAnsi="Arial" w:cs="Arial"/>
                <w:sz w:val="18"/>
                <w:szCs w:val="18"/>
              </w:rPr>
            </w:pPr>
            <w:r w:rsidRPr="00A3470D">
              <w:rPr>
                <w:rFonts w:ascii="Arial" w:hAnsi="Arial" w:cs="Arial"/>
                <w:sz w:val="18"/>
                <w:szCs w:val="18"/>
              </w:rPr>
              <w:t>Assess current readiness and ability to quit</w:t>
            </w:r>
          </w:p>
        </w:tc>
        <w:tc>
          <w:tcPr>
            <w:tcW w:w="2976" w:type="dxa"/>
            <w:tcBorders>
              <w:top w:val="nil"/>
              <w:left w:val="nil"/>
              <w:bottom w:val="nil"/>
              <w:right w:val="nil"/>
            </w:tcBorders>
          </w:tcPr>
          <w:p w14:paraId="033E5252" w14:textId="69B2E34C" w:rsidR="00C459AC" w:rsidRPr="00A3470D" w:rsidRDefault="009201C7" w:rsidP="00C459AC">
            <w:pPr>
              <w:jc w:val="center"/>
              <w:rPr>
                <w:rFonts w:ascii="Arial" w:hAnsi="Arial" w:cs="Arial"/>
                <w:sz w:val="18"/>
                <w:szCs w:val="18"/>
              </w:rPr>
            </w:pPr>
            <w:r w:rsidRPr="00A3470D">
              <w:rPr>
                <w:rFonts w:ascii="Arial" w:hAnsi="Arial" w:cs="Arial"/>
                <w:sz w:val="18"/>
                <w:szCs w:val="18"/>
              </w:rPr>
              <w:t>2</w:t>
            </w:r>
          </w:p>
        </w:tc>
      </w:tr>
      <w:tr w:rsidR="00A3470D" w:rsidRPr="00A3470D" w14:paraId="6E0AE223" w14:textId="77777777" w:rsidTr="009201C7">
        <w:trPr>
          <w:jc w:val="center"/>
        </w:trPr>
        <w:tc>
          <w:tcPr>
            <w:tcW w:w="678" w:type="dxa"/>
            <w:tcBorders>
              <w:top w:val="nil"/>
              <w:left w:val="nil"/>
              <w:bottom w:val="nil"/>
              <w:right w:val="nil"/>
            </w:tcBorders>
          </w:tcPr>
          <w:p w14:paraId="65176E8A" w14:textId="77777777" w:rsidR="00C459AC" w:rsidRPr="00A3470D" w:rsidRDefault="00C459AC" w:rsidP="00C459AC">
            <w:pPr>
              <w:rPr>
                <w:rFonts w:ascii="Arial" w:hAnsi="Arial" w:cs="Arial"/>
                <w:sz w:val="18"/>
                <w:szCs w:val="18"/>
              </w:rPr>
            </w:pPr>
            <w:r w:rsidRPr="00A3470D">
              <w:rPr>
                <w:rFonts w:ascii="Arial" w:hAnsi="Arial" w:cs="Arial"/>
                <w:sz w:val="18"/>
                <w:szCs w:val="18"/>
              </w:rPr>
              <w:t>RI5</w:t>
            </w:r>
          </w:p>
        </w:tc>
        <w:tc>
          <w:tcPr>
            <w:tcW w:w="5985" w:type="dxa"/>
            <w:gridSpan w:val="2"/>
            <w:tcBorders>
              <w:top w:val="nil"/>
              <w:left w:val="nil"/>
              <w:bottom w:val="nil"/>
              <w:right w:val="nil"/>
            </w:tcBorders>
          </w:tcPr>
          <w:p w14:paraId="4EF8933E" w14:textId="77777777" w:rsidR="00C459AC" w:rsidRPr="00A3470D" w:rsidRDefault="00C459AC" w:rsidP="00C459AC">
            <w:pPr>
              <w:rPr>
                <w:rFonts w:ascii="Arial" w:hAnsi="Arial" w:cs="Arial"/>
                <w:sz w:val="18"/>
                <w:szCs w:val="18"/>
              </w:rPr>
            </w:pPr>
            <w:r w:rsidRPr="00A3470D">
              <w:rPr>
                <w:rFonts w:ascii="Arial" w:hAnsi="Arial" w:cs="Arial"/>
                <w:sz w:val="18"/>
                <w:szCs w:val="18"/>
              </w:rPr>
              <w:t>Assess nicotine dependence</w:t>
            </w:r>
          </w:p>
        </w:tc>
        <w:tc>
          <w:tcPr>
            <w:tcW w:w="2976" w:type="dxa"/>
            <w:tcBorders>
              <w:top w:val="nil"/>
              <w:left w:val="nil"/>
              <w:bottom w:val="nil"/>
              <w:right w:val="nil"/>
            </w:tcBorders>
          </w:tcPr>
          <w:p w14:paraId="31358A64" w14:textId="77777777" w:rsidR="00C459AC" w:rsidRPr="00A3470D" w:rsidRDefault="00C459AC" w:rsidP="00C459AC">
            <w:pPr>
              <w:jc w:val="center"/>
              <w:rPr>
                <w:rFonts w:ascii="Arial" w:hAnsi="Arial" w:cs="Arial"/>
                <w:sz w:val="18"/>
                <w:szCs w:val="18"/>
              </w:rPr>
            </w:pPr>
            <w:r w:rsidRPr="00A3470D">
              <w:rPr>
                <w:rFonts w:ascii="Arial" w:hAnsi="Arial" w:cs="Arial"/>
                <w:sz w:val="18"/>
                <w:szCs w:val="18"/>
              </w:rPr>
              <w:t>1</w:t>
            </w:r>
          </w:p>
        </w:tc>
      </w:tr>
      <w:tr w:rsidR="00A3470D" w:rsidRPr="00A3470D" w14:paraId="72C9463B" w14:textId="77777777" w:rsidTr="009201C7">
        <w:trPr>
          <w:jc w:val="center"/>
        </w:trPr>
        <w:tc>
          <w:tcPr>
            <w:tcW w:w="678" w:type="dxa"/>
            <w:tcBorders>
              <w:top w:val="nil"/>
              <w:left w:val="nil"/>
              <w:bottom w:val="nil"/>
              <w:right w:val="nil"/>
            </w:tcBorders>
          </w:tcPr>
          <w:p w14:paraId="48BEDFD5" w14:textId="46C62524" w:rsidR="009201C7" w:rsidRPr="00A3470D" w:rsidRDefault="009201C7" w:rsidP="00C459AC">
            <w:pPr>
              <w:rPr>
                <w:rFonts w:ascii="Arial" w:hAnsi="Arial" w:cs="Arial"/>
                <w:b/>
                <w:sz w:val="18"/>
                <w:szCs w:val="18"/>
              </w:rPr>
            </w:pPr>
            <w:r w:rsidRPr="00A3470D">
              <w:rPr>
                <w:rFonts w:ascii="Arial" w:hAnsi="Arial" w:cs="Arial"/>
                <w:b/>
                <w:sz w:val="18"/>
                <w:szCs w:val="18"/>
              </w:rPr>
              <w:t>RI7</w:t>
            </w:r>
          </w:p>
        </w:tc>
        <w:tc>
          <w:tcPr>
            <w:tcW w:w="5985" w:type="dxa"/>
            <w:gridSpan w:val="2"/>
            <w:tcBorders>
              <w:top w:val="nil"/>
              <w:left w:val="nil"/>
              <w:bottom w:val="nil"/>
              <w:right w:val="nil"/>
            </w:tcBorders>
          </w:tcPr>
          <w:p w14:paraId="5D9DC5E5" w14:textId="28910280" w:rsidR="009201C7" w:rsidRPr="00A3470D" w:rsidRDefault="009201C7" w:rsidP="00C459AC">
            <w:pPr>
              <w:rPr>
                <w:rFonts w:ascii="Arial" w:hAnsi="Arial" w:cs="Arial"/>
                <w:sz w:val="18"/>
                <w:szCs w:val="18"/>
              </w:rPr>
            </w:pPr>
            <w:r w:rsidRPr="00A3470D">
              <w:rPr>
                <w:rFonts w:ascii="Arial" w:hAnsi="Arial" w:cs="Arial"/>
                <w:sz w:val="18"/>
                <w:szCs w:val="18"/>
              </w:rPr>
              <w:t>Assess attitudes to smoking</w:t>
            </w:r>
          </w:p>
        </w:tc>
        <w:tc>
          <w:tcPr>
            <w:tcW w:w="2976" w:type="dxa"/>
            <w:tcBorders>
              <w:top w:val="nil"/>
              <w:left w:val="nil"/>
              <w:bottom w:val="nil"/>
              <w:right w:val="nil"/>
            </w:tcBorders>
          </w:tcPr>
          <w:p w14:paraId="08BDC207" w14:textId="0E5990DD" w:rsidR="009201C7" w:rsidRPr="00A3470D" w:rsidRDefault="009201C7" w:rsidP="009F2B10">
            <w:pPr>
              <w:keepNext/>
              <w:jc w:val="center"/>
              <w:rPr>
                <w:rFonts w:ascii="Arial" w:hAnsi="Arial" w:cs="Arial"/>
                <w:sz w:val="18"/>
                <w:szCs w:val="18"/>
              </w:rPr>
            </w:pPr>
            <w:r w:rsidRPr="00A3470D">
              <w:rPr>
                <w:rFonts w:ascii="Arial" w:hAnsi="Arial" w:cs="Arial"/>
                <w:sz w:val="18"/>
                <w:szCs w:val="18"/>
              </w:rPr>
              <w:t>1</w:t>
            </w:r>
          </w:p>
        </w:tc>
      </w:tr>
      <w:tr w:rsidR="00A72A89" w:rsidRPr="00A3470D" w14:paraId="522442AA" w14:textId="77777777" w:rsidTr="009201C7">
        <w:trPr>
          <w:jc w:val="center"/>
        </w:trPr>
        <w:tc>
          <w:tcPr>
            <w:tcW w:w="678" w:type="dxa"/>
            <w:tcBorders>
              <w:top w:val="nil"/>
              <w:left w:val="nil"/>
              <w:bottom w:val="single" w:sz="4" w:space="0" w:color="auto"/>
              <w:right w:val="nil"/>
            </w:tcBorders>
          </w:tcPr>
          <w:p w14:paraId="442D6C8A" w14:textId="353C3DD5" w:rsidR="00A72A89" w:rsidRPr="00A3470D" w:rsidRDefault="00A72A89" w:rsidP="00C459AC">
            <w:pPr>
              <w:rPr>
                <w:rFonts w:ascii="Arial" w:hAnsi="Arial" w:cs="Arial"/>
                <w:sz w:val="18"/>
                <w:szCs w:val="18"/>
              </w:rPr>
            </w:pPr>
            <w:r w:rsidRPr="00A3470D">
              <w:rPr>
                <w:rFonts w:ascii="Arial" w:hAnsi="Arial" w:cs="Arial"/>
                <w:sz w:val="18"/>
                <w:szCs w:val="18"/>
              </w:rPr>
              <w:t>RI9</w:t>
            </w:r>
          </w:p>
        </w:tc>
        <w:tc>
          <w:tcPr>
            <w:tcW w:w="5985" w:type="dxa"/>
            <w:gridSpan w:val="2"/>
            <w:tcBorders>
              <w:top w:val="nil"/>
              <w:left w:val="nil"/>
              <w:bottom w:val="single" w:sz="4" w:space="0" w:color="auto"/>
              <w:right w:val="nil"/>
            </w:tcBorders>
          </w:tcPr>
          <w:p w14:paraId="1DA9D01D" w14:textId="04C0C573" w:rsidR="00A72A89" w:rsidRPr="00A3470D" w:rsidRDefault="00A72A89" w:rsidP="00C459AC">
            <w:pPr>
              <w:rPr>
                <w:rFonts w:ascii="Arial" w:hAnsi="Arial" w:cs="Arial"/>
                <w:sz w:val="18"/>
                <w:szCs w:val="18"/>
              </w:rPr>
            </w:pPr>
            <w:r w:rsidRPr="00A3470D">
              <w:rPr>
                <w:rFonts w:ascii="Arial" w:hAnsi="Arial" w:cs="Arial"/>
                <w:sz w:val="18"/>
                <w:szCs w:val="18"/>
              </w:rPr>
              <w:t>Explain how tobacco dependence develops</w:t>
            </w:r>
          </w:p>
        </w:tc>
        <w:tc>
          <w:tcPr>
            <w:tcW w:w="2976" w:type="dxa"/>
            <w:tcBorders>
              <w:top w:val="nil"/>
              <w:left w:val="nil"/>
              <w:bottom w:val="single" w:sz="4" w:space="0" w:color="auto"/>
              <w:right w:val="nil"/>
            </w:tcBorders>
          </w:tcPr>
          <w:p w14:paraId="16A1A42E" w14:textId="7122A8AE" w:rsidR="00A72A89" w:rsidRPr="00A3470D" w:rsidRDefault="00A72A89" w:rsidP="009F2B10">
            <w:pPr>
              <w:keepNext/>
              <w:jc w:val="center"/>
              <w:rPr>
                <w:rFonts w:ascii="Arial" w:hAnsi="Arial" w:cs="Arial"/>
                <w:sz w:val="18"/>
                <w:szCs w:val="18"/>
              </w:rPr>
            </w:pPr>
            <w:r w:rsidRPr="00A3470D">
              <w:rPr>
                <w:rFonts w:ascii="Arial" w:hAnsi="Arial" w:cs="Arial"/>
                <w:sz w:val="18"/>
                <w:szCs w:val="18"/>
              </w:rPr>
              <w:t>1</w:t>
            </w:r>
          </w:p>
        </w:tc>
      </w:tr>
    </w:tbl>
    <w:p w14:paraId="3E8C7252" w14:textId="2D098D5A" w:rsidR="00C459AC" w:rsidRPr="00A3470D" w:rsidRDefault="00C459AC" w:rsidP="009F2B10">
      <w:pPr>
        <w:pStyle w:val="Caption"/>
        <w:rPr>
          <w:i w:val="0"/>
        </w:rPr>
      </w:pPr>
    </w:p>
    <w:p w14:paraId="4E603A4D" w14:textId="70B028E5" w:rsidR="00F766F0" w:rsidRPr="00A3470D" w:rsidRDefault="00F766F0" w:rsidP="00F766F0">
      <w:pPr>
        <w:rPr>
          <w:lang w:eastAsia="zh-CN"/>
        </w:rPr>
      </w:pPr>
    </w:p>
    <w:p w14:paraId="311DC278" w14:textId="77777777" w:rsidR="00A34DB9" w:rsidRPr="00A3470D" w:rsidRDefault="00A34DB9" w:rsidP="00F766F0">
      <w:pPr>
        <w:rPr>
          <w:lang w:eastAsia="zh-CN"/>
        </w:rPr>
      </w:pPr>
    </w:p>
    <w:p w14:paraId="0F61B67D" w14:textId="59ACC712" w:rsidR="00146445" w:rsidRPr="00A3470D" w:rsidRDefault="00FB4C06" w:rsidP="00467C9A">
      <w:pPr>
        <w:pStyle w:val="Heading2"/>
        <w:spacing w:line="480" w:lineRule="auto"/>
        <w:rPr>
          <w:sz w:val="22"/>
          <w:szCs w:val="22"/>
        </w:rPr>
      </w:pPr>
      <w:r w:rsidRPr="00A3470D">
        <w:rPr>
          <w:sz w:val="22"/>
          <w:szCs w:val="22"/>
        </w:rPr>
        <w:t>Behaviour</w:t>
      </w:r>
      <w:r w:rsidR="00146445" w:rsidRPr="00A3470D">
        <w:rPr>
          <w:sz w:val="22"/>
          <w:szCs w:val="22"/>
        </w:rPr>
        <w:t xml:space="preserve"> change technique coverage of the barriers and facilitators </w:t>
      </w:r>
    </w:p>
    <w:p w14:paraId="47957E58" w14:textId="24B8451D" w:rsidR="00206FF1" w:rsidRPr="00A3470D" w:rsidRDefault="003123C6" w:rsidP="00312361">
      <w:pPr>
        <w:spacing w:line="480" w:lineRule="auto"/>
        <w:jc w:val="both"/>
      </w:pPr>
      <w:r w:rsidRPr="00A3470D">
        <w:t>Six distinct categories were identified for the</w:t>
      </w:r>
      <w:r w:rsidR="00D76E9A" w:rsidRPr="00A3470D">
        <w:t xml:space="preserve"> </w:t>
      </w:r>
      <w:r w:rsidR="00BF3F80" w:rsidRPr="00A3470D">
        <w:t>b</w:t>
      </w:r>
      <w:r w:rsidR="003F6717" w:rsidRPr="00A3470D">
        <w:t>arriers and facilitators</w:t>
      </w:r>
      <w:r w:rsidR="003719C4" w:rsidRPr="00A3470D">
        <w:t>: ‘Influence of significant others’, ‘Social norms’, ‘Aspects of cessation support’, ‘Understanding of risks, addiction and withdrawal symptoms’, ‘Stress &amp; general mental well-being’ and ‘</w:t>
      </w:r>
      <w:r w:rsidR="00A025DF" w:rsidRPr="00A3470D">
        <w:t>Motivation</w:t>
      </w:r>
      <w:r w:rsidR="003719C4" w:rsidRPr="00A3470D">
        <w:t xml:space="preserve"> &amp; self-efficacy’</w:t>
      </w:r>
      <w:r w:rsidR="004134A7" w:rsidRPr="00A3470D">
        <w:t xml:space="preserve"> (see Table v). </w:t>
      </w:r>
      <w:r w:rsidR="003719C4" w:rsidRPr="00A3470D">
        <w:t xml:space="preserve"> </w:t>
      </w:r>
      <w:r w:rsidR="00FB3B50" w:rsidRPr="00A3470D">
        <w:t xml:space="preserve">For the </w:t>
      </w:r>
      <w:r w:rsidR="00BF3F80" w:rsidRPr="00A3470D">
        <w:t>four</w:t>
      </w:r>
      <w:r w:rsidR="00FB3B50" w:rsidRPr="00A3470D">
        <w:t xml:space="preserve"> </w:t>
      </w:r>
      <w:r w:rsidR="00BF3F80" w:rsidRPr="00A3470D">
        <w:t>b</w:t>
      </w:r>
      <w:r w:rsidR="003F6717" w:rsidRPr="00A3470D">
        <w:t xml:space="preserve">arriers and </w:t>
      </w:r>
      <w:r w:rsidR="00BF3F80" w:rsidRPr="00A3470D">
        <w:t xml:space="preserve">two </w:t>
      </w:r>
      <w:r w:rsidR="003F6717" w:rsidRPr="00A3470D">
        <w:t>facilitators</w:t>
      </w:r>
      <w:r w:rsidR="00FB3B50" w:rsidRPr="00A3470D">
        <w:t xml:space="preserve"> that fell under the category of ‘Influence of significant others’ there were eight </w:t>
      </w:r>
      <w:r w:rsidR="00AB0339" w:rsidRPr="00A3470D">
        <w:t>consensus-</w:t>
      </w:r>
      <w:r w:rsidR="00FB3B50" w:rsidRPr="00A3470D">
        <w:t xml:space="preserve">reaching </w:t>
      </w:r>
      <w:r w:rsidR="00AB0339" w:rsidRPr="00A3470D">
        <w:t xml:space="preserve">respondent-suggested </w:t>
      </w:r>
      <w:r w:rsidR="00FB3B50" w:rsidRPr="00A3470D">
        <w:t xml:space="preserve">techniques, all of which reached consensus as being appropriate. These included </w:t>
      </w:r>
      <w:r w:rsidR="00146BD8" w:rsidRPr="00A3470D">
        <w:t xml:space="preserve">a total of </w:t>
      </w:r>
      <w:r w:rsidR="00FB3B50" w:rsidRPr="00A3470D">
        <w:t xml:space="preserve">four BCTs. </w:t>
      </w:r>
      <w:r w:rsidR="00196B03" w:rsidRPr="00A3470D">
        <w:t>Within</w:t>
      </w:r>
      <w:r w:rsidR="00B520F7" w:rsidRPr="00A3470D">
        <w:t xml:space="preserve"> the ‘Social</w:t>
      </w:r>
      <w:r w:rsidR="006A5F82" w:rsidRPr="00A3470D">
        <w:t xml:space="preserve"> norms’ category there w</w:t>
      </w:r>
      <w:r w:rsidR="00BF3F80" w:rsidRPr="00A3470D">
        <w:t>ere four</w:t>
      </w:r>
      <w:r w:rsidR="00B520F7" w:rsidRPr="00A3470D">
        <w:t xml:space="preserve"> </w:t>
      </w:r>
      <w:r w:rsidR="00BF3F80" w:rsidRPr="00A3470D">
        <w:t>b</w:t>
      </w:r>
      <w:r w:rsidR="003F6717" w:rsidRPr="00A3470D">
        <w:t xml:space="preserve">arriers and </w:t>
      </w:r>
      <w:r w:rsidR="00BF3F80" w:rsidRPr="00A3470D">
        <w:t>one facilitator</w:t>
      </w:r>
      <w:r w:rsidR="00B520F7" w:rsidRPr="00A3470D">
        <w:t xml:space="preserve"> and t</w:t>
      </w:r>
      <w:r w:rsidR="00E6134D" w:rsidRPr="00A3470D">
        <w:t xml:space="preserve">wo </w:t>
      </w:r>
      <w:r w:rsidR="00196B03" w:rsidRPr="00A3470D">
        <w:t>non-consensus reaching</w:t>
      </w:r>
      <w:r w:rsidR="00E6134D" w:rsidRPr="00A3470D">
        <w:t xml:space="preserve"> </w:t>
      </w:r>
      <w:r w:rsidR="00AB0339" w:rsidRPr="00A3470D">
        <w:t xml:space="preserve">respondent-suggested </w:t>
      </w:r>
      <w:r w:rsidR="00E6134D" w:rsidRPr="00A3470D">
        <w:t>t</w:t>
      </w:r>
      <w:r w:rsidR="00196B03" w:rsidRPr="00A3470D">
        <w:t xml:space="preserve">echniques, containing </w:t>
      </w:r>
      <w:r w:rsidR="00B520F7" w:rsidRPr="00A3470D">
        <w:t>two BCTs</w:t>
      </w:r>
      <w:r w:rsidR="0037355D" w:rsidRPr="00A3470D">
        <w:t>.</w:t>
      </w:r>
      <w:r w:rsidR="00196B03" w:rsidRPr="00A3470D">
        <w:t xml:space="preserve"> There were 13 </w:t>
      </w:r>
      <w:r w:rsidR="00AB0339" w:rsidRPr="00A3470D">
        <w:t xml:space="preserve">respondent-suggested </w:t>
      </w:r>
      <w:r w:rsidR="00196B03" w:rsidRPr="00A3470D">
        <w:t xml:space="preserve">techniques for the </w:t>
      </w:r>
      <w:r w:rsidR="00BF3F80" w:rsidRPr="00A3470D">
        <w:t>three</w:t>
      </w:r>
      <w:r w:rsidR="00196B03" w:rsidRPr="00A3470D">
        <w:t xml:space="preserve"> </w:t>
      </w:r>
      <w:r w:rsidR="00BF3F80" w:rsidRPr="00A3470D">
        <w:t>b</w:t>
      </w:r>
      <w:r w:rsidR="003F6717" w:rsidRPr="00A3470D">
        <w:t xml:space="preserve">arriers and </w:t>
      </w:r>
      <w:r w:rsidR="00BF3F80" w:rsidRPr="00A3470D">
        <w:t xml:space="preserve">two </w:t>
      </w:r>
      <w:r w:rsidR="003F6717" w:rsidRPr="00A3470D">
        <w:t>facilitators</w:t>
      </w:r>
      <w:r w:rsidR="00196B03" w:rsidRPr="00A3470D">
        <w:t xml:space="preserve"> within t</w:t>
      </w:r>
      <w:r w:rsidR="00B520F7" w:rsidRPr="00A3470D">
        <w:t>he ‘Aspects of cessation support’ category</w:t>
      </w:r>
      <w:r w:rsidR="00196B03" w:rsidRPr="00A3470D">
        <w:t>,</w:t>
      </w:r>
      <w:r w:rsidR="00282CB1" w:rsidRPr="00A3470D">
        <w:t xml:space="preserve"> </w:t>
      </w:r>
      <w:r w:rsidR="00247F58" w:rsidRPr="00A3470D">
        <w:t xml:space="preserve">12 of </w:t>
      </w:r>
      <w:r w:rsidR="00196B03" w:rsidRPr="00A3470D">
        <w:t xml:space="preserve">which were </w:t>
      </w:r>
      <w:r w:rsidR="00247F58" w:rsidRPr="00A3470D">
        <w:t>consensus</w:t>
      </w:r>
      <w:r w:rsidR="00196B03" w:rsidRPr="00A3470D">
        <w:t xml:space="preserve">-reaching. These contained </w:t>
      </w:r>
      <w:r w:rsidR="00F80BD9" w:rsidRPr="00A3470D">
        <w:t>16 BCTs</w:t>
      </w:r>
      <w:r w:rsidR="0037355D" w:rsidRPr="00A3470D">
        <w:t>.</w:t>
      </w:r>
      <w:r w:rsidR="00196B03" w:rsidRPr="00A3470D">
        <w:t xml:space="preserve"> </w:t>
      </w:r>
      <w:r w:rsidR="00BF3F80" w:rsidRPr="00A3470D">
        <w:t xml:space="preserve">For the </w:t>
      </w:r>
      <w:r w:rsidR="00C11A8E" w:rsidRPr="00A3470D">
        <w:t>four barriers and one facilitator i</w:t>
      </w:r>
      <w:r w:rsidR="00FB3B50" w:rsidRPr="00A3470D">
        <w:t xml:space="preserve">n </w:t>
      </w:r>
      <w:r w:rsidR="00BB5E95" w:rsidRPr="00A3470D">
        <w:t xml:space="preserve">the ‘Understanding of risks, </w:t>
      </w:r>
      <w:r w:rsidR="00BB5E95" w:rsidRPr="00A3470D">
        <w:lastRenderedPageBreak/>
        <w:t xml:space="preserve">addiction and withdrawal symptoms’ category </w:t>
      </w:r>
      <w:r w:rsidR="00FB3B50" w:rsidRPr="00A3470D">
        <w:t>there were</w:t>
      </w:r>
      <w:r w:rsidR="00BB5E95" w:rsidRPr="00A3470D">
        <w:t xml:space="preserve"> eight </w:t>
      </w:r>
      <w:r w:rsidR="00FB3B50" w:rsidRPr="00A3470D">
        <w:t xml:space="preserve">consensus reaching </w:t>
      </w:r>
      <w:r w:rsidR="00AB0339" w:rsidRPr="00A3470D">
        <w:t xml:space="preserve">respondent-suggested </w:t>
      </w:r>
      <w:r w:rsidR="00FB3B50" w:rsidRPr="00A3470D">
        <w:t>techniques</w:t>
      </w:r>
      <w:r w:rsidR="00C41C33" w:rsidRPr="00A3470D">
        <w:t>,</w:t>
      </w:r>
      <w:r w:rsidR="00AB0339" w:rsidRPr="00A3470D">
        <w:t xml:space="preserve"> containing </w:t>
      </w:r>
      <w:r w:rsidR="00BB5E95" w:rsidRPr="00A3470D">
        <w:t>eight BCTs</w:t>
      </w:r>
      <w:r w:rsidR="00FB3B50" w:rsidRPr="00A3470D">
        <w:t xml:space="preserve">.  There were six </w:t>
      </w:r>
      <w:r w:rsidR="00AB0339" w:rsidRPr="00A3470D">
        <w:t xml:space="preserve">respondent-suggested </w:t>
      </w:r>
      <w:r w:rsidR="00FB3B50" w:rsidRPr="00A3470D">
        <w:t>consensus-reaching techniques for th</w:t>
      </w:r>
      <w:r w:rsidR="002E68F9" w:rsidRPr="00A3470D">
        <w:t>e four</w:t>
      </w:r>
      <w:r w:rsidR="00FB3B50" w:rsidRPr="00A3470D">
        <w:t xml:space="preserve"> </w:t>
      </w:r>
      <w:r w:rsidR="00BF3F80" w:rsidRPr="00A3470D">
        <w:t>b</w:t>
      </w:r>
      <w:r w:rsidR="003F6717" w:rsidRPr="00A3470D">
        <w:t xml:space="preserve">arriers and </w:t>
      </w:r>
      <w:r w:rsidR="002E68F9" w:rsidRPr="00A3470D">
        <w:t>one facilitator</w:t>
      </w:r>
      <w:r w:rsidR="00FB3B50" w:rsidRPr="00A3470D">
        <w:t xml:space="preserve"> in the </w:t>
      </w:r>
      <w:r w:rsidR="00C169CE" w:rsidRPr="00A3470D">
        <w:t xml:space="preserve">‘Stress &amp; general mental well-being’ </w:t>
      </w:r>
      <w:r w:rsidR="00FB3B50" w:rsidRPr="00A3470D">
        <w:t xml:space="preserve">category which contained </w:t>
      </w:r>
      <w:r w:rsidR="00C169CE" w:rsidRPr="00A3470D">
        <w:t>seven BCTs</w:t>
      </w:r>
      <w:r w:rsidR="0037355D" w:rsidRPr="00A3470D">
        <w:t>.</w:t>
      </w:r>
      <w:r w:rsidR="00C41C33" w:rsidRPr="00A3470D">
        <w:t xml:space="preserve"> </w:t>
      </w:r>
      <w:r w:rsidR="00FB3B50" w:rsidRPr="00A3470D">
        <w:t xml:space="preserve">For the </w:t>
      </w:r>
      <w:r w:rsidR="00F42F16" w:rsidRPr="00A3470D">
        <w:t>four</w:t>
      </w:r>
      <w:r w:rsidR="00FB3B50" w:rsidRPr="00A3470D">
        <w:t xml:space="preserve"> </w:t>
      </w:r>
      <w:r w:rsidR="00F42F16" w:rsidRPr="00A3470D">
        <w:t>b</w:t>
      </w:r>
      <w:r w:rsidR="003F6717" w:rsidRPr="00A3470D">
        <w:t xml:space="preserve">arriers and </w:t>
      </w:r>
      <w:r w:rsidR="00F42F16" w:rsidRPr="00A3470D">
        <w:t xml:space="preserve">four </w:t>
      </w:r>
      <w:r w:rsidR="003F6717" w:rsidRPr="00A3470D">
        <w:t>facilitators</w:t>
      </w:r>
      <w:r w:rsidR="00C169CE" w:rsidRPr="00A3470D">
        <w:t xml:space="preserve"> </w:t>
      </w:r>
      <w:r w:rsidR="00FB3B50" w:rsidRPr="00A3470D">
        <w:t>in the</w:t>
      </w:r>
      <w:r w:rsidR="00C169CE" w:rsidRPr="00A3470D">
        <w:t xml:space="preserve"> ‘Motivation &amp; self-efficacy</w:t>
      </w:r>
      <w:r w:rsidR="00FB3B50" w:rsidRPr="00A3470D">
        <w:t>’ category, there were</w:t>
      </w:r>
      <w:r w:rsidR="00C169CE" w:rsidRPr="00A3470D">
        <w:t xml:space="preserve"> 17 </w:t>
      </w:r>
      <w:r w:rsidR="00AB0339" w:rsidRPr="00A3470D">
        <w:t>respondent-</w:t>
      </w:r>
      <w:r w:rsidR="00C169CE" w:rsidRPr="00A3470D">
        <w:t>suggested techniques</w:t>
      </w:r>
      <w:r w:rsidR="00AC7797" w:rsidRPr="00A3470D">
        <w:t>, 16 of which reached consensus. These contained</w:t>
      </w:r>
      <w:r w:rsidR="00C169CE" w:rsidRPr="00A3470D">
        <w:t xml:space="preserve"> </w:t>
      </w:r>
      <w:r w:rsidR="00AC7797" w:rsidRPr="00A3470D">
        <w:t>16</w:t>
      </w:r>
      <w:r w:rsidR="00450518" w:rsidRPr="00A3470D">
        <w:t xml:space="preserve"> BCTs</w:t>
      </w:r>
      <w:r w:rsidR="0037355D" w:rsidRPr="00A3470D">
        <w:t>.</w:t>
      </w:r>
      <w:r w:rsidR="00546C41" w:rsidRPr="00A3470D">
        <w:t xml:space="preserve"> </w:t>
      </w:r>
      <w:r w:rsidR="007F48E1" w:rsidRPr="00A3470D">
        <w:t>Full results of this analysis are also shown in Table v.</w:t>
      </w:r>
    </w:p>
    <w:p w14:paraId="6E8FA561" w14:textId="51C7C6AD" w:rsidR="00206FF1" w:rsidRPr="00A3470D" w:rsidRDefault="00206FF1" w:rsidP="00312361">
      <w:pPr>
        <w:spacing w:line="480" w:lineRule="auto"/>
        <w:jc w:val="both"/>
      </w:pPr>
    </w:p>
    <w:p w14:paraId="3F432DC5" w14:textId="77777777" w:rsidR="00206FF1" w:rsidRPr="00A3470D" w:rsidRDefault="00206FF1" w:rsidP="00312361">
      <w:pPr>
        <w:spacing w:line="480" w:lineRule="auto"/>
        <w:jc w:val="both"/>
        <w:sectPr w:rsidR="00206FF1" w:rsidRPr="00A3470D" w:rsidSect="00C459AC">
          <w:headerReference w:type="default" r:id="rId12"/>
          <w:pgSz w:w="11906" w:h="16838" w:code="9"/>
          <w:pgMar w:top="1440" w:right="1440" w:bottom="1440" w:left="1440" w:header="709" w:footer="709" w:gutter="0"/>
          <w:cols w:space="708"/>
          <w:docGrid w:linePitch="360"/>
        </w:sectPr>
      </w:pPr>
    </w:p>
    <w:p w14:paraId="642A3EC7" w14:textId="77777777" w:rsidR="00E6432F" w:rsidRPr="00A3470D" w:rsidRDefault="00E6432F" w:rsidP="00206FF1">
      <w:pPr>
        <w:keepNext/>
        <w:spacing w:after="200" w:line="240" w:lineRule="auto"/>
        <w:rPr>
          <w:rFonts w:ascii="Arial" w:hAnsi="Arial" w:cs="Arial"/>
          <w:i/>
          <w:iCs/>
          <w:sz w:val="18"/>
          <w:szCs w:val="18"/>
        </w:rPr>
      </w:pPr>
    </w:p>
    <w:p w14:paraId="3D9C0B63" w14:textId="5BDDB9B5" w:rsidR="00206FF1" w:rsidRPr="00A3470D" w:rsidRDefault="00206FF1" w:rsidP="00206FF1">
      <w:pPr>
        <w:keepNext/>
        <w:spacing w:after="200" w:line="240" w:lineRule="auto"/>
        <w:rPr>
          <w:rFonts w:ascii="Arial" w:hAnsi="Arial" w:cs="Arial"/>
          <w:i/>
          <w:iCs/>
          <w:sz w:val="18"/>
          <w:szCs w:val="18"/>
        </w:rPr>
      </w:pPr>
      <w:r w:rsidRPr="00A3470D">
        <w:rPr>
          <w:rFonts w:ascii="Arial" w:hAnsi="Arial" w:cs="Arial"/>
          <w:i/>
          <w:iCs/>
          <w:sz w:val="18"/>
          <w:szCs w:val="18"/>
        </w:rPr>
        <w:t>Table v. Categorised barriers and facilitators with related suggested techniques and BCTs coded from these suggestions</w:t>
      </w:r>
    </w:p>
    <w:tbl>
      <w:tblPr>
        <w:tblStyle w:val="TableGrid6"/>
        <w:tblW w:w="14742" w:type="dxa"/>
        <w:tblLook w:val="04A0" w:firstRow="1" w:lastRow="0" w:firstColumn="1" w:lastColumn="0" w:noHBand="0" w:noVBand="1"/>
      </w:tblPr>
      <w:tblGrid>
        <w:gridCol w:w="6091"/>
        <w:gridCol w:w="4824"/>
        <w:gridCol w:w="3827"/>
      </w:tblGrid>
      <w:tr w:rsidR="00A3470D" w:rsidRPr="00A3470D" w14:paraId="02AC95A1" w14:textId="77777777" w:rsidTr="00344C24">
        <w:tc>
          <w:tcPr>
            <w:tcW w:w="6091" w:type="dxa"/>
            <w:tcBorders>
              <w:left w:val="nil"/>
              <w:bottom w:val="single" w:sz="4" w:space="0" w:color="auto"/>
              <w:right w:val="nil"/>
            </w:tcBorders>
          </w:tcPr>
          <w:p w14:paraId="266DAECE" w14:textId="5399A604" w:rsidR="00206FF1" w:rsidRPr="00A3470D" w:rsidRDefault="00206FF1" w:rsidP="00206FF1">
            <w:pPr>
              <w:rPr>
                <w:rFonts w:ascii="Arial" w:hAnsi="Arial" w:cs="Arial"/>
                <w:b/>
                <w:sz w:val="18"/>
                <w:szCs w:val="18"/>
              </w:rPr>
            </w:pPr>
            <w:r w:rsidRPr="00A3470D">
              <w:rPr>
                <w:rFonts w:ascii="Arial" w:hAnsi="Arial" w:cs="Arial"/>
                <w:b/>
                <w:sz w:val="18"/>
                <w:szCs w:val="18"/>
              </w:rPr>
              <w:t xml:space="preserve">Categorised </w:t>
            </w:r>
            <w:r w:rsidR="003F6717" w:rsidRPr="00A3470D">
              <w:rPr>
                <w:rFonts w:ascii="Arial" w:hAnsi="Arial" w:cs="Arial"/>
                <w:b/>
                <w:sz w:val="18"/>
                <w:szCs w:val="18"/>
              </w:rPr>
              <w:t>Barriers and facilitators</w:t>
            </w:r>
          </w:p>
        </w:tc>
        <w:tc>
          <w:tcPr>
            <w:tcW w:w="4824" w:type="dxa"/>
            <w:tcBorders>
              <w:left w:val="nil"/>
              <w:bottom w:val="single" w:sz="4" w:space="0" w:color="auto"/>
              <w:right w:val="nil"/>
            </w:tcBorders>
          </w:tcPr>
          <w:p w14:paraId="58D7E682" w14:textId="7276C56F" w:rsidR="00206FF1" w:rsidRPr="00A3470D" w:rsidRDefault="00206FF1" w:rsidP="00206FF1">
            <w:pPr>
              <w:rPr>
                <w:rFonts w:ascii="Arial" w:hAnsi="Arial" w:cs="Arial"/>
                <w:b/>
                <w:sz w:val="18"/>
                <w:szCs w:val="18"/>
              </w:rPr>
            </w:pPr>
            <w:r w:rsidRPr="00A3470D">
              <w:rPr>
                <w:rFonts w:ascii="Arial" w:hAnsi="Arial" w:cs="Arial"/>
                <w:b/>
                <w:sz w:val="18"/>
                <w:szCs w:val="18"/>
              </w:rPr>
              <w:t xml:space="preserve">Related </w:t>
            </w:r>
            <w:r w:rsidR="00333B31" w:rsidRPr="00A3470D">
              <w:rPr>
                <w:rFonts w:ascii="Arial" w:hAnsi="Arial" w:cs="Arial"/>
                <w:b/>
                <w:sz w:val="18"/>
                <w:szCs w:val="18"/>
              </w:rPr>
              <w:t>respondent-</w:t>
            </w:r>
            <w:r w:rsidRPr="00A3470D">
              <w:rPr>
                <w:rFonts w:ascii="Arial" w:hAnsi="Arial" w:cs="Arial"/>
                <w:b/>
                <w:sz w:val="18"/>
                <w:szCs w:val="18"/>
              </w:rPr>
              <w:t>suggested techniques</w:t>
            </w:r>
          </w:p>
        </w:tc>
        <w:tc>
          <w:tcPr>
            <w:tcW w:w="3827" w:type="dxa"/>
            <w:tcBorders>
              <w:left w:val="nil"/>
              <w:bottom w:val="single" w:sz="4" w:space="0" w:color="auto"/>
              <w:right w:val="nil"/>
            </w:tcBorders>
          </w:tcPr>
          <w:p w14:paraId="6DB2E29D" w14:textId="69CA98BE" w:rsidR="00206FF1" w:rsidRPr="00A3470D" w:rsidRDefault="00206FF1" w:rsidP="00206FF1">
            <w:pPr>
              <w:jc w:val="center"/>
              <w:rPr>
                <w:rFonts w:ascii="Arial" w:hAnsi="Arial" w:cs="Arial"/>
                <w:b/>
                <w:sz w:val="18"/>
                <w:szCs w:val="18"/>
              </w:rPr>
            </w:pPr>
            <w:r w:rsidRPr="00A3470D">
              <w:rPr>
                <w:rFonts w:ascii="Arial" w:hAnsi="Arial" w:cs="Arial"/>
                <w:b/>
                <w:sz w:val="18"/>
                <w:szCs w:val="18"/>
              </w:rPr>
              <w:t xml:space="preserve">BCTs </w:t>
            </w:r>
            <w:r w:rsidR="00FF3BA3" w:rsidRPr="00A3470D">
              <w:rPr>
                <w:rFonts w:ascii="Arial" w:hAnsi="Arial" w:cs="Arial"/>
                <w:b/>
                <w:sz w:val="18"/>
                <w:szCs w:val="18"/>
              </w:rPr>
              <w:t>coded</w:t>
            </w:r>
          </w:p>
        </w:tc>
      </w:tr>
      <w:tr w:rsidR="00A3470D" w:rsidRPr="00A3470D" w14:paraId="1B4A11B8" w14:textId="77777777" w:rsidTr="002C392A">
        <w:tc>
          <w:tcPr>
            <w:tcW w:w="14742" w:type="dxa"/>
            <w:gridSpan w:val="3"/>
            <w:tcBorders>
              <w:left w:val="nil"/>
              <w:bottom w:val="single" w:sz="4" w:space="0" w:color="auto"/>
              <w:right w:val="nil"/>
            </w:tcBorders>
          </w:tcPr>
          <w:p w14:paraId="31F4E6E1" w14:textId="77777777" w:rsidR="00206FF1" w:rsidRPr="00A3470D" w:rsidRDefault="00206FF1" w:rsidP="00206FF1">
            <w:pPr>
              <w:rPr>
                <w:rFonts w:ascii="Arial" w:hAnsi="Arial" w:cs="Arial"/>
                <w:b/>
                <w:sz w:val="18"/>
                <w:szCs w:val="18"/>
              </w:rPr>
            </w:pPr>
            <w:r w:rsidRPr="00A3470D">
              <w:rPr>
                <w:rFonts w:ascii="Arial" w:hAnsi="Arial" w:cs="Arial"/>
                <w:b/>
                <w:sz w:val="18"/>
                <w:szCs w:val="18"/>
              </w:rPr>
              <w:t>Influence of significant others</w:t>
            </w:r>
          </w:p>
        </w:tc>
      </w:tr>
      <w:tr w:rsidR="00A3470D" w:rsidRPr="00A3470D" w14:paraId="3BBFCD9C" w14:textId="77777777" w:rsidTr="00344C24">
        <w:tc>
          <w:tcPr>
            <w:tcW w:w="6091" w:type="dxa"/>
            <w:tcBorders>
              <w:top w:val="single" w:sz="4" w:space="0" w:color="auto"/>
              <w:left w:val="nil"/>
              <w:bottom w:val="nil"/>
              <w:right w:val="nil"/>
            </w:tcBorders>
          </w:tcPr>
          <w:p w14:paraId="0396915F" w14:textId="15CC836F" w:rsidR="00206FF1" w:rsidRPr="00A3470D" w:rsidRDefault="00206FF1" w:rsidP="00206FF1">
            <w:pPr>
              <w:rPr>
                <w:rFonts w:ascii="Arial" w:hAnsi="Arial" w:cs="Arial"/>
                <w:sz w:val="18"/>
                <w:szCs w:val="18"/>
                <w:vertAlign w:val="superscript"/>
              </w:rPr>
            </w:pPr>
            <w:r w:rsidRPr="00A3470D">
              <w:rPr>
                <w:rFonts w:ascii="Arial" w:hAnsi="Arial" w:cs="Arial"/>
                <w:sz w:val="18"/>
                <w:szCs w:val="18"/>
              </w:rPr>
              <w:t>Partners’ continued smoking</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tc>
        <w:tc>
          <w:tcPr>
            <w:tcW w:w="4824" w:type="dxa"/>
            <w:tcBorders>
              <w:top w:val="single" w:sz="4" w:space="0" w:color="auto"/>
              <w:left w:val="nil"/>
              <w:bottom w:val="nil"/>
              <w:right w:val="nil"/>
            </w:tcBorders>
          </w:tcPr>
          <w:p w14:paraId="42538E9A"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Identify women’s feelings towards and possible impact of partners’ continued smoking, encourage them to produce practical solutions regarding this </w:t>
            </w:r>
            <w:r w:rsidRPr="00A3470D">
              <w:rPr>
                <w:rFonts w:ascii="Arial" w:hAnsi="Arial" w:cs="Arial"/>
                <w:sz w:val="18"/>
                <w:szCs w:val="18"/>
                <w:vertAlign w:val="superscript"/>
              </w:rPr>
              <w:t>a</w:t>
            </w:r>
          </w:p>
          <w:p w14:paraId="1A92806A" w14:textId="77777777" w:rsidR="00206FF1" w:rsidRPr="00A3470D" w:rsidRDefault="00206FF1" w:rsidP="00206FF1">
            <w:pPr>
              <w:rPr>
                <w:rFonts w:ascii="Arial" w:hAnsi="Arial" w:cs="Arial"/>
                <w:sz w:val="18"/>
                <w:szCs w:val="18"/>
              </w:rPr>
            </w:pPr>
          </w:p>
        </w:tc>
        <w:tc>
          <w:tcPr>
            <w:tcW w:w="3827" w:type="dxa"/>
            <w:tcBorders>
              <w:top w:val="single" w:sz="4" w:space="0" w:color="auto"/>
              <w:left w:val="nil"/>
              <w:bottom w:val="nil"/>
              <w:right w:val="nil"/>
            </w:tcBorders>
          </w:tcPr>
          <w:p w14:paraId="3F6C1B79" w14:textId="77777777" w:rsidR="00FF3BA3" w:rsidRPr="00A3470D" w:rsidRDefault="00206FF1" w:rsidP="00344C24">
            <w:pPr>
              <w:rPr>
                <w:rFonts w:ascii="Arial" w:hAnsi="Arial" w:cs="Arial"/>
                <w:sz w:val="18"/>
                <w:szCs w:val="18"/>
              </w:rPr>
            </w:pPr>
            <w:r w:rsidRPr="00A3470D">
              <w:rPr>
                <w:rFonts w:ascii="Arial" w:hAnsi="Arial" w:cs="Arial"/>
                <w:sz w:val="18"/>
                <w:szCs w:val="18"/>
              </w:rPr>
              <w:t>1.2</w:t>
            </w:r>
            <w:r w:rsidR="00344C24" w:rsidRPr="00A3470D">
              <w:rPr>
                <w:rFonts w:ascii="Arial" w:hAnsi="Arial" w:cs="Arial"/>
                <w:sz w:val="18"/>
                <w:szCs w:val="18"/>
              </w:rPr>
              <w:t xml:space="preserve"> Problem solving</w:t>
            </w:r>
          </w:p>
          <w:p w14:paraId="01552D84" w14:textId="26E97416" w:rsidR="00206FF1" w:rsidRPr="00A3470D" w:rsidRDefault="00206FF1" w:rsidP="00344C24">
            <w:pPr>
              <w:rPr>
                <w:rFonts w:ascii="Arial" w:hAnsi="Arial" w:cs="Arial"/>
                <w:sz w:val="18"/>
                <w:szCs w:val="18"/>
              </w:rPr>
            </w:pPr>
            <w:r w:rsidRPr="00A3470D">
              <w:rPr>
                <w:rFonts w:ascii="Arial" w:hAnsi="Arial" w:cs="Arial"/>
                <w:sz w:val="18"/>
                <w:szCs w:val="18"/>
              </w:rPr>
              <w:t>3.1</w:t>
            </w:r>
            <w:r w:rsidR="00344C24" w:rsidRPr="00A3470D">
              <w:rPr>
                <w:rFonts w:ascii="Arial" w:hAnsi="Arial" w:cs="Arial"/>
                <w:sz w:val="18"/>
                <w:szCs w:val="18"/>
              </w:rPr>
              <w:t xml:space="preserve"> Social support (unspecified)</w:t>
            </w:r>
          </w:p>
        </w:tc>
      </w:tr>
      <w:tr w:rsidR="00A3470D" w:rsidRPr="00A3470D" w14:paraId="1AFA8D75" w14:textId="77777777" w:rsidTr="00344C24">
        <w:tc>
          <w:tcPr>
            <w:tcW w:w="6091" w:type="dxa"/>
            <w:tcBorders>
              <w:top w:val="nil"/>
              <w:left w:val="nil"/>
              <w:bottom w:val="nil"/>
              <w:right w:val="nil"/>
            </w:tcBorders>
          </w:tcPr>
          <w:p w14:paraId="483FBD67" w14:textId="5729DB4A" w:rsidR="00206FF1" w:rsidRPr="00A3470D" w:rsidRDefault="00206FF1" w:rsidP="00206FF1">
            <w:pPr>
              <w:rPr>
                <w:rFonts w:ascii="Arial" w:hAnsi="Arial" w:cs="Arial"/>
                <w:sz w:val="18"/>
                <w:szCs w:val="18"/>
                <w:vertAlign w:val="superscript"/>
              </w:rPr>
            </w:pPr>
            <w:r w:rsidRPr="00A3470D">
              <w:rPr>
                <w:rFonts w:ascii="Arial" w:hAnsi="Arial" w:cs="Arial"/>
                <w:sz w:val="18"/>
                <w:szCs w:val="18"/>
              </w:rPr>
              <w:t>Lack of support from partners to quit</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 d</w:t>
            </w:r>
          </w:p>
        </w:tc>
        <w:tc>
          <w:tcPr>
            <w:tcW w:w="4824" w:type="dxa"/>
            <w:tcBorders>
              <w:top w:val="nil"/>
              <w:left w:val="nil"/>
              <w:bottom w:val="nil"/>
              <w:right w:val="nil"/>
            </w:tcBorders>
          </w:tcPr>
          <w:p w14:paraId="5051F4A7" w14:textId="77777777" w:rsidR="00206FF1" w:rsidRPr="00A3470D" w:rsidRDefault="00206FF1" w:rsidP="00206FF1">
            <w:pPr>
              <w:rPr>
                <w:rFonts w:ascii="Arial" w:hAnsi="Arial" w:cs="Arial"/>
                <w:sz w:val="18"/>
                <w:szCs w:val="18"/>
                <w:vertAlign w:val="superscript"/>
              </w:rPr>
            </w:pPr>
            <w:r w:rsidRPr="00A3470D">
              <w:rPr>
                <w:rFonts w:ascii="Arial" w:hAnsi="Arial" w:cs="Arial"/>
                <w:sz w:val="18"/>
                <w:szCs w:val="18"/>
              </w:rPr>
              <w:t xml:space="preserve">Ensure that women and partners/family members are aware of the dangers of second hand smoke </w:t>
            </w:r>
            <w:r w:rsidRPr="00A3470D">
              <w:rPr>
                <w:rFonts w:ascii="Arial" w:hAnsi="Arial" w:cs="Arial"/>
                <w:sz w:val="18"/>
                <w:szCs w:val="18"/>
                <w:vertAlign w:val="superscript"/>
              </w:rPr>
              <w:t>a</w:t>
            </w:r>
          </w:p>
          <w:p w14:paraId="73239B82"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3811B932" w14:textId="7413C1E4" w:rsidR="00206FF1" w:rsidRPr="00A3470D" w:rsidRDefault="00402D46" w:rsidP="00FF3BA3">
            <w:pPr>
              <w:rPr>
                <w:rFonts w:ascii="Arial" w:hAnsi="Arial" w:cs="Arial"/>
                <w:sz w:val="18"/>
                <w:szCs w:val="18"/>
              </w:rPr>
            </w:pPr>
            <w:r w:rsidRPr="00A3470D">
              <w:rPr>
                <w:rFonts w:ascii="Arial" w:hAnsi="Arial" w:cs="Arial"/>
                <w:sz w:val="18"/>
                <w:szCs w:val="18"/>
              </w:rPr>
              <w:t>5.1 Information about health consequences</w:t>
            </w:r>
          </w:p>
        </w:tc>
      </w:tr>
      <w:tr w:rsidR="00A3470D" w:rsidRPr="00A3470D" w14:paraId="20F0CC72" w14:textId="77777777" w:rsidTr="00344C24">
        <w:tc>
          <w:tcPr>
            <w:tcW w:w="6091" w:type="dxa"/>
            <w:tcBorders>
              <w:top w:val="nil"/>
              <w:left w:val="nil"/>
              <w:bottom w:val="nil"/>
              <w:right w:val="nil"/>
            </w:tcBorders>
          </w:tcPr>
          <w:p w14:paraId="19117043" w14:textId="7791E4A7" w:rsidR="00206FF1" w:rsidRPr="00A3470D" w:rsidRDefault="00206FF1" w:rsidP="00206FF1">
            <w:pPr>
              <w:rPr>
                <w:rFonts w:ascii="Arial" w:hAnsi="Arial" w:cs="Arial"/>
                <w:sz w:val="18"/>
                <w:szCs w:val="18"/>
                <w:vertAlign w:val="superscript"/>
              </w:rPr>
            </w:pPr>
            <w:r w:rsidRPr="00A3470D">
              <w:rPr>
                <w:rFonts w:ascii="Arial" w:hAnsi="Arial" w:cs="Arial"/>
                <w:sz w:val="18"/>
                <w:szCs w:val="18"/>
              </w:rPr>
              <w:t>Lack of support from family to quit</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tc>
        <w:tc>
          <w:tcPr>
            <w:tcW w:w="4824" w:type="dxa"/>
            <w:tcBorders>
              <w:top w:val="nil"/>
              <w:left w:val="nil"/>
              <w:bottom w:val="nil"/>
              <w:right w:val="nil"/>
            </w:tcBorders>
          </w:tcPr>
          <w:p w14:paraId="4D0C7B01"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Provide support and guidance to help women find the best ways to talk to their family or friends and gain their support with a quit attempt </w:t>
            </w:r>
            <w:r w:rsidRPr="00A3470D">
              <w:rPr>
                <w:rFonts w:ascii="Arial" w:hAnsi="Arial" w:cs="Arial"/>
                <w:sz w:val="18"/>
                <w:szCs w:val="18"/>
                <w:vertAlign w:val="superscript"/>
              </w:rPr>
              <w:t>a</w:t>
            </w:r>
          </w:p>
          <w:p w14:paraId="72D7A5D5"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14B08918" w14:textId="77777777" w:rsidR="00FF3BA3" w:rsidRPr="00A3470D" w:rsidRDefault="00206FF1" w:rsidP="00FF3BA3">
            <w:pPr>
              <w:rPr>
                <w:rFonts w:ascii="Arial" w:hAnsi="Arial" w:cs="Arial"/>
                <w:sz w:val="18"/>
                <w:szCs w:val="18"/>
              </w:rPr>
            </w:pPr>
            <w:r w:rsidRPr="00A3470D">
              <w:rPr>
                <w:rFonts w:ascii="Arial" w:hAnsi="Arial" w:cs="Arial"/>
                <w:sz w:val="18"/>
                <w:szCs w:val="18"/>
              </w:rPr>
              <w:t>3.1</w:t>
            </w:r>
            <w:r w:rsidR="00344C24" w:rsidRPr="00A3470D">
              <w:rPr>
                <w:rFonts w:ascii="Arial" w:hAnsi="Arial" w:cs="Arial"/>
                <w:sz w:val="18"/>
                <w:szCs w:val="18"/>
              </w:rPr>
              <w:t xml:space="preserve"> Social support (unspecified)</w:t>
            </w:r>
            <w:r w:rsidRPr="00A3470D">
              <w:rPr>
                <w:rFonts w:ascii="Arial" w:hAnsi="Arial" w:cs="Arial"/>
                <w:sz w:val="18"/>
                <w:szCs w:val="18"/>
              </w:rPr>
              <w:t xml:space="preserve"> </w:t>
            </w:r>
          </w:p>
          <w:p w14:paraId="5601DFBA" w14:textId="0FD25FC4" w:rsidR="00206FF1" w:rsidRPr="00A3470D" w:rsidRDefault="00206FF1" w:rsidP="00FF3BA3">
            <w:pPr>
              <w:rPr>
                <w:rFonts w:ascii="Arial" w:hAnsi="Arial" w:cs="Arial"/>
                <w:sz w:val="18"/>
                <w:szCs w:val="18"/>
              </w:rPr>
            </w:pPr>
            <w:r w:rsidRPr="00A3470D">
              <w:rPr>
                <w:rFonts w:ascii="Arial" w:hAnsi="Arial" w:cs="Arial"/>
                <w:sz w:val="18"/>
                <w:szCs w:val="18"/>
              </w:rPr>
              <w:t>RD1</w:t>
            </w:r>
            <w:r w:rsidR="00344C24" w:rsidRPr="00A3470D">
              <w:rPr>
                <w:rFonts w:ascii="Arial" w:hAnsi="Arial" w:cs="Arial"/>
                <w:sz w:val="18"/>
                <w:szCs w:val="18"/>
              </w:rPr>
              <w:t xml:space="preserve"> Tailor interactions appropriately</w:t>
            </w:r>
          </w:p>
        </w:tc>
      </w:tr>
      <w:tr w:rsidR="00A3470D" w:rsidRPr="00A3470D" w14:paraId="64716C30" w14:textId="77777777" w:rsidTr="00344C24">
        <w:tc>
          <w:tcPr>
            <w:tcW w:w="6091" w:type="dxa"/>
            <w:tcBorders>
              <w:top w:val="nil"/>
              <w:left w:val="nil"/>
              <w:bottom w:val="nil"/>
              <w:right w:val="nil"/>
            </w:tcBorders>
          </w:tcPr>
          <w:p w14:paraId="50DFFE24" w14:textId="77276796" w:rsidR="00206FF1" w:rsidRPr="00A3470D" w:rsidRDefault="00206FF1" w:rsidP="00206FF1">
            <w:pPr>
              <w:rPr>
                <w:rFonts w:ascii="Arial" w:hAnsi="Arial" w:cs="Arial"/>
                <w:sz w:val="18"/>
                <w:szCs w:val="18"/>
                <w:vertAlign w:val="superscript"/>
              </w:rPr>
            </w:pPr>
            <w:r w:rsidRPr="00A3470D">
              <w:rPr>
                <w:rFonts w:ascii="Arial" w:hAnsi="Arial" w:cs="Arial"/>
                <w:sz w:val="18"/>
                <w:szCs w:val="18"/>
              </w:rPr>
              <w:t xml:space="preserve">Quitting can make women feel left out if their partner/friends continue to smoke </w:t>
            </w:r>
            <w:r w:rsidR="00526D89" w:rsidRPr="00A3470D">
              <w:rPr>
                <w:rFonts w:ascii="Arial" w:hAnsi="Arial" w:cs="Arial"/>
                <w:sz w:val="18"/>
                <w:szCs w:val="18"/>
              </w:rPr>
              <w:t xml:space="preserve">(B) </w:t>
            </w:r>
            <w:r w:rsidRPr="00A3470D">
              <w:rPr>
                <w:rFonts w:ascii="Arial" w:hAnsi="Arial" w:cs="Arial"/>
                <w:sz w:val="18"/>
                <w:szCs w:val="18"/>
                <w:vertAlign w:val="superscript"/>
              </w:rPr>
              <w:t>i</w:t>
            </w:r>
          </w:p>
        </w:tc>
        <w:tc>
          <w:tcPr>
            <w:tcW w:w="4824" w:type="dxa"/>
            <w:tcBorders>
              <w:top w:val="nil"/>
              <w:left w:val="nil"/>
              <w:bottom w:val="nil"/>
              <w:right w:val="nil"/>
            </w:tcBorders>
          </w:tcPr>
          <w:p w14:paraId="3C2584EB"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ncourage women to find alternatives to smoking when they are with partners, family members or friends who smoke  </w:t>
            </w:r>
            <w:r w:rsidRPr="00A3470D">
              <w:rPr>
                <w:rFonts w:ascii="Arial" w:hAnsi="Arial" w:cs="Arial"/>
                <w:sz w:val="18"/>
                <w:szCs w:val="18"/>
                <w:vertAlign w:val="superscript"/>
              </w:rPr>
              <w:t>a</w:t>
            </w:r>
          </w:p>
          <w:p w14:paraId="0668FD0C"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2A000850" w14:textId="77777777" w:rsidR="00402D46" w:rsidRPr="00A3470D" w:rsidRDefault="00402D46" w:rsidP="00402D46">
            <w:pPr>
              <w:rPr>
                <w:rFonts w:ascii="Arial" w:hAnsi="Arial" w:cs="Arial"/>
                <w:sz w:val="18"/>
                <w:szCs w:val="18"/>
              </w:rPr>
            </w:pPr>
            <w:r w:rsidRPr="00A3470D">
              <w:rPr>
                <w:rFonts w:ascii="Arial" w:hAnsi="Arial" w:cs="Arial"/>
                <w:sz w:val="18"/>
                <w:szCs w:val="18"/>
              </w:rPr>
              <w:t>1.2 Problem solving</w:t>
            </w:r>
          </w:p>
          <w:p w14:paraId="04C06864" w14:textId="5E4B9E28" w:rsidR="00206FF1" w:rsidRPr="00A3470D" w:rsidRDefault="00402D46" w:rsidP="00402D46">
            <w:pPr>
              <w:rPr>
                <w:rFonts w:ascii="Arial" w:hAnsi="Arial" w:cs="Arial"/>
                <w:sz w:val="18"/>
                <w:szCs w:val="18"/>
              </w:rPr>
            </w:pPr>
            <w:r w:rsidRPr="00A3470D">
              <w:rPr>
                <w:rFonts w:ascii="Arial" w:hAnsi="Arial" w:cs="Arial"/>
                <w:sz w:val="18"/>
                <w:szCs w:val="18"/>
              </w:rPr>
              <w:t>8.2 Behavioural substitution</w:t>
            </w:r>
          </w:p>
        </w:tc>
      </w:tr>
      <w:tr w:rsidR="00A3470D" w:rsidRPr="00A3470D" w14:paraId="710977FF" w14:textId="77777777" w:rsidTr="00344C24">
        <w:tc>
          <w:tcPr>
            <w:tcW w:w="6091" w:type="dxa"/>
            <w:tcBorders>
              <w:top w:val="nil"/>
              <w:left w:val="nil"/>
              <w:bottom w:val="nil"/>
              <w:right w:val="nil"/>
            </w:tcBorders>
          </w:tcPr>
          <w:p w14:paraId="6E505F8D" w14:textId="591AB61D" w:rsidR="00206FF1" w:rsidRPr="00A3470D" w:rsidRDefault="00206FF1" w:rsidP="00206FF1">
            <w:pPr>
              <w:rPr>
                <w:rFonts w:ascii="Arial" w:hAnsi="Arial" w:cs="Arial"/>
                <w:sz w:val="18"/>
                <w:szCs w:val="18"/>
                <w:vertAlign w:val="superscript"/>
              </w:rPr>
            </w:pPr>
            <w:r w:rsidRPr="00A3470D">
              <w:rPr>
                <w:rFonts w:ascii="Arial" w:hAnsi="Arial" w:cs="Arial"/>
                <w:sz w:val="18"/>
                <w:szCs w:val="18"/>
              </w:rPr>
              <w:t>Supportive partners</w:t>
            </w:r>
            <w:r w:rsidR="00526D89" w:rsidRPr="00A3470D">
              <w:rPr>
                <w:rFonts w:ascii="Arial" w:hAnsi="Arial" w:cs="Arial"/>
                <w:sz w:val="18"/>
                <w:szCs w:val="18"/>
              </w:rPr>
              <w:t xml:space="preserve"> (F)</w:t>
            </w:r>
            <w:r w:rsidRPr="00A3470D">
              <w:rPr>
                <w:rFonts w:ascii="Arial" w:hAnsi="Arial" w:cs="Arial"/>
                <w:sz w:val="18"/>
                <w:szCs w:val="18"/>
              </w:rPr>
              <w:t xml:space="preserve"> </w:t>
            </w:r>
            <w:r w:rsidRPr="00A3470D">
              <w:rPr>
                <w:rFonts w:ascii="Arial" w:hAnsi="Arial" w:cs="Arial"/>
                <w:sz w:val="18"/>
                <w:szCs w:val="18"/>
                <w:vertAlign w:val="superscript"/>
              </w:rPr>
              <w:t>I e</w:t>
            </w:r>
          </w:p>
        </w:tc>
        <w:tc>
          <w:tcPr>
            <w:tcW w:w="4824" w:type="dxa"/>
            <w:tcBorders>
              <w:top w:val="nil"/>
              <w:left w:val="nil"/>
              <w:bottom w:val="nil"/>
              <w:right w:val="nil"/>
            </w:tcBorders>
          </w:tcPr>
          <w:p w14:paraId="1C6E9691"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dvise partners/family members to smoke outside or vape when with her if they do not want to quit </w:t>
            </w:r>
            <w:r w:rsidRPr="00A3470D">
              <w:rPr>
                <w:rFonts w:ascii="Arial" w:hAnsi="Arial" w:cs="Arial"/>
                <w:sz w:val="18"/>
                <w:szCs w:val="18"/>
                <w:vertAlign w:val="superscript"/>
              </w:rPr>
              <w:t>a</w:t>
            </w:r>
          </w:p>
          <w:p w14:paraId="5992F358"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7204FBB7" w14:textId="77777777" w:rsidR="00206FF1" w:rsidRPr="00A3470D" w:rsidRDefault="00206FF1" w:rsidP="00344C24">
            <w:pPr>
              <w:rPr>
                <w:rFonts w:ascii="Arial" w:hAnsi="Arial" w:cs="Arial"/>
                <w:sz w:val="18"/>
                <w:szCs w:val="18"/>
              </w:rPr>
            </w:pPr>
            <w:r w:rsidRPr="00A3470D">
              <w:rPr>
                <w:rFonts w:ascii="Arial" w:hAnsi="Arial" w:cs="Arial"/>
                <w:sz w:val="18"/>
                <w:szCs w:val="18"/>
              </w:rPr>
              <w:t>3.1</w:t>
            </w:r>
            <w:r w:rsidR="00344C24" w:rsidRPr="00A3470D">
              <w:rPr>
                <w:rFonts w:ascii="Arial" w:hAnsi="Arial" w:cs="Arial"/>
                <w:sz w:val="18"/>
                <w:szCs w:val="18"/>
              </w:rPr>
              <w:t xml:space="preserve"> Social support (unspecified)</w:t>
            </w:r>
          </w:p>
          <w:p w14:paraId="758E596C" w14:textId="361065DD" w:rsidR="008C233D" w:rsidRPr="00A3470D" w:rsidRDefault="008C233D" w:rsidP="00344C24">
            <w:pPr>
              <w:rPr>
                <w:rFonts w:ascii="Arial" w:hAnsi="Arial" w:cs="Arial"/>
                <w:sz w:val="18"/>
                <w:szCs w:val="18"/>
              </w:rPr>
            </w:pPr>
            <w:r w:rsidRPr="00A3470D">
              <w:rPr>
                <w:rFonts w:ascii="Arial" w:hAnsi="Arial" w:cs="Arial"/>
                <w:sz w:val="18"/>
                <w:szCs w:val="18"/>
              </w:rPr>
              <w:t>12.2 Restructuring the social environment</w:t>
            </w:r>
          </w:p>
        </w:tc>
      </w:tr>
      <w:tr w:rsidR="00A3470D" w:rsidRPr="00A3470D" w14:paraId="0C2B95CC" w14:textId="77777777" w:rsidTr="00344C24">
        <w:tc>
          <w:tcPr>
            <w:tcW w:w="6091" w:type="dxa"/>
            <w:tcBorders>
              <w:top w:val="nil"/>
              <w:left w:val="nil"/>
              <w:bottom w:val="nil"/>
              <w:right w:val="nil"/>
            </w:tcBorders>
          </w:tcPr>
          <w:p w14:paraId="134D63E8" w14:textId="72B90411" w:rsidR="00206FF1" w:rsidRPr="00A3470D" w:rsidRDefault="00206FF1" w:rsidP="00206FF1">
            <w:pPr>
              <w:rPr>
                <w:rFonts w:ascii="Arial" w:hAnsi="Arial" w:cs="Arial"/>
                <w:sz w:val="18"/>
                <w:szCs w:val="18"/>
                <w:vertAlign w:val="superscript"/>
              </w:rPr>
            </w:pPr>
            <w:r w:rsidRPr="00A3470D">
              <w:rPr>
                <w:rFonts w:ascii="Arial" w:hAnsi="Arial" w:cs="Arial"/>
                <w:sz w:val="18"/>
                <w:szCs w:val="18"/>
              </w:rPr>
              <w:t>Support and encouragement from family</w:t>
            </w:r>
            <w:r w:rsidRPr="00A3470D">
              <w:rPr>
                <w:rFonts w:ascii="Arial" w:hAnsi="Arial" w:cs="Arial"/>
                <w:sz w:val="18"/>
                <w:szCs w:val="18"/>
                <w:vertAlign w:val="superscript"/>
              </w:rPr>
              <w:t xml:space="preserve"> </w:t>
            </w:r>
            <w:r w:rsidR="00526D89" w:rsidRPr="00A3470D">
              <w:rPr>
                <w:rFonts w:ascii="Arial" w:hAnsi="Arial" w:cs="Arial"/>
                <w:sz w:val="18"/>
                <w:szCs w:val="18"/>
              </w:rPr>
              <w:t xml:space="preserve">(F) </w:t>
            </w:r>
            <w:r w:rsidRPr="00A3470D">
              <w:rPr>
                <w:rFonts w:ascii="Arial" w:hAnsi="Arial" w:cs="Arial"/>
                <w:sz w:val="18"/>
                <w:szCs w:val="18"/>
                <w:vertAlign w:val="superscript"/>
              </w:rPr>
              <w:t>I e</w:t>
            </w:r>
          </w:p>
        </w:tc>
        <w:tc>
          <w:tcPr>
            <w:tcW w:w="4824" w:type="dxa"/>
            <w:tcBorders>
              <w:top w:val="nil"/>
              <w:left w:val="nil"/>
              <w:bottom w:val="nil"/>
              <w:right w:val="nil"/>
            </w:tcBorders>
          </w:tcPr>
          <w:p w14:paraId="1AFE6EE9"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Involve partners/family members in the treatment process; encourage them to quit with the women </w:t>
            </w:r>
            <w:r w:rsidRPr="00A3470D">
              <w:rPr>
                <w:rFonts w:ascii="Arial" w:hAnsi="Arial" w:cs="Arial"/>
                <w:sz w:val="18"/>
                <w:szCs w:val="18"/>
                <w:vertAlign w:val="superscript"/>
              </w:rPr>
              <w:t>a</w:t>
            </w:r>
          </w:p>
          <w:p w14:paraId="2DF199E4"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28A990FA" w14:textId="0CCA95E2" w:rsidR="00206FF1" w:rsidRPr="00A3470D" w:rsidRDefault="00206FF1" w:rsidP="00344C24">
            <w:pPr>
              <w:rPr>
                <w:rFonts w:ascii="Arial" w:hAnsi="Arial" w:cs="Arial"/>
                <w:sz w:val="18"/>
                <w:szCs w:val="18"/>
              </w:rPr>
            </w:pPr>
            <w:r w:rsidRPr="00A3470D">
              <w:rPr>
                <w:rFonts w:ascii="Arial" w:hAnsi="Arial" w:cs="Arial"/>
                <w:sz w:val="18"/>
                <w:szCs w:val="18"/>
              </w:rPr>
              <w:t>3.1</w:t>
            </w:r>
            <w:r w:rsidR="00344C24" w:rsidRPr="00A3470D">
              <w:rPr>
                <w:rFonts w:ascii="Arial" w:hAnsi="Arial" w:cs="Arial"/>
                <w:sz w:val="18"/>
                <w:szCs w:val="18"/>
              </w:rPr>
              <w:t xml:space="preserve"> Social support (unspecified)</w:t>
            </w:r>
          </w:p>
        </w:tc>
      </w:tr>
      <w:tr w:rsidR="00A3470D" w:rsidRPr="00A3470D" w14:paraId="45ADE807" w14:textId="77777777" w:rsidTr="00344C24">
        <w:tc>
          <w:tcPr>
            <w:tcW w:w="6091" w:type="dxa"/>
            <w:tcBorders>
              <w:top w:val="nil"/>
              <w:left w:val="nil"/>
              <w:bottom w:val="nil"/>
              <w:right w:val="nil"/>
            </w:tcBorders>
          </w:tcPr>
          <w:p w14:paraId="7F1E77D1"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4EE77C6B"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sess the partner’s/ family member’s knowledge and understanding of the risks and tailor information given accordingly </w:t>
            </w:r>
            <w:r w:rsidRPr="00A3470D">
              <w:rPr>
                <w:rFonts w:ascii="Arial" w:hAnsi="Arial" w:cs="Arial"/>
                <w:sz w:val="18"/>
                <w:szCs w:val="18"/>
                <w:vertAlign w:val="superscript"/>
              </w:rPr>
              <w:t>a</w:t>
            </w:r>
          </w:p>
          <w:p w14:paraId="219CF981"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1E1C7B2B" w14:textId="15499218" w:rsidR="00206FF1" w:rsidRPr="00A3470D" w:rsidRDefault="00206FF1" w:rsidP="00344C24">
            <w:pPr>
              <w:rPr>
                <w:rFonts w:ascii="Arial" w:hAnsi="Arial" w:cs="Arial"/>
                <w:sz w:val="18"/>
                <w:szCs w:val="18"/>
              </w:rPr>
            </w:pPr>
            <w:r w:rsidRPr="00A3470D">
              <w:rPr>
                <w:rFonts w:ascii="Arial" w:hAnsi="Arial" w:cs="Arial"/>
                <w:sz w:val="18"/>
                <w:szCs w:val="18"/>
              </w:rPr>
              <w:t>RD1</w:t>
            </w:r>
            <w:r w:rsidR="00344C24" w:rsidRPr="00A3470D">
              <w:rPr>
                <w:rFonts w:ascii="Arial" w:hAnsi="Arial" w:cs="Arial"/>
                <w:sz w:val="18"/>
                <w:szCs w:val="18"/>
              </w:rPr>
              <w:t xml:space="preserve"> Tailor interactions appropriately</w:t>
            </w:r>
          </w:p>
        </w:tc>
      </w:tr>
      <w:tr w:rsidR="00A3470D" w:rsidRPr="00A3470D" w14:paraId="434B3143" w14:textId="77777777" w:rsidTr="00344C24">
        <w:tc>
          <w:tcPr>
            <w:tcW w:w="6091" w:type="dxa"/>
            <w:tcBorders>
              <w:top w:val="nil"/>
              <w:left w:val="nil"/>
              <w:bottom w:val="single" w:sz="4" w:space="0" w:color="auto"/>
              <w:right w:val="nil"/>
            </w:tcBorders>
          </w:tcPr>
          <w:p w14:paraId="3BAB325B" w14:textId="77777777" w:rsidR="00206FF1" w:rsidRPr="00A3470D" w:rsidRDefault="00206FF1" w:rsidP="00206FF1">
            <w:pPr>
              <w:rPr>
                <w:rFonts w:ascii="Arial" w:hAnsi="Arial" w:cs="Arial"/>
                <w:sz w:val="18"/>
                <w:szCs w:val="18"/>
              </w:rPr>
            </w:pPr>
          </w:p>
        </w:tc>
        <w:tc>
          <w:tcPr>
            <w:tcW w:w="4824" w:type="dxa"/>
            <w:tcBorders>
              <w:top w:val="nil"/>
              <w:left w:val="nil"/>
              <w:bottom w:val="single" w:sz="4" w:space="0" w:color="auto"/>
              <w:right w:val="nil"/>
            </w:tcBorders>
          </w:tcPr>
          <w:p w14:paraId="31B7906C"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dvise and support partners/family members to help establish smoke free home by smoking outside </w:t>
            </w:r>
            <w:r w:rsidRPr="00A3470D">
              <w:rPr>
                <w:rFonts w:ascii="Arial" w:hAnsi="Arial" w:cs="Arial"/>
                <w:sz w:val="18"/>
                <w:szCs w:val="18"/>
                <w:vertAlign w:val="superscript"/>
              </w:rPr>
              <w:t>a</w:t>
            </w:r>
          </w:p>
          <w:p w14:paraId="6A2C3E06" w14:textId="77777777" w:rsidR="00206FF1" w:rsidRPr="00A3470D" w:rsidRDefault="00206FF1" w:rsidP="00206FF1">
            <w:pPr>
              <w:rPr>
                <w:rFonts w:ascii="Arial" w:hAnsi="Arial" w:cs="Arial"/>
                <w:sz w:val="18"/>
                <w:szCs w:val="18"/>
              </w:rPr>
            </w:pPr>
          </w:p>
        </w:tc>
        <w:tc>
          <w:tcPr>
            <w:tcW w:w="3827" w:type="dxa"/>
            <w:tcBorders>
              <w:top w:val="nil"/>
              <w:left w:val="nil"/>
              <w:bottom w:val="single" w:sz="4" w:space="0" w:color="auto"/>
              <w:right w:val="nil"/>
            </w:tcBorders>
          </w:tcPr>
          <w:p w14:paraId="36DE35EC" w14:textId="77777777" w:rsidR="00206FF1" w:rsidRPr="00A3470D" w:rsidRDefault="00206FF1" w:rsidP="00344C24">
            <w:pPr>
              <w:rPr>
                <w:rFonts w:ascii="Arial" w:hAnsi="Arial" w:cs="Arial"/>
                <w:sz w:val="18"/>
                <w:szCs w:val="18"/>
              </w:rPr>
            </w:pPr>
            <w:r w:rsidRPr="00A3470D">
              <w:rPr>
                <w:rFonts w:ascii="Arial" w:hAnsi="Arial" w:cs="Arial"/>
                <w:sz w:val="18"/>
                <w:szCs w:val="18"/>
              </w:rPr>
              <w:t>3.1</w:t>
            </w:r>
            <w:r w:rsidR="00344C24" w:rsidRPr="00A3470D">
              <w:rPr>
                <w:rFonts w:ascii="Arial" w:hAnsi="Arial" w:cs="Arial"/>
                <w:sz w:val="18"/>
                <w:szCs w:val="18"/>
              </w:rPr>
              <w:t xml:space="preserve"> Social support (</w:t>
            </w:r>
            <w:r w:rsidR="00B968EF" w:rsidRPr="00A3470D">
              <w:rPr>
                <w:rFonts w:ascii="Arial" w:hAnsi="Arial" w:cs="Arial"/>
                <w:sz w:val="18"/>
                <w:szCs w:val="18"/>
              </w:rPr>
              <w:t>unspecified)</w:t>
            </w:r>
          </w:p>
          <w:p w14:paraId="3E544E43" w14:textId="7A6E45E0" w:rsidR="00A955CA" w:rsidRPr="00A3470D" w:rsidRDefault="00A955CA" w:rsidP="00344C24">
            <w:pPr>
              <w:rPr>
                <w:rFonts w:ascii="Arial" w:hAnsi="Arial" w:cs="Arial"/>
                <w:sz w:val="18"/>
                <w:szCs w:val="18"/>
              </w:rPr>
            </w:pPr>
            <w:r w:rsidRPr="00A3470D">
              <w:rPr>
                <w:rFonts w:ascii="Arial" w:hAnsi="Arial" w:cs="Arial"/>
                <w:sz w:val="18"/>
                <w:szCs w:val="18"/>
              </w:rPr>
              <w:t>12.2 Restructuring of the social environment</w:t>
            </w:r>
          </w:p>
        </w:tc>
      </w:tr>
      <w:tr w:rsidR="00A3470D" w:rsidRPr="00A3470D" w14:paraId="416FF801" w14:textId="77777777" w:rsidTr="002C392A">
        <w:tc>
          <w:tcPr>
            <w:tcW w:w="14742" w:type="dxa"/>
            <w:gridSpan w:val="3"/>
            <w:tcBorders>
              <w:top w:val="single" w:sz="4" w:space="0" w:color="auto"/>
              <w:left w:val="nil"/>
              <w:bottom w:val="single" w:sz="4" w:space="0" w:color="auto"/>
              <w:right w:val="nil"/>
            </w:tcBorders>
          </w:tcPr>
          <w:p w14:paraId="36ADB7C6" w14:textId="77777777" w:rsidR="00206FF1" w:rsidRPr="00A3470D" w:rsidRDefault="00206FF1" w:rsidP="00206FF1">
            <w:pPr>
              <w:rPr>
                <w:rFonts w:ascii="Arial" w:hAnsi="Arial" w:cs="Arial"/>
                <w:sz w:val="18"/>
                <w:szCs w:val="18"/>
              </w:rPr>
            </w:pPr>
            <w:r w:rsidRPr="00A3470D">
              <w:rPr>
                <w:rFonts w:ascii="Arial" w:hAnsi="Arial" w:cs="Arial"/>
                <w:b/>
                <w:sz w:val="18"/>
                <w:szCs w:val="18"/>
              </w:rPr>
              <w:t>Social norms</w:t>
            </w:r>
          </w:p>
        </w:tc>
      </w:tr>
      <w:tr w:rsidR="00A3470D" w:rsidRPr="00A3470D" w14:paraId="26C9A347" w14:textId="77777777" w:rsidTr="00344C24">
        <w:tc>
          <w:tcPr>
            <w:tcW w:w="6091" w:type="dxa"/>
            <w:tcBorders>
              <w:top w:val="single" w:sz="4" w:space="0" w:color="auto"/>
              <w:left w:val="nil"/>
              <w:bottom w:val="nil"/>
              <w:right w:val="nil"/>
            </w:tcBorders>
          </w:tcPr>
          <w:p w14:paraId="7F8A065E" w14:textId="74D2D4FE" w:rsidR="00206FF1" w:rsidRPr="00A3470D" w:rsidRDefault="00206FF1" w:rsidP="00206FF1">
            <w:pPr>
              <w:rPr>
                <w:rFonts w:ascii="Arial" w:hAnsi="Arial" w:cs="Arial"/>
                <w:b/>
                <w:sz w:val="18"/>
                <w:szCs w:val="18"/>
                <w:vertAlign w:val="superscript"/>
              </w:rPr>
            </w:pPr>
            <w:r w:rsidRPr="00A3470D">
              <w:rPr>
                <w:rFonts w:ascii="Arial" w:hAnsi="Arial" w:cs="Arial"/>
                <w:sz w:val="18"/>
                <w:szCs w:val="18"/>
              </w:rPr>
              <w:t>Smoking is integral to women's lives and culture</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tc>
        <w:tc>
          <w:tcPr>
            <w:tcW w:w="4824" w:type="dxa"/>
            <w:tcBorders>
              <w:top w:val="single" w:sz="4" w:space="0" w:color="auto"/>
              <w:left w:val="nil"/>
              <w:bottom w:val="nil"/>
              <w:right w:val="nil"/>
            </w:tcBorders>
          </w:tcPr>
          <w:p w14:paraId="6D233357" w14:textId="77777777" w:rsidR="00206FF1" w:rsidRPr="00A3470D" w:rsidRDefault="00206FF1" w:rsidP="00206FF1">
            <w:pPr>
              <w:rPr>
                <w:rFonts w:ascii="Arial" w:hAnsi="Arial" w:cs="Arial"/>
                <w:sz w:val="18"/>
                <w:szCs w:val="18"/>
              </w:rPr>
            </w:pPr>
            <w:r w:rsidRPr="00A3470D">
              <w:rPr>
                <w:rFonts w:ascii="Arial" w:hAnsi="Arial" w:cs="Arial"/>
                <w:sz w:val="18"/>
                <w:szCs w:val="18"/>
              </w:rPr>
              <w:t>Explain that most pregnant women don't smoke; give examples or prevalence rates for from her community where appropriate</w:t>
            </w:r>
          </w:p>
          <w:p w14:paraId="7A757FB9" w14:textId="77777777" w:rsidR="00206FF1" w:rsidRPr="00A3470D" w:rsidRDefault="00206FF1" w:rsidP="00206FF1">
            <w:pPr>
              <w:rPr>
                <w:rFonts w:ascii="Arial" w:hAnsi="Arial" w:cs="Arial"/>
                <w:sz w:val="18"/>
                <w:szCs w:val="18"/>
              </w:rPr>
            </w:pPr>
          </w:p>
        </w:tc>
        <w:tc>
          <w:tcPr>
            <w:tcW w:w="3827" w:type="dxa"/>
            <w:tcBorders>
              <w:top w:val="single" w:sz="4" w:space="0" w:color="auto"/>
              <w:left w:val="nil"/>
              <w:bottom w:val="nil"/>
              <w:right w:val="nil"/>
            </w:tcBorders>
          </w:tcPr>
          <w:p w14:paraId="08B1C470" w14:textId="67C3CCC7" w:rsidR="00206FF1" w:rsidRPr="00A3470D" w:rsidRDefault="00206FF1" w:rsidP="00B968EF">
            <w:pPr>
              <w:rPr>
                <w:rFonts w:ascii="Arial" w:hAnsi="Arial" w:cs="Arial"/>
                <w:sz w:val="18"/>
                <w:szCs w:val="18"/>
              </w:rPr>
            </w:pPr>
            <w:r w:rsidRPr="00A3470D">
              <w:rPr>
                <w:rFonts w:ascii="Arial" w:hAnsi="Arial" w:cs="Arial"/>
                <w:sz w:val="18"/>
                <w:szCs w:val="18"/>
              </w:rPr>
              <w:t>6.2</w:t>
            </w:r>
            <w:r w:rsidR="00B968EF" w:rsidRPr="00A3470D">
              <w:rPr>
                <w:rFonts w:ascii="Arial" w:hAnsi="Arial" w:cs="Arial"/>
                <w:sz w:val="18"/>
                <w:szCs w:val="18"/>
              </w:rPr>
              <w:t xml:space="preserve"> Social comparisons</w:t>
            </w:r>
          </w:p>
        </w:tc>
      </w:tr>
      <w:tr w:rsidR="00A3470D" w:rsidRPr="00A3470D" w14:paraId="2549EFFB" w14:textId="77777777" w:rsidTr="00344C24">
        <w:tc>
          <w:tcPr>
            <w:tcW w:w="6091" w:type="dxa"/>
            <w:tcBorders>
              <w:top w:val="nil"/>
              <w:left w:val="nil"/>
              <w:bottom w:val="nil"/>
              <w:right w:val="nil"/>
            </w:tcBorders>
          </w:tcPr>
          <w:p w14:paraId="2089A32D" w14:textId="1801E84D" w:rsidR="00206FF1" w:rsidRPr="00A3470D" w:rsidRDefault="00206FF1" w:rsidP="00206FF1">
            <w:pPr>
              <w:rPr>
                <w:rFonts w:ascii="Arial" w:hAnsi="Arial" w:cs="Arial"/>
                <w:sz w:val="18"/>
                <w:szCs w:val="18"/>
                <w:vertAlign w:val="superscript"/>
              </w:rPr>
            </w:pPr>
            <w:r w:rsidRPr="00A3470D">
              <w:rPr>
                <w:rFonts w:ascii="Arial" w:hAnsi="Arial" w:cs="Arial"/>
                <w:sz w:val="18"/>
                <w:szCs w:val="18"/>
              </w:rPr>
              <w:t>Feeling that others disapprove of smoking in pregnancy can make women hide their smoking</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p w14:paraId="5B45BAA8" w14:textId="77777777" w:rsidR="00206FF1" w:rsidRPr="00A3470D" w:rsidRDefault="00206FF1" w:rsidP="00206FF1">
            <w:pPr>
              <w:rPr>
                <w:rFonts w:ascii="Arial" w:hAnsi="Arial" w:cs="Arial"/>
                <w:sz w:val="18"/>
                <w:szCs w:val="18"/>
                <w:vertAlign w:val="superscript"/>
              </w:rPr>
            </w:pPr>
          </w:p>
        </w:tc>
        <w:tc>
          <w:tcPr>
            <w:tcW w:w="4824" w:type="dxa"/>
            <w:tcBorders>
              <w:top w:val="nil"/>
              <w:left w:val="nil"/>
              <w:bottom w:val="nil"/>
              <w:right w:val="nil"/>
            </w:tcBorders>
          </w:tcPr>
          <w:p w14:paraId="1D16998C" w14:textId="77777777" w:rsidR="00206FF1" w:rsidRPr="00A3470D" w:rsidRDefault="00206FF1" w:rsidP="00206FF1">
            <w:pPr>
              <w:rPr>
                <w:rFonts w:ascii="Arial" w:hAnsi="Arial" w:cs="Arial"/>
                <w:sz w:val="18"/>
                <w:szCs w:val="18"/>
              </w:rPr>
            </w:pPr>
            <w:r w:rsidRPr="00A3470D">
              <w:rPr>
                <w:rFonts w:ascii="Arial" w:hAnsi="Arial" w:cs="Arial"/>
                <w:sz w:val="18"/>
                <w:szCs w:val="18"/>
              </w:rPr>
              <w:t>Explain they are different now as they are pregnant and smoking is not an individual choice any more</w:t>
            </w:r>
          </w:p>
        </w:tc>
        <w:tc>
          <w:tcPr>
            <w:tcW w:w="3827" w:type="dxa"/>
            <w:tcBorders>
              <w:top w:val="nil"/>
              <w:left w:val="nil"/>
              <w:bottom w:val="nil"/>
              <w:right w:val="nil"/>
            </w:tcBorders>
          </w:tcPr>
          <w:p w14:paraId="070D5386" w14:textId="5FA2EB19" w:rsidR="00206FF1" w:rsidRPr="00A3470D" w:rsidRDefault="00206FF1" w:rsidP="00B968EF">
            <w:pPr>
              <w:rPr>
                <w:rFonts w:ascii="Arial" w:hAnsi="Arial" w:cs="Arial"/>
                <w:sz w:val="18"/>
                <w:szCs w:val="18"/>
              </w:rPr>
            </w:pPr>
            <w:r w:rsidRPr="00A3470D">
              <w:rPr>
                <w:rFonts w:ascii="Arial" w:hAnsi="Arial" w:cs="Arial"/>
                <w:sz w:val="18"/>
                <w:szCs w:val="18"/>
              </w:rPr>
              <w:t>13.2</w:t>
            </w:r>
            <w:r w:rsidR="00B968EF" w:rsidRPr="00A3470D">
              <w:rPr>
                <w:rFonts w:ascii="Arial" w:hAnsi="Arial" w:cs="Arial"/>
                <w:sz w:val="18"/>
                <w:szCs w:val="18"/>
              </w:rPr>
              <w:t xml:space="preserve"> Framing/reframing</w:t>
            </w:r>
          </w:p>
        </w:tc>
      </w:tr>
      <w:tr w:rsidR="00A3470D" w:rsidRPr="00A3470D" w14:paraId="00049D29" w14:textId="77777777" w:rsidTr="00344C24">
        <w:tc>
          <w:tcPr>
            <w:tcW w:w="6091" w:type="dxa"/>
            <w:tcBorders>
              <w:top w:val="nil"/>
              <w:left w:val="nil"/>
              <w:bottom w:val="nil"/>
              <w:right w:val="nil"/>
            </w:tcBorders>
          </w:tcPr>
          <w:p w14:paraId="208841C8" w14:textId="01759861" w:rsidR="00206FF1" w:rsidRPr="00A3470D" w:rsidRDefault="00206FF1" w:rsidP="00206FF1">
            <w:pPr>
              <w:rPr>
                <w:rFonts w:ascii="Arial" w:hAnsi="Arial" w:cs="Arial"/>
                <w:sz w:val="18"/>
                <w:szCs w:val="18"/>
                <w:vertAlign w:val="superscript"/>
              </w:rPr>
            </w:pPr>
            <w:r w:rsidRPr="00A3470D">
              <w:rPr>
                <w:rFonts w:ascii="Arial" w:hAnsi="Arial" w:cs="Arial"/>
                <w:sz w:val="18"/>
                <w:szCs w:val="18"/>
              </w:rPr>
              <w:lastRenderedPageBreak/>
              <w:t>Feeling that others disapprove of smoking in pregnancy can lead to quitting smoking</w:t>
            </w:r>
            <w:r w:rsidR="00526D89" w:rsidRPr="00A3470D">
              <w:rPr>
                <w:rFonts w:ascii="Arial" w:hAnsi="Arial" w:cs="Arial"/>
                <w:sz w:val="18"/>
                <w:szCs w:val="18"/>
              </w:rPr>
              <w:t xml:space="preserve"> (F)</w:t>
            </w:r>
            <w:r w:rsidRPr="00A3470D">
              <w:rPr>
                <w:rFonts w:ascii="Arial" w:hAnsi="Arial" w:cs="Arial"/>
                <w:sz w:val="18"/>
                <w:szCs w:val="18"/>
              </w:rPr>
              <w:t xml:space="preserve"> </w:t>
            </w:r>
            <w:r w:rsidRPr="00A3470D">
              <w:rPr>
                <w:rFonts w:ascii="Arial" w:hAnsi="Arial" w:cs="Arial"/>
                <w:sz w:val="18"/>
                <w:szCs w:val="18"/>
                <w:vertAlign w:val="superscript"/>
              </w:rPr>
              <w:t>i</w:t>
            </w:r>
          </w:p>
          <w:p w14:paraId="26506814" w14:textId="77777777" w:rsidR="00206FF1" w:rsidRPr="00A3470D" w:rsidRDefault="00206FF1" w:rsidP="00206FF1">
            <w:pPr>
              <w:rPr>
                <w:rFonts w:ascii="Arial" w:hAnsi="Arial" w:cs="Arial"/>
                <w:sz w:val="18"/>
                <w:szCs w:val="18"/>
                <w:vertAlign w:val="superscript"/>
              </w:rPr>
            </w:pPr>
          </w:p>
        </w:tc>
        <w:tc>
          <w:tcPr>
            <w:tcW w:w="4824" w:type="dxa"/>
            <w:tcBorders>
              <w:top w:val="nil"/>
              <w:left w:val="nil"/>
              <w:bottom w:val="nil"/>
              <w:right w:val="nil"/>
            </w:tcBorders>
          </w:tcPr>
          <w:p w14:paraId="75B5999C"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52D2E76A" w14:textId="77777777" w:rsidR="00206FF1" w:rsidRPr="00A3470D" w:rsidRDefault="00206FF1" w:rsidP="00B968EF">
            <w:pPr>
              <w:rPr>
                <w:rFonts w:ascii="Arial" w:hAnsi="Arial" w:cs="Arial"/>
                <w:sz w:val="18"/>
                <w:szCs w:val="18"/>
              </w:rPr>
            </w:pPr>
          </w:p>
        </w:tc>
      </w:tr>
      <w:tr w:rsidR="00A3470D" w:rsidRPr="00A3470D" w14:paraId="5E9D38E5" w14:textId="77777777" w:rsidTr="00344C24">
        <w:tc>
          <w:tcPr>
            <w:tcW w:w="6091" w:type="dxa"/>
            <w:tcBorders>
              <w:top w:val="nil"/>
              <w:left w:val="nil"/>
              <w:bottom w:val="nil"/>
              <w:right w:val="nil"/>
            </w:tcBorders>
          </w:tcPr>
          <w:p w14:paraId="4C0DE497" w14:textId="531CEF35" w:rsidR="00206FF1" w:rsidRPr="00A3470D" w:rsidRDefault="00206FF1" w:rsidP="00206FF1">
            <w:pPr>
              <w:rPr>
                <w:rFonts w:ascii="Arial" w:hAnsi="Arial" w:cs="Arial"/>
                <w:sz w:val="18"/>
                <w:szCs w:val="18"/>
                <w:vertAlign w:val="superscript"/>
              </w:rPr>
            </w:pPr>
            <w:r w:rsidRPr="00A3470D">
              <w:rPr>
                <w:rFonts w:ascii="Arial" w:hAnsi="Arial" w:cs="Arial"/>
                <w:sz w:val="18"/>
                <w:szCs w:val="18"/>
              </w:rPr>
              <w:t xml:space="preserve">Smoking is a social norm, an acceptable </w:t>
            </w:r>
            <w:r w:rsidR="00FB4C06" w:rsidRPr="00A3470D">
              <w:rPr>
                <w:rFonts w:ascii="Arial" w:hAnsi="Arial" w:cs="Arial"/>
                <w:sz w:val="18"/>
                <w:szCs w:val="18"/>
              </w:rPr>
              <w:t>behaviour</w:t>
            </w:r>
            <w:r w:rsidRPr="00A3470D">
              <w:rPr>
                <w:rFonts w:ascii="Arial" w:hAnsi="Arial" w:cs="Arial"/>
                <w:sz w:val="18"/>
                <w:szCs w:val="18"/>
              </w:rPr>
              <w:t xml:space="preserve"> in the women's close social network</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p w14:paraId="4C0765A0" w14:textId="77777777" w:rsidR="00206FF1" w:rsidRPr="00A3470D" w:rsidRDefault="00206FF1" w:rsidP="00206FF1">
            <w:pPr>
              <w:rPr>
                <w:rFonts w:ascii="Arial" w:hAnsi="Arial" w:cs="Arial"/>
                <w:sz w:val="18"/>
                <w:szCs w:val="18"/>
                <w:vertAlign w:val="superscript"/>
              </w:rPr>
            </w:pPr>
          </w:p>
        </w:tc>
        <w:tc>
          <w:tcPr>
            <w:tcW w:w="4824" w:type="dxa"/>
            <w:tcBorders>
              <w:top w:val="nil"/>
              <w:left w:val="nil"/>
              <w:bottom w:val="nil"/>
              <w:right w:val="nil"/>
            </w:tcBorders>
          </w:tcPr>
          <w:p w14:paraId="52D27AA0"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6FB71B3F" w14:textId="77777777" w:rsidR="00206FF1" w:rsidRPr="00A3470D" w:rsidRDefault="00206FF1" w:rsidP="00B968EF">
            <w:pPr>
              <w:rPr>
                <w:rFonts w:ascii="Arial" w:hAnsi="Arial" w:cs="Arial"/>
                <w:sz w:val="18"/>
                <w:szCs w:val="18"/>
              </w:rPr>
            </w:pPr>
          </w:p>
        </w:tc>
      </w:tr>
      <w:tr w:rsidR="00A3470D" w:rsidRPr="00A3470D" w14:paraId="36EAEEA6" w14:textId="77777777" w:rsidTr="00344C24">
        <w:tc>
          <w:tcPr>
            <w:tcW w:w="6091" w:type="dxa"/>
            <w:tcBorders>
              <w:top w:val="nil"/>
              <w:left w:val="nil"/>
              <w:bottom w:val="single" w:sz="4" w:space="0" w:color="auto"/>
              <w:right w:val="nil"/>
            </w:tcBorders>
          </w:tcPr>
          <w:p w14:paraId="2161044D" w14:textId="05DAFC77" w:rsidR="00B968EF" w:rsidRPr="00A3470D" w:rsidRDefault="00206FF1" w:rsidP="00FA09D6">
            <w:pPr>
              <w:spacing w:line="360" w:lineRule="auto"/>
              <w:rPr>
                <w:rFonts w:ascii="Arial" w:hAnsi="Arial" w:cs="Arial"/>
                <w:sz w:val="18"/>
                <w:szCs w:val="18"/>
                <w:vertAlign w:val="superscript"/>
              </w:rPr>
            </w:pPr>
            <w:r w:rsidRPr="00A3470D">
              <w:rPr>
                <w:rFonts w:ascii="Arial" w:hAnsi="Arial" w:cs="Arial"/>
                <w:sz w:val="18"/>
                <w:szCs w:val="18"/>
              </w:rPr>
              <w:t>Quitting is just for pregnancy; women and their social circle expect that she will go back to smoking after birth</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tc>
        <w:tc>
          <w:tcPr>
            <w:tcW w:w="4824" w:type="dxa"/>
            <w:tcBorders>
              <w:top w:val="nil"/>
              <w:left w:val="nil"/>
              <w:bottom w:val="single" w:sz="4" w:space="0" w:color="auto"/>
              <w:right w:val="nil"/>
            </w:tcBorders>
          </w:tcPr>
          <w:p w14:paraId="21EECA7A" w14:textId="77777777" w:rsidR="00206FF1" w:rsidRPr="00A3470D" w:rsidRDefault="00206FF1" w:rsidP="00206FF1">
            <w:pPr>
              <w:rPr>
                <w:rFonts w:ascii="Arial" w:hAnsi="Arial" w:cs="Arial"/>
                <w:sz w:val="18"/>
                <w:szCs w:val="18"/>
              </w:rPr>
            </w:pPr>
          </w:p>
        </w:tc>
        <w:tc>
          <w:tcPr>
            <w:tcW w:w="3827" w:type="dxa"/>
            <w:tcBorders>
              <w:top w:val="nil"/>
              <w:left w:val="nil"/>
              <w:bottom w:val="single" w:sz="4" w:space="0" w:color="auto"/>
              <w:right w:val="nil"/>
            </w:tcBorders>
          </w:tcPr>
          <w:p w14:paraId="60DA6F41" w14:textId="77777777" w:rsidR="00206FF1" w:rsidRPr="00A3470D" w:rsidRDefault="00206FF1" w:rsidP="00B968EF">
            <w:pPr>
              <w:rPr>
                <w:rFonts w:ascii="Arial" w:hAnsi="Arial" w:cs="Arial"/>
                <w:sz w:val="18"/>
                <w:szCs w:val="18"/>
              </w:rPr>
            </w:pPr>
          </w:p>
        </w:tc>
      </w:tr>
      <w:tr w:rsidR="00A3470D" w:rsidRPr="00A3470D" w14:paraId="33516FD5" w14:textId="77777777" w:rsidTr="00B968EF">
        <w:tc>
          <w:tcPr>
            <w:tcW w:w="14742" w:type="dxa"/>
            <w:gridSpan w:val="3"/>
            <w:tcBorders>
              <w:top w:val="single" w:sz="4" w:space="0" w:color="auto"/>
              <w:left w:val="nil"/>
              <w:bottom w:val="single" w:sz="4" w:space="0" w:color="auto"/>
              <w:right w:val="nil"/>
            </w:tcBorders>
          </w:tcPr>
          <w:p w14:paraId="6DD22E91" w14:textId="77777777" w:rsidR="00206FF1" w:rsidRPr="00A3470D" w:rsidRDefault="00206FF1" w:rsidP="00206FF1">
            <w:pPr>
              <w:rPr>
                <w:rFonts w:ascii="Arial" w:hAnsi="Arial" w:cs="Arial"/>
                <w:sz w:val="18"/>
                <w:szCs w:val="18"/>
              </w:rPr>
            </w:pPr>
            <w:r w:rsidRPr="00A3470D">
              <w:rPr>
                <w:rFonts w:ascii="Arial" w:hAnsi="Arial" w:cs="Arial"/>
                <w:b/>
                <w:sz w:val="18"/>
                <w:szCs w:val="18"/>
              </w:rPr>
              <w:t>Aspects of cessation support</w:t>
            </w:r>
          </w:p>
        </w:tc>
      </w:tr>
      <w:tr w:rsidR="00A3470D" w:rsidRPr="00A3470D" w14:paraId="199DDFFD" w14:textId="77777777" w:rsidTr="00B968EF">
        <w:tc>
          <w:tcPr>
            <w:tcW w:w="6091" w:type="dxa"/>
            <w:tcBorders>
              <w:top w:val="single" w:sz="4" w:space="0" w:color="auto"/>
              <w:left w:val="nil"/>
              <w:bottom w:val="nil"/>
              <w:right w:val="nil"/>
            </w:tcBorders>
          </w:tcPr>
          <w:p w14:paraId="563BFB4B" w14:textId="0209CF4D" w:rsidR="00206FF1" w:rsidRPr="00A3470D" w:rsidRDefault="00206FF1" w:rsidP="00206FF1">
            <w:pPr>
              <w:rPr>
                <w:rFonts w:ascii="Arial" w:hAnsi="Arial" w:cs="Arial"/>
                <w:sz w:val="18"/>
                <w:szCs w:val="18"/>
              </w:rPr>
            </w:pPr>
            <w:r w:rsidRPr="00A3470D">
              <w:rPr>
                <w:rFonts w:ascii="Arial" w:hAnsi="Arial" w:cs="Arial"/>
                <w:sz w:val="18"/>
                <w:szCs w:val="18"/>
              </w:rPr>
              <w:t xml:space="preserve">Positive relationships with health professional based on trust and mutual respect </w:t>
            </w:r>
            <w:r w:rsidR="00526D89" w:rsidRPr="00A3470D">
              <w:rPr>
                <w:rFonts w:ascii="Arial" w:hAnsi="Arial" w:cs="Arial"/>
                <w:sz w:val="18"/>
                <w:szCs w:val="18"/>
              </w:rPr>
              <w:t xml:space="preserve">(F) </w:t>
            </w:r>
            <w:r w:rsidRPr="00A3470D">
              <w:rPr>
                <w:rFonts w:ascii="Arial" w:hAnsi="Arial" w:cs="Arial"/>
                <w:sz w:val="18"/>
                <w:szCs w:val="18"/>
                <w:vertAlign w:val="superscript"/>
              </w:rPr>
              <w:t>I e</w:t>
            </w:r>
          </w:p>
          <w:p w14:paraId="56245FEF" w14:textId="77777777" w:rsidR="00206FF1" w:rsidRPr="00A3470D" w:rsidRDefault="00206FF1" w:rsidP="00206FF1">
            <w:pPr>
              <w:rPr>
                <w:rFonts w:ascii="Arial" w:hAnsi="Arial" w:cs="Arial"/>
                <w:sz w:val="18"/>
                <w:szCs w:val="18"/>
              </w:rPr>
            </w:pPr>
          </w:p>
        </w:tc>
        <w:tc>
          <w:tcPr>
            <w:tcW w:w="4824" w:type="dxa"/>
            <w:tcBorders>
              <w:top w:val="single" w:sz="4" w:space="0" w:color="auto"/>
              <w:left w:val="nil"/>
              <w:bottom w:val="nil"/>
              <w:right w:val="nil"/>
            </w:tcBorders>
          </w:tcPr>
          <w:p w14:paraId="4C813F0C"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Praise women for seeking help </w:t>
            </w:r>
            <w:r w:rsidRPr="00A3470D">
              <w:rPr>
                <w:rFonts w:ascii="Arial" w:hAnsi="Arial" w:cs="Arial"/>
                <w:sz w:val="18"/>
                <w:szCs w:val="18"/>
                <w:vertAlign w:val="superscript"/>
              </w:rPr>
              <w:t>a</w:t>
            </w:r>
          </w:p>
        </w:tc>
        <w:tc>
          <w:tcPr>
            <w:tcW w:w="3827" w:type="dxa"/>
            <w:tcBorders>
              <w:top w:val="single" w:sz="4" w:space="0" w:color="auto"/>
              <w:left w:val="nil"/>
              <w:bottom w:val="nil"/>
              <w:right w:val="nil"/>
            </w:tcBorders>
          </w:tcPr>
          <w:p w14:paraId="7FDE7F70" w14:textId="52CA48BC" w:rsidR="00B74E92" w:rsidRPr="00A3470D" w:rsidRDefault="00B74E92" w:rsidP="00B968EF">
            <w:pPr>
              <w:rPr>
                <w:rFonts w:ascii="Arial" w:hAnsi="Arial" w:cs="Arial"/>
                <w:sz w:val="18"/>
                <w:szCs w:val="18"/>
              </w:rPr>
            </w:pPr>
            <w:r w:rsidRPr="00A3470D">
              <w:rPr>
                <w:rFonts w:ascii="Arial" w:hAnsi="Arial" w:cs="Arial"/>
                <w:sz w:val="18"/>
                <w:szCs w:val="18"/>
              </w:rPr>
              <w:t>3.1 Social support (unspecified)</w:t>
            </w:r>
          </w:p>
          <w:p w14:paraId="155C866E" w14:textId="51533329" w:rsidR="00206FF1" w:rsidRPr="00A3470D" w:rsidRDefault="00206FF1" w:rsidP="00B968EF">
            <w:pPr>
              <w:rPr>
                <w:rFonts w:ascii="Arial" w:hAnsi="Arial" w:cs="Arial"/>
                <w:sz w:val="18"/>
                <w:szCs w:val="18"/>
              </w:rPr>
            </w:pPr>
            <w:r w:rsidRPr="00A3470D">
              <w:rPr>
                <w:rFonts w:ascii="Arial" w:hAnsi="Arial" w:cs="Arial"/>
                <w:sz w:val="18"/>
                <w:szCs w:val="18"/>
              </w:rPr>
              <w:t>10.4</w:t>
            </w:r>
            <w:r w:rsidR="00B968EF" w:rsidRPr="00A3470D">
              <w:rPr>
                <w:rFonts w:ascii="Arial" w:hAnsi="Arial" w:cs="Arial"/>
                <w:sz w:val="18"/>
                <w:szCs w:val="18"/>
              </w:rPr>
              <w:t xml:space="preserve"> Social reward</w:t>
            </w:r>
          </w:p>
        </w:tc>
      </w:tr>
      <w:tr w:rsidR="00A3470D" w:rsidRPr="00A3470D" w14:paraId="141A2D70" w14:textId="77777777" w:rsidTr="00B968EF">
        <w:tc>
          <w:tcPr>
            <w:tcW w:w="6091" w:type="dxa"/>
            <w:tcBorders>
              <w:top w:val="nil"/>
              <w:left w:val="nil"/>
              <w:bottom w:val="nil"/>
              <w:right w:val="nil"/>
            </w:tcBorders>
          </w:tcPr>
          <w:p w14:paraId="58A69EF6" w14:textId="4DAED609" w:rsidR="00206FF1" w:rsidRPr="00A3470D" w:rsidRDefault="00206FF1" w:rsidP="00206FF1">
            <w:pPr>
              <w:rPr>
                <w:rFonts w:ascii="Arial" w:hAnsi="Arial" w:cs="Arial"/>
                <w:sz w:val="18"/>
                <w:szCs w:val="18"/>
              </w:rPr>
            </w:pPr>
            <w:r w:rsidRPr="00A3470D">
              <w:rPr>
                <w:rFonts w:ascii="Arial" w:hAnsi="Arial" w:cs="Arial"/>
                <w:sz w:val="18"/>
                <w:szCs w:val="18"/>
              </w:rPr>
              <w:t xml:space="preserve">Accurate assessment of the level of tobacco dependence is needed for more appropriate provision of NRT and/or e-cigs </w:t>
            </w:r>
            <w:r w:rsidR="00526D89" w:rsidRPr="00A3470D">
              <w:rPr>
                <w:rFonts w:ascii="Arial" w:hAnsi="Arial" w:cs="Arial"/>
                <w:sz w:val="18"/>
                <w:szCs w:val="18"/>
              </w:rPr>
              <w:t xml:space="preserve">(B) </w:t>
            </w:r>
            <w:r w:rsidRPr="00A3470D">
              <w:rPr>
                <w:rFonts w:ascii="Arial" w:hAnsi="Arial" w:cs="Arial"/>
                <w:sz w:val="18"/>
                <w:szCs w:val="18"/>
                <w:vertAlign w:val="superscript"/>
              </w:rPr>
              <w:t>e</w:t>
            </w:r>
          </w:p>
          <w:p w14:paraId="0B2D2A19"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5EB4B5AE"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to women that they will metabolise nicotine faster during pregnancy, how that will make them feel, and why support and NRT are important to help with this </w:t>
            </w:r>
            <w:r w:rsidRPr="00A3470D">
              <w:rPr>
                <w:rFonts w:ascii="Arial" w:hAnsi="Arial" w:cs="Arial"/>
                <w:sz w:val="18"/>
                <w:szCs w:val="18"/>
                <w:vertAlign w:val="superscript"/>
              </w:rPr>
              <w:t>a</w:t>
            </w:r>
          </w:p>
          <w:p w14:paraId="55AAC1AE"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5AF914F6" w14:textId="77777777" w:rsidR="00FF3BA3" w:rsidRPr="00A3470D" w:rsidRDefault="00206FF1" w:rsidP="00B968EF">
            <w:pPr>
              <w:rPr>
                <w:rFonts w:ascii="Arial" w:hAnsi="Arial" w:cs="Arial"/>
                <w:sz w:val="18"/>
                <w:szCs w:val="18"/>
              </w:rPr>
            </w:pPr>
            <w:r w:rsidRPr="00A3470D">
              <w:rPr>
                <w:rFonts w:ascii="Arial" w:hAnsi="Arial" w:cs="Arial"/>
                <w:sz w:val="18"/>
                <w:szCs w:val="18"/>
              </w:rPr>
              <w:t>5.1</w:t>
            </w:r>
            <w:r w:rsidR="00B968EF" w:rsidRPr="00A3470D">
              <w:rPr>
                <w:rFonts w:ascii="Arial" w:hAnsi="Arial" w:cs="Arial"/>
                <w:sz w:val="18"/>
                <w:szCs w:val="18"/>
              </w:rPr>
              <w:t xml:space="preserve"> Information about health consequences</w:t>
            </w:r>
          </w:p>
          <w:p w14:paraId="384A0C30" w14:textId="77777777" w:rsidR="00FF3BA3" w:rsidRPr="00A3470D" w:rsidRDefault="00206FF1" w:rsidP="00B968EF">
            <w:pPr>
              <w:rPr>
                <w:rFonts w:ascii="Arial" w:hAnsi="Arial" w:cs="Arial"/>
                <w:sz w:val="18"/>
                <w:szCs w:val="18"/>
              </w:rPr>
            </w:pPr>
            <w:r w:rsidRPr="00A3470D">
              <w:rPr>
                <w:rFonts w:ascii="Arial" w:hAnsi="Arial" w:cs="Arial"/>
                <w:sz w:val="18"/>
                <w:szCs w:val="18"/>
              </w:rPr>
              <w:t>11.1</w:t>
            </w:r>
            <w:r w:rsidR="00B968EF" w:rsidRPr="00A3470D">
              <w:rPr>
                <w:rFonts w:ascii="Arial" w:hAnsi="Arial" w:cs="Arial"/>
                <w:sz w:val="18"/>
                <w:szCs w:val="18"/>
              </w:rPr>
              <w:t xml:space="preserve"> Pharmacological support</w:t>
            </w:r>
          </w:p>
          <w:p w14:paraId="68A495F4" w14:textId="77777777" w:rsidR="00FF3BA3" w:rsidRPr="00A3470D" w:rsidRDefault="00206FF1" w:rsidP="00B968EF">
            <w:pPr>
              <w:rPr>
                <w:rFonts w:ascii="Arial" w:hAnsi="Arial" w:cs="Arial"/>
                <w:sz w:val="18"/>
                <w:szCs w:val="18"/>
              </w:rPr>
            </w:pPr>
            <w:r w:rsidRPr="00A3470D">
              <w:rPr>
                <w:rFonts w:ascii="Arial" w:hAnsi="Arial" w:cs="Arial"/>
                <w:sz w:val="18"/>
                <w:szCs w:val="18"/>
              </w:rPr>
              <w:t>RC4</w:t>
            </w:r>
            <w:r w:rsidR="00B968EF" w:rsidRPr="00A3470D">
              <w:rPr>
                <w:rFonts w:ascii="Arial" w:hAnsi="Arial" w:cs="Arial"/>
                <w:sz w:val="18"/>
                <w:szCs w:val="18"/>
              </w:rPr>
              <w:t xml:space="preserve"> Explain expectations regarding treatment programme</w:t>
            </w:r>
          </w:p>
          <w:p w14:paraId="12D51884" w14:textId="77AAA5B9" w:rsidR="00206FF1" w:rsidRPr="00A3470D" w:rsidRDefault="00206FF1" w:rsidP="00B968EF">
            <w:pPr>
              <w:rPr>
                <w:rFonts w:ascii="Arial" w:hAnsi="Arial" w:cs="Arial"/>
                <w:sz w:val="18"/>
                <w:szCs w:val="18"/>
              </w:rPr>
            </w:pPr>
          </w:p>
        </w:tc>
      </w:tr>
      <w:tr w:rsidR="00A3470D" w:rsidRPr="00A3470D" w14:paraId="7A317152" w14:textId="77777777" w:rsidTr="00344C24">
        <w:tc>
          <w:tcPr>
            <w:tcW w:w="6091" w:type="dxa"/>
            <w:tcBorders>
              <w:top w:val="nil"/>
              <w:left w:val="nil"/>
              <w:bottom w:val="nil"/>
              <w:right w:val="nil"/>
            </w:tcBorders>
          </w:tcPr>
          <w:p w14:paraId="4B4DDEFA" w14:textId="33758765" w:rsidR="00206FF1" w:rsidRPr="00A3470D" w:rsidRDefault="00206FF1" w:rsidP="00206FF1">
            <w:pPr>
              <w:rPr>
                <w:rFonts w:ascii="Arial" w:hAnsi="Arial" w:cs="Arial"/>
                <w:sz w:val="18"/>
                <w:szCs w:val="18"/>
              </w:rPr>
            </w:pPr>
            <w:r w:rsidRPr="00A3470D">
              <w:rPr>
                <w:rFonts w:ascii="Arial" w:hAnsi="Arial" w:cs="Arial"/>
                <w:sz w:val="18"/>
                <w:szCs w:val="18"/>
              </w:rPr>
              <w:t xml:space="preserve">Meaningful, consistent and personal information about cessation intervention can improve women's engagement </w:t>
            </w:r>
            <w:r w:rsidR="00526D89" w:rsidRPr="00A3470D">
              <w:rPr>
                <w:rFonts w:ascii="Arial" w:hAnsi="Arial" w:cs="Arial"/>
                <w:sz w:val="18"/>
                <w:szCs w:val="18"/>
              </w:rPr>
              <w:t>(F)</w:t>
            </w:r>
            <w:r w:rsidRPr="00A3470D">
              <w:rPr>
                <w:rFonts w:ascii="Arial" w:hAnsi="Arial" w:cs="Arial"/>
                <w:sz w:val="18"/>
                <w:szCs w:val="18"/>
                <w:vertAlign w:val="superscript"/>
              </w:rPr>
              <w:t>I e</w:t>
            </w:r>
          </w:p>
          <w:p w14:paraId="05700CFE"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36AF1C87" w14:textId="1763AEDB" w:rsidR="00206FF1" w:rsidRPr="00A3470D" w:rsidRDefault="00206FF1" w:rsidP="00206FF1">
            <w:pPr>
              <w:rPr>
                <w:rFonts w:ascii="Arial" w:hAnsi="Arial" w:cs="Arial"/>
                <w:sz w:val="18"/>
                <w:szCs w:val="18"/>
              </w:rPr>
            </w:pPr>
            <w:r w:rsidRPr="00A3470D">
              <w:rPr>
                <w:rFonts w:ascii="Arial" w:hAnsi="Arial" w:cs="Arial"/>
                <w:sz w:val="18"/>
                <w:szCs w:val="18"/>
              </w:rPr>
              <w:t>Advise on how to use NRT products properly, explaining how these work and emphasis</w:t>
            </w:r>
            <w:r w:rsidR="00F2127F" w:rsidRPr="00A3470D">
              <w:rPr>
                <w:rFonts w:ascii="Arial" w:hAnsi="Arial" w:cs="Arial"/>
                <w:sz w:val="18"/>
                <w:szCs w:val="18"/>
              </w:rPr>
              <w:t>e</w:t>
            </w:r>
            <w:r w:rsidRPr="00A3470D">
              <w:rPr>
                <w:rFonts w:ascii="Arial" w:hAnsi="Arial" w:cs="Arial"/>
                <w:sz w:val="18"/>
                <w:szCs w:val="18"/>
              </w:rPr>
              <w:t xml:space="preserve"> that they are safer than smoking during pregnancy </w:t>
            </w:r>
            <w:r w:rsidRPr="00A3470D">
              <w:rPr>
                <w:rFonts w:ascii="Arial" w:hAnsi="Arial" w:cs="Arial"/>
                <w:sz w:val="18"/>
                <w:szCs w:val="18"/>
                <w:vertAlign w:val="superscript"/>
              </w:rPr>
              <w:t>a</w:t>
            </w:r>
          </w:p>
        </w:tc>
        <w:tc>
          <w:tcPr>
            <w:tcW w:w="3827" w:type="dxa"/>
            <w:tcBorders>
              <w:top w:val="nil"/>
              <w:left w:val="nil"/>
              <w:bottom w:val="nil"/>
              <w:right w:val="nil"/>
            </w:tcBorders>
          </w:tcPr>
          <w:p w14:paraId="3F64D363" w14:textId="46B953AC" w:rsidR="00FF3BA3" w:rsidRPr="00A3470D" w:rsidRDefault="00206FF1" w:rsidP="00B968EF">
            <w:pPr>
              <w:rPr>
                <w:rFonts w:ascii="Arial" w:hAnsi="Arial" w:cs="Arial"/>
                <w:sz w:val="18"/>
                <w:szCs w:val="18"/>
              </w:rPr>
            </w:pPr>
            <w:r w:rsidRPr="00A3470D">
              <w:rPr>
                <w:rFonts w:ascii="Arial" w:hAnsi="Arial" w:cs="Arial"/>
                <w:sz w:val="18"/>
                <w:szCs w:val="18"/>
              </w:rPr>
              <w:t>4.1</w:t>
            </w:r>
            <w:r w:rsidR="00B968EF" w:rsidRPr="00A3470D">
              <w:rPr>
                <w:rFonts w:ascii="Arial" w:hAnsi="Arial" w:cs="Arial"/>
                <w:sz w:val="18"/>
                <w:szCs w:val="18"/>
              </w:rPr>
              <w:t xml:space="preserve"> Instruction on how to perform the </w:t>
            </w:r>
            <w:r w:rsidR="00FB4C06" w:rsidRPr="00A3470D">
              <w:rPr>
                <w:rFonts w:ascii="Arial" w:hAnsi="Arial" w:cs="Arial"/>
                <w:sz w:val="18"/>
                <w:szCs w:val="18"/>
              </w:rPr>
              <w:t>behaviour</w:t>
            </w:r>
          </w:p>
          <w:p w14:paraId="2AD5DDC0" w14:textId="77777777" w:rsidR="00FF3BA3" w:rsidRPr="00A3470D" w:rsidRDefault="00206FF1" w:rsidP="00B968EF">
            <w:pPr>
              <w:rPr>
                <w:rFonts w:ascii="Arial" w:hAnsi="Arial" w:cs="Arial"/>
                <w:sz w:val="18"/>
                <w:szCs w:val="18"/>
              </w:rPr>
            </w:pPr>
            <w:r w:rsidRPr="00A3470D">
              <w:rPr>
                <w:rFonts w:ascii="Arial" w:hAnsi="Arial" w:cs="Arial"/>
                <w:sz w:val="18"/>
                <w:szCs w:val="18"/>
              </w:rPr>
              <w:t>5.1</w:t>
            </w:r>
            <w:r w:rsidR="00B968EF" w:rsidRPr="00A3470D">
              <w:rPr>
                <w:rFonts w:ascii="Arial" w:hAnsi="Arial" w:cs="Arial"/>
                <w:sz w:val="18"/>
                <w:szCs w:val="18"/>
              </w:rPr>
              <w:t xml:space="preserve"> Information about health consequences</w:t>
            </w:r>
          </w:p>
          <w:p w14:paraId="71BF54C5" w14:textId="47C0D439" w:rsidR="00B968EF" w:rsidRPr="00A3470D" w:rsidRDefault="00206FF1" w:rsidP="00B968EF">
            <w:pPr>
              <w:rPr>
                <w:rFonts w:ascii="Arial" w:hAnsi="Arial" w:cs="Arial"/>
                <w:sz w:val="18"/>
                <w:szCs w:val="18"/>
              </w:rPr>
            </w:pPr>
            <w:r w:rsidRPr="00A3470D">
              <w:rPr>
                <w:rFonts w:ascii="Arial" w:hAnsi="Arial" w:cs="Arial"/>
                <w:sz w:val="18"/>
                <w:szCs w:val="18"/>
              </w:rPr>
              <w:t>11.1</w:t>
            </w:r>
            <w:r w:rsidR="00B968EF" w:rsidRPr="00A3470D">
              <w:rPr>
                <w:rFonts w:ascii="Arial" w:hAnsi="Arial" w:cs="Arial"/>
                <w:sz w:val="18"/>
                <w:szCs w:val="18"/>
              </w:rPr>
              <w:t xml:space="preserve"> Pharmacological support</w:t>
            </w:r>
          </w:p>
          <w:p w14:paraId="76E63FFB" w14:textId="4190F978" w:rsidR="00206FF1" w:rsidRPr="00A3470D" w:rsidRDefault="00206FF1" w:rsidP="00B968EF">
            <w:pPr>
              <w:rPr>
                <w:rFonts w:ascii="Arial" w:hAnsi="Arial" w:cs="Arial"/>
                <w:sz w:val="18"/>
                <w:szCs w:val="18"/>
              </w:rPr>
            </w:pPr>
          </w:p>
        </w:tc>
      </w:tr>
      <w:tr w:rsidR="00A3470D" w:rsidRPr="00A3470D" w14:paraId="760BBB24" w14:textId="77777777" w:rsidTr="00344C24">
        <w:tc>
          <w:tcPr>
            <w:tcW w:w="6091" w:type="dxa"/>
            <w:tcBorders>
              <w:top w:val="nil"/>
              <w:left w:val="nil"/>
              <w:bottom w:val="nil"/>
              <w:right w:val="nil"/>
            </w:tcBorders>
          </w:tcPr>
          <w:p w14:paraId="55D561C8" w14:textId="136A3018" w:rsidR="00206FF1" w:rsidRPr="00A3470D" w:rsidRDefault="00206FF1" w:rsidP="00206FF1">
            <w:pPr>
              <w:rPr>
                <w:rFonts w:ascii="Arial" w:hAnsi="Arial" w:cs="Arial"/>
                <w:sz w:val="18"/>
                <w:szCs w:val="18"/>
              </w:rPr>
            </w:pPr>
            <w:r w:rsidRPr="00A3470D">
              <w:rPr>
                <w:rFonts w:ascii="Arial" w:hAnsi="Arial" w:cs="Arial"/>
                <w:sz w:val="18"/>
                <w:szCs w:val="18"/>
              </w:rPr>
              <w:t>Women's lack of understanding of how to correctly use NRT</w:t>
            </w:r>
            <w:r w:rsidR="00526D89"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e</w:t>
            </w:r>
          </w:p>
        </w:tc>
        <w:tc>
          <w:tcPr>
            <w:tcW w:w="4824" w:type="dxa"/>
            <w:tcBorders>
              <w:top w:val="nil"/>
              <w:left w:val="nil"/>
              <w:bottom w:val="nil"/>
              <w:right w:val="nil"/>
            </w:tcBorders>
          </w:tcPr>
          <w:p w14:paraId="76150D65"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sist women on choosing NRT that is right for them, ensure the correct dosage is prescribed/advised upon and provide clear instructions on how and when to use it </w:t>
            </w:r>
            <w:r w:rsidRPr="00A3470D">
              <w:rPr>
                <w:rFonts w:ascii="Arial" w:hAnsi="Arial" w:cs="Arial"/>
                <w:sz w:val="18"/>
                <w:szCs w:val="18"/>
                <w:vertAlign w:val="superscript"/>
              </w:rPr>
              <w:t>a</w:t>
            </w:r>
          </w:p>
          <w:p w14:paraId="20AFD06F"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4A383A2E" w14:textId="7C98F694" w:rsidR="00FF3BA3" w:rsidRPr="00A3470D" w:rsidRDefault="00206FF1" w:rsidP="00B968EF">
            <w:pPr>
              <w:rPr>
                <w:rFonts w:ascii="Arial" w:hAnsi="Arial" w:cs="Arial"/>
                <w:sz w:val="18"/>
                <w:szCs w:val="18"/>
              </w:rPr>
            </w:pPr>
            <w:r w:rsidRPr="00A3470D">
              <w:rPr>
                <w:rFonts w:ascii="Arial" w:hAnsi="Arial" w:cs="Arial"/>
                <w:sz w:val="18"/>
                <w:szCs w:val="18"/>
              </w:rPr>
              <w:t>4.1</w:t>
            </w:r>
            <w:r w:rsidR="00B968EF" w:rsidRPr="00A3470D">
              <w:rPr>
                <w:rFonts w:ascii="Arial" w:hAnsi="Arial" w:cs="Arial"/>
                <w:sz w:val="18"/>
                <w:szCs w:val="18"/>
              </w:rPr>
              <w:t xml:space="preserve"> Instruction on how to perform the </w:t>
            </w:r>
            <w:r w:rsidR="00FB4C06" w:rsidRPr="00A3470D">
              <w:rPr>
                <w:rFonts w:ascii="Arial" w:hAnsi="Arial" w:cs="Arial"/>
                <w:sz w:val="18"/>
                <w:szCs w:val="18"/>
              </w:rPr>
              <w:t>behaviour</w:t>
            </w:r>
          </w:p>
          <w:p w14:paraId="5F51EDB1" w14:textId="77777777" w:rsidR="00FF3BA3" w:rsidRPr="00A3470D" w:rsidRDefault="00206FF1" w:rsidP="00B968EF">
            <w:pPr>
              <w:rPr>
                <w:rFonts w:ascii="Arial" w:hAnsi="Arial" w:cs="Arial"/>
                <w:sz w:val="18"/>
                <w:szCs w:val="18"/>
              </w:rPr>
            </w:pPr>
            <w:r w:rsidRPr="00A3470D">
              <w:rPr>
                <w:rFonts w:ascii="Arial" w:hAnsi="Arial" w:cs="Arial"/>
                <w:sz w:val="18"/>
                <w:szCs w:val="18"/>
              </w:rPr>
              <w:t>11.1</w:t>
            </w:r>
            <w:r w:rsidR="00B968EF" w:rsidRPr="00A3470D">
              <w:rPr>
                <w:rFonts w:ascii="Arial" w:hAnsi="Arial" w:cs="Arial"/>
                <w:sz w:val="18"/>
                <w:szCs w:val="18"/>
              </w:rPr>
              <w:t xml:space="preserve"> Pharmacological support</w:t>
            </w:r>
          </w:p>
          <w:p w14:paraId="6125F36D" w14:textId="77777777" w:rsidR="00FF3BA3" w:rsidRPr="00A3470D" w:rsidRDefault="00206FF1" w:rsidP="00B968EF">
            <w:pPr>
              <w:rPr>
                <w:rFonts w:ascii="Arial" w:hAnsi="Arial" w:cs="Arial"/>
                <w:sz w:val="18"/>
                <w:szCs w:val="18"/>
              </w:rPr>
            </w:pPr>
            <w:r w:rsidRPr="00A3470D">
              <w:rPr>
                <w:rFonts w:ascii="Arial" w:hAnsi="Arial" w:cs="Arial"/>
                <w:sz w:val="18"/>
                <w:szCs w:val="18"/>
              </w:rPr>
              <w:t>RD1</w:t>
            </w:r>
            <w:r w:rsidR="00B968EF" w:rsidRPr="00A3470D">
              <w:rPr>
                <w:rFonts w:ascii="Arial" w:hAnsi="Arial" w:cs="Arial"/>
                <w:sz w:val="18"/>
                <w:szCs w:val="18"/>
              </w:rPr>
              <w:t xml:space="preserve"> Tailor interactions appropriately</w:t>
            </w:r>
          </w:p>
          <w:p w14:paraId="695F4474" w14:textId="30E98627" w:rsidR="00B968EF" w:rsidRPr="00A3470D" w:rsidRDefault="00206FF1" w:rsidP="00B968EF">
            <w:pPr>
              <w:rPr>
                <w:rFonts w:ascii="Arial" w:hAnsi="Arial" w:cs="Arial"/>
                <w:sz w:val="18"/>
                <w:szCs w:val="18"/>
              </w:rPr>
            </w:pPr>
            <w:r w:rsidRPr="00A3470D">
              <w:rPr>
                <w:rFonts w:ascii="Arial" w:hAnsi="Arial" w:cs="Arial"/>
                <w:sz w:val="18"/>
                <w:szCs w:val="18"/>
              </w:rPr>
              <w:t>RD2</w:t>
            </w:r>
            <w:r w:rsidR="00B968EF" w:rsidRPr="00A3470D">
              <w:rPr>
                <w:rFonts w:ascii="Arial" w:hAnsi="Arial" w:cs="Arial"/>
                <w:sz w:val="18"/>
                <w:szCs w:val="18"/>
              </w:rPr>
              <w:t xml:space="preserve"> Emphasise choice</w:t>
            </w:r>
          </w:p>
          <w:p w14:paraId="13DBE5CE" w14:textId="69B1E9B2" w:rsidR="00206FF1" w:rsidRPr="00A3470D" w:rsidRDefault="00206FF1" w:rsidP="00B968EF">
            <w:pPr>
              <w:rPr>
                <w:rFonts w:ascii="Arial" w:hAnsi="Arial" w:cs="Arial"/>
                <w:sz w:val="18"/>
                <w:szCs w:val="18"/>
              </w:rPr>
            </w:pPr>
          </w:p>
        </w:tc>
      </w:tr>
      <w:tr w:rsidR="00A3470D" w:rsidRPr="00A3470D" w14:paraId="09D05979" w14:textId="77777777" w:rsidTr="00344C24">
        <w:tc>
          <w:tcPr>
            <w:tcW w:w="6091" w:type="dxa"/>
            <w:tcBorders>
              <w:top w:val="nil"/>
              <w:left w:val="nil"/>
              <w:bottom w:val="nil"/>
              <w:right w:val="nil"/>
            </w:tcBorders>
          </w:tcPr>
          <w:p w14:paraId="3B1753D5" w14:textId="2FFE94F3" w:rsidR="00206FF1" w:rsidRPr="00A3470D" w:rsidRDefault="00206FF1" w:rsidP="00206FF1">
            <w:pPr>
              <w:rPr>
                <w:rFonts w:ascii="Arial" w:hAnsi="Arial" w:cs="Arial"/>
                <w:sz w:val="18"/>
                <w:szCs w:val="18"/>
              </w:rPr>
            </w:pPr>
            <w:r w:rsidRPr="00A3470D">
              <w:rPr>
                <w:rFonts w:ascii="Arial" w:hAnsi="Arial" w:cs="Arial"/>
                <w:sz w:val="18"/>
                <w:szCs w:val="18"/>
              </w:rPr>
              <w:t xml:space="preserve">Women's lack of understanding of issues of safety around using NRT in pregnancy </w:t>
            </w:r>
            <w:r w:rsidR="00526D89" w:rsidRPr="00A3470D">
              <w:rPr>
                <w:rFonts w:ascii="Arial" w:hAnsi="Arial" w:cs="Arial"/>
                <w:sz w:val="18"/>
                <w:szCs w:val="18"/>
              </w:rPr>
              <w:t xml:space="preserve">(B) </w:t>
            </w:r>
            <w:r w:rsidRPr="00A3470D">
              <w:rPr>
                <w:rFonts w:ascii="Arial" w:hAnsi="Arial" w:cs="Arial"/>
                <w:sz w:val="18"/>
                <w:szCs w:val="18"/>
                <w:vertAlign w:val="superscript"/>
              </w:rPr>
              <w:t>I e</w:t>
            </w:r>
          </w:p>
        </w:tc>
        <w:tc>
          <w:tcPr>
            <w:tcW w:w="4824" w:type="dxa"/>
            <w:tcBorders>
              <w:top w:val="nil"/>
              <w:left w:val="nil"/>
              <w:bottom w:val="nil"/>
              <w:right w:val="nil"/>
            </w:tcBorders>
          </w:tcPr>
          <w:p w14:paraId="08F7E0AF"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that incorrect use of NRT, especially inadequate dosage, can lead to an unsuccessful quit attempt </w:t>
            </w:r>
            <w:r w:rsidRPr="00A3470D">
              <w:rPr>
                <w:rFonts w:ascii="Arial" w:hAnsi="Arial" w:cs="Arial"/>
                <w:sz w:val="18"/>
                <w:szCs w:val="18"/>
                <w:vertAlign w:val="superscript"/>
              </w:rPr>
              <w:t>a</w:t>
            </w:r>
          </w:p>
          <w:p w14:paraId="287345EF"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5B6F6478" w14:textId="77777777" w:rsidR="00FF3BA3" w:rsidRPr="00A3470D" w:rsidRDefault="00206FF1" w:rsidP="00FF3BA3">
            <w:pPr>
              <w:rPr>
                <w:rFonts w:ascii="Arial" w:hAnsi="Arial" w:cs="Arial"/>
                <w:sz w:val="18"/>
                <w:szCs w:val="18"/>
              </w:rPr>
            </w:pPr>
            <w:r w:rsidRPr="00A3470D">
              <w:rPr>
                <w:rFonts w:ascii="Arial" w:hAnsi="Arial" w:cs="Arial"/>
                <w:sz w:val="18"/>
                <w:szCs w:val="18"/>
              </w:rPr>
              <w:t>11.1</w:t>
            </w:r>
            <w:r w:rsidR="00B968EF" w:rsidRPr="00A3470D">
              <w:rPr>
                <w:rFonts w:ascii="Arial" w:hAnsi="Arial" w:cs="Arial"/>
                <w:sz w:val="18"/>
                <w:szCs w:val="18"/>
              </w:rPr>
              <w:t xml:space="preserve"> </w:t>
            </w:r>
            <w:r w:rsidR="00FF3BA3" w:rsidRPr="00A3470D">
              <w:rPr>
                <w:rFonts w:ascii="Arial" w:hAnsi="Arial" w:cs="Arial"/>
                <w:sz w:val="18"/>
                <w:szCs w:val="18"/>
              </w:rPr>
              <w:t>Pharmacological support</w:t>
            </w:r>
          </w:p>
          <w:p w14:paraId="694EA9AE" w14:textId="40886E63" w:rsidR="00206FF1" w:rsidRPr="00A3470D" w:rsidRDefault="00206FF1" w:rsidP="00FF3BA3">
            <w:pPr>
              <w:rPr>
                <w:rFonts w:ascii="Arial" w:hAnsi="Arial" w:cs="Arial"/>
                <w:sz w:val="18"/>
                <w:szCs w:val="18"/>
              </w:rPr>
            </w:pPr>
            <w:r w:rsidRPr="00A3470D">
              <w:rPr>
                <w:rFonts w:ascii="Arial" w:hAnsi="Arial" w:cs="Arial"/>
                <w:sz w:val="18"/>
                <w:szCs w:val="18"/>
              </w:rPr>
              <w:t>RC4</w:t>
            </w:r>
            <w:r w:rsidR="00B968EF" w:rsidRPr="00A3470D">
              <w:rPr>
                <w:rFonts w:ascii="Arial" w:hAnsi="Arial" w:cs="Arial"/>
                <w:sz w:val="18"/>
                <w:szCs w:val="18"/>
              </w:rPr>
              <w:t xml:space="preserve"> Explain expectations regarding treatment programme</w:t>
            </w:r>
          </w:p>
        </w:tc>
      </w:tr>
      <w:tr w:rsidR="00A3470D" w:rsidRPr="00A3470D" w14:paraId="00DE36A7" w14:textId="77777777" w:rsidTr="00344C24">
        <w:tc>
          <w:tcPr>
            <w:tcW w:w="6091" w:type="dxa"/>
            <w:tcBorders>
              <w:top w:val="nil"/>
              <w:left w:val="nil"/>
              <w:bottom w:val="nil"/>
              <w:right w:val="nil"/>
            </w:tcBorders>
          </w:tcPr>
          <w:p w14:paraId="19052198"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74E68541"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Provide support early in pregnancy </w:t>
            </w:r>
            <w:r w:rsidRPr="00A3470D">
              <w:rPr>
                <w:rFonts w:ascii="Arial" w:hAnsi="Arial" w:cs="Arial"/>
                <w:sz w:val="18"/>
                <w:szCs w:val="18"/>
                <w:vertAlign w:val="superscript"/>
              </w:rPr>
              <w:t>a</w:t>
            </w:r>
          </w:p>
          <w:p w14:paraId="4A9301ED"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04BDCFEC" w14:textId="772CB80C" w:rsidR="00206FF1" w:rsidRPr="00A3470D" w:rsidRDefault="00206FF1" w:rsidP="00B968EF">
            <w:pPr>
              <w:rPr>
                <w:rFonts w:ascii="Arial" w:hAnsi="Arial" w:cs="Arial"/>
                <w:sz w:val="18"/>
                <w:szCs w:val="18"/>
              </w:rPr>
            </w:pPr>
            <w:r w:rsidRPr="00A3470D">
              <w:rPr>
                <w:rFonts w:ascii="Arial" w:hAnsi="Arial" w:cs="Arial"/>
                <w:sz w:val="18"/>
                <w:szCs w:val="18"/>
              </w:rPr>
              <w:t>3.1</w:t>
            </w:r>
            <w:r w:rsidR="00B968EF" w:rsidRPr="00A3470D">
              <w:rPr>
                <w:rFonts w:ascii="Arial" w:hAnsi="Arial" w:cs="Arial"/>
                <w:sz w:val="18"/>
                <w:szCs w:val="18"/>
              </w:rPr>
              <w:t xml:space="preserve"> Social support (unspecified)</w:t>
            </w:r>
          </w:p>
        </w:tc>
      </w:tr>
      <w:tr w:rsidR="00A3470D" w:rsidRPr="00A3470D" w14:paraId="2FB4BE47" w14:textId="77777777" w:rsidTr="00344C24">
        <w:tc>
          <w:tcPr>
            <w:tcW w:w="6091" w:type="dxa"/>
            <w:tcBorders>
              <w:top w:val="nil"/>
              <w:left w:val="nil"/>
              <w:bottom w:val="nil"/>
              <w:right w:val="nil"/>
            </w:tcBorders>
          </w:tcPr>
          <w:p w14:paraId="67E354B2"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17351B11" w14:textId="77777777" w:rsidR="00206FF1" w:rsidRPr="00A3470D" w:rsidRDefault="00206FF1" w:rsidP="00206FF1">
            <w:pPr>
              <w:rPr>
                <w:rFonts w:ascii="Arial" w:hAnsi="Arial" w:cs="Arial"/>
                <w:sz w:val="18"/>
                <w:szCs w:val="18"/>
              </w:rPr>
            </w:pPr>
            <w:r w:rsidRPr="00A3470D">
              <w:rPr>
                <w:rFonts w:ascii="Arial" w:hAnsi="Arial" w:cs="Arial"/>
                <w:sz w:val="18"/>
                <w:szCs w:val="18"/>
              </w:rPr>
              <w:t>If relevant / possible advise women to attend a social support group which offers cessation support as well as advice on other healthy habits during pregnancy</w:t>
            </w:r>
          </w:p>
          <w:p w14:paraId="6B5C176A"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46FB3F35" w14:textId="7F8E61DA" w:rsidR="00206FF1" w:rsidRPr="00A3470D" w:rsidRDefault="00206FF1" w:rsidP="00B968EF">
            <w:pPr>
              <w:rPr>
                <w:rFonts w:ascii="Arial" w:hAnsi="Arial" w:cs="Arial"/>
                <w:sz w:val="18"/>
                <w:szCs w:val="18"/>
              </w:rPr>
            </w:pPr>
            <w:r w:rsidRPr="00A3470D">
              <w:rPr>
                <w:rFonts w:ascii="Arial" w:hAnsi="Arial" w:cs="Arial"/>
                <w:sz w:val="18"/>
                <w:szCs w:val="18"/>
              </w:rPr>
              <w:t>3.1</w:t>
            </w:r>
            <w:r w:rsidR="00B968EF" w:rsidRPr="00A3470D">
              <w:rPr>
                <w:rFonts w:ascii="Arial" w:hAnsi="Arial" w:cs="Arial"/>
                <w:sz w:val="18"/>
                <w:szCs w:val="18"/>
              </w:rPr>
              <w:t xml:space="preserve"> Social support (unspecified)</w:t>
            </w:r>
          </w:p>
        </w:tc>
      </w:tr>
      <w:tr w:rsidR="00A3470D" w:rsidRPr="00A3470D" w14:paraId="3A133504" w14:textId="77777777" w:rsidTr="00344C24">
        <w:tc>
          <w:tcPr>
            <w:tcW w:w="6091" w:type="dxa"/>
            <w:tcBorders>
              <w:top w:val="nil"/>
              <w:left w:val="nil"/>
              <w:bottom w:val="nil"/>
              <w:right w:val="nil"/>
            </w:tcBorders>
          </w:tcPr>
          <w:p w14:paraId="43F48475"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168A4E1B"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Suggest that the women take up alternative activities which she could do alone or with a  social group </w:t>
            </w:r>
            <w:r w:rsidRPr="00A3470D">
              <w:rPr>
                <w:rFonts w:ascii="Arial" w:hAnsi="Arial" w:cs="Arial"/>
                <w:sz w:val="18"/>
                <w:szCs w:val="18"/>
                <w:vertAlign w:val="superscript"/>
              </w:rPr>
              <w:t>a</w:t>
            </w:r>
          </w:p>
          <w:p w14:paraId="52E30DDE"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31630EFD" w14:textId="77777777" w:rsidR="00FF3BA3" w:rsidRPr="00A3470D" w:rsidRDefault="00206FF1" w:rsidP="00B968EF">
            <w:pPr>
              <w:rPr>
                <w:rFonts w:ascii="Arial" w:hAnsi="Arial" w:cs="Arial"/>
                <w:sz w:val="18"/>
                <w:szCs w:val="18"/>
              </w:rPr>
            </w:pPr>
            <w:r w:rsidRPr="00A3470D">
              <w:rPr>
                <w:rFonts w:ascii="Arial" w:hAnsi="Arial" w:cs="Arial"/>
                <w:sz w:val="18"/>
                <w:szCs w:val="18"/>
              </w:rPr>
              <w:t>3.1</w:t>
            </w:r>
            <w:r w:rsidR="00B968EF" w:rsidRPr="00A3470D">
              <w:rPr>
                <w:rFonts w:ascii="Arial" w:hAnsi="Arial" w:cs="Arial"/>
                <w:sz w:val="18"/>
                <w:szCs w:val="18"/>
              </w:rPr>
              <w:t xml:space="preserve"> Social support (unspecified)</w:t>
            </w:r>
          </w:p>
          <w:p w14:paraId="6B97CFFE" w14:textId="788FDB2B" w:rsidR="00206FF1" w:rsidRPr="00A3470D" w:rsidRDefault="00206FF1" w:rsidP="00B968EF">
            <w:pPr>
              <w:rPr>
                <w:rFonts w:ascii="Arial" w:hAnsi="Arial" w:cs="Arial"/>
                <w:sz w:val="18"/>
                <w:szCs w:val="18"/>
              </w:rPr>
            </w:pPr>
            <w:r w:rsidRPr="00A3470D">
              <w:rPr>
                <w:rFonts w:ascii="Arial" w:hAnsi="Arial" w:cs="Arial"/>
                <w:sz w:val="18"/>
                <w:szCs w:val="18"/>
              </w:rPr>
              <w:t>8.2</w:t>
            </w:r>
            <w:r w:rsidR="00B968EF" w:rsidRPr="00A3470D">
              <w:rPr>
                <w:rFonts w:ascii="Arial" w:hAnsi="Arial" w:cs="Arial"/>
                <w:sz w:val="18"/>
                <w:szCs w:val="18"/>
              </w:rPr>
              <w:t xml:space="preserve"> </w:t>
            </w:r>
            <w:r w:rsidR="00FB4C06" w:rsidRPr="00A3470D">
              <w:rPr>
                <w:rFonts w:ascii="Arial" w:hAnsi="Arial" w:cs="Arial"/>
                <w:sz w:val="18"/>
                <w:szCs w:val="18"/>
              </w:rPr>
              <w:t>Behaviour</w:t>
            </w:r>
            <w:r w:rsidR="00B968EF" w:rsidRPr="00A3470D">
              <w:rPr>
                <w:rFonts w:ascii="Arial" w:hAnsi="Arial" w:cs="Arial"/>
                <w:sz w:val="18"/>
                <w:szCs w:val="18"/>
              </w:rPr>
              <w:t xml:space="preserve"> substitution</w:t>
            </w:r>
          </w:p>
        </w:tc>
      </w:tr>
      <w:tr w:rsidR="00A3470D" w:rsidRPr="00A3470D" w14:paraId="15D442BF" w14:textId="77777777" w:rsidTr="00344C24">
        <w:tc>
          <w:tcPr>
            <w:tcW w:w="6091" w:type="dxa"/>
            <w:tcBorders>
              <w:top w:val="nil"/>
              <w:left w:val="nil"/>
              <w:bottom w:val="nil"/>
              <w:right w:val="nil"/>
            </w:tcBorders>
          </w:tcPr>
          <w:p w14:paraId="0DE5AA1B"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3EBB8482"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Offer routine CO screening at every counselling session and reinforce treatment based on the results. Highlight improvements in the results </w:t>
            </w:r>
            <w:r w:rsidRPr="00A3470D">
              <w:rPr>
                <w:rFonts w:ascii="Arial" w:hAnsi="Arial" w:cs="Arial"/>
                <w:sz w:val="18"/>
                <w:szCs w:val="18"/>
                <w:vertAlign w:val="superscript"/>
              </w:rPr>
              <w:t>a</w:t>
            </w:r>
          </w:p>
          <w:p w14:paraId="3AD739A2"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16252739" w14:textId="77777777" w:rsidR="00FF3BA3" w:rsidRPr="00A3470D" w:rsidRDefault="00206FF1" w:rsidP="00B968EF">
            <w:pPr>
              <w:rPr>
                <w:rFonts w:ascii="Arial" w:hAnsi="Arial" w:cs="Arial"/>
                <w:sz w:val="18"/>
                <w:szCs w:val="18"/>
              </w:rPr>
            </w:pPr>
            <w:r w:rsidRPr="00A3470D">
              <w:rPr>
                <w:rFonts w:ascii="Arial" w:hAnsi="Arial" w:cs="Arial"/>
                <w:sz w:val="18"/>
                <w:szCs w:val="18"/>
              </w:rPr>
              <w:t>2.6</w:t>
            </w:r>
            <w:r w:rsidR="00B968EF" w:rsidRPr="00A3470D">
              <w:rPr>
                <w:rFonts w:ascii="Arial" w:hAnsi="Arial" w:cs="Arial"/>
                <w:sz w:val="18"/>
                <w:szCs w:val="18"/>
              </w:rPr>
              <w:t xml:space="preserve"> Biofeedback</w:t>
            </w:r>
          </w:p>
          <w:p w14:paraId="6DCABD7C" w14:textId="768BFE6A" w:rsidR="00206FF1" w:rsidRPr="00A3470D" w:rsidRDefault="00206FF1" w:rsidP="00B968EF">
            <w:pPr>
              <w:rPr>
                <w:rFonts w:ascii="Arial" w:hAnsi="Arial" w:cs="Arial"/>
                <w:sz w:val="18"/>
                <w:szCs w:val="18"/>
              </w:rPr>
            </w:pPr>
            <w:r w:rsidRPr="00A3470D">
              <w:rPr>
                <w:rFonts w:ascii="Arial" w:hAnsi="Arial" w:cs="Arial"/>
                <w:sz w:val="18"/>
                <w:szCs w:val="18"/>
              </w:rPr>
              <w:t>RD1</w:t>
            </w:r>
            <w:r w:rsidR="00B968EF" w:rsidRPr="00A3470D">
              <w:rPr>
                <w:rFonts w:ascii="Arial" w:hAnsi="Arial" w:cs="Arial"/>
                <w:sz w:val="18"/>
                <w:szCs w:val="18"/>
              </w:rPr>
              <w:t xml:space="preserve"> Tailor interactions appropriately</w:t>
            </w:r>
          </w:p>
        </w:tc>
      </w:tr>
      <w:tr w:rsidR="00A3470D" w:rsidRPr="00A3470D" w14:paraId="7EA91C02" w14:textId="77777777" w:rsidTr="00344C24">
        <w:tc>
          <w:tcPr>
            <w:tcW w:w="6091" w:type="dxa"/>
            <w:tcBorders>
              <w:top w:val="nil"/>
              <w:left w:val="nil"/>
              <w:bottom w:val="nil"/>
              <w:right w:val="nil"/>
            </w:tcBorders>
          </w:tcPr>
          <w:p w14:paraId="0B11673E"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35B25E6F"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Dedicate time in a session to ask questions and listen to women’s views, summarise these views back to them </w:t>
            </w:r>
            <w:r w:rsidRPr="00A3470D">
              <w:rPr>
                <w:rFonts w:ascii="Arial" w:hAnsi="Arial" w:cs="Arial"/>
                <w:sz w:val="18"/>
                <w:szCs w:val="18"/>
                <w:vertAlign w:val="superscript"/>
              </w:rPr>
              <w:t>a</w:t>
            </w:r>
          </w:p>
          <w:p w14:paraId="16DDA8E9"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4A215FDA" w14:textId="77777777" w:rsidR="00FF3BA3" w:rsidRPr="00A3470D" w:rsidRDefault="00206FF1" w:rsidP="00B968EF">
            <w:pPr>
              <w:rPr>
                <w:rFonts w:ascii="Arial" w:hAnsi="Arial" w:cs="Arial"/>
                <w:sz w:val="18"/>
                <w:szCs w:val="18"/>
              </w:rPr>
            </w:pPr>
            <w:r w:rsidRPr="00A3470D">
              <w:rPr>
                <w:rFonts w:ascii="Arial" w:hAnsi="Arial" w:cs="Arial"/>
                <w:sz w:val="18"/>
                <w:szCs w:val="18"/>
              </w:rPr>
              <w:t>RC2</w:t>
            </w:r>
            <w:r w:rsidR="00B968EF" w:rsidRPr="00A3470D">
              <w:rPr>
                <w:rFonts w:ascii="Arial" w:hAnsi="Arial" w:cs="Arial"/>
                <w:sz w:val="18"/>
                <w:szCs w:val="18"/>
              </w:rPr>
              <w:t xml:space="preserve"> Elicit and answer questions</w:t>
            </w:r>
          </w:p>
          <w:p w14:paraId="3F325F1D" w14:textId="77777777" w:rsidR="00FF3BA3" w:rsidRPr="00A3470D" w:rsidRDefault="00206FF1" w:rsidP="00B968EF">
            <w:pPr>
              <w:rPr>
                <w:rFonts w:ascii="Arial" w:hAnsi="Arial" w:cs="Arial"/>
                <w:sz w:val="18"/>
                <w:szCs w:val="18"/>
              </w:rPr>
            </w:pPr>
            <w:r w:rsidRPr="00A3470D">
              <w:rPr>
                <w:rFonts w:ascii="Arial" w:hAnsi="Arial" w:cs="Arial"/>
                <w:sz w:val="18"/>
                <w:szCs w:val="18"/>
              </w:rPr>
              <w:t>RC7</w:t>
            </w:r>
            <w:r w:rsidR="00B968EF" w:rsidRPr="00A3470D">
              <w:rPr>
                <w:rFonts w:ascii="Arial" w:hAnsi="Arial" w:cs="Arial"/>
                <w:sz w:val="18"/>
                <w:szCs w:val="18"/>
              </w:rPr>
              <w:t xml:space="preserve"> Use reflective listening</w:t>
            </w:r>
          </w:p>
          <w:p w14:paraId="24AED96D" w14:textId="77777777" w:rsidR="00FF3BA3" w:rsidRPr="00A3470D" w:rsidRDefault="00206FF1" w:rsidP="00B968EF">
            <w:pPr>
              <w:rPr>
                <w:rFonts w:ascii="Arial" w:hAnsi="Arial" w:cs="Arial"/>
                <w:sz w:val="18"/>
                <w:szCs w:val="18"/>
              </w:rPr>
            </w:pPr>
            <w:r w:rsidRPr="00A3470D">
              <w:rPr>
                <w:rFonts w:ascii="Arial" w:hAnsi="Arial" w:cs="Arial"/>
                <w:sz w:val="18"/>
                <w:szCs w:val="18"/>
              </w:rPr>
              <w:t>RC8</w:t>
            </w:r>
            <w:r w:rsidR="00B968EF" w:rsidRPr="00A3470D">
              <w:rPr>
                <w:rFonts w:ascii="Arial" w:hAnsi="Arial" w:cs="Arial"/>
                <w:sz w:val="18"/>
                <w:szCs w:val="18"/>
              </w:rPr>
              <w:t xml:space="preserve"> Elicit client views</w:t>
            </w:r>
          </w:p>
          <w:p w14:paraId="58F88C4A" w14:textId="49DC54D2" w:rsidR="00B968EF" w:rsidRPr="00A3470D" w:rsidRDefault="00206FF1" w:rsidP="00B968EF">
            <w:pPr>
              <w:rPr>
                <w:rFonts w:ascii="Arial" w:hAnsi="Arial" w:cs="Arial"/>
                <w:sz w:val="18"/>
                <w:szCs w:val="18"/>
              </w:rPr>
            </w:pPr>
            <w:r w:rsidRPr="00A3470D">
              <w:rPr>
                <w:rFonts w:ascii="Arial" w:hAnsi="Arial" w:cs="Arial"/>
                <w:sz w:val="18"/>
                <w:szCs w:val="18"/>
              </w:rPr>
              <w:t>RC9</w:t>
            </w:r>
            <w:r w:rsidR="00B968EF" w:rsidRPr="00A3470D">
              <w:rPr>
                <w:rFonts w:ascii="Arial" w:hAnsi="Arial" w:cs="Arial"/>
                <w:sz w:val="18"/>
                <w:szCs w:val="18"/>
              </w:rPr>
              <w:t xml:space="preserve"> Summarise information/ confirm client decisions</w:t>
            </w:r>
          </w:p>
          <w:p w14:paraId="50A5AB4A" w14:textId="0CC7684A" w:rsidR="00206FF1" w:rsidRPr="00A3470D" w:rsidRDefault="00206FF1" w:rsidP="00B968EF">
            <w:pPr>
              <w:rPr>
                <w:rFonts w:ascii="Arial" w:hAnsi="Arial" w:cs="Arial"/>
                <w:sz w:val="18"/>
                <w:szCs w:val="18"/>
              </w:rPr>
            </w:pPr>
          </w:p>
        </w:tc>
      </w:tr>
      <w:tr w:rsidR="00A3470D" w:rsidRPr="00A3470D" w14:paraId="5844DC56" w14:textId="77777777" w:rsidTr="00344C24">
        <w:tc>
          <w:tcPr>
            <w:tcW w:w="6091" w:type="dxa"/>
            <w:tcBorders>
              <w:top w:val="nil"/>
              <w:left w:val="nil"/>
              <w:bottom w:val="nil"/>
              <w:right w:val="nil"/>
            </w:tcBorders>
          </w:tcPr>
          <w:p w14:paraId="38A468AC"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16505059"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Write smoking cessation notes/advice in handheld or other maternity notes to ensure continuity of care </w:t>
            </w:r>
            <w:r w:rsidRPr="00A3470D">
              <w:rPr>
                <w:rFonts w:ascii="Arial" w:hAnsi="Arial" w:cs="Arial"/>
                <w:sz w:val="18"/>
                <w:szCs w:val="18"/>
                <w:vertAlign w:val="superscript"/>
              </w:rPr>
              <w:t>a</w:t>
            </w:r>
          </w:p>
          <w:p w14:paraId="22273336"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2ED56E90" w14:textId="16C9CEA5" w:rsidR="00FF3BA3" w:rsidRPr="00A3470D" w:rsidRDefault="00206FF1" w:rsidP="00B968EF">
            <w:pPr>
              <w:rPr>
                <w:rFonts w:ascii="Arial" w:hAnsi="Arial" w:cs="Arial"/>
                <w:sz w:val="18"/>
                <w:szCs w:val="18"/>
              </w:rPr>
            </w:pPr>
            <w:r w:rsidRPr="00A3470D">
              <w:rPr>
                <w:rFonts w:ascii="Arial" w:hAnsi="Arial" w:cs="Arial"/>
                <w:sz w:val="18"/>
                <w:szCs w:val="18"/>
              </w:rPr>
              <w:t>4.1</w:t>
            </w:r>
            <w:r w:rsidR="00B968EF" w:rsidRPr="00A3470D">
              <w:rPr>
                <w:rFonts w:ascii="Arial" w:hAnsi="Arial" w:cs="Arial"/>
                <w:sz w:val="18"/>
                <w:szCs w:val="18"/>
              </w:rPr>
              <w:t xml:space="preserve"> Instruction on how to perform the </w:t>
            </w:r>
            <w:r w:rsidR="00FB4C06" w:rsidRPr="00A3470D">
              <w:rPr>
                <w:rFonts w:ascii="Arial" w:hAnsi="Arial" w:cs="Arial"/>
                <w:sz w:val="18"/>
                <w:szCs w:val="18"/>
              </w:rPr>
              <w:t>behaviour</w:t>
            </w:r>
          </w:p>
          <w:p w14:paraId="37DDE4E2" w14:textId="452D280C" w:rsidR="00B968EF" w:rsidRPr="00A3470D" w:rsidRDefault="00206FF1" w:rsidP="00B968EF">
            <w:pPr>
              <w:rPr>
                <w:rFonts w:ascii="Arial" w:hAnsi="Arial" w:cs="Arial"/>
                <w:sz w:val="18"/>
                <w:szCs w:val="18"/>
              </w:rPr>
            </w:pPr>
            <w:r w:rsidRPr="00A3470D">
              <w:rPr>
                <w:rFonts w:ascii="Arial" w:hAnsi="Arial" w:cs="Arial"/>
                <w:sz w:val="18"/>
                <w:szCs w:val="18"/>
              </w:rPr>
              <w:t>5,3</w:t>
            </w:r>
            <w:r w:rsidR="00B968EF" w:rsidRPr="00A3470D">
              <w:rPr>
                <w:rFonts w:ascii="Arial" w:hAnsi="Arial" w:cs="Arial"/>
                <w:sz w:val="18"/>
                <w:szCs w:val="18"/>
              </w:rPr>
              <w:t xml:space="preserve"> Information about social and environmental consequences</w:t>
            </w:r>
          </w:p>
          <w:p w14:paraId="54E46007" w14:textId="6C8EA85D" w:rsidR="00206FF1" w:rsidRPr="00A3470D" w:rsidRDefault="00206FF1" w:rsidP="00B968EF">
            <w:pPr>
              <w:rPr>
                <w:rFonts w:ascii="Arial" w:hAnsi="Arial" w:cs="Arial"/>
                <w:sz w:val="18"/>
                <w:szCs w:val="18"/>
              </w:rPr>
            </w:pPr>
          </w:p>
        </w:tc>
      </w:tr>
      <w:tr w:rsidR="00A3470D" w:rsidRPr="00A3470D" w14:paraId="2C5E2952" w14:textId="77777777" w:rsidTr="00344C24">
        <w:tc>
          <w:tcPr>
            <w:tcW w:w="6091" w:type="dxa"/>
            <w:tcBorders>
              <w:top w:val="nil"/>
              <w:left w:val="nil"/>
              <w:bottom w:val="nil"/>
              <w:right w:val="nil"/>
            </w:tcBorders>
          </w:tcPr>
          <w:p w14:paraId="64C5A961"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0DFFDBC9" w14:textId="77777777" w:rsidR="00206FF1" w:rsidRPr="00A3470D" w:rsidRDefault="00206FF1" w:rsidP="00206FF1">
            <w:pPr>
              <w:rPr>
                <w:rFonts w:ascii="Arial" w:hAnsi="Arial" w:cs="Arial"/>
                <w:sz w:val="18"/>
                <w:szCs w:val="18"/>
                <w:vertAlign w:val="superscript"/>
              </w:rPr>
            </w:pPr>
            <w:r w:rsidRPr="00A3470D">
              <w:rPr>
                <w:rFonts w:ascii="Arial" w:hAnsi="Arial" w:cs="Arial"/>
                <w:sz w:val="18"/>
                <w:szCs w:val="18"/>
              </w:rPr>
              <w:t xml:space="preserve">Be available and flexible for the women that you are providing cessation support to  </w:t>
            </w:r>
            <w:r w:rsidRPr="00A3470D">
              <w:rPr>
                <w:rFonts w:ascii="Arial" w:hAnsi="Arial" w:cs="Arial"/>
                <w:sz w:val="18"/>
                <w:szCs w:val="18"/>
                <w:vertAlign w:val="superscript"/>
              </w:rPr>
              <w:t>a</w:t>
            </w:r>
          </w:p>
          <w:p w14:paraId="2B9F76ED"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1FA231D3" w14:textId="049C9F97" w:rsidR="00206FF1" w:rsidRPr="00A3470D" w:rsidRDefault="00206FF1" w:rsidP="00B968EF">
            <w:pPr>
              <w:rPr>
                <w:rFonts w:ascii="Arial" w:hAnsi="Arial" w:cs="Arial"/>
                <w:sz w:val="18"/>
                <w:szCs w:val="18"/>
              </w:rPr>
            </w:pPr>
            <w:r w:rsidRPr="00A3470D">
              <w:rPr>
                <w:rFonts w:ascii="Arial" w:hAnsi="Arial" w:cs="Arial"/>
                <w:sz w:val="18"/>
                <w:szCs w:val="18"/>
              </w:rPr>
              <w:t>3.1</w:t>
            </w:r>
            <w:r w:rsidR="00B968EF" w:rsidRPr="00A3470D">
              <w:rPr>
                <w:rFonts w:ascii="Arial" w:hAnsi="Arial" w:cs="Arial"/>
                <w:sz w:val="18"/>
                <w:szCs w:val="18"/>
              </w:rPr>
              <w:t xml:space="preserve"> Social support (unspecified)</w:t>
            </w:r>
          </w:p>
        </w:tc>
      </w:tr>
      <w:tr w:rsidR="00A3470D" w:rsidRPr="00A3470D" w14:paraId="49C469D3" w14:textId="77777777" w:rsidTr="00344C24">
        <w:tc>
          <w:tcPr>
            <w:tcW w:w="6091" w:type="dxa"/>
            <w:tcBorders>
              <w:top w:val="nil"/>
              <w:left w:val="nil"/>
              <w:bottom w:val="single" w:sz="4" w:space="0" w:color="auto"/>
              <w:right w:val="nil"/>
            </w:tcBorders>
          </w:tcPr>
          <w:p w14:paraId="3363F513" w14:textId="77777777" w:rsidR="00206FF1" w:rsidRPr="00A3470D" w:rsidRDefault="00206FF1" w:rsidP="00206FF1">
            <w:pPr>
              <w:rPr>
                <w:rFonts w:ascii="Arial" w:hAnsi="Arial" w:cs="Arial"/>
                <w:sz w:val="18"/>
                <w:szCs w:val="18"/>
              </w:rPr>
            </w:pPr>
          </w:p>
        </w:tc>
        <w:tc>
          <w:tcPr>
            <w:tcW w:w="4824" w:type="dxa"/>
            <w:tcBorders>
              <w:top w:val="nil"/>
              <w:left w:val="nil"/>
              <w:bottom w:val="single" w:sz="4" w:space="0" w:color="auto"/>
              <w:right w:val="nil"/>
            </w:tcBorders>
          </w:tcPr>
          <w:p w14:paraId="71E25758" w14:textId="77777777" w:rsidR="00206FF1" w:rsidRPr="00A3470D" w:rsidRDefault="00206FF1" w:rsidP="00206FF1">
            <w:pPr>
              <w:rPr>
                <w:rFonts w:ascii="Arial" w:hAnsi="Arial" w:cs="Arial"/>
                <w:sz w:val="18"/>
                <w:szCs w:val="18"/>
                <w:vertAlign w:val="superscript"/>
              </w:rPr>
            </w:pPr>
            <w:r w:rsidRPr="00A3470D">
              <w:rPr>
                <w:rFonts w:ascii="Arial" w:hAnsi="Arial" w:cs="Arial"/>
                <w:sz w:val="18"/>
                <w:szCs w:val="18"/>
              </w:rPr>
              <w:t xml:space="preserve">In counselling sessions, provide women with non-judgemental, understanding and consistent support with the same advisor, whenever possible </w:t>
            </w:r>
            <w:r w:rsidRPr="00A3470D">
              <w:rPr>
                <w:rFonts w:ascii="Arial" w:hAnsi="Arial" w:cs="Arial"/>
                <w:sz w:val="18"/>
                <w:szCs w:val="18"/>
                <w:vertAlign w:val="superscript"/>
              </w:rPr>
              <w:t>a</w:t>
            </w:r>
          </w:p>
          <w:p w14:paraId="1CBD9BEB" w14:textId="073AB299" w:rsidR="00F92590" w:rsidRPr="00A3470D" w:rsidRDefault="00F92590" w:rsidP="00206FF1">
            <w:pPr>
              <w:rPr>
                <w:rFonts w:ascii="Arial" w:hAnsi="Arial" w:cs="Arial"/>
                <w:sz w:val="18"/>
                <w:szCs w:val="18"/>
              </w:rPr>
            </w:pPr>
          </w:p>
        </w:tc>
        <w:tc>
          <w:tcPr>
            <w:tcW w:w="3827" w:type="dxa"/>
            <w:tcBorders>
              <w:top w:val="nil"/>
              <w:left w:val="nil"/>
              <w:bottom w:val="single" w:sz="4" w:space="0" w:color="auto"/>
              <w:right w:val="nil"/>
            </w:tcBorders>
          </w:tcPr>
          <w:p w14:paraId="31133AD2" w14:textId="12EA47EF" w:rsidR="00206FF1" w:rsidRPr="00A3470D" w:rsidRDefault="00206FF1" w:rsidP="00B968EF">
            <w:pPr>
              <w:rPr>
                <w:rFonts w:ascii="Arial" w:hAnsi="Arial" w:cs="Arial"/>
                <w:sz w:val="18"/>
                <w:szCs w:val="18"/>
              </w:rPr>
            </w:pPr>
            <w:r w:rsidRPr="00A3470D">
              <w:rPr>
                <w:rFonts w:ascii="Arial" w:hAnsi="Arial" w:cs="Arial"/>
                <w:sz w:val="18"/>
                <w:szCs w:val="18"/>
              </w:rPr>
              <w:t>3.1</w:t>
            </w:r>
            <w:r w:rsidR="00B968EF" w:rsidRPr="00A3470D">
              <w:rPr>
                <w:rFonts w:ascii="Arial" w:hAnsi="Arial" w:cs="Arial"/>
                <w:sz w:val="18"/>
                <w:szCs w:val="18"/>
              </w:rPr>
              <w:t xml:space="preserve"> Social support (unspe</w:t>
            </w:r>
            <w:r w:rsidR="001368D2" w:rsidRPr="00A3470D">
              <w:rPr>
                <w:rFonts w:ascii="Arial" w:hAnsi="Arial" w:cs="Arial"/>
                <w:sz w:val="18"/>
                <w:szCs w:val="18"/>
              </w:rPr>
              <w:t>cified)</w:t>
            </w:r>
          </w:p>
        </w:tc>
      </w:tr>
      <w:tr w:rsidR="00A3470D" w:rsidRPr="00A3470D" w14:paraId="5579F779" w14:textId="77777777" w:rsidTr="002C392A">
        <w:tc>
          <w:tcPr>
            <w:tcW w:w="14742" w:type="dxa"/>
            <w:gridSpan w:val="3"/>
            <w:tcBorders>
              <w:top w:val="single" w:sz="4" w:space="0" w:color="auto"/>
              <w:left w:val="nil"/>
              <w:bottom w:val="single" w:sz="4" w:space="0" w:color="auto"/>
              <w:right w:val="nil"/>
            </w:tcBorders>
          </w:tcPr>
          <w:p w14:paraId="0F1C8DD6" w14:textId="77777777" w:rsidR="00206FF1" w:rsidRPr="00A3470D" w:rsidRDefault="00206FF1" w:rsidP="00206FF1">
            <w:pPr>
              <w:rPr>
                <w:rFonts w:ascii="Arial" w:hAnsi="Arial" w:cs="Arial"/>
                <w:b/>
                <w:sz w:val="18"/>
                <w:szCs w:val="18"/>
              </w:rPr>
            </w:pPr>
            <w:r w:rsidRPr="00A3470D">
              <w:rPr>
                <w:rFonts w:ascii="Arial" w:hAnsi="Arial" w:cs="Arial"/>
                <w:b/>
                <w:sz w:val="18"/>
                <w:szCs w:val="18"/>
              </w:rPr>
              <w:t>Understanding of risks, addiction and withdrawal symptoms</w:t>
            </w:r>
          </w:p>
        </w:tc>
      </w:tr>
      <w:tr w:rsidR="00A3470D" w:rsidRPr="00A3470D" w14:paraId="241A0046" w14:textId="77777777" w:rsidTr="00344C24">
        <w:tc>
          <w:tcPr>
            <w:tcW w:w="6091" w:type="dxa"/>
            <w:tcBorders>
              <w:top w:val="single" w:sz="4" w:space="0" w:color="auto"/>
              <w:left w:val="nil"/>
              <w:bottom w:val="nil"/>
              <w:right w:val="nil"/>
            </w:tcBorders>
          </w:tcPr>
          <w:p w14:paraId="4317C7A8" w14:textId="29A6F588" w:rsidR="00206FF1" w:rsidRPr="00A3470D" w:rsidRDefault="00206FF1" w:rsidP="00206FF1">
            <w:pPr>
              <w:rPr>
                <w:rFonts w:ascii="Arial" w:hAnsi="Arial" w:cs="Arial"/>
                <w:sz w:val="18"/>
                <w:szCs w:val="18"/>
              </w:rPr>
            </w:pPr>
            <w:r w:rsidRPr="00A3470D">
              <w:rPr>
                <w:rFonts w:ascii="Arial" w:hAnsi="Arial" w:cs="Arial"/>
                <w:sz w:val="18"/>
                <w:szCs w:val="18"/>
              </w:rPr>
              <w:t xml:space="preserve">Women underestimate the risks of smoking in pregnancy or don’t believe they apply to them </w:t>
            </w:r>
            <w:r w:rsidR="00F92590" w:rsidRPr="00A3470D">
              <w:rPr>
                <w:rFonts w:ascii="Arial" w:hAnsi="Arial" w:cs="Arial"/>
                <w:sz w:val="18"/>
                <w:szCs w:val="18"/>
              </w:rPr>
              <w:t xml:space="preserve">(B) </w:t>
            </w:r>
            <w:r w:rsidRPr="00A3470D">
              <w:rPr>
                <w:rFonts w:ascii="Arial" w:hAnsi="Arial" w:cs="Arial"/>
                <w:sz w:val="18"/>
                <w:szCs w:val="18"/>
                <w:vertAlign w:val="superscript"/>
              </w:rPr>
              <w:t>e</w:t>
            </w:r>
          </w:p>
          <w:p w14:paraId="025344B0" w14:textId="77777777" w:rsidR="00206FF1" w:rsidRPr="00A3470D" w:rsidRDefault="00206FF1" w:rsidP="00206FF1">
            <w:pPr>
              <w:rPr>
                <w:rFonts w:ascii="Arial" w:hAnsi="Arial" w:cs="Arial"/>
                <w:sz w:val="18"/>
                <w:szCs w:val="18"/>
              </w:rPr>
            </w:pPr>
          </w:p>
        </w:tc>
        <w:tc>
          <w:tcPr>
            <w:tcW w:w="4824" w:type="dxa"/>
            <w:tcBorders>
              <w:top w:val="single" w:sz="4" w:space="0" w:color="auto"/>
              <w:left w:val="nil"/>
              <w:bottom w:val="nil"/>
              <w:right w:val="nil"/>
            </w:tcBorders>
          </w:tcPr>
          <w:p w14:paraId="4F7EC072"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Discuss the risks of smoking and benefits of quitting during pregnancy </w:t>
            </w:r>
            <w:r w:rsidRPr="00A3470D">
              <w:rPr>
                <w:rFonts w:ascii="Arial" w:hAnsi="Arial" w:cs="Arial"/>
                <w:sz w:val="18"/>
                <w:szCs w:val="18"/>
                <w:vertAlign w:val="superscript"/>
              </w:rPr>
              <w:t>a</w:t>
            </w:r>
          </w:p>
        </w:tc>
        <w:tc>
          <w:tcPr>
            <w:tcW w:w="3827" w:type="dxa"/>
            <w:tcBorders>
              <w:top w:val="single" w:sz="4" w:space="0" w:color="auto"/>
              <w:left w:val="nil"/>
              <w:bottom w:val="nil"/>
              <w:right w:val="nil"/>
            </w:tcBorders>
          </w:tcPr>
          <w:p w14:paraId="4CA9AB35" w14:textId="6FC099E0" w:rsidR="00206FF1" w:rsidRPr="00A3470D" w:rsidRDefault="00206FF1" w:rsidP="00B968EF">
            <w:pPr>
              <w:rPr>
                <w:rFonts w:ascii="Arial" w:hAnsi="Arial" w:cs="Arial"/>
                <w:sz w:val="18"/>
                <w:szCs w:val="18"/>
              </w:rPr>
            </w:pPr>
            <w:r w:rsidRPr="00A3470D">
              <w:rPr>
                <w:rFonts w:ascii="Arial" w:hAnsi="Arial" w:cs="Arial"/>
                <w:sz w:val="18"/>
                <w:szCs w:val="18"/>
              </w:rPr>
              <w:t>5.1</w:t>
            </w:r>
            <w:r w:rsidR="001368D2" w:rsidRPr="00A3470D">
              <w:rPr>
                <w:rFonts w:ascii="Arial" w:hAnsi="Arial" w:cs="Arial"/>
                <w:sz w:val="18"/>
                <w:szCs w:val="18"/>
              </w:rPr>
              <w:t xml:space="preserve"> Information about health consequences</w:t>
            </w:r>
          </w:p>
        </w:tc>
      </w:tr>
      <w:tr w:rsidR="00A3470D" w:rsidRPr="00A3470D" w14:paraId="3BD0A988" w14:textId="77777777" w:rsidTr="00344C24">
        <w:tc>
          <w:tcPr>
            <w:tcW w:w="6091" w:type="dxa"/>
            <w:tcBorders>
              <w:top w:val="nil"/>
              <w:left w:val="nil"/>
              <w:bottom w:val="nil"/>
              <w:right w:val="nil"/>
            </w:tcBorders>
          </w:tcPr>
          <w:p w14:paraId="1489461D" w14:textId="5C5C1376" w:rsidR="00206FF1" w:rsidRPr="00A3470D" w:rsidRDefault="00206FF1" w:rsidP="00206FF1">
            <w:pPr>
              <w:rPr>
                <w:rFonts w:ascii="Arial" w:hAnsi="Arial" w:cs="Arial"/>
                <w:sz w:val="18"/>
                <w:szCs w:val="18"/>
                <w:vertAlign w:val="superscript"/>
              </w:rPr>
            </w:pPr>
            <w:r w:rsidRPr="00A3470D">
              <w:rPr>
                <w:rFonts w:ascii="Arial" w:hAnsi="Arial" w:cs="Arial"/>
                <w:sz w:val="18"/>
                <w:szCs w:val="18"/>
              </w:rPr>
              <w:t>Poor understanding of risks related to smoking in pregnancy</w:t>
            </w:r>
            <w:r w:rsidR="00F92590" w:rsidRPr="00A3470D">
              <w:rPr>
                <w:rFonts w:ascii="Arial" w:hAnsi="Arial" w:cs="Arial"/>
                <w:sz w:val="18"/>
                <w:szCs w:val="18"/>
              </w:rPr>
              <w:t xml:space="preserve"> (B)</w:t>
            </w:r>
            <w:r w:rsidRPr="00A3470D">
              <w:rPr>
                <w:rFonts w:ascii="Arial" w:hAnsi="Arial" w:cs="Arial"/>
                <w:sz w:val="18"/>
                <w:szCs w:val="18"/>
                <w:vertAlign w:val="superscript"/>
              </w:rPr>
              <w:t xml:space="preserve"> I e</w:t>
            </w:r>
          </w:p>
        </w:tc>
        <w:tc>
          <w:tcPr>
            <w:tcW w:w="4824" w:type="dxa"/>
            <w:tcBorders>
              <w:top w:val="nil"/>
              <w:left w:val="nil"/>
              <w:bottom w:val="nil"/>
              <w:right w:val="nil"/>
            </w:tcBorders>
          </w:tcPr>
          <w:p w14:paraId="7153815A"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the possibility and nature of withdrawal symptoms and give ideas of how to manage them </w:t>
            </w:r>
            <w:r w:rsidRPr="00A3470D">
              <w:rPr>
                <w:rFonts w:ascii="Arial" w:hAnsi="Arial" w:cs="Arial"/>
                <w:sz w:val="18"/>
                <w:szCs w:val="18"/>
                <w:vertAlign w:val="superscript"/>
              </w:rPr>
              <w:t>a</w:t>
            </w:r>
          </w:p>
          <w:p w14:paraId="2B964A17"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7892EF61" w14:textId="77777777" w:rsidR="00FF3BA3" w:rsidRPr="00A3470D" w:rsidRDefault="00206FF1" w:rsidP="00B968EF">
            <w:pPr>
              <w:rPr>
                <w:rFonts w:ascii="Arial" w:hAnsi="Arial" w:cs="Arial"/>
                <w:sz w:val="18"/>
                <w:szCs w:val="18"/>
              </w:rPr>
            </w:pPr>
            <w:r w:rsidRPr="00A3470D">
              <w:rPr>
                <w:rFonts w:ascii="Arial" w:hAnsi="Arial" w:cs="Arial"/>
                <w:sz w:val="18"/>
                <w:szCs w:val="18"/>
              </w:rPr>
              <w:t>1.2</w:t>
            </w:r>
            <w:r w:rsidR="001368D2" w:rsidRPr="00A3470D">
              <w:rPr>
                <w:rFonts w:ascii="Arial" w:hAnsi="Arial" w:cs="Arial"/>
                <w:sz w:val="18"/>
                <w:szCs w:val="18"/>
              </w:rPr>
              <w:t xml:space="preserve"> Problem solving</w:t>
            </w:r>
          </w:p>
          <w:p w14:paraId="0E81C061" w14:textId="77777777" w:rsidR="00FF3BA3" w:rsidRPr="00A3470D" w:rsidRDefault="00206FF1" w:rsidP="00B968EF">
            <w:pPr>
              <w:rPr>
                <w:rFonts w:ascii="Arial" w:hAnsi="Arial" w:cs="Arial"/>
                <w:sz w:val="18"/>
                <w:szCs w:val="18"/>
              </w:rPr>
            </w:pPr>
            <w:r w:rsidRPr="00A3470D">
              <w:rPr>
                <w:rFonts w:ascii="Arial" w:hAnsi="Arial" w:cs="Arial"/>
                <w:sz w:val="18"/>
                <w:szCs w:val="18"/>
              </w:rPr>
              <w:t>RC6</w:t>
            </w:r>
            <w:r w:rsidR="001368D2" w:rsidRPr="00A3470D">
              <w:rPr>
                <w:rFonts w:ascii="Arial" w:hAnsi="Arial" w:cs="Arial"/>
                <w:sz w:val="18"/>
                <w:szCs w:val="18"/>
              </w:rPr>
              <w:t xml:space="preserve"> Provide information on withdrawal symptoms</w:t>
            </w:r>
          </w:p>
          <w:p w14:paraId="3FA51984" w14:textId="4BE44040" w:rsidR="00206FF1" w:rsidRPr="00A3470D" w:rsidRDefault="00206FF1" w:rsidP="00B968EF">
            <w:pPr>
              <w:rPr>
                <w:rFonts w:ascii="Arial" w:hAnsi="Arial" w:cs="Arial"/>
                <w:sz w:val="18"/>
                <w:szCs w:val="18"/>
              </w:rPr>
            </w:pPr>
          </w:p>
        </w:tc>
      </w:tr>
      <w:tr w:rsidR="00A3470D" w:rsidRPr="00A3470D" w14:paraId="3E1AE072" w14:textId="77777777" w:rsidTr="00344C24">
        <w:tc>
          <w:tcPr>
            <w:tcW w:w="6091" w:type="dxa"/>
            <w:tcBorders>
              <w:top w:val="nil"/>
              <w:left w:val="nil"/>
              <w:bottom w:val="nil"/>
              <w:right w:val="nil"/>
            </w:tcBorders>
          </w:tcPr>
          <w:p w14:paraId="4F04924F" w14:textId="5C123146" w:rsidR="00206FF1" w:rsidRPr="00A3470D" w:rsidRDefault="00206FF1" w:rsidP="00206FF1">
            <w:pPr>
              <w:rPr>
                <w:rFonts w:ascii="Arial" w:hAnsi="Arial" w:cs="Arial"/>
                <w:sz w:val="18"/>
                <w:szCs w:val="18"/>
              </w:rPr>
            </w:pPr>
            <w:r w:rsidRPr="00A3470D">
              <w:rPr>
                <w:rFonts w:ascii="Arial" w:hAnsi="Arial" w:cs="Arial"/>
                <w:sz w:val="18"/>
                <w:szCs w:val="18"/>
              </w:rPr>
              <w:t>Belief that the stress of quitting will be worse for the baby than continuing to smoke</w:t>
            </w:r>
            <w:r w:rsidR="00F92590"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 e</w:t>
            </w:r>
          </w:p>
        </w:tc>
        <w:tc>
          <w:tcPr>
            <w:tcW w:w="4824" w:type="dxa"/>
            <w:tcBorders>
              <w:top w:val="nil"/>
              <w:left w:val="nil"/>
              <w:bottom w:val="nil"/>
              <w:right w:val="nil"/>
            </w:tcBorders>
          </w:tcPr>
          <w:p w14:paraId="7D6DBA9C"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Inform women that enduring the stress of quitting will be better for the baby than continuing to smoke </w:t>
            </w:r>
            <w:r w:rsidRPr="00A3470D">
              <w:rPr>
                <w:rFonts w:ascii="Arial" w:hAnsi="Arial" w:cs="Arial"/>
                <w:sz w:val="18"/>
                <w:szCs w:val="18"/>
                <w:vertAlign w:val="superscript"/>
              </w:rPr>
              <w:t>a</w:t>
            </w:r>
          </w:p>
          <w:p w14:paraId="759CF1AC"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67565B18" w14:textId="04C38094" w:rsidR="001368D2" w:rsidRPr="00A3470D" w:rsidRDefault="00206FF1" w:rsidP="00B968EF">
            <w:pPr>
              <w:rPr>
                <w:rFonts w:ascii="Arial" w:hAnsi="Arial" w:cs="Arial"/>
                <w:sz w:val="18"/>
                <w:szCs w:val="18"/>
              </w:rPr>
            </w:pPr>
            <w:r w:rsidRPr="00A3470D">
              <w:rPr>
                <w:rFonts w:ascii="Arial" w:hAnsi="Arial" w:cs="Arial"/>
                <w:sz w:val="18"/>
                <w:szCs w:val="18"/>
              </w:rPr>
              <w:t>5.1</w:t>
            </w:r>
            <w:r w:rsidR="001368D2" w:rsidRPr="00A3470D">
              <w:rPr>
                <w:rFonts w:ascii="Arial" w:hAnsi="Arial" w:cs="Arial"/>
                <w:sz w:val="18"/>
                <w:szCs w:val="18"/>
              </w:rPr>
              <w:t xml:space="preserve"> Information about health consequences</w:t>
            </w:r>
            <w:r w:rsidRPr="00A3470D">
              <w:rPr>
                <w:rFonts w:ascii="Arial" w:hAnsi="Arial" w:cs="Arial"/>
                <w:sz w:val="18"/>
                <w:szCs w:val="18"/>
              </w:rPr>
              <w:t>, 5.6</w:t>
            </w:r>
            <w:r w:rsidR="001368D2" w:rsidRPr="00A3470D">
              <w:rPr>
                <w:rFonts w:ascii="Arial" w:hAnsi="Arial" w:cs="Arial"/>
                <w:sz w:val="18"/>
                <w:szCs w:val="18"/>
              </w:rPr>
              <w:t xml:space="preserve"> Information about emotional consequences</w:t>
            </w:r>
          </w:p>
          <w:p w14:paraId="20F04F31" w14:textId="0C02ED4D" w:rsidR="00206FF1" w:rsidRPr="00A3470D" w:rsidRDefault="00206FF1" w:rsidP="00B968EF">
            <w:pPr>
              <w:rPr>
                <w:rFonts w:ascii="Arial" w:hAnsi="Arial" w:cs="Arial"/>
                <w:sz w:val="18"/>
                <w:szCs w:val="18"/>
              </w:rPr>
            </w:pPr>
          </w:p>
        </w:tc>
      </w:tr>
      <w:tr w:rsidR="00A3470D" w:rsidRPr="00A3470D" w14:paraId="51436E25" w14:textId="77777777" w:rsidTr="00344C24">
        <w:tc>
          <w:tcPr>
            <w:tcW w:w="6091" w:type="dxa"/>
            <w:tcBorders>
              <w:top w:val="nil"/>
              <w:left w:val="nil"/>
              <w:bottom w:val="nil"/>
              <w:right w:val="nil"/>
            </w:tcBorders>
          </w:tcPr>
          <w:p w14:paraId="2821407E" w14:textId="123888F4" w:rsidR="00206FF1" w:rsidRPr="00A3470D" w:rsidRDefault="00206FF1" w:rsidP="00206FF1">
            <w:pPr>
              <w:rPr>
                <w:rFonts w:ascii="Arial" w:hAnsi="Arial" w:cs="Arial"/>
                <w:sz w:val="18"/>
                <w:szCs w:val="18"/>
              </w:rPr>
            </w:pPr>
            <w:r w:rsidRPr="00A3470D">
              <w:rPr>
                <w:rFonts w:ascii="Arial" w:hAnsi="Arial" w:cs="Arial"/>
                <w:sz w:val="18"/>
                <w:szCs w:val="18"/>
              </w:rPr>
              <w:t xml:space="preserve">Understanding that it is desirable to quit smoking in pregnancy </w:t>
            </w:r>
            <w:r w:rsidR="008B783F" w:rsidRPr="00A3470D">
              <w:rPr>
                <w:rFonts w:ascii="Arial" w:hAnsi="Arial" w:cs="Arial"/>
                <w:sz w:val="18"/>
                <w:szCs w:val="18"/>
              </w:rPr>
              <w:t xml:space="preserve">(F) </w:t>
            </w:r>
            <w:r w:rsidRPr="00A3470D">
              <w:rPr>
                <w:rFonts w:ascii="Arial" w:hAnsi="Arial" w:cs="Arial"/>
                <w:sz w:val="18"/>
                <w:szCs w:val="18"/>
                <w:vertAlign w:val="superscript"/>
              </w:rPr>
              <w:t>I e</w:t>
            </w:r>
          </w:p>
        </w:tc>
        <w:tc>
          <w:tcPr>
            <w:tcW w:w="4824" w:type="dxa"/>
            <w:tcBorders>
              <w:top w:val="nil"/>
              <w:left w:val="nil"/>
              <w:bottom w:val="nil"/>
              <w:right w:val="nil"/>
            </w:tcBorders>
          </w:tcPr>
          <w:p w14:paraId="1EB3FBC4"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the difference between everyday stress and withdrawal symptoms and how NRT can ease these symptoms </w:t>
            </w:r>
            <w:r w:rsidRPr="00A3470D">
              <w:rPr>
                <w:rFonts w:ascii="Arial" w:hAnsi="Arial" w:cs="Arial"/>
                <w:sz w:val="18"/>
                <w:szCs w:val="18"/>
                <w:vertAlign w:val="superscript"/>
              </w:rPr>
              <w:t>a</w:t>
            </w:r>
          </w:p>
          <w:p w14:paraId="79CE4772"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76A553B2" w14:textId="77777777" w:rsidR="00FF3BA3" w:rsidRPr="00A3470D" w:rsidRDefault="00206FF1" w:rsidP="00B968EF">
            <w:pPr>
              <w:rPr>
                <w:rFonts w:ascii="Arial" w:hAnsi="Arial" w:cs="Arial"/>
                <w:sz w:val="18"/>
                <w:szCs w:val="18"/>
              </w:rPr>
            </w:pPr>
            <w:r w:rsidRPr="00A3470D">
              <w:rPr>
                <w:rFonts w:ascii="Arial" w:hAnsi="Arial" w:cs="Arial"/>
                <w:sz w:val="18"/>
                <w:szCs w:val="18"/>
              </w:rPr>
              <w:t>11.1</w:t>
            </w:r>
            <w:r w:rsidR="001368D2" w:rsidRPr="00A3470D">
              <w:rPr>
                <w:rFonts w:ascii="Arial" w:hAnsi="Arial" w:cs="Arial"/>
                <w:sz w:val="18"/>
                <w:szCs w:val="18"/>
              </w:rPr>
              <w:t xml:space="preserve"> Pharmacological support </w:t>
            </w:r>
          </w:p>
          <w:p w14:paraId="7997D7EC" w14:textId="5D468D3D" w:rsidR="00206FF1" w:rsidRPr="00A3470D" w:rsidRDefault="00206FF1" w:rsidP="00B968EF">
            <w:pPr>
              <w:rPr>
                <w:rFonts w:ascii="Arial" w:hAnsi="Arial" w:cs="Arial"/>
                <w:sz w:val="18"/>
                <w:szCs w:val="18"/>
              </w:rPr>
            </w:pPr>
            <w:r w:rsidRPr="00A3470D">
              <w:rPr>
                <w:rFonts w:ascii="Arial" w:hAnsi="Arial" w:cs="Arial"/>
                <w:sz w:val="18"/>
                <w:szCs w:val="18"/>
              </w:rPr>
              <w:t>RC6</w:t>
            </w:r>
            <w:r w:rsidR="001368D2" w:rsidRPr="00A3470D">
              <w:rPr>
                <w:rFonts w:ascii="Arial" w:hAnsi="Arial" w:cs="Arial"/>
                <w:sz w:val="18"/>
                <w:szCs w:val="18"/>
              </w:rPr>
              <w:t xml:space="preserve"> provide information on withdrawal symptoms</w:t>
            </w:r>
          </w:p>
        </w:tc>
      </w:tr>
      <w:tr w:rsidR="00A3470D" w:rsidRPr="00A3470D" w14:paraId="15DE6009" w14:textId="77777777" w:rsidTr="00344C24">
        <w:tc>
          <w:tcPr>
            <w:tcW w:w="6091" w:type="dxa"/>
            <w:tcBorders>
              <w:top w:val="nil"/>
              <w:left w:val="nil"/>
              <w:bottom w:val="nil"/>
              <w:right w:val="nil"/>
            </w:tcBorders>
          </w:tcPr>
          <w:p w14:paraId="22E5738F" w14:textId="690FEA9C" w:rsidR="00206FF1" w:rsidRPr="00A3470D" w:rsidRDefault="00206FF1" w:rsidP="00206FF1">
            <w:pPr>
              <w:rPr>
                <w:rFonts w:ascii="Arial" w:hAnsi="Arial" w:cs="Arial"/>
                <w:sz w:val="18"/>
                <w:szCs w:val="18"/>
              </w:rPr>
            </w:pPr>
            <w:r w:rsidRPr="00A3470D">
              <w:rPr>
                <w:rFonts w:ascii="Arial" w:hAnsi="Arial" w:cs="Arial"/>
                <w:sz w:val="18"/>
                <w:szCs w:val="18"/>
              </w:rPr>
              <w:t>Women underestimate their level of addiction</w:t>
            </w:r>
            <w:r w:rsidR="008B783F"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e</w:t>
            </w:r>
          </w:p>
        </w:tc>
        <w:tc>
          <w:tcPr>
            <w:tcW w:w="4824" w:type="dxa"/>
            <w:tcBorders>
              <w:top w:val="nil"/>
              <w:left w:val="nil"/>
              <w:bottom w:val="nil"/>
              <w:right w:val="nil"/>
            </w:tcBorders>
          </w:tcPr>
          <w:p w14:paraId="578F00ED"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Reassure women that it can take a few attempts to quit and they can be successful this time with support and NRT </w:t>
            </w:r>
            <w:r w:rsidRPr="00A3470D">
              <w:rPr>
                <w:rFonts w:ascii="Arial" w:hAnsi="Arial" w:cs="Arial"/>
                <w:sz w:val="18"/>
                <w:szCs w:val="18"/>
                <w:vertAlign w:val="superscript"/>
              </w:rPr>
              <w:t>a</w:t>
            </w:r>
          </w:p>
          <w:p w14:paraId="242364FB"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0FA41262" w14:textId="77777777" w:rsidR="00FF3BA3" w:rsidRPr="00A3470D" w:rsidRDefault="00206FF1" w:rsidP="00B968EF">
            <w:pPr>
              <w:rPr>
                <w:rFonts w:ascii="Arial" w:hAnsi="Arial" w:cs="Arial"/>
                <w:sz w:val="18"/>
                <w:szCs w:val="18"/>
              </w:rPr>
            </w:pPr>
            <w:r w:rsidRPr="00A3470D">
              <w:rPr>
                <w:rFonts w:ascii="Arial" w:hAnsi="Arial" w:cs="Arial"/>
                <w:sz w:val="18"/>
                <w:szCs w:val="18"/>
              </w:rPr>
              <w:t>11.1</w:t>
            </w:r>
            <w:r w:rsidR="001368D2" w:rsidRPr="00A3470D">
              <w:rPr>
                <w:rFonts w:ascii="Arial" w:hAnsi="Arial" w:cs="Arial"/>
                <w:sz w:val="18"/>
                <w:szCs w:val="18"/>
              </w:rPr>
              <w:t xml:space="preserve"> Pharmacological support</w:t>
            </w:r>
          </w:p>
          <w:p w14:paraId="7CE5C5B3" w14:textId="78C21B8A" w:rsidR="00206FF1" w:rsidRPr="00A3470D" w:rsidRDefault="00206FF1" w:rsidP="00B968EF">
            <w:pPr>
              <w:rPr>
                <w:rFonts w:ascii="Arial" w:hAnsi="Arial" w:cs="Arial"/>
                <w:sz w:val="18"/>
                <w:szCs w:val="18"/>
              </w:rPr>
            </w:pPr>
            <w:r w:rsidRPr="00A3470D">
              <w:rPr>
                <w:rFonts w:ascii="Arial" w:hAnsi="Arial" w:cs="Arial"/>
                <w:sz w:val="18"/>
                <w:szCs w:val="18"/>
              </w:rPr>
              <w:t>RC10</w:t>
            </w:r>
            <w:r w:rsidR="001368D2" w:rsidRPr="00A3470D">
              <w:rPr>
                <w:rFonts w:ascii="Arial" w:hAnsi="Arial" w:cs="Arial"/>
                <w:sz w:val="18"/>
                <w:szCs w:val="18"/>
              </w:rPr>
              <w:t xml:space="preserve"> Provide reassurance</w:t>
            </w:r>
          </w:p>
        </w:tc>
      </w:tr>
      <w:tr w:rsidR="00A3470D" w:rsidRPr="00A3470D" w14:paraId="393653BC" w14:textId="77777777" w:rsidTr="00344C24">
        <w:tc>
          <w:tcPr>
            <w:tcW w:w="6091" w:type="dxa"/>
            <w:tcBorders>
              <w:top w:val="nil"/>
              <w:left w:val="nil"/>
              <w:bottom w:val="nil"/>
              <w:right w:val="nil"/>
            </w:tcBorders>
          </w:tcPr>
          <w:p w14:paraId="0F17046D"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01118432"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sess women’s knowledge and understanding of the risks and tailor information given accordingly </w:t>
            </w:r>
            <w:r w:rsidRPr="00A3470D">
              <w:rPr>
                <w:rFonts w:ascii="Arial" w:hAnsi="Arial" w:cs="Arial"/>
                <w:sz w:val="18"/>
                <w:szCs w:val="18"/>
                <w:vertAlign w:val="superscript"/>
              </w:rPr>
              <w:t>a</w:t>
            </w:r>
          </w:p>
          <w:p w14:paraId="1809274A"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32351368" w14:textId="590173C0" w:rsidR="00206FF1" w:rsidRPr="00A3470D" w:rsidRDefault="00206FF1" w:rsidP="00B968EF">
            <w:pPr>
              <w:rPr>
                <w:rFonts w:ascii="Arial" w:hAnsi="Arial" w:cs="Arial"/>
                <w:sz w:val="18"/>
                <w:szCs w:val="18"/>
              </w:rPr>
            </w:pPr>
            <w:r w:rsidRPr="00A3470D">
              <w:rPr>
                <w:rFonts w:ascii="Arial" w:hAnsi="Arial" w:cs="Arial"/>
                <w:sz w:val="18"/>
                <w:szCs w:val="18"/>
              </w:rPr>
              <w:t>RD1</w:t>
            </w:r>
            <w:r w:rsidR="001368D2" w:rsidRPr="00A3470D">
              <w:rPr>
                <w:rFonts w:ascii="Arial" w:hAnsi="Arial" w:cs="Arial"/>
                <w:sz w:val="18"/>
                <w:szCs w:val="18"/>
              </w:rPr>
              <w:t xml:space="preserve"> Tailor interactions appropriately</w:t>
            </w:r>
          </w:p>
        </w:tc>
      </w:tr>
      <w:tr w:rsidR="00A3470D" w:rsidRPr="00A3470D" w14:paraId="32DE85FD" w14:textId="77777777" w:rsidTr="00344C24">
        <w:tc>
          <w:tcPr>
            <w:tcW w:w="6091" w:type="dxa"/>
            <w:tcBorders>
              <w:top w:val="nil"/>
              <w:left w:val="nil"/>
              <w:bottom w:val="nil"/>
              <w:right w:val="nil"/>
            </w:tcBorders>
          </w:tcPr>
          <w:p w14:paraId="74373869"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057C05E4"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nsure women have a good understanding about the nature of addiction </w:t>
            </w:r>
            <w:r w:rsidRPr="00A3470D">
              <w:rPr>
                <w:rFonts w:ascii="Arial" w:hAnsi="Arial" w:cs="Arial"/>
                <w:sz w:val="18"/>
                <w:szCs w:val="18"/>
                <w:vertAlign w:val="superscript"/>
              </w:rPr>
              <w:t>a</w:t>
            </w:r>
          </w:p>
          <w:p w14:paraId="01FAA51E"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079D269A" w14:textId="4F5479CD" w:rsidR="00206FF1" w:rsidRPr="00A3470D" w:rsidRDefault="00206FF1" w:rsidP="00B968EF">
            <w:pPr>
              <w:rPr>
                <w:rFonts w:ascii="Arial" w:hAnsi="Arial" w:cs="Arial"/>
                <w:sz w:val="18"/>
                <w:szCs w:val="18"/>
              </w:rPr>
            </w:pPr>
            <w:r w:rsidRPr="00A3470D">
              <w:rPr>
                <w:rFonts w:ascii="Arial" w:hAnsi="Arial" w:cs="Arial"/>
                <w:sz w:val="18"/>
                <w:szCs w:val="18"/>
              </w:rPr>
              <w:t>RI9</w:t>
            </w:r>
            <w:r w:rsidR="001368D2" w:rsidRPr="00A3470D">
              <w:rPr>
                <w:rFonts w:ascii="Arial" w:hAnsi="Arial" w:cs="Arial"/>
                <w:sz w:val="18"/>
                <w:szCs w:val="18"/>
              </w:rPr>
              <w:t xml:space="preserve"> Explain how tobacco dependence develops</w:t>
            </w:r>
          </w:p>
        </w:tc>
      </w:tr>
      <w:tr w:rsidR="00A3470D" w:rsidRPr="00A3470D" w14:paraId="1620E35B" w14:textId="77777777" w:rsidTr="00344C24">
        <w:tc>
          <w:tcPr>
            <w:tcW w:w="6091" w:type="dxa"/>
            <w:tcBorders>
              <w:top w:val="nil"/>
              <w:left w:val="nil"/>
              <w:bottom w:val="single" w:sz="4" w:space="0" w:color="auto"/>
              <w:right w:val="nil"/>
            </w:tcBorders>
          </w:tcPr>
          <w:p w14:paraId="1DC7138B" w14:textId="77777777" w:rsidR="00206FF1" w:rsidRPr="00A3470D" w:rsidRDefault="00206FF1" w:rsidP="00206FF1">
            <w:pPr>
              <w:rPr>
                <w:rFonts w:ascii="Arial" w:hAnsi="Arial" w:cs="Arial"/>
                <w:sz w:val="18"/>
                <w:szCs w:val="18"/>
              </w:rPr>
            </w:pPr>
          </w:p>
        </w:tc>
        <w:tc>
          <w:tcPr>
            <w:tcW w:w="4824" w:type="dxa"/>
            <w:tcBorders>
              <w:top w:val="nil"/>
              <w:left w:val="nil"/>
              <w:bottom w:val="single" w:sz="4" w:space="0" w:color="auto"/>
              <w:right w:val="nil"/>
            </w:tcBorders>
          </w:tcPr>
          <w:p w14:paraId="79458183"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sess and discuss cigarette dependence at the first appointment and tailor support accordingly </w:t>
            </w:r>
            <w:r w:rsidRPr="00A3470D">
              <w:rPr>
                <w:rFonts w:ascii="Arial" w:hAnsi="Arial" w:cs="Arial"/>
                <w:sz w:val="18"/>
                <w:szCs w:val="18"/>
                <w:vertAlign w:val="superscript"/>
              </w:rPr>
              <w:t>a</w:t>
            </w:r>
          </w:p>
        </w:tc>
        <w:tc>
          <w:tcPr>
            <w:tcW w:w="3827" w:type="dxa"/>
            <w:tcBorders>
              <w:top w:val="nil"/>
              <w:left w:val="nil"/>
              <w:bottom w:val="single" w:sz="4" w:space="0" w:color="auto"/>
              <w:right w:val="nil"/>
            </w:tcBorders>
          </w:tcPr>
          <w:p w14:paraId="21B5C097" w14:textId="77777777" w:rsidR="00FF3BA3" w:rsidRPr="00A3470D" w:rsidRDefault="00206FF1" w:rsidP="00B968EF">
            <w:pPr>
              <w:rPr>
                <w:rFonts w:ascii="Arial" w:hAnsi="Arial" w:cs="Arial"/>
                <w:sz w:val="18"/>
                <w:szCs w:val="18"/>
              </w:rPr>
            </w:pPr>
            <w:r w:rsidRPr="00A3470D">
              <w:rPr>
                <w:rFonts w:ascii="Arial" w:hAnsi="Arial" w:cs="Arial"/>
                <w:sz w:val="18"/>
                <w:szCs w:val="18"/>
              </w:rPr>
              <w:t>RD1</w:t>
            </w:r>
            <w:r w:rsidR="001368D2" w:rsidRPr="00A3470D">
              <w:rPr>
                <w:rFonts w:ascii="Arial" w:hAnsi="Arial" w:cs="Arial"/>
                <w:sz w:val="18"/>
                <w:szCs w:val="18"/>
              </w:rPr>
              <w:t xml:space="preserve"> Tailor interactions appropriately</w:t>
            </w:r>
          </w:p>
          <w:p w14:paraId="7A86881E" w14:textId="34F1A419" w:rsidR="00206FF1" w:rsidRPr="00A3470D" w:rsidRDefault="00206FF1" w:rsidP="00FF3BA3">
            <w:pPr>
              <w:rPr>
                <w:rFonts w:ascii="Arial" w:hAnsi="Arial" w:cs="Arial"/>
                <w:sz w:val="18"/>
                <w:szCs w:val="18"/>
              </w:rPr>
            </w:pPr>
            <w:r w:rsidRPr="00A3470D">
              <w:rPr>
                <w:rFonts w:ascii="Arial" w:hAnsi="Arial" w:cs="Arial"/>
                <w:sz w:val="18"/>
                <w:szCs w:val="18"/>
              </w:rPr>
              <w:t>RI5</w:t>
            </w:r>
            <w:r w:rsidR="001368D2" w:rsidRPr="00A3470D">
              <w:rPr>
                <w:rFonts w:ascii="Arial" w:hAnsi="Arial" w:cs="Arial"/>
                <w:sz w:val="18"/>
                <w:szCs w:val="18"/>
              </w:rPr>
              <w:t xml:space="preserve"> Assess nicotine dependence</w:t>
            </w:r>
          </w:p>
        </w:tc>
      </w:tr>
      <w:tr w:rsidR="00A3470D" w:rsidRPr="00A3470D" w14:paraId="64F063A0" w14:textId="77777777" w:rsidTr="002C392A">
        <w:tc>
          <w:tcPr>
            <w:tcW w:w="14742" w:type="dxa"/>
            <w:gridSpan w:val="3"/>
            <w:tcBorders>
              <w:top w:val="single" w:sz="4" w:space="0" w:color="auto"/>
              <w:left w:val="nil"/>
              <w:bottom w:val="single" w:sz="4" w:space="0" w:color="auto"/>
              <w:right w:val="nil"/>
            </w:tcBorders>
          </w:tcPr>
          <w:p w14:paraId="06BEE8AA" w14:textId="77777777" w:rsidR="00206FF1" w:rsidRPr="00A3470D" w:rsidRDefault="00206FF1" w:rsidP="00206FF1">
            <w:pPr>
              <w:rPr>
                <w:rFonts w:ascii="Arial" w:hAnsi="Arial" w:cs="Arial"/>
                <w:b/>
                <w:sz w:val="18"/>
                <w:szCs w:val="18"/>
              </w:rPr>
            </w:pPr>
            <w:r w:rsidRPr="00A3470D">
              <w:rPr>
                <w:rFonts w:ascii="Arial" w:hAnsi="Arial" w:cs="Arial"/>
                <w:b/>
                <w:sz w:val="18"/>
                <w:szCs w:val="18"/>
              </w:rPr>
              <w:t>Stress &amp; general mental well-being</w:t>
            </w:r>
          </w:p>
        </w:tc>
      </w:tr>
      <w:tr w:rsidR="00A3470D" w:rsidRPr="00A3470D" w14:paraId="3785F652" w14:textId="77777777" w:rsidTr="001368D2">
        <w:tc>
          <w:tcPr>
            <w:tcW w:w="6091" w:type="dxa"/>
            <w:tcBorders>
              <w:top w:val="single" w:sz="4" w:space="0" w:color="auto"/>
              <w:left w:val="nil"/>
              <w:bottom w:val="nil"/>
              <w:right w:val="nil"/>
            </w:tcBorders>
          </w:tcPr>
          <w:p w14:paraId="752ACEDB" w14:textId="0D274951" w:rsidR="00206FF1" w:rsidRPr="00A3470D" w:rsidRDefault="00206FF1" w:rsidP="00206FF1">
            <w:pPr>
              <w:rPr>
                <w:rFonts w:ascii="Arial" w:hAnsi="Arial" w:cs="Arial"/>
                <w:sz w:val="18"/>
                <w:szCs w:val="18"/>
              </w:rPr>
            </w:pPr>
            <w:r w:rsidRPr="00A3470D">
              <w:rPr>
                <w:rFonts w:ascii="Arial" w:hAnsi="Arial" w:cs="Arial"/>
                <w:sz w:val="18"/>
                <w:szCs w:val="18"/>
              </w:rPr>
              <w:t xml:space="preserve">Smoking can help women cope, e.g. with everyday stress </w:t>
            </w:r>
            <w:r w:rsidR="008B783F" w:rsidRPr="00A3470D">
              <w:rPr>
                <w:rFonts w:ascii="Arial" w:hAnsi="Arial" w:cs="Arial"/>
                <w:sz w:val="18"/>
                <w:szCs w:val="18"/>
              </w:rPr>
              <w:t xml:space="preserve">(B) </w:t>
            </w:r>
            <w:r w:rsidRPr="00A3470D">
              <w:rPr>
                <w:rFonts w:ascii="Arial" w:hAnsi="Arial" w:cs="Arial"/>
                <w:sz w:val="18"/>
                <w:szCs w:val="18"/>
                <w:vertAlign w:val="superscript"/>
              </w:rPr>
              <w:t>i</w:t>
            </w:r>
          </w:p>
        </w:tc>
        <w:tc>
          <w:tcPr>
            <w:tcW w:w="4824" w:type="dxa"/>
            <w:tcBorders>
              <w:top w:val="single" w:sz="4" w:space="0" w:color="auto"/>
              <w:left w:val="nil"/>
              <w:bottom w:val="nil"/>
              <w:right w:val="nil"/>
            </w:tcBorders>
          </w:tcPr>
          <w:p w14:paraId="064EB0AE" w14:textId="77777777" w:rsidR="00206FF1" w:rsidRPr="00A3470D" w:rsidRDefault="00206FF1" w:rsidP="00206FF1">
            <w:pPr>
              <w:rPr>
                <w:rFonts w:ascii="Arial" w:hAnsi="Arial" w:cs="Arial"/>
                <w:sz w:val="18"/>
                <w:szCs w:val="18"/>
                <w:vertAlign w:val="superscript"/>
              </w:rPr>
            </w:pPr>
            <w:r w:rsidRPr="00A3470D">
              <w:rPr>
                <w:rFonts w:ascii="Arial" w:hAnsi="Arial" w:cs="Arial"/>
                <w:sz w:val="18"/>
                <w:szCs w:val="18"/>
              </w:rPr>
              <w:t>Explore and help women find ways to manage negative feelings, such as boredom or stress</w:t>
            </w:r>
            <w:r w:rsidRPr="00A3470D">
              <w:rPr>
                <w:rFonts w:ascii="Arial" w:hAnsi="Arial" w:cs="Arial"/>
                <w:sz w:val="18"/>
                <w:szCs w:val="18"/>
                <w:vertAlign w:val="superscript"/>
              </w:rPr>
              <w:t xml:space="preserve"> a</w:t>
            </w:r>
          </w:p>
          <w:p w14:paraId="13DCC646" w14:textId="77777777" w:rsidR="00206FF1" w:rsidRPr="00A3470D" w:rsidRDefault="00206FF1" w:rsidP="00206FF1">
            <w:pPr>
              <w:rPr>
                <w:rFonts w:ascii="Arial" w:hAnsi="Arial" w:cs="Arial"/>
                <w:sz w:val="18"/>
                <w:szCs w:val="18"/>
              </w:rPr>
            </w:pPr>
          </w:p>
        </w:tc>
        <w:tc>
          <w:tcPr>
            <w:tcW w:w="3827" w:type="dxa"/>
            <w:tcBorders>
              <w:top w:val="single" w:sz="4" w:space="0" w:color="auto"/>
              <w:left w:val="nil"/>
              <w:bottom w:val="nil"/>
              <w:right w:val="nil"/>
            </w:tcBorders>
          </w:tcPr>
          <w:p w14:paraId="2CA963EE" w14:textId="77777777" w:rsidR="00FF3BA3" w:rsidRPr="00A3470D" w:rsidRDefault="00206FF1" w:rsidP="001368D2">
            <w:pPr>
              <w:rPr>
                <w:rFonts w:ascii="Arial" w:hAnsi="Arial" w:cs="Arial"/>
                <w:sz w:val="18"/>
                <w:szCs w:val="18"/>
              </w:rPr>
            </w:pPr>
            <w:r w:rsidRPr="00A3470D">
              <w:rPr>
                <w:rFonts w:ascii="Arial" w:hAnsi="Arial" w:cs="Arial"/>
                <w:sz w:val="18"/>
                <w:szCs w:val="18"/>
              </w:rPr>
              <w:t>1.2</w:t>
            </w:r>
            <w:r w:rsidR="001368D2" w:rsidRPr="00A3470D">
              <w:rPr>
                <w:rFonts w:ascii="Arial" w:hAnsi="Arial" w:cs="Arial"/>
                <w:sz w:val="18"/>
                <w:szCs w:val="18"/>
              </w:rPr>
              <w:t xml:space="preserve"> Problem solving</w:t>
            </w:r>
          </w:p>
          <w:p w14:paraId="17AF34B6" w14:textId="2A5F7F75" w:rsidR="00206FF1" w:rsidRPr="00A3470D" w:rsidRDefault="00206FF1" w:rsidP="001368D2">
            <w:pPr>
              <w:rPr>
                <w:rFonts w:ascii="Arial" w:hAnsi="Arial" w:cs="Arial"/>
                <w:sz w:val="18"/>
                <w:szCs w:val="18"/>
              </w:rPr>
            </w:pPr>
            <w:r w:rsidRPr="00A3470D">
              <w:rPr>
                <w:rFonts w:ascii="Arial" w:hAnsi="Arial" w:cs="Arial"/>
                <w:sz w:val="18"/>
                <w:szCs w:val="18"/>
              </w:rPr>
              <w:t>11.2</w:t>
            </w:r>
            <w:r w:rsidR="001368D2" w:rsidRPr="00A3470D">
              <w:rPr>
                <w:rFonts w:ascii="Arial" w:hAnsi="Arial" w:cs="Arial"/>
                <w:sz w:val="18"/>
                <w:szCs w:val="18"/>
              </w:rPr>
              <w:t xml:space="preserve"> Reduce negative emotions</w:t>
            </w:r>
          </w:p>
        </w:tc>
      </w:tr>
      <w:tr w:rsidR="00A3470D" w:rsidRPr="00A3470D" w14:paraId="1C27F9DA" w14:textId="77777777" w:rsidTr="001368D2">
        <w:tc>
          <w:tcPr>
            <w:tcW w:w="6091" w:type="dxa"/>
            <w:tcBorders>
              <w:top w:val="nil"/>
              <w:left w:val="nil"/>
              <w:bottom w:val="nil"/>
              <w:right w:val="nil"/>
            </w:tcBorders>
          </w:tcPr>
          <w:p w14:paraId="29477737" w14:textId="6C908FEA" w:rsidR="00206FF1" w:rsidRPr="00A3470D" w:rsidRDefault="00206FF1" w:rsidP="00206FF1">
            <w:pPr>
              <w:rPr>
                <w:rFonts w:ascii="Arial" w:hAnsi="Arial" w:cs="Arial"/>
                <w:sz w:val="18"/>
                <w:szCs w:val="18"/>
              </w:rPr>
            </w:pPr>
            <w:r w:rsidRPr="00A3470D">
              <w:rPr>
                <w:rFonts w:ascii="Arial" w:hAnsi="Arial" w:cs="Arial"/>
                <w:sz w:val="18"/>
                <w:szCs w:val="18"/>
              </w:rPr>
              <w:t xml:space="preserve">Smoking gives women pleasure or brief time out </w:t>
            </w:r>
            <w:r w:rsidR="008B783F" w:rsidRPr="00A3470D">
              <w:rPr>
                <w:rFonts w:ascii="Arial" w:hAnsi="Arial" w:cs="Arial"/>
                <w:sz w:val="18"/>
                <w:szCs w:val="18"/>
              </w:rPr>
              <w:t xml:space="preserve">(B) </w:t>
            </w:r>
            <w:r w:rsidRPr="00A3470D">
              <w:rPr>
                <w:rFonts w:ascii="Arial" w:hAnsi="Arial" w:cs="Arial"/>
                <w:sz w:val="18"/>
                <w:szCs w:val="18"/>
                <w:vertAlign w:val="superscript"/>
              </w:rPr>
              <w:t>e</w:t>
            </w:r>
          </w:p>
        </w:tc>
        <w:tc>
          <w:tcPr>
            <w:tcW w:w="4824" w:type="dxa"/>
            <w:tcBorders>
              <w:top w:val="nil"/>
              <w:left w:val="nil"/>
              <w:bottom w:val="nil"/>
              <w:right w:val="nil"/>
            </w:tcBorders>
          </w:tcPr>
          <w:p w14:paraId="35B54123"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how smoking can affect mood </w:t>
            </w:r>
            <w:r w:rsidRPr="00A3470D">
              <w:rPr>
                <w:rFonts w:ascii="Arial" w:hAnsi="Arial" w:cs="Arial"/>
                <w:sz w:val="18"/>
                <w:szCs w:val="18"/>
                <w:vertAlign w:val="superscript"/>
              </w:rPr>
              <w:t>a</w:t>
            </w:r>
          </w:p>
          <w:p w14:paraId="0590B27C"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350D3364" w14:textId="77777777" w:rsidR="001368D2" w:rsidRPr="00A3470D" w:rsidRDefault="00206FF1" w:rsidP="00B968EF">
            <w:pPr>
              <w:rPr>
                <w:rFonts w:ascii="Arial" w:hAnsi="Arial" w:cs="Arial"/>
                <w:sz w:val="18"/>
                <w:szCs w:val="18"/>
              </w:rPr>
            </w:pPr>
            <w:r w:rsidRPr="00A3470D">
              <w:rPr>
                <w:rFonts w:ascii="Arial" w:hAnsi="Arial" w:cs="Arial"/>
                <w:sz w:val="18"/>
                <w:szCs w:val="18"/>
              </w:rPr>
              <w:t>5.6</w:t>
            </w:r>
            <w:r w:rsidR="001368D2" w:rsidRPr="00A3470D">
              <w:rPr>
                <w:rFonts w:ascii="Arial" w:hAnsi="Arial" w:cs="Arial"/>
                <w:sz w:val="18"/>
                <w:szCs w:val="18"/>
              </w:rPr>
              <w:t xml:space="preserve"> Information about emotional consequences</w:t>
            </w:r>
          </w:p>
          <w:p w14:paraId="1B1BFF90" w14:textId="45DFC81F" w:rsidR="00206FF1" w:rsidRPr="00A3470D" w:rsidRDefault="00206FF1" w:rsidP="00B968EF">
            <w:pPr>
              <w:rPr>
                <w:rFonts w:ascii="Arial" w:hAnsi="Arial" w:cs="Arial"/>
                <w:sz w:val="18"/>
                <w:szCs w:val="18"/>
              </w:rPr>
            </w:pPr>
          </w:p>
        </w:tc>
      </w:tr>
      <w:tr w:rsidR="00A3470D" w:rsidRPr="00A3470D" w14:paraId="70B9F504" w14:textId="77777777" w:rsidTr="00344C24">
        <w:tc>
          <w:tcPr>
            <w:tcW w:w="6091" w:type="dxa"/>
            <w:tcBorders>
              <w:top w:val="nil"/>
              <w:left w:val="nil"/>
              <w:bottom w:val="nil"/>
              <w:right w:val="nil"/>
            </w:tcBorders>
          </w:tcPr>
          <w:p w14:paraId="44A8DF0F" w14:textId="07A266F0" w:rsidR="00206FF1" w:rsidRPr="00A3470D" w:rsidRDefault="00206FF1" w:rsidP="00206FF1">
            <w:pPr>
              <w:rPr>
                <w:rFonts w:ascii="Arial" w:hAnsi="Arial" w:cs="Arial"/>
                <w:sz w:val="18"/>
                <w:szCs w:val="18"/>
              </w:rPr>
            </w:pPr>
            <w:r w:rsidRPr="00A3470D">
              <w:rPr>
                <w:rFonts w:ascii="Arial" w:hAnsi="Arial" w:cs="Arial"/>
                <w:sz w:val="18"/>
                <w:szCs w:val="18"/>
              </w:rPr>
              <w:t xml:space="preserve">Smoking can help ease boredom </w:t>
            </w:r>
            <w:r w:rsidR="008B783F" w:rsidRPr="00A3470D">
              <w:rPr>
                <w:rFonts w:ascii="Arial" w:hAnsi="Arial" w:cs="Arial"/>
                <w:sz w:val="18"/>
                <w:szCs w:val="18"/>
              </w:rPr>
              <w:t xml:space="preserve">(B) </w:t>
            </w:r>
            <w:r w:rsidRPr="00A3470D">
              <w:rPr>
                <w:rFonts w:ascii="Arial" w:hAnsi="Arial" w:cs="Arial"/>
                <w:sz w:val="18"/>
                <w:szCs w:val="18"/>
                <w:vertAlign w:val="superscript"/>
              </w:rPr>
              <w:t>e</w:t>
            </w:r>
          </w:p>
          <w:p w14:paraId="1D822B80"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25CB9A4E"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Help the women to feel confident in being able to experience time out or relieve boredom without a cigarette </w:t>
            </w:r>
            <w:r w:rsidRPr="00A3470D">
              <w:rPr>
                <w:rFonts w:ascii="Arial" w:hAnsi="Arial" w:cs="Arial"/>
                <w:sz w:val="18"/>
                <w:szCs w:val="18"/>
                <w:vertAlign w:val="superscript"/>
              </w:rPr>
              <w:t>a</w:t>
            </w:r>
          </w:p>
          <w:p w14:paraId="0EEB5CC9"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2D7B3DCA" w14:textId="1CD32A5C" w:rsidR="00FF3BA3" w:rsidRPr="00A3470D" w:rsidRDefault="00206FF1" w:rsidP="00B968EF">
            <w:pPr>
              <w:rPr>
                <w:rFonts w:ascii="Arial" w:hAnsi="Arial" w:cs="Arial"/>
                <w:sz w:val="18"/>
                <w:szCs w:val="18"/>
              </w:rPr>
            </w:pPr>
            <w:r w:rsidRPr="00A3470D">
              <w:rPr>
                <w:rFonts w:ascii="Arial" w:hAnsi="Arial" w:cs="Arial"/>
                <w:sz w:val="18"/>
                <w:szCs w:val="18"/>
              </w:rPr>
              <w:t>8.2</w:t>
            </w:r>
            <w:r w:rsidR="001368D2" w:rsidRPr="00A3470D">
              <w:rPr>
                <w:rFonts w:ascii="Arial" w:hAnsi="Arial" w:cs="Arial"/>
                <w:sz w:val="18"/>
                <w:szCs w:val="18"/>
              </w:rPr>
              <w:t xml:space="preserve"> </w:t>
            </w:r>
            <w:r w:rsidR="00FB4C06" w:rsidRPr="00A3470D">
              <w:rPr>
                <w:rFonts w:ascii="Arial" w:hAnsi="Arial" w:cs="Arial"/>
                <w:sz w:val="18"/>
                <w:szCs w:val="18"/>
              </w:rPr>
              <w:t>Behaviour</w:t>
            </w:r>
            <w:r w:rsidR="001368D2" w:rsidRPr="00A3470D">
              <w:rPr>
                <w:rFonts w:ascii="Arial" w:hAnsi="Arial" w:cs="Arial"/>
                <w:sz w:val="18"/>
                <w:szCs w:val="18"/>
              </w:rPr>
              <w:t xml:space="preserve"> substitution</w:t>
            </w:r>
          </w:p>
          <w:p w14:paraId="76533234" w14:textId="3286C3C1" w:rsidR="00206FF1" w:rsidRPr="00A3470D" w:rsidRDefault="00206FF1" w:rsidP="00B968EF">
            <w:pPr>
              <w:rPr>
                <w:rFonts w:ascii="Arial" w:hAnsi="Arial" w:cs="Arial"/>
                <w:sz w:val="18"/>
                <w:szCs w:val="18"/>
              </w:rPr>
            </w:pPr>
            <w:r w:rsidRPr="00A3470D">
              <w:rPr>
                <w:rFonts w:ascii="Arial" w:hAnsi="Arial" w:cs="Arial"/>
                <w:sz w:val="18"/>
                <w:szCs w:val="18"/>
              </w:rPr>
              <w:t>11.2</w:t>
            </w:r>
            <w:r w:rsidR="001368D2" w:rsidRPr="00A3470D">
              <w:rPr>
                <w:rFonts w:ascii="Arial" w:hAnsi="Arial" w:cs="Arial"/>
                <w:sz w:val="18"/>
                <w:szCs w:val="18"/>
              </w:rPr>
              <w:t xml:space="preserve"> Reduce negative emotions</w:t>
            </w:r>
          </w:p>
        </w:tc>
      </w:tr>
      <w:tr w:rsidR="00A3470D" w:rsidRPr="00A3470D" w14:paraId="3FF93842" w14:textId="77777777" w:rsidTr="00344C24">
        <w:tc>
          <w:tcPr>
            <w:tcW w:w="6091" w:type="dxa"/>
            <w:tcBorders>
              <w:top w:val="nil"/>
              <w:left w:val="nil"/>
              <w:bottom w:val="nil"/>
              <w:right w:val="nil"/>
            </w:tcBorders>
          </w:tcPr>
          <w:p w14:paraId="28F98BAC" w14:textId="3981D531" w:rsidR="00206FF1" w:rsidRPr="00A3470D" w:rsidRDefault="00206FF1" w:rsidP="00206FF1">
            <w:pPr>
              <w:rPr>
                <w:rFonts w:ascii="Arial" w:hAnsi="Arial" w:cs="Arial"/>
                <w:sz w:val="18"/>
                <w:szCs w:val="18"/>
              </w:rPr>
            </w:pPr>
            <w:r w:rsidRPr="00A3470D">
              <w:rPr>
                <w:rFonts w:ascii="Arial" w:hAnsi="Arial" w:cs="Arial"/>
                <w:sz w:val="18"/>
                <w:szCs w:val="18"/>
              </w:rPr>
              <w:t>Fragile mental well-being could be made worse by attempting to stop</w:t>
            </w:r>
            <w:r w:rsidR="008B783F" w:rsidRPr="00A3470D">
              <w:rPr>
                <w:rFonts w:ascii="Arial" w:hAnsi="Arial" w:cs="Arial"/>
                <w:sz w:val="18"/>
                <w:szCs w:val="18"/>
              </w:rPr>
              <w:t xml:space="preserve"> (B)</w:t>
            </w:r>
          </w:p>
        </w:tc>
        <w:tc>
          <w:tcPr>
            <w:tcW w:w="4824" w:type="dxa"/>
            <w:tcBorders>
              <w:top w:val="nil"/>
              <w:left w:val="nil"/>
              <w:bottom w:val="nil"/>
              <w:right w:val="nil"/>
            </w:tcBorders>
          </w:tcPr>
          <w:p w14:paraId="08700AA6"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ncourage women to discuss issues surrounding mental well-being and help them to develop coping strategies around this; explain that quitting can lead to making such issues better </w:t>
            </w:r>
            <w:r w:rsidRPr="00A3470D">
              <w:rPr>
                <w:rFonts w:ascii="Arial" w:hAnsi="Arial" w:cs="Arial"/>
                <w:sz w:val="18"/>
                <w:szCs w:val="18"/>
                <w:vertAlign w:val="superscript"/>
              </w:rPr>
              <w:t>a</w:t>
            </w:r>
          </w:p>
          <w:p w14:paraId="4D552885"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41DC373C" w14:textId="77777777" w:rsidR="00FF3BA3" w:rsidRPr="00A3470D" w:rsidRDefault="00206FF1" w:rsidP="00B968EF">
            <w:pPr>
              <w:rPr>
                <w:rFonts w:ascii="Arial" w:hAnsi="Arial" w:cs="Arial"/>
                <w:sz w:val="18"/>
                <w:szCs w:val="18"/>
              </w:rPr>
            </w:pPr>
            <w:r w:rsidRPr="00A3470D">
              <w:rPr>
                <w:rFonts w:ascii="Arial" w:hAnsi="Arial" w:cs="Arial"/>
                <w:sz w:val="18"/>
                <w:szCs w:val="18"/>
              </w:rPr>
              <w:t>1.2</w:t>
            </w:r>
            <w:r w:rsidR="001368D2" w:rsidRPr="00A3470D">
              <w:rPr>
                <w:rFonts w:ascii="Arial" w:hAnsi="Arial" w:cs="Arial"/>
                <w:sz w:val="18"/>
                <w:szCs w:val="18"/>
              </w:rPr>
              <w:t xml:space="preserve"> Problem solving</w:t>
            </w:r>
          </w:p>
          <w:p w14:paraId="3BE9427C" w14:textId="77777777" w:rsidR="00FF3BA3" w:rsidRPr="00A3470D" w:rsidRDefault="00206FF1" w:rsidP="00B968EF">
            <w:pPr>
              <w:rPr>
                <w:rFonts w:ascii="Arial" w:hAnsi="Arial" w:cs="Arial"/>
                <w:sz w:val="18"/>
                <w:szCs w:val="18"/>
              </w:rPr>
            </w:pPr>
            <w:r w:rsidRPr="00A3470D">
              <w:rPr>
                <w:rFonts w:ascii="Arial" w:hAnsi="Arial" w:cs="Arial"/>
                <w:sz w:val="18"/>
                <w:szCs w:val="18"/>
              </w:rPr>
              <w:t>5.1</w:t>
            </w:r>
            <w:r w:rsidR="001368D2" w:rsidRPr="00A3470D">
              <w:rPr>
                <w:rFonts w:ascii="Arial" w:hAnsi="Arial" w:cs="Arial"/>
                <w:sz w:val="18"/>
                <w:szCs w:val="18"/>
              </w:rPr>
              <w:t xml:space="preserve"> Information about health consequences</w:t>
            </w:r>
          </w:p>
          <w:p w14:paraId="57004238" w14:textId="6DDC6A5C" w:rsidR="00206FF1" w:rsidRPr="00A3470D" w:rsidRDefault="00206FF1" w:rsidP="00B968EF">
            <w:pPr>
              <w:rPr>
                <w:rFonts w:ascii="Arial" w:hAnsi="Arial" w:cs="Arial"/>
                <w:sz w:val="18"/>
                <w:szCs w:val="18"/>
              </w:rPr>
            </w:pPr>
            <w:r w:rsidRPr="00A3470D">
              <w:rPr>
                <w:rFonts w:ascii="Arial" w:hAnsi="Arial" w:cs="Arial"/>
                <w:sz w:val="18"/>
                <w:szCs w:val="18"/>
              </w:rPr>
              <w:t>RD1</w:t>
            </w:r>
            <w:r w:rsidR="001368D2" w:rsidRPr="00A3470D">
              <w:rPr>
                <w:rFonts w:ascii="Arial" w:hAnsi="Arial" w:cs="Arial"/>
                <w:sz w:val="18"/>
                <w:szCs w:val="18"/>
              </w:rPr>
              <w:t xml:space="preserve"> Tailor interactions appropriately</w:t>
            </w:r>
          </w:p>
        </w:tc>
      </w:tr>
      <w:tr w:rsidR="00A3470D" w:rsidRPr="00A3470D" w14:paraId="2C66ED70" w14:textId="77777777" w:rsidTr="00344C24">
        <w:tc>
          <w:tcPr>
            <w:tcW w:w="6091" w:type="dxa"/>
            <w:tcBorders>
              <w:top w:val="nil"/>
              <w:left w:val="nil"/>
              <w:bottom w:val="nil"/>
              <w:right w:val="nil"/>
            </w:tcBorders>
          </w:tcPr>
          <w:p w14:paraId="56F0149E" w14:textId="139B9126" w:rsidR="00206FF1" w:rsidRPr="00A3470D" w:rsidRDefault="00206FF1" w:rsidP="00206FF1">
            <w:pPr>
              <w:rPr>
                <w:rFonts w:ascii="Arial" w:hAnsi="Arial" w:cs="Arial"/>
                <w:sz w:val="18"/>
                <w:szCs w:val="18"/>
              </w:rPr>
            </w:pPr>
            <w:r w:rsidRPr="00A3470D">
              <w:rPr>
                <w:rFonts w:ascii="Arial" w:hAnsi="Arial" w:cs="Arial"/>
                <w:sz w:val="18"/>
                <w:szCs w:val="18"/>
              </w:rPr>
              <w:t>Sense of guilt could facilitate attempts to quit smoking</w:t>
            </w:r>
            <w:r w:rsidR="008B783F" w:rsidRPr="00A3470D">
              <w:rPr>
                <w:rFonts w:ascii="Arial" w:hAnsi="Arial" w:cs="Arial"/>
                <w:sz w:val="18"/>
                <w:szCs w:val="18"/>
              </w:rPr>
              <w:t xml:space="preserve"> (F)</w:t>
            </w:r>
          </w:p>
        </w:tc>
        <w:tc>
          <w:tcPr>
            <w:tcW w:w="4824" w:type="dxa"/>
            <w:tcBorders>
              <w:top w:val="nil"/>
              <w:left w:val="nil"/>
              <w:bottom w:val="nil"/>
              <w:right w:val="nil"/>
            </w:tcBorders>
          </w:tcPr>
          <w:p w14:paraId="0823FDC3" w14:textId="77777777" w:rsidR="00206FF1" w:rsidRPr="00A3470D" w:rsidRDefault="00206FF1" w:rsidP="00C339C6">
            <w:pPr>
              <w:rPr>
                <w:rFonts w:ascii="Arial" w:hAnsi="Arial" w:cs="Arial"/>
                <w:sz w:val="18"/>
                <w:szCs w:val="18"/>
                <w:vertAlign w:val="superscript"/>
              </w:rPr>
            </w:pPr>
            <w:r w:rsidRPr="00A3470D">
              <w:rPr>
                <w:rFonts w:ascii="Arial" w:hAnsi="Arial" w:cs="Arial"/>
                <w:sz w:val="18"/>
                <w:szCs w:val="18"/>
              </w:rPr>
              <w:t xml:space="preserve">Build on any sense of guilt, turn it into a positive reason for wanting to quit </w:t>
            </w:r>
            <w:r w:rsidRPr="00A3470D">
              <w:rPr>
                <w:rFonts w:ascii="Arial" w:hAnsi="Arial" w:cs="Arial"/>
                <w:sz w:val="18"/>
                <w:szCs w:val="18"/>
                <w:vertAlign w:val="superscript"/>
              </w:rPr>
              <w:t>a</w:t>
            </w:r>
          </w:p>
          <w:p w14:paraId="5353C6AA" w14:textId="629BA55E" w:rsidR="00C339C6" w:rsidRPr="00A3470D" w:rsidRDefault="00C339C6" w:rsidP="00C339C6">
            <w:pPr>
              <w:rPr>
                <w:rFonts w:ascii="Arial" w:hAnsi="Arial" w:cs="Arial"/>
                <w:sz w:val="18"/>
                <w:szCs w:val="18"/>
              </w:rPr>
            </w:pPr>
          </w:p>
        </w:tc>
        <w:tc>
          <w:tcPr>
            <w:tcW w:w="3827" w:type="dxa"/>
            <w:tcBorders>
              <w:top w:val="nil"/>
              <w:left w:val="nil"/>
              <w:bottom w:val="nil"/>
              <w:right w:val="nil"/>
            </w:tcBorders>
          </w:tcPr>
          <w:p w14:paraId="4FF95CB8" w14:textId="5E3F48BD" w:rsidR="00206FF1" w:rsidRPr="00A3470D" w:rsidRDefault="00206FF1" w:rsidP="00B968EF">
            <w:pPr>
              <w:rPr>
                <w:rFonts w:ascii="Arial" w:hAnsi="Arial" w:cs="Arial"/>
                <w:sz w:val="18"/>
                <w:szCs w:val="18"/>
              </w:rPr>
            </w:pPr>
            <w:r w:rsidRPr="00A3470D">
              <w:rPr>
                <w:rFonts w:ascii="Arial" w:hAnsi="Arial" w:cs="Arial"/>
                <w:sz w:val="18"/>
                <w:szCs w:val="18"/>
              </w:rPr>
              <w:t>13.2</w:t>
            </w:r>
            <w:r w:rsidR="001368D2" w:rsidRPr="00A3470D">
              <w:rPr>
                <w:rFonts w:ascii="Arial" w:hAnsi="Arial" w:cs="Arial"/>
                <w:sz w:val="18"/>
                <w:szCs w:val="18"/>
              </w:rPr>
              <w:t xml:space="preserve"> Framing/reframing</w:t>
            </w:r>
          </w:p>
        </w:tc>
      </w:tr>
      <w:tr w:rsidR="00A3470D" w:rsidRPr="00A3470D" w14:paraId="42E2A7C8" w14:textId="77777777" w:rsidTr="00344C24">
        <w:trPr>
          <w:trHeight w:val="435"/>
        </w:trPr>
        <w:tc>
          <w:tcPr>
            <w:tcW w:w="6091" w:type="dxa"/>
            <w:tcBorders>
              <w:top w:val="nil"/>
              <w:left w:val="nil"/>
              <w:bottom w:val="single" w:sz="4" w:space="0" w:color="auto"/>
              <w:right w:val="nil"/>
            </w:tcBorders>
          </w:tcPr>
          <w:p w14:paraId="03AFBF6D" w14:textId="77777777" w:rsidR="00206FF1" w:rsidRPr="00A3470D" w:rsidRDefault="00206FF1" w:rsidP="00206FF1">
            <w:pPr>
              <w:rPr>
                <w:rFonts w:ascii="Arial" w:hAnsi="Arial" w:cs="Arial"/>
                <w:sz w:val="18"/>
                <w:szCs w:val="18"/>
              </w:rPr>
            </w:pPr>
          </w:p>
        </w:tc>
        <w:tc>
          <w:tcPr>
            <w:tcW w:w="4824" w:type="dxa"/>
            <w:tcBorders>
              <w:top w:val="nil"/>
              <w:left w:val="nil"/>
              <w:bottom w:val="single" w:sz="4" w:space="0" w:color="auto"/>
              <w:right w:val="nil"/>
            </w:tcBorders>
          </w:tcPr>
          <w:p w14:paraId="61075665" w14:textId="77777777" w:rsidR="00206FF1" w:rsidRPr="00A3470D" w:rsidRDefault="00206FF1" w:rsidP="00206FF1">
            <w:pPr>
              <w:rPr>
                <w:rFonts w:ascii="Arial" w:hAnsi="Arial" w:cs="Arial"/>
                <w:sz w:val="18"/>
                <w:szCs w:val="18"/>
                <w:vertAlign w:val="superscript"/>
              </w:rPr>
            </w:pPr>
            <w:r w:rsidRPr="00A3470D">
              <w:rPr>
                <w:rFonts w:ascii="Arial" w:hAnsi="Arial" w:cs="Arial"/>
                <w:sz w:val="18"/>
                <w:szCs w:val="18"/>
              </w:rPr>
              <w:t xml:space="preserve">Establish the stressors in women’s lives and explore ways they can manage them </w:t>
            </w:r>
            <w:r w:rsidRPr="00A3470D">
              <w:rPr>
                <w:rFonts w:ascii="Arial" w:hAnsi="Arial" w:cs="Arial"/>
                <w:sz w:val="18"/>
                <w:szCs w:val="18"/>
                <w:vertAlign w:val="superscript"/>
              </w:rPr>
              <w:t>a</w:t>
            </w:r>
          </w:p>
          <w:p w14:paraId="084F74FE" w14:textId="7ED58975" w:rsidR="00FA09D6" w:rsidRPr="00A3470D" w:rsidRDefault="00FA09D6" w:rsidP="00206FF1">
            <w:pPr>
              <w:rPr>
                <w:rFonts w:ascii="Arial" w:hAnsi="Arial" w:cs="Arial"/>
                <w:sz w:val="18"/>
                <w:szCs w:val="18"/>
              </w:rPr>
            </w:pPr>
          </w:p>
        </w:tc>
        <w:tc>
          <w:tcPr>
            <w:tcW w:w="3827" w:type="dxa"/>
            <w:tcBorders>
              <w:top w:val="nil"/>
              <w:left w:val="nil"/>
              <w:bottom w:val="single" w:sz="4" w:space="0" w:color="auto"/>
              <w:right w:val="nil"/>
            </w:tcBorders>
          </w:tcPr>
          <w:p w14:paraId="5C3F353D" w14:textId="77777777" w:rsidR="00FF3BA3" w:rsidRPr="00A3470D" w:rsidRDefault="00206FF1" w:rsidP="00B968EF">
            <w:pPr>
              <w:rPr>
                <w:rFonts w:ascii="Arial" w:hAnsi="Arial" w:cs="Arial"/>
                <w:sz w:val="18"/>
                <w:szCs w:val="18"/>
              </w:rPr>
            </w:pPr>
            <w:r w:rsidRPr="00A3470D">
              <w:rPr>
                <w:rFonts w:ascii="Arial" w:hAnsi="Arial" w:cs="Arial"/>
                <w:sz w:val="18"/>
                <w:szCs w:val="18"/>
              </w:rPr>
              <w:t>1.2</w:t>
            </w:r>
            <w:r w:rsidR="001368D2" w:rsidRPr="00A3470D">
              <w:rPr>
                <w:rFonts w:ascii="Arial" w:hAnsi="Arial" w:cs="Arial"/>
                <w:sz w:val="18"/>
                <w:szCs w:val="18"/>
              </w:rPr>
              <w:t xml:space="preserve"> Problem solving</w:t>
            </w:r>
          </w:p>
          <w:p w14:paraId="2C5A6618" w14:textId="77777777" w:rsidR="00FF3BA3" w:rsidRPr="00A3470D" w:rsidRDefault="00206FF1" w:rsidP="00B968EF">
            <w:pPr>
              <w:rPr>
                <w:rFonts w:ascii="Arial" w:hAnsi="Arial" w:cs="Arial"/>
                <w:sz w:val="18"/>
                <w:szCs w:val="18"/>
              </w:rPr>
            </w:pPr>
            <w:r w:rsidRPr="00A3470D">
              <w:rPr>
                <w:rFonts w:ascii="Arial" w:hAnsi="Arial" w:cs="Arial"/>
                <w:sz w:val="18"/>
                <w:szCs w:val="18"/>
              </w:rPr>
              <w:t>11.2</w:t>
            </w:r>
            <w:r w:rsidR="001368D2" w:rsidRPr="00A3470D">
              <w:rPr>
                <w:rFonts w:ascii="Arial" w:hAnsi="Arial" w:cs="Arial"/>
                <w:sz w:val="18"/>
                <w:szCs w:val="18"/>
              </w:rPr>
              <w:t xml:space="preserve"> Reduce negative emotions</w:t>
            </w:r>
          </w:p>
          <w:p w14:paraId="6B47F72F" w14:textId="73A133AD" w:rsidR="00206FF1" w:rsidRPr="00A3470D" w:rsidRDefault="00206FF1" w:rsidP="00B968EF">
            <w:pPr>
              <w:rPr>
                <w:rFonts w:ascii="Arial" w:hAnsi="Arial" w:cs="Arial"/>
                <w:sz w:val="18"/>
                <w:szCs w:val="18"/>
              </w:rPr>
            </w:pPr>
            <w:r w:rsidRPr="00A3470D">
              <w:rPr>
                <w:rFonts w:ascii="Arial" w:hAnsi="Arial" w:cs="Arial"/>
                <w:sz w:val="18"/>
                <w:szCs w:val="18"/>
              </w:rPr>
              <w:t>RD1</w:t>
            </w:r>
            <w:r w:rsidR="001368D2" w:rsidRPr="00A3470D">
              <w:rPr>
                <w:rFonts w:ascii="Arial" w:hAnsi="Arial" w:cs="Arial"/>
                <w:sz w:val="18"/>
                <w:szCs w:val="18"/>
              </w:rPr>
              <w:t xml:space="preserve"> Tailor interactions appropriately</w:t>
            </w:r>
          </w:p>
        </w:tc>
      </w:tr>
      <w:tr w:rsidR="00A3470D" w:rsidRPr="00A3470D" w14:paraId="464B4C1F" w14:textId="77777777" w:rsidTr="002C392A">
        <w:tc>
          <w:tcPr>
            <w:tcW w:w="14742" w:type="dxa"/>
            <w:gridSpan w:val="3"/>
            <w:tcBorders>
              <w:top w:val="single" w:sz="4" w:space="0" w:color="auto"/>
              <w:left w:val="nil"/>
              <w:bottom w:val="single" w:sz="4" w:space="0" w:color="auto"/>
              <w:right w:val="nil"/>
            </w:tcBorders>
          </w:tcPr>
          <w:p w14:paraId="0C4B781B" w14:textId="77777777" w:rsidR="00206FF1" w:rsidRPr="00A3470D" w:rsidRDefault="00206FF1" w:rsidP="00206FF1">
            <w:pPr>
              <w:rPr>
                <w:rFonts w:ascii="Arial" w:hAnsi="Arial" w:cs="Arial"/>
                <w:sz w:val="18"/>
                <w:szCs w:val="18"/>
              </w:rPr>
            </w:pPr>
            <w:r w:rsidRPr="00A3470D">
              <w:rPr>
                <w:rFonts w:ascii="Arial" w:hAnsi="Arial" w:cs="Arial"/>
                <w:b/>
                <w:sz w:val="18"/>
                <w:szCs w:val="18"/>
              </w:rPr>
              <w:t>Motivation &amp; self-efficacy</w:t>
            </w:r>
          </w:p>
        </w:tc>
      </w:tr>
      <w:tr w:rsidR="00A3470D" w:rsidRPr="00A3470D" w14:paraId="7E4E6E86" w14:textId="77777777" w:rsidTr="00344C24">
        <w:tc>
          <w:tcPr>
            <w:tcW w:w="6091" w:type="dxa"/>
            <w:tcBorders>
              <w:top w:val="nil"/>
              <w:left w:val="nil"/>
              <w:bottom w:val="nil"/>
              <w:right w:val="nil"/>
            </w:tcBorders>
          </w:tcPr>
          <w:p w14:paraId="51B41076" w14:textId="43089924" w:rsidR="00206FF1" w:rsidRPr="00A3470D" w:rsidRDefault="00206FF1" w:rsidP="00206FF1">
            <w:pPr>
              <w:rPr>
                <w:rFonts w:ascii="Arial" w:hAnsi="Arial" w:cs="Arial"/>
                <w:sz w:val="18"/>
                <w:szCs w:val="18"/>
              </w:rPr>
            </w:pPr>
            <w:r w:rsidRPr="00A3470D">
              <w:rPr>
                <w:rFonts w:ascii="Arial" w:hAnsi="Arial" w:cs="Arial"/>
                <w:sz w:val="18"/>
                <w:szCs w:val="18"/>
              </w:rPr>
              <w:t>Fear that quitting smoking could lead to excessive weight gain</w:t>
            </w:r>
            <w:r w:rsidR="008B783F"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e</w:t>
            </w:r>
          </w:p>
        </w:tc>
        <w:tc>
          <w:tcPr>
            <w:tcW w:w="4824" w:type="dxa"/>
            <w:tcBorders>
              <w:top w:val="nil"/>
              <w:left w:val="nil"/>
              <w:bottom w:val="nil"/>
              <w:right w:val="nil"/>
            </w:tcBorders>
          </w:tcPr>
          <w:p w14:paraId="03E8587C"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Discuss and provide support on how to control unhealthy weight gain when quitting smoking </w:t>
            </w:r>
            <w:r w:rsidRPr="00A3470D">
              <w:rPr>
                <w:rFonts w:ascii="Arial" w:hAnsi="Arial" w:cs="Arial"/>
                <w:sz w:val="18"/>
                <w:szCs w:val="18"/>
                <w:vertAlign w:val="superscript"/>
              </w:rPr>
              <w:t>a</w:t>
            </w:r>
          </w:p>
          <w:p w14:paraId="039749D1"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573EB4FC" w14:textId="77777777" w:rsidR="00206FF1" w:rsidRPr="00A3470D" w:rsidRDefault="00206FF1" w:rsidP="00B968EF">
            <w:pPr>
              <w:rPr>
                <w:rFonts w:ascii="Arial" w:hAnsi="Arial" w:cs="Arial"/>
                <w:sz w:val="18"/>
                <w:szCs w:val="18"/>
              </w:rPr>
            </w:pPr>
            <w:r w:rsidRPr="00A3470D">
              <w:rPr>
                <w:rFonts w:ascii="Arial" w:hAnsi="Arial" w:cs="Arial"/>
                <w:sz w:val="18"/>
                <w:szCs w:val="18"/>
              </w:rPr>
              <w:t>3.1</w:t>
            </w:r>
            <w:r w:rsidR="001368D2" w:rsidRPr="00A3470D">
              <w:rPr>
                <w:rFonts w:ascii="Arial" w:hAnsi="Arial" w:cs="Arial"/>
                <w:sz w:val="18"/>
                <w:szCs w:val="18"/>
              </w:rPr>
              <w:t xml:space="preserve"> Social support (unspecified)</w:t>
            </w:r>
          </w:p>
          <w:p w14:paraId="5DF79650" w14:textId="1C632209" w:rsidR="00225909" w:rsidRPr="00A3470D" w:rsidRDefault="00225909" w:rsidP="00B968EF">
            <w:pPr>
              <w:rPr>
                <w:rFonts w:ascii="Arial" w:hAnsi="Arial" w:cs="Arial"/>
                <w:sz w:val="18"/>
                <w:szCs w:val="18"/>
              </w:rPr>
            </w:pPr>
            <w:r w:rsidRPr="00A3470D">
              <w:rPr>
                <w:rFonts w:ascii="Arial" w:hAnsi="Arial" w:cs="Arial"/>
                <w:sz w:val="18"/>
                <w:szCs w:val="18"/>
              </w:rPr>
              <w:t>BS13 Advise on methods of weight control</w:t>
            </w:r>
          </w:p>
        </w:tc>
      </w:tr>
      <w:tr w:rsidR="00A3470D" w:rsidRPr="00A3470D" w14:paraId="66D994DC" w14:textId="77777777" w:rsidTr="00344C24">
        <w:tc>
          <w:tcPr>
            <w:tcW w:w="6091" w:type="dxa"/>
            <w:tcBorders>
              <w:top w:val="nil"/>
              <w:left w:val="nil"/>
              <w:bottom w:val="nil"/>
              <w:right w:val="nil"/>
            </w:tcBorders>
          </w:tcPr>
          <w:p w14:paraId="21F3075D" w14:textId="2FF4E0A9" w:rsidR="00206FF1" w:rsidRPr="00A3470D" w:rsidRDefault="00206FF1" w:rsidP="00206FF1">
            <w:pPr>
              <w:rPr>
                <w:rFonts w:ascii="Arial" w:hAnsi="Arial" w:cs="Arial"/>
                <w:sz w:val="18"/>
                <w:szCs w:val="18"/>
              </w:rPr>
            </w:pPr>
            <w:r w:rsidRPr="00A3470D">
              <w:rPr>
                <w:rFonts w:ascii="Arial" w:hAnsi="Arial" w:cs="Arial"/>
                <w:sz w:val="18"/>
                <w:szCs w:val="18"/>
              </w:rPr>
              <w:t>Being a smoking mother is seen as a negative thing (e.g. "good mothers" don't smoke)</w:t>
            </w:r>
            <w:r w:rsidR="008B783F" w:rsidRPr="00A3470D">
              <w:rPr>
                <w:rFonts w:ascii="Arial" w:hAnsi="Arial" w:cs="Arial"/>
                <w:sz w:val="18"/>
                <w:szCs w:val="18"/>
              </w:rPr>
              <w:t xml:space="preserve">  (F)</w:t>
            </w:r>
          </w:p>
          <w:p w14:paraId="036E37DB"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36618175"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that appetite can be altered when quitting and advise on exercise and healthy food choices </w:t>
            </w:r>
            <w:r w:rsidRPr="00A3470D">
              <w:rPr>
                <w:rFonts w:ascii="Arial" w:hAnsi="Arial" w:cs="Arial"/>
                <w:sz w:val="18"/>
                <w:szCs w:val="18"/>
                <w:vertAlign w:val="superscript"/>
              </w:rPr>
              <w:t>a</w:t>
            </w:r>
          </w:p>
        </w:tc>
        <w:tc>
          <w:tcPr>
            <w:tcW w:w="3827" w:type="dxa"/>
            <w:tcBorders>
              <w:top w:val="nil"/>
              <w:left w:val="nil"/>
              <w:bottom w:val="nil"/>
              <w:right w:val="nil"/>
            </w:tcBorders>
          </w:tcPr>
          <w:p w14:paraId="55B0487C" w14:textId="258F8A89" w:rsidR="00206FF1" w:rsidRPr="00A3470D" w:rsidRDefault="00206FF1" w:rsidP="00B968EF">
            <w:pPr>
              <w:rPr>
                <w:rFonts w:ascii="Arial" w:hAnsi="Arial" w:cs="Arial"/>
                <w:sz w:val="18"/>
                <w:szCs w:val="18"/>
              </w:rPr>
            </w:pPr>
            <w:r w:rsidRPr="00A3470D">
              <w:rPr>
                <w:rFonts w:ascii="Arial" w:hAnsi="Arial" w:cs="Arial"/>
                <w:sz w:val="18"/>
                <w:szCs w:val="18"/>
              </w:rPr>
              <w:t>5.1</w:t>
            </w:r>
            <w:r w:rsidR="001368D2" w:rsidRPr="00A3470D">
              <w:rPr>
                <w:rFonts w:ascii="Arial" w:hAnsi="Arial" w:cs="Arial"/>
                <w:sz w:val="18"/>
                <w:szCs w:val="18"/>
              </w:rPr>
              <w:t xml:space="preserve"> </w:t>
            </w:r>
            <w:r w:rsidR="00F00721" w:rsidRPr="00A3470D">
              <w:rPr>
                <w:rFonts w:ascii="Arial" w:hAnsi="Arial" w:cs="Arial"/>
                <w:sz w:val="18"/>
                <w:szCs w:val="18"/>
              </w:rPr>
              <w:t>Information about health consequences</w:t>
            </w:r>
          </w:p>
        </w:tc>
      </w:tr>
      <w:tr w:rsidR="00A3470D" w:rsidRPr="00A3470D" w14:paraId="6E1C4AAE" w14:textId="77777777" w:rsidTr="00344C24">
        <w:tc>
          <w:tcPr>
            <w:tcW w:w="6091" w:type="dxa"/>
            <w:tcBorders>
              <w:top w:val="nil"/>
              <w:left w:val="nil"/>
              <w:bottom w:val="nil"/>
              <w:right w:val="nil"/>
            </w:tcBorders>
          </w:tcPr>
          <w:p w14:paraId="4430B7A1" w14:textId="0B369D08" w:rsidR="00206FF1" w:rsidRPr="00A3470D" w:rsidRDefault="00206FF1" w:rsidP="00206FF1">
            <w:pPr>
              <w:rPr>
                <w:rFonts w:ascii="Arial" w:hAnsi="Arial" w:cs="Arial"/>
                <w:sz w:val="18"/>
                <w:szCs w:val="18"/>
                <w:vertAlign w:val="superscript"/>
              </w:rPr>
            </w:pPr>
            <w:r w:rsidRPr="00A3470D">
              <w:rPr>
                <w:rFonts w:ascii="Arial" w:hAnsi="Arial" w:cs="Arial"/>
                <w:sz w:val="18"/>
                <w:szCs w:val="18"/>
              </w:rPr>
              <w:t>Women want to protect their unborn baby from the harm of smoking</w:t>
            </w:r>
            <w:r w:rsidRPr="00A3470D">
              <w:rPr>
                <w:rFonts w:ascii="Arial" w:hAnsi="Arial" w:cs="Arial"/>
                <w:sz w:val="18"/>
                <w:szCs w:val="18"/>
                <w:vertAlign w:val="superscript"/>
              </w:rPr>
              <w:t xml:space="preserve"> </w:t>
            </w:r>
            <w:r w:rsidR="008B783F" w:rsidRPr="00A3470D">
              <w:rPr>
                <w:rFonts w:ascii="Arial" w:hAnsi="Arial" w:cs="Arial"/>
                <w:sz w:val="18"/>
                <w:szCs w:val="18"/>
              </w:rPr>
              <w:t xml:space="preserve">(F) </w:t>
            </w:r>
            <w:r w:rsidRPr="00A3470D">
              <w:rPr>
                <w:rFonts w:ascii="Arial" w:hAnsi="Arial" w:cs="Arial"/>
                <w:sz w:val="18"/>
                <w:szCs w:val="18"/>
                <w:vertAlign w:val="superscript"/>
              </w:rPr>
              <w:t>I e</w:t>
            </w:r>
          </w:p>
          <w:p w14:paraId="1C01710F"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7E5B108E"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ncourage women’s decisions to protect their babies </w:t>
            </w:r>
            <w:r w:rsidRPr="00A3470D">
              <w:rPr>
                <w:rFonts w:ascii="Arial" w:hAnsi="Arial" w:cs="Arial"/>
                <w:sz w:val="18"/>
                <w:szCs w:val="18"/>
                <w:vertAlign w:val="superscript"/>
              </w:rPr>
              <w:t>a</w:t>
            </w:r>
          </w:p>
        </w:tc>
        <w:tc>
          <w:tcPr>
            <w:tcW w:w="3827" w:type="dxa"/>
            <w:tcBorders>
              <w:top w:val="nil"/>
              <w:left w:val="nil"/>
              <w:bottom w:val="nil"/>
              <w:right w:val="nil"/>
            </w:tcBorders>
          </w:tcPr>
          <w:p w14:paraId="44E186A0" w14:textId="5B1FFECC" w:rsidR="00CF08CC" w:rsidRPr="00A3470D" w:rsidRDefault="00CF08CC" w:rsidP="00B968EF">
            <w:pPr>
              <w:rPr>
                <w:rFonts w:ascii="Arial" w:hAnsi="Arial" w:cs="Arial"/>
                <w:sz w:val="18"/>
                <w:szCs w:val="18"/>
              </w:rPr>
            </w:pPr>
            <w:r w:rsidRPr="00A3470D">
              <w:rPr>
                <w:rFonts w:ascii="Arial" w:hAnsi="Arial" w:cs="Arial"/>
                <w:sz w:val="18"/>
                <w:szCs w:val="18"/>
              </w:rPr>
              <w:t>3.1 Social support (unspecified)</w:t>
            </w:r>
          </w:p>
          <w:p w14:paraId="7997DFDC" w14:textId="77777777" w:rsidR="00CF08CC" w:rsidRPr="00A3470D" w:rsidRDefault="00206FF1" w:rsidP="00B968EF">
            <w:pPr>
              <w:rPr>
                <w:rFonts w:ascii="Arial" w:hAnsi="Arial" w:cs="Arial"/>
                <w:sz w:val="18"/>
                <w:szCs w:val="18"/>
              </w:rPr>
            </w:pPr>
            <w:r w:rsidRPr="00A3470D">
              <w:rPr>
                <w:rFonts w:ascii="Arial" w:hAnsi="Arial" w:cs="Arial"/>
                <w:sz w:val="18"/>
                <w:szCs w:val="18"/>
              </w:rPr>
              <w:t>10.4</w:t>
            </w:r>
            <w:r w:rsidR="00F00721" w:rsidRPr="00A3470D">
              <w:rPr>
                <w:rFonts w:ascii="Arial" w:hAnsi="Arial" w:cs="Arial"/>
                <w:sz w:val="18"/>
                <w:szCs w:val="18"/>
              </w:rPr>
              <w:t xml:space="preserve"> Social reward</w:t>
            </w:r>
          </w:p>
          <w:p w14:paraId="06971C10" w14:textId="24A8C4F0" w:rsidR="00206FF1" w:rsidRPr="00A3470D" w:rsidRDefault="00206FF1" w:rsidP="00B968EF">
            <w:pPr>
              <w:rPr>
                <w:rFonts w:ascii="Arial" w:hAnsi="Arial" w:cs="Arial"/>
                <w:sz w:val="18"/>
                <w:szCs w:val="18"/>
              </w:rPr>
            </w:pPr>
          </w:p>
        </w:tc>
      </w:tr>
      <w:tr w:rsidR="00A3470D" w:rsidRPr="00A3470D" w14:paraId="5611E42E" w14:textId="77777777" w:rsidTr="00344C24">
        <w:tc>
          <w:tcPr>
            <w:tcW w:w="6091" w:type="dxa"/>
            <w:tcBorders>
              <w:top w:val="nil"/>
              <w:left w:val="nil"/>
              <w:bottom w:val="nil"/>
              <w:right w:val="nil"/>
            </w:tcBorders>
          </w:tcPr>
          <w:p w14:paraId="4E69F03E" w14:textId="384CBBDD" w:rsidR="00206FF1" w:rsidRPr="00A3470D" w:rsidRDefault="00206FF1" w:rsidP="00206FF1">
            <w:pPr>
              <w:rPr>
                <w:rFonts w:ascii="Arial" w:hAnsi="Arial" w:cs="Arial"/>
                <w:sz w:val="18"/>
                <w:szCs w:val="18"/>
              </w:rPr>
            </w:pPr>
            <w:r w:rsidRPr="00A3470D">
              <w:rPr>
                <w:rFonts w:ascii="Arial" w:hAnsi="Arial" w:cs="Arial"/>
                <w:sz w:val="18"/>
                <w:szCs w:val="18"/>
              </w:rPr>
              <w:t>Women want to bring up children in smoke-free environment</w:t>
            </w:r>
            <w:r w:rsidR="008B783F" w:rsidRPr="00A3470D">
              <w:rPr>
                <w:rFonts w:ascii="Arial" w:hAnsi="Arial" w:cs="Arial"/>
                <w:sz w:val="18"/>
                <w:szCs w:val="18"/>
              </w:rPr>
              <w:t xml:space="preserve"> (F)</w:t>
            </w:r>
            <w:r w:rsidRPr="00A3470D">
              <w:rPr>
                <w:rFonts w:ascii="Arial" w:hAnsi="Arial" w:cs="Arial"/>
                <w:sz w:val="18"/>
                <w:szCs w:val="18"/>
              </w:rPr>
              <w:t xml:space="preserve"> </w:t>
            </w:r>
            <w:r w:rsidRPr="00A3470D">
              <w:rPr>
                <w:rFonts w:ascii="Arial" w:hAnsi="Arial" w:cs="Arial"/>
                <w:sz w:val="18"/>
                <w:szCs w:val="18"/>
                <w:vertAlign w:val="superscript"/>
              </w:rPr>
              <w:t>I e</w:t>
            </w:r>
          </w:p>
        </w:tc>
        <w:tc>
          <w:tcPr>
            <w:tcW w:w="4824" w:type="dxa"/>
            <w:tcBorders>
              <w:top w:val="nil"/>
              <w:left w:val="nil"/>
              <w:bottom w:val="nil"/>
              <w:right w:val="nil"/>
            </w:tcBorders>
          </w:tcPr>
          <w:p w14:paraId="51325E41"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Give praise to women who say they want to protect their unborn baby from the harm of smoking </w:t>
            </w:r>
            <w:r w:rsidRPr="00A3470D">
              <w:rPr>
                <w:rFonts w:ascii="Arial" w:hAnsi="Arial" w:cs="Arial"/>
                <w:sz w:val="18"/>
                <w:szCs w:val="18"/>
                <w:vertAlign w:val="superscript"/>
              </w:rPr>
              <w:t>a</w:t>
            </w:r>
          </w:p>
          <w:p w14:paraId="1456B464"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7E88064B" w14:textId="147ED9AB" w:rsidR="00CF08CC" w:rsidRPr="00A3470D" w:rsidRDefault="00CF08CC" w:rsidP="00B968EF">
            <w:pPr>
              <w:rPr>
                <w:rFonts w:ascii="Arial" w:hAnsi="Arial" w:cs="Arial"/>
                <w:sz w:val="18"/>
                <w:szCs w:val="18"/>
              </w:rPr>
            </w:pPr>
            <w:r w:rsidRPr="00A3470D">
              <w:rPr>
                <w:rFonts w:ascii="Arial" w:hAnsi="Arial" w:cs="Arial"/>
                <w:sz w:val="18"/>
                <w:szCs w:val="18"/>
              </w:rPr>
              <w:t>3.1 Social support (unspecified)</w:t>
            </w:r>
          </w:p>
          <w:p w14:paraId="5D530C76" w14:textId="2ABBB7D4" w:rsidR="00206FF1" w:rsidRPr="00A3470D" w:rsidRDefault="00206FF1" w:rsidP="00B968EF">
            <w:pPr>
              <w:rPr>
                <w:rFonts w:ascii="Arial" w:hAnsi="Arial" w:cs="Arial"/>
                <w:sz w:val="18"/>
                <w:szCs w:val="18"/>
              </w:rPr>
            </w:pPr>
            <w:r w:rsidRPr="00A3470D">
              <w:rPr>
                <w:rFonts w:ascii="Arial" w:hAnsi="Arial" w:cs="Arial"/>
                <w:sz w:val="18"/>
                <w:szCs w:val="18"/>
              </w:rPr>
              <w:t>10.4</w:t>
            </w:r>
            <w:r w:rsidR="00F00721" w:rsidRPr="00A3470D">
              <w:rPr>
                <w:rFonts w:ascii="Arial" w:hAnsi="Arial" w:cs="Arial"/>
                <w:sz w:val="18"/>
                <w:szCs w:val="18"/>
              </w:rPr>
              <w:t xml:space="preserve"> Social reward</w:t>
            </w:r>
          </w:p>
        </w:tc>
      </w:tr>
      <w:tr w:rsidR="00A3470D" w:rsidRPr="00A3470D" w14:paraId="1D1BC83A" w14:textId="77777777" w:rsidTr="00344C24">
        <w:tc>
          <w:tcPr>
            <w:tcW w:w="6091" w:type="dxa"/>
            <w:tcBorders>
              <w:top w:val="nil"/>
              <w:left w:val="nil"/>
              <w:bottom w:val="nil"/>
              <w:right w:val="nil"/>
            </w:tcBorders>
          </w:tcPr>
          <w:p w14:paraId="076BA656" w14:textId="11CC6869" w:rsidR="00206FF1" w:rsidRPr="00A3470D" w:rsidRDefault="00206FF1" w:rsidP="00206FF1">
            <w:pPr>
              <w:rPr>
                <w:rFonts w:ascii="Arial" w:hAnsi="Arial" w:cs="Arial"/>
                <w:sz w:val="18"/>
                <w:szCs w:val="18"/>
              </w:rPr>
            </w:pPr>
            <w:r w:rsidRPr="00A3470D">
              <w:rPr>
                <w:rFonts w:ascii="Arial" w:hAnsi="Arial" w:cs="Arial"/>
                <w:sz w:val="18"/>
                <w:szCs w:val="18"/>
              </w:rPr>
              <w:lastRenderedPageBreak/>
              <w:t>Women don’t necessarily see quitting smoking as a priority in their complex lives</w:t>
            </w:r>
            <w:r w:rsidR="00E34833"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p w14:paraId="47D8DAC1"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654CE9B7"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Reinforce their ideas about wanting to bring up children in a smoke-free environment as being valid </w:t>
            </w:r>
            <w:r w:rsidRPr="00A3470D">
              <w:rPr>
                <w:rFonts w:ascii="Arial" w:hAnsi="Arial" w:cs="Arial"/>
                <w:sz w:val="18"/>
                <w:szCs w:val="18"/>
                <w:vertAlign w:val="superscript"/>
              </w:rPr>
              <w:t>a</w:t>
            </w:r>
          </w:p>
        </w:tc>
        <w:tc>
          <w:tcPr>
            <w:tcW w:w="3827" w:type="dxa"/>
            <w:tcBorders>
              <w:top w:val="nil"/>
              <w:left w:val="nil"/>
              <w:bottom w:val="nil"/>
              <w:right w:val="nil"/>
            </w:tcBorders>
          </w:tcPr>
          <w:p w14:paraId="52AEF5E2" w14:textId="18EBDCDF" w:rsidR="00206FF1" w:rsidRPr="00A3470D" w:rsidRDefault="00206FF1" w:rsidP="00B968EF">
            <w:pPr>
              <w:rPr>
                <w:rFonts w:ascii="Arial" w:hAnsi="Arial" w:cs="Arial"/>
                <w:sz w:val="18"/>
                <w:szCs w:val="18"/>
              </w:rPr>
            </w:pPr>
            <w:r w:rsidRPr="00A3470D">
              <w:rPr>
                <w:rFonts w:ascii="Arial" w:hAnsi="Arial" w:cs="Arial"/>
                <w:sz w:val="18"/>
                <w:szCs w:val="18"/>
              </w:rPr>
              <w:t>10.4</w:t>
            </w:r>
            <w:r w:rsidR="00F00721" w:rsidRPr="00A3470D">
              <w:rPr>
                <w:rFonts w:ascii="Arial" w:hAnsi="Arial" w:cs="Arial"/>
                <w:sz w:val="18"/>
                <w:szCs w:val="18"/>
              </w:rPr>
              <w:t xml:space="preserve"> Social reward</w:t>
            </w:r>
          </w:p>
        </w:tc>
      </w:tr>
      <w:tr w:rsidR="00A3470D" w:rsidRPr="00A3470D" w14:paraId="4222791B" w14:textId="77777777" w:rsidTr="00344C24">
        <w:tc>
          <w:tcPr>
            <w:tcW w:w="6091" w:type="dxa"/>
            <w:tcBorders>
              <w:top w:val="nil"/>
              <w:left w:val="nil"/>
              <w:bottom w:val="nil"/>
              <w:right w:val="nil"/>
            </w:tcBorders>
          </w:tcPr>
          <w:p w14:paraId="4DDD2CD7" w14:textId="013176B2" w:rsidR="00206FF1" w:rsidRPr="00A3470D" w:rsidRDefault="00206FF1" w:rsidP="00206FF1">
            <w:pPr>
              <w:rPr>
                <w:rFonts w:ascii="Arial" w:hAnsi="Arial" w:cs="Arial"/>
                <w:sz w:val="18"/>
                <w:szCs w:val="18"/>
              </w:rPr>
            </w:pPr>
            <w:r w:rsidRPr="00A3470D">
              <w:rPr>
                <w:rFonts w:ascii="Arial" w:hAnsi="Arial" w:cs="Arial"/>
                <w:sz w:val="18"/>
                <w:szCs w:val="18"/>
              </w:rPr>
              <w:t xml:space="preserve">Previous experience of quitting can affect current motivation to quit </w:t>
            </w:r>
            <w:r w:rsidR="00E34833" w:rsidRPr="00A3470D">
              <w:rPr>
                <w:rFonts w:ascii="Arial" w:hAnsi="Arial" w:cs="Arial"/>
                <w:sz w:val="18"/>
                <w:szCs w:val="18"/>
              </w:rPr>
              <w:t xml:space="preserve">(B) </w:t>
            </w:r>
            <w:r w:rsidRPr="00A3470D">
              <w:rPr>
                <w:rFonts w:ascii="Arial" w:hAnsi="Arial" w:cs="Arial"/>
                <w:sz w:val="18"/>
                <w:szCs w:val="18"/>
                <w:vertAlign w:val="superscript"/>
              </w:rPr>
              <w:t>i</w:t>
            </w:r>
          </w:p>
        </w:tc>
        <w:tc>
          <w:tcPr>
            <w:tcW w:w="4824" w:type="dxa"/>
            <w:tcBorders>
              <w:top w:val="nil"/>
              <w:left w:val="nil"/>
              <w:bottom w:val="nil"/>
              <w:right w:val="nil"/>
            </w:tcBorders>
          </w:tcPr>
          <w:p w14:paraId="390E10CB"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sist women to plan alternative ways to reward herself for not smoking </w:t>
            </w:r>
            <w:r w:rsidRPr="00A3470D">
              <w:rPr>
                <w:rFonts w:ascii="Arial" w:hAnsi="Arial" w:cs="Arial"/>
                <w:sz w:val="18"/>
                <w:szCs w:val="18"/>
                <w:vertAlign w:val="superscript"/>
              </w:rPr>
              <w:t>a</w:t>
            </w:r>
          </w:p>
          <w:p w14:paraId="6BA709AB"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022AE1BB" w14:textId="71BFB255" w:rsidR="00206FF1" w:rsidRPr="00A3470D" w:rsidRDefault="00206FF1" w:rsidP="00B968EF">
            <w:pPr>
              <w:rPr>
                <w:rFonts w:ascii="Arial" w:hAnsi="Arial" w:cs="Arial"/>
                <w:sz w:val="18"/>
                <w:szCs w:val="18"/>
              </w:rPr>
            </w:pPr>
            <w:r w:rsidRPr="00A3470D">
              <w:rPr>
                <w:rFonts w:ascii="Arial" w:hAnsi="Arial" w:cs="Arial"/>
                <w:sz w:val="18"/>
                <w:szCs w:val="18"/>
              </w:rPr>
              <w:t>10.7</w:t>
            </w:r>
            <w:r w:rsidR="00F00721" w:rsidRPr="00A3470D">
              <w:rPr>
                <w:rFonts w:ascii="Arial" w:hAnsi="Arial" w:cs="Arial"/>
                <w:sz w:val="18"/>
                <w:szCs w:val="18"/>
              </w:rPr>
              <w:t xml:space="preserve"> Self-incentive</w:t>
            </w:r>
          </w:p>
        </w:tc>
      </w:tr>
      <w:tr w:rsidR="00A3470D" w:rsidRPr="00A3470D" w14:paraId="2D7C4718" w14:textId="77777777" w:rsidTr="00344C24">
        <w:tc>
          <w:tcPr>
            <w:tcW w:w="6091" w:type="dxa"/>
            <w:tcBorders>
              <w:top w:val="nil"/>
              <w:left w:val="nil"/>
              <w:bottom w:val="nil"/>
              <w:right w:val="nil"/>
            </w:tcBorders>
          </w:tcPr>
          <w:p w14:paraId="3F8CE72A" w14:textId="7FA8F4EB" w:rsidR="00206FF1" w:rsidRPr="00A3470D" w:rsidRDefault="00206FF1" w:rsidP="00206FF1">
            <w:pPr>
              <w:rPr>
                <w:rFonts w:ascii="Arial" w:hAnsi="Arial" w:cs="Arial"/>
                <w:sz w:val="18"/>
                <w:szCs w:val="18"/>
              </w:rPr>
            </w:pPr>
            <w:r w:rsidRPr="00A3470D">
              <w:rPr>
                <w:rFonts w:ascii="Arial" w:hAnsi="Arial" w:cs="Arial"/>
                <w:sz w:val="18"/>
                <w:szCs w:val="18"/>
              </w:rPr>
              <w:t>Having both internal (e.g. for own or baby's health) and external motivation to quit (e.g. for approval of family)</w:t>
            </w:r>
            <w:r w:rsidR="00E34833" w:rsidRPr="00A3470D">
              <w:rPr>
                <w:rFonts w:ascii="Arial" w:hAnsi="Arial" w:cs="Arial"/>
                <w:sz w:val="18"/>
                <w:szCs w:val="18"/>
              </w:rPr>
              <w:t xml:space="preserve"> (F)</w:t>
            </w:r>
            <w:r w:rsidRPr="00A3470D">
              <w:rPr>
                <w:rFonts w:ascii="Arial" w:hAnsi="Arial" w:cs="Arial"/>
                <w:sz w:val="18"/>
                <w:szCs w:val="18"/>
              </w:rPr>
              <w:t xml:space="preserve"> </w:t>
            </w:r>
            <w:r w:rsidRPr="00A3470D">
              <w:rPr>
                <w:rFonts w:ascii="Arial" w:hAnsi="Arial" w:cs="Arial"/>
                <w:sz w:val="18"/>
                <w:szCs w:val="18"/>
                <w:vertAlign w:val="superscript"/>
              </w:rPr>
              <w:t>I e</w:t>
            </w:r>
          </w:p>
          <w:p w14:paraId="1B8D0562"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0C145340"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sess women’s levels of motivation to quit and establish ways to build on this </w:t>
            </w:r>
            <w:r w:rsidRPr="00A3470D">
              <w:rPr>
                <w:rFonts w:ascii="Arial" w:hAnsi="Arial" w:cs="Arial"/>
                <w:sz w:val="18"/>
                <w:szCs w:val="18"/>
                <w:vertAlign w:val="superscript"/>
              </w:rPr>
              <w:t>a</w:t>
            </w:r>
            <w:r w:rsidRPr="00A3470D">
              <w:rPr>
                <w:rFonts w:ascii="Arial" w:hAnsi="Arial" w:cs="Arial"/>
                <w:sz w:val="18"/>
                <w:szCs w:val="18"/>
              </w:rPr>
              <w:t xml:space="preserve">   </w:t>
            </w:r>
          </w:p>
        </w:tc>
        <w:tc>
          <w:tcPr>
            <w:tcW w:w="3827" w:type="dxa"/>
            <w:tcBorders>
              <w:top w:val="nil"/>
              <w:left w:val="nil"/>
              <w:bottom w:val="nil"/>
              <w:right w:val="nil"/>
            </w:tcBorders>
          </w:tcPr>
          <w:p w14:paraId="044A9776" w14:textId="77777777" w:rsidR="00FF3BA3" w:rsidRPr="00A3470D" w:rsidRDefault="00206FF1" w:rsidP="00B968EF">
            <w:pPr>
              <w:rPr>
                <w:rFonts w:ascii="Arial" w:hAnsi="Arial" w:cs="Arial"/>
                <w:sz w:val="18"/>
                <w:szCs w:val="18"/>
              </w:rPr>
            </w:pPr>
            <w:r w:rsidRPr="00A3470D">
              <w:rPr>
                <w:rFonts w:ascii="Arial" w:hAnsi="Arial" w:cs="Arial"/>
                <w:sz w:val="18"/>
                <w:szCs w:val="18"/>
              </w:rPr>
              <w:t>RD1</w:t>
            </w:r>
            <w:r w:rsidR="00F00721" w:rsidRPr="00A3470D">
              <w:rPr>
                <w:rFonts w:ascii="Arial" w:hAnsi="Arial" w:cs="Arial"/>
                <w:sz w:val="18"/>
                <w:szCs w:val="18"/>
              </w:rPr>
              <w:t xml:space="preserve"> Tailor interactions appropriately</w:t>
            </w:r>
          </w:p>
          <w:p w14:paraId="31432D03" w14:textId="4F11B70E" w:rsidR="00F00721" w:rsidRPr="00A3470D" w:rsidRDefault="00206FF1" w:rsidP="00B968EF">
            <w:pPr>
              <w:rPr>
                <w:rFonts w:ascii="Arial" w:hAnsi="Arial" w:cs="Arial"/>
                <w:sz w:val="18"/>
                <w:szCs w:val="18"/>
              </w:rPr>
            </w:pPr>
            <w:r w:rsidRPr="00A3470D">
              <w:rPr>
                <w:rFonts w:ascii="Arial" w:hAnsi="Arial" w:cs="Arial"/>
                <w:sz w:val="18"/>
                <w:szCs w:val="18"/>
              </w:rPr>
              <w:t>RI2</w:t>
            </w:r>
            <w:r w:rsidR="00F00721" w:rsidRPr="00A3470D">
              <w:rPr>
                <w:rFonts w:ascii="Arial" w:hAnsi="Arial" w:cs="Arial"/>
                <w:sz w:val="18"/>
                <w:szCs w:val="18"/>
              </w:rPr>
              <w:t xml:space="preserve"> </w:t>
            </w:r>
            <w:r w:rsidR="00976D2E" w:rsidRPr="00A3470D">
              <w:rPr>
                <w:rFonts w:ascii="Arial" w:hAnsi="Arial" w:cs="Arial"/>
                <w:sz w:val="18"/>
                <w:szCs w:val="18"/>
              </w:rPr>
              <w:t>Asses</w:t>
            </w:r>
            <w:r w:rsidR="004747E4" w:rsidRPr="00A3470D">
              <w:rPr>
                <w:rFonts w:ascii="Arial" w:hAnsi="Arial" w:cs="Arial"/>
                <w:sz w:val="18"/>
                <w:szCs w:val="18"/>
              </w:rPr>
              <w:t>s</w:t>
            </w:r>
            <w:r w:rsidR="00976D2E" w:rsidRPr="00A3470D">
              <w:rPr>
                <w:rFonts w:ascii="Arial" w:hAnsi="Arial" w:cs="Arial"/>
                <w:sz w:val="18"/>
                <w:szCs w:val="18"/>
              </w:rPr>
              <w:t xml:space="preserve"> current readiness and ability to quit</w:t>
            </w:r>
          </w:p>
          <w:p w14:paraId="02CA7F24" w14:textId="32A9A59C" w:rsidR="00206FF1" w:rsidRPr="00A3470D" w:rsidRDefault="00206FF1" w:rsidP="00B968EF">
            <w:pPr>
              <w:rPr>
                <w:rFonts w:ascii="Arial" w:hAnsi="Arial" w:cs="Arial"/>
                <w:sz w:val="18"/>
                <w:szCs w:val="18"/>
              </w:rPr>
            </w:pPr>
          </w:p>
        </w:tc>
      </w:tr>
      <w:tr w:rsidR="00A3470D" w:rsidRPr="00A3470D" w14:paraId="3FA7CD4F" w14:textId="77777777" w:rsidTr="00344C24">
        <w:tc>
          <w:tcPr>
            <w:tcW w:w="6091" w:type="dxa"/>
            <w:tcBorders>
              <w:top w:val="nil"/>
              <w:left w:val="nil"/>
              <w:bottom w:val="nil"/>
              <w:right w:val="nil"/>
            </w:tcBorders>
          </w:tcPr>
          <w:p w14:paraId="13C03459" w14:textId="04565880" w:rsidR="00206FF1" w:rsidRPr="00A3470D" w:rsidRDefault="00206FF1" w:rsidP="00206FF1">
            <w:pPr>
              <w:rPr>
                <w:rFonts w:ascii="Arial" w:hAnsi="Arial" w:cs="Arial"/>
                <w:sz w:val="18"/>
                <w:szCs w:val="18"/>
              </w:rPr>
            </w:pPr>
            <w:r w:rsidRPr="00A3470D">
              <w:rPr>
                <w:rFonts w:ascii="Arial" w:hAnsi="Arial" w:cs="Arial"/>
                <w:sz w:val="18"/>
                <w:szCs w:val="18"/>
              </w:rPr>
              <w:t>Women lack self-belief in their ability to stop smoking and stay stopped</w:t>
            </w:r>
            <w:r w:rsidR="00E34833" w:rsidRPr="00A3470D">
              <w:rPr>
                <w:rFonts w:ascii="Arial" w:hAnsi="Arial" w:cs="Arial"/>
                <w:sz w:val="18"/>
                <w:szCs w:val="18"/>
              </w:rPr>
              <w:t xml:space="preserve"> (B)</w:t>
            </w:r>
            <w:r w:rsidRPr="00A3470D">
              <w:rPr>
                <w:rFonts w:ascii="Arial" w:hAnsi="Arial" w:cs="Arial"/>
                <w:sz w:val="18"/>
                <w:szCs w:val="18"/>
              </w:rPr>
              <w:t xml:space="preserve"> </w:t>
            </w:r>
            <w:r w:rsidRPr="00A3470D">
              <w:rPr>
                <w:rFonts w:ascii="Arial" w:hAnsi="Arial" w:cs="Arial"/>
                <w:sz w:val="18"/>
                <w:szCs w:val="18"/>
                <w:vertAlign w:val="superscript"/>
              </w:rPr>
              <w:t>i</w:t>
            </w:r>
          </w:p>
        </w:tc>
        <w:tc>
          <w:tcPr>
            <w:tcW w:w="4824" w:type="dxa"/>
            <w:tcBorders>
              <w:top w:val="nil"/>
              <w:left w:val="nil"/>
              <w:bottom w:val="nil"/>
              <w:right w:val="nil"/>
            </w:tcBorders>
          </w:tcPr>
          <w:p w14:paraId="4FA4EF88"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Boost their self confidence in being able to quit by giving praise and positive reinforcement </w:t>
            </w:r>
            <w:r w:rsidRPr="00A3470D">
              <w:rPr>
                <w:rFonts w:ascii="Arial" w:hAnsi="Arial" w:cs="Arial"/>
                <w:sz w:val="18"/>
                <w:szCs w:val="18"/>
                <w:vertAlign w:val="superscript"/>
              </w:rPr>
              <w:t>a</w:t>
            </w:r>
          </w:p>
          <w:p w14:paraId="05860CE7"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38FF9A6E" w14:textId="77777777" w:rsidR="00FF3BA3" w:rsidRPr="00A3470D" w:rsidRDefault="00206FF1" w:rsidP="00B968EF">
            <w:pPr>
              <w:rPr>
                <w:rFonts w:ascii="Arial" w:hAnsi="Arial" w:cs="Arial"/>
                <w:sz w:val="18"/>
                <w:szCs w:val="18"/>
              </w:rPr>
            </w:pPr>
            <w:r w:rsidRPr="00A3470D">
              <w:rPr>
                <w:rFonts w:ascii="Arial" w:hAnsi="Arial" w:cs="Arial"/>
                <w:sz w:val="18"/>
                <w:szCs w:val="18"/>
              </w:rPr>
              <w:t>10.4</w:t>
            </w:r>
            <w:r w:rsidR="00F00721" w:rsidRPr="00A3470D">
              <w:rPr>
                <w:rFonts w:ascii="Arial" w:hAnsi="Arial" w:cs="Arial"/>
                <w:sz w:val="18"/>
                <w:szCs w:val="18"/>
              </w:rPr>
              <w:t xml:space="preserve"> Social reward</w:t>
            </w:r>
          </w:p>
          <w:p w14:paraId="02A99AE4" w14:textId="74F1CDD3" w:rsidR="00206FF1" w:rsidRPr="00A3470D" w:rsidRDefault="009859D4" w:rsidP="00B968EF">
            <w:pPr>
              <w:rPr>
                <w:rFonts w:ascii="Arial" w:hAnsi="Arial" w:cs="Arial"/>
                <w:sz w:val="18"/>
                <w:szCs w:val="18"/>
              </w:rPr>
            </w:pPr>
            <w:r w:rsidRPr="00A3470D">
              <w:rPr>
                <w:rFonts w:ascii="Arial" w:hAnsi="Arial" w:cs="Arial"/>
                <w:sz w:val="18"/>
                <w:szCs w:val="18"/>
              </w:rPr>
              <w:t>15.1 Verbal persuasion about capability</w:t>
            </w:r>
          </w:p>
        </w:tc>
      </w:tr>
      <w:tr w:rsidR="00A3470D" w:rsidRPr="00A3470D" w14:paraId="103ECF36" w14:textId="77777777" w:rsidTr="00344C24">
        <w:tc>
          <w:tcPr>
            <w:tcW w:w="6091" w:type="dxa"/>
            <w:tcBorders>
              <w:top w:val="nil"/>
              <w:left w:val="nil"/>
              <w:bottom w:val="nil"/>
              <w:right w:val="nil"/>
            </w:tcBorders>
          </w:tcPr>
          <w:p w14:paraId="237C172F"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6A923B7D"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Prompt the woman to make plans to eliminate/avoid triggers to smoke </w:t>
            </w:r>
            <w:r w:rsidRPr="00A3470D">
              <w:rPr>
                <w:rFonts w:ascii="Arial" w:hAnsi="Arial" w:cs="Arial"/>
                <w:sz w:val="18"/>
                <w:szCs w:val="18"/>
                <w:vertAlign w:val="superscript"/>
              </w:rPr>
              <w:t>a</w:t>
            </w:r>
          </w:p>
          <w:p w14:paraId="07012D50"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37337D82" w14:textId="77777777" w:rsidR="00FF3BA3" w:rsidRPr="00A3470D" w:rsidRDefault="00206FF1" w:rsidP="00B968EF">
            <w:pPr>
              <w:rPr>
                <w:rFonts w:ascii="Arial" w:hAnsi="Arial" w:cs="Arial"/>
                <w:sz w:val="18"/>
                <w:szCs w:val="18"/>
              </w:rPr>
            </w:pPr>
            <w:r w:rsidRPr="00A3470D">
              <w:rPr>
                <w:rFonts w:ascii="Arial" w:hAnsi="Arial" w:cs="Arial"/>
                <w:sz w:val="18"/>
                <w:szCs w:val="18"/>
              </w:rPr>
              <w:t>1.2</w:t>
            </w:r>
            <w:r w:rsidR="00F00721" w:rsidRPr="00A3470D">
              <w:rPr>
                <w:rFonts w:ascii="Arial" w:hAnsi="Arial" w:cs="Arial"/>
                <w:sz w:val="18"/>
                <w:szCs w:val="18"/>
              </w:rPr>
              <w:t xml:space="preserve"> Problem solving </w:t>
            </w:r>
          </w:p>
          <w:p w14:paraId="6FC1651C" w14:textId="6D380395" w:rsidR="00F00721" w:rsidRPr="00A3470D" w:rsidRDefault="00206FF1" w:rsidP="00B968EF">
            <w:pPr>
              <w:rPr>
                <w:rFonts w:ascii="Arial" w:hAnsi="Arial" w:cs="Arial"/>
                <w:sz w:val="18"/>
                <w:szCs w:val="18"/>
              </w:rPr>
            </w:pPr>
            <w:r w:rsidRPr="00A3470D">
              <w:rPr>
                <w:rFonts w:ascii="Arial" w:hAnsi="Arial" w:cs="Arial"/>
                <w:sz w:val="18"/>
                <w:szCs w:val="18"/>
              </w:rPr>
              <w:t>12.3</w:t>
            </w:r>
            <w:r w:rsidR="00F00721" w:rsidRPr="00A3470D">
              <w:rPr>
                <w:rFonts w:ascii="Arial" w:hAnsi="Arial" w:cs="Arial"/>
                <w:sz w:val="18"/>
                <w:szCs w:val="18"/>
              </w:rPr>
              <w:t xml:space="preserve"> Avoidance/reducing exposure to cues for the </w:t>
            </w:r>
            <w:r w:rsidR="00FB4C06" w:rsidRPr="00A3470D">
              <w:rPr>
                <w:rFonts w:ascii="Arial" w:hAnsi="Arial" w:cs="Arial"/>
                <w:sz w:val="18"/>
                <w:szCs w:val="18"/>
              </w:rPr>
              <w:t>behaviour</w:t>
            </w:r>
          </w:p>
          <w:p w14:paraId="5334160D" w14:textId="7EF3F315" w:rsidR="00206FF1" w:rsidRPr="00A3470D" w:rsidRDefault="00206FF1" w:rsidP="00B968EF">
            <w:pPr>
              <w:rPr>
                <w:rFonts w:ascii="Arial" w:hAnsi="Arial" w:cs="Arial"/>
                <w:sz w:val="18"/>
                <w:szCs w:val="18"/>
              </w:rPr>
            </w:pPr>
          </w:p>
        </w:tc>
      </w:tr>
      <w:tr w:rsidR="00A3470D" w:rsidRPr="00A3470D" w14:paraId="4AE37084" w14:textId="77777777" w:rsidTr="00344C24">
        <w:tc>
          <w:tcPr>
            <w:tcW w:w="6091" w:type="dxa"/>
            <w:tcBorders>
              <w:top w:val="nil"/>
              <w:left w:val="nil"/>
              <w:bottom w:val="nil"/>
              <w:right w:val="nil"/>
            </w:tcBorders>
          </w:tcPr>
          <w:p w14:paraId="549FFFF7"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192B8D29"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the financial benefits of quitting </w:t>
            </w:r>
            <w:r w:rsidRPr="00A3470D">
              <w:rPr>
                <w:rFonts w:ascii="Arial" w:hAnsi="Arial" w:cs="Arial"/>
                <w:sz w:val="18"/>
                <w:szCs w:val="18"/>
                <w:vertAlign w:val="superscript"/>
              </w:rPr>
              <w:t>a</w:t>
            </w:r>
          </w:p>
          <w:p w14:paraId="36D31CFC"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55DA6046" w14:textId="77777777" w:rsidR="00F00721" w:rsidRPr="00A3470D" w:rsidRDefault="00206FF1" w:rsidP="00B968EF">
            <w:pPr>
              <w:rPr>
                <w:rFonts w:ascii="Arial" w:hAnsi="Arial" w:cs="Arial"/>
                <w:sz w:val="18"/>
                <w:szCs w:val="18"/>
              </w:rPr>
            </w:pPr>
            <w:r w:rsidRPr="00A3470D">
              <w:rPr>
                <w:rFonts w:ascii="Arial" w:hAnsi="Arial" w:cs="Arial"/>
                <w:sz w:val="18"/>
                <w:szCs w:val="18"/>
              </w:rPr>
              <w:t>5.3</w:t>
            </w:r>
            <w:r w:rsidR="00F00721" w:rsidRPr="00A3470D">
              <w:rPr>
                <w:rFonts w:ascii="Arial" w:hAnsi="Arial" w:cs="Arial"/>
                <w:sz w:val="18"/>
                <w:szCs w:val="18"/>
              </w:rPr>
              <w:t xml:space="preserve"> Information about social and environmental consequences</w:t>
            </w:r>
          </w:p>
          <w:p w14:paraId="5C0BC723" w14:textId="7F5AB4E3" w:rsidR="00206FF1" w:rsidRPr="00A3470D" w:rsidRDefault="00206FF1" w:rsidP="00B968EF">
            <w:pPr>
              <w:rPr>
                <w:rFonts w:ascii="Arial" w:hAnsi="Arial" w:cs="Arial"/>
                <w:sz w:val="18"/>
                <w:szCs w:val="18"/>
              </w:rPr>
            </w:pPr>
          </w:p>
        </w:tc>
      </w:tr>
      <w:tr w:rsidR="00A3470D" w:rsidRPr="00A3470D" w14:paraId="549A9E47" w14:textId="77777777" w:rsidTr="00344C24">
        <w:tc>
          <w:tcPr>
            <w:tcW w:w="6091" w:type="dxa"/>
            <w:tcBorders>
              <w:top w:val="nil"/>
              <w:left w:val="nil"/>
              <w:bottom w:val="nil"/>
              <w:right w:val="nil"/>
            </w:tcBorders>
          </w:tcPr>
          <w:p w14:paraId="126059E3"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15651C74"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ain to women that although smoking has become part of life, once they have stopped for a while it will become less normal and they will feel differently about cigarettes </w:t>
            </w:r>
            <w:r w:rsidRPr="00A3470D">
              <w:rPr>
                <w:rFonts w:ascii="Arial" w:hAnsi="Arial" w:cs="Arial"/>
                <w:sz w:val="18"/>
                <w:szCs w:val="18"/>
                <w:vertAlign w:val="superscript"/>
              </w:rPr>
              <w:t>a</w:t>
            </w:r>
          </w:p>
          <w:p w14:paraId="63015073"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44784277" w14:textId="054FFBB9" w:rsidR="00206FF1" w:rsidRPr="00A3470D" w:rsidRDefault="00206FF1" w:rsidP="00B968EF">
            <w:pPr>
              <w:rPr>
                <w:rFonts w:ascii="Arial" w:hAnsi="Arial" w:cs="Arial"/>
                <w:sz w:val="18"/>
                <w:szCs w:val="18"/>
              </w:rPr>
            </w:pPr>
            <w:r w:rsidRPr="00A3470D">
              <w:rPr>
                <w:rFonts w:ascii="Arial" w:hAnsi="Arial" w:cs="Arial"/>
                <w:sz w:val="18"/>
                <w:szCs w:val="18"/>
              </w:rPr>
              <w:t>13.2</w:t>
            </w:r>
            <w:r w:rsidR="00F00721" w:rsidRPr="00A3470D">
              <w:rPr>
                <w:rFonts w:ascii="Arial" w:hAnsi="Arial" w:cs="Arial"/>
                <w:sz w:val="18"/>
                <w:szCs w:val="18"/>
              </w:rPr>
              <w:t xml:space="preserve"> Framing/reframing</w:t>
            </w:r>
          </w:p>
        </w:tc>
      </w:tr>
      <w:tr w:rsidR="00A3470D" w:rsidRPr="00A3470D" w14:paraId="076A1025" w14:textId="77777777" w:rsidTr="00344C24">
        <w:tc>
          <w:tcPr>
            <w:tcW w:w="6091" w:type="dxa"/>
            <w:tcBorders>
              <w:top w:val="nil"/>
              <w:left w:val="nil"/>
              <w:bottom w:val="nil"/>
              <w:right w:val="nil"/>
            </w:tcBorders>
          </w:tcPr>
          <w:p w14:paraId="4AB6FBD5"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68E805C0"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k the women to think about what she might gain from being a long term non-smoker </w:t>
            </w:r>
            <w:r w:rsidRPr="00A3470D">
              <w:rPr>
                <w:rFonts w:ascii="Arial" w:hAnsi="Arial" w:cs="Arial"/>
                <w:sz w:val="18"/>
                <w:szCs w:val="18"/>
                <w:vertAlign w:val="superscript"/>
              </w:rPr>
              <w:t>a</w:t>
            </w:r>
          </w:p>
          <w:p w14:paraId="28317BC1"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21936B8C" w14:textId="77777777" w:rsidR="00FF3BA3" w:rsidRPr="00A3470D" w:rsidRDefault="00206FF1" w:rsidP="00B968EF">
            <w:pPr>
              <w:rPr>
                <w:rFonts w:ascii="Arial" w:hAnsi="Arial" w:cs="Arial"/>
                <w:sz w:val="18"/>
                <w:szCs w:val="18"/>
              </w:rPr>
            </w:pPr>
            <w:r w:rsidRPr="00A3470D">
              <w:rPr>
                <w:rFonts w:ascii="Arial" w:hAnsi="Arial" w:cs="Arial"/>
                <w:sz w:val="18"/>
                <w:szCs w:val="18"/>
              </w:rPr>
              <w:t>9.2</w:t>
            </w:r>
            <w:r w:rsidR="00F00721" w:rsidRPr="00A3470D">
              <w:rPr>
                <w:rFonts w:ascii="Arial" w:hAnsi="Arial" w:cs="Arial"/>
                <w:sz w:val="18"/>
                <w:szCs w:val="18"/>
              </w:rPr>
              <w:t xml:space="preserve"> Pros and cons</w:t>
            </w:r>
          </w:p>
          <w:p w14:paraId="33149F53" w14:textId="652D3AD5" w:rsidR="00FF3BA3" w:rsidRPr="00A3470D" w:rsidRDefault="00206FF1" w:rsidP="00B968EF">
            <w:pPr>
              <w:rPr>
                <w:rFonts w:ascii="Arial" w:hAnsi="Arial" w:cs="Arial"/>
                <w:sz w:val="18"/>
                <w:szCs w:val="18"/>
              </w:rPr>
            </w:pPr>
            <w:r w:rsidRPr="00A3470D">
              <w:rPr>
                <w:rFonts w:ascii="Arial" w:hAnsi="Arial" w:cs="Arial"/>
                <w:sz w:val="18"/>
                <w:szCs w:val="18"/>
              </w:rPr>
              <w:t>13.5</w:t>
            </w:r>
            <w:r w:rsidR="00F00721" w:rsidRPr="00A3470D">
              <w:rPr>
                <w:rFonts w:ascii="Arial" w:hAnsi="Arial" w:cs="Arial"/>
                <w:sz w:val="18"/>
                <w:szCs w:val="18"/>
              </w:rPr>
              <w:t xml:space="preserve"> </w:t>
            </w:r>
            <w:r w:rsidR="00F2127F" w:rsidRPr="00A3470D">
              <w:rPr>
                <w:rFonts w:ascii="Arial" w:hAnsi="Arial" w:cs="Arial"/>
                <w:sz w:val="18"/>
                <w:szCs w:val="18"/>
              </w:rPr>
              <w:t>Identity</w:t>
            </w:r>
            <w:r w:rsidR="00F00721" w:rsidRPr="00A3470D">
              <w:rPr>
                <w:rFonts w:ascii="Arial" w:hAnsi="Arial" w:cs="Arial"/>
                <w:sz w:val="18"/>
                <w:szCs w:val="18"/>
              </w:rPr>
              <w:t xml:space="preserve"> associated with changed </w:t>
            </w:r>
            <w:r w:rsidR="00FB4C06" w:rsidRPr="00A3470D">
              <w:rPr>
                <w:rFonts w:ascii="Arial" w:hAnsi="Arial" w:cs="Arial"/>
                <w:sz w:val="18"/>
                <w:szCs w:val="18"/>
              </w:rPr>
              <w:t>behaviour</w:t>
            </w:r>
          </w:p>
          <w:p w14:paraId="7B9A9A0E" w14:textId="444F58F6" w:rsidR="00F00721" w:rsidRPr="00A3470D" w:rsidRDefault="00206FF1" w:rsidP="00B968EF">
            <w:pPr>
              <w:rPr>
                <w:rFonts w:ascii="Arial" w:hAnsi="Arial" w:cs="Arial"/>
                <w:sz w:val="18"/>
                <w:szCs w:val="18"/>
              </w:rPr>
            </w:pPr>
            <w:r w:rsidRPr="00A3470D">
              <w:rPr>
                <w:rFonts w:ascii="Arial" w:hAnsi="Arial" w:cs="Arial"/>
                <w:sz w:val="18"/>
                <w:szCs w:val="18"/>
              </w:rPr>
              <w:t>16.2</w:t>
            </w:r>
            <w:r w:rsidR="00F00721" w:rsidRPr="00A3470D">
              <w:rPr>
                <w:rFonts w:ascii="Arial" w:hAnsi="Arial" w:cs="Arial"/>
                <w:sz w:val="18"/>
                <w:szCs w:val="18"/>
              </w:rPr>
              <w:t xml:space="preserve"> Imaginary reward</w:t>
            </w:r>
          </w:p>
          <w:p w14:paraId="0D656F43" w14:textId="32CCF332" w:rsidR="00206FF1" w:rsidRPr="00A3470D" w:rsidRDefault="00206FF1" w:rsidP="00B968EF">
            <w:pPr>
              <w:rPr>
                <w:rFonts w:ascii="Arial" w:hAnsi="Arial" w:cs="Arial"/>
                <w:sz w:val="18"/>
                <w:szCs w:val="18"/>
              </w:rPr>
            </w:pPr>
          </w:p>
        </w:tc>
      </w:tr>
      <w:tr w:rsidR="00A3470D" w:rsidRPr="00A3470D" w14:paraId="125CA857" w14:textId="77777777" w:rsidTr="00344C24">
        <w:tc>
          <w:tcPr>
            <w:tcW w:w="6091" w:type="dxa"/>
            <w:tcBorders>
              <w:top w:val="nil"/>
              <w:left w:val="nil"/>
              <w:bottom w:val="nil"/>
              <w:right w:val="nil"/>
            </w:tcBorders>
          </w:tcPr>
          <w:p w14:paraId="0AFA14C4"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36FB54F5"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k women to imagine how they would feel about a child or a baby smoking </w:t>
            </w:r>
          </w:p>
          <w:p w14:paraId="62F705DB"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39A88E02" w14:textId="2AC2C4C8" w:rsidR="00206FF1" w:rsidRPr="00A3470D" w:rsidRDefault="00206FF1" w:rsidP="00B968EF">
            <w:pPr>
              <w:rPr>
                <w:rFonts w:ascii="Arial" w:hAnsi="Arial" w:cs="Arial"/>
                <w:sz w:val="18"/>
                <w:szCs w:val="18"/>
              </w:rPr>
            </w:pPr>
            <w:r w:rsidRPr="00A3470D">
              <w:rPr>
                <w:rFonts w:ascii="Arial" w:hAnsi="Arial" w:cs="Arial"/>
                <w:sz w:val="18"/>
                <w:szCs w:val="18"/>
              </w:rPr>
              <w:t>5.5</w:t>
            </w:r>
            <w:r w:rsidR="00F00721" w:rsidRPr="00A3470D">
              <w:rPr>
                <w:rFonts w:ascii="Arial" w:hAnsi="Arial" w:cs="Arial"/>
                <w:sz w:val="18"/>
                <w:szCs w:val="18"/>
              </w:rPr>
              <w:t xml:space="preserve"> Anticipated regret</w:t>
            </w:r>
          </w:p>
        </w:tc>
      </w:tr>
      <w:tr w:rsidR="00A3470D" w:rsidRPr="00A3470D" w14:paraId="176A3240" w14:textId="77777777" w:rsidTr="00344C24">
        <w:tc>
          <w:tcPr>
            <w:tcW w:w="6091" w:type="dxa"/>
            <w:tcBorders>
              <w:top w:val="nil"/>
              <w:left w:val="nil"/>
              <w:bottom w:val="nil"/>
              <w:right w:val="nil"/>
            </w:tcBorders>
          </w:tcPr>
          <w:p w14:paraId="07B2BB45"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6EC6F93D"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Highlight that experiences from past quit attempts can be turned into positive lessons for this one </w:t>
            </w:r>
            <w:r w:rsidRPr="00A3470D">
              <w:rPr>
                <w:rFonts w:ascii="Arial" w:hAnsi="Arial" w:cs="Arial"/>
                <w:sz w:val="18"/>
                <w:szCs w:val="18"/>
                <w:vertAlign w:val="superscript"/>
              </w:rPr>
              <w:t>a</w:t>
            </w:r>
          </w:p>
          <w:p w14:paraId="62549BAF"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62E57299" w14:textId="4ED81DB7" w:rsidR="00206FF1" w:rsidRPr="00A3470D" w:rsidRDefault="00206FF1" w:rsidP="00B968EF">
            <w:pPr>
              <w:rPr>
                <w:rFonts w:ascii="Arial" w:hAnsi="Arial" w:cs="Arial"/>
                <w:sz w:val="18"/>
                <w:szCs w:val="18"/>
              </w:rPr>
            </w:pPr>
            <w:r w:rsidRPr="00A3470D">
              <w:rPr>
                <w:rFonts w:ascii="Arial" w:hAnsi="Arial" w:cs="Arial"/>
                <w:sz w:val="18"/>
                <w:szCs w:val="18"/>
              </w:rPr>
              <w:t>15.1</w:t>
            </w:r>
            <w:r w:rsidR="00F00721" w:rsidRPr="00A3470D">
              <w:rPr>
                <w:rFonts w:ascii="Arial" w:hAnsi="Arial" w:cs="Arial"/>
                <w:sz w:val="18"/>
                <w:szCs w:val="18"/>
              </w:rPr>
              <w:t xml:space="preserve"> Verbal persuasion about capability</w:t>
            </w:r>
          </w:p>
        </w:tc>
      </w:tr>
      <w:tr w:rsidR="00A3470D" w:rsidRPr="00A3470D" w14:paraId="26C3E5F6" w14:textId="77777777" w:rsidTr="00344C24">
        <w:tc>
          <w:tcPr>
            <w:tcW w:w="6091" w:type="dxa"/>
            <w:tcBorders>
              <w:top w:val="nil"/>
              <w:left w:val="nil"/>
              <w:bottom w:val="nil"/>
              <w:right w:val="nil"/>
            </w:tcBorders>
          </w:tcPr>
          <w:p w14:paraId="60166C7B"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574CA378"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Assess the factors in women’s lives that affect their ability to quit and offer practical advice to make quitting more achievable </w:t>
            </w:r>
            <w:r w:rsidRPr="00A3470D">
              <w:rPr>
                <w:rFonts w:ascii="Arial" w:hAnsi="Arial" w:cs="Arial"/>
                <w:sz w:val="18"/>
                <w:szCs w:val="18"/>
                <w:vertAlign w:val="superscript"/>
              </w:rPr>
              <w:t>a</w:t>
            </w:r>
          </w:p>
          <w:p w14:paraId="322804F1" w14:textId="77777777" w:rsidR="00206FF1" w:rsidRPr="00A3470D" w:rsidRDefault="00206FF1" w:rsidP="00206FF1">
            <w:pPr>
              <w:rPr>
                <w:rFonts w:ascii="Arial" w:hAnsi="Arial" w:cs="Arial"/>
                <w:sz w:val="18"/>
                <w:szCs w:val="18"/>
              </w:rPr>
            </w:pPr>
          </w:p>
        </w:tc>
        <w:tc>
          <w:tcPr>
            <w:tcW w:w="3827" w:type="dxa"/>
            <w:tcBorders>
              <w:top w:val="nil"/>
              <w:left w:val="nil"/>
              <w:bottom w:val="nil"/>
              <w:right w:val="nil"/>
            </w:tcBorders>
          </w:tcPr>
          <w:p w14:paraId="1F86514A" w14:textId="77777777" w:rsidR="00FF3BA3" w:rsidRPr="00A3470D" w:rsidRDefault="00206FF1" w:rsidP="00B968EF">
            <w:pPr>
              <w:rPr>
                <w:rFonts w:ascii="Arial" w:hAnsi="Arial" w:cs="Arial"/>
                <w:sz w:val="18"/>
                <w:szCs w:val="18"/>
              </w:rPr>
            </w:pPr>
            <w:r w:rsidRPr="00A3470D">
              <w:rPr>
                <w:rFonts w:ascii="Arial" w:hAnsi="Arial" w:cs="Arial"/>
                <w:sz w:val="18"/>
                <w:szCs w:val="18"/>
              </w:rPr>
              <w:t>1.2</w:t>
            </w:r>
            <w:r w:rsidR="00F00721" w:rsidRPr="00A3470D">
              <w:rPr>
                <w:rFonts w:ascii="Arial" w:hAnsi="Arial" w:cs="Arial"/>
                <w:sz w:val="18"/>
                <w:szCs w:val="18"/>
              </w:rPr>
              <w:t xml:space="preserve"> Problem solving</w:t>
            </w:r>
          </w:p>
          <w:p w14:paraId="44525CEE" w14:textId="0B8E1AA3" w:rsidR="00206FF1" w:rsidRPr="00A3470D" w:rsidRDefault="00206FF1" w:rsidP="00B968EF">
            <w:pPr>
              <w:rPr>
                <w:rFonts w:ascii="Arial" w:hAnsi="Arial" w:cs="Arial"/>
                <w:sz w:val="18"/>
                <w:szCs w:val="18"/>
              </w:rPr>
            </w:pPr>
            <w:r w:rsidRPr="00A3470D">
              <w:rPr>
                <w:rFonts w:ascii="Arial" w:hAnsi="Arial" w:cs="Arial"/>
                <w:sz w:val="18"/>
                <w:szCs w:val="18"/>
              </w:rPr>
              <w:t>RD1</w:t>
            </w:r>
            <w:r w:rsidR="00F00721" w:rsidRPr="00A3470D">
              <w:rPr>
                <w:rFonts w:ascii="Arial" w:hAnsi="Arial" w:cs="Arial"/>
                <w:sz w:val="18"/>
                <w:szCs w:val="18"/>
              </w:rPr>
              <w:t xml:space="preserve"> Tailor interactions appropriately</w:t>
            </w:r>
          </w:p>
        </w:tc>
      </w:tr>
      <w:tr w:rsidR="00A3470D" w:rsidRPr="00A3470D" w14:paraId="71665FA3" w14:textId="77777777" w:rsidTr="00344C24">
        <w:tc>
          <w:tcPr>
            <w:tcW w:w="6091" w:type="dxa"/>
            <w:tcBorders>
              <w:top w:val="nil"/>
              <w:left w:val="nil"/>
              <w:bottom w:val="nil"/>
              <w:right w:val="nil"/>
            </w:tcBorders>
          </w:tcPr>
          <w:p w14:paraId="4459DD7E" w14:textId="77777777" w:rsidR="00206FF1" w:rsidRPr="00A3470D" w:rsidRDefault="00206FF1" w:rsidP="00206FF1">
            <w:pPr>
              <w:rPr>
                <w:rFonts w:ascii="Arial" w:hAnsi="Arial" w:cs="Arial"/>
                <w:sz w:val="18"/>
                <w:szCs w:val="18"/>
              </w:rPr>
            </w:pPr>
          </w:p>
        </w:tc>
        <w:tc>
          <w:tcPr>
            <w:tcW w:w="4824" w:type="dxa"/>
            <w:tcBorders>
              <w:top w:val="nil"/>
              <w:left w:val="nil"/>
              <w:bottom w:val="nil"/>
              <w:right w:val="nil"/>
            </w:tcBorders>
          </w:tcPr>
          <w:p w14:paraId="216641AB" w14:textId="77777777" w:rsidR="00206FF1" w:rsidRPr="00A3470D" w:rsidRDefault="00206FF1" w:rsidP="00206FF1">
            <w:pPr>
              <w:rPr>
                <w:rFonts w:ascii="Arial" w:hAnsi="Arial" w:cs="Arial"/>
                <w:sz w:val="18"/>
                <w:szCs w:val="18"/>
                <w:vertAlign w:val="superscript"/>
              </w:rPr>
            </w:pPr>
            <w:r w:rsidRPr="00A3470D">
              <w:rPr>
                <w:rFonts w:ascii="Arial" w:hAnsi="Arial" w:cs="Arial"/>
                <w:sz w:val="18"/>
                <w:szCs w:val="18"/>
              </w:rPr>
              <w:t xml:space="preserve">Explore with women why smoking is important to them and why it would be difficult for them to stop </w:t>
            </w:r>
            <w:r w:rsidRPr="00A3470D">
              <w:rPr>
                <w:rFonts w:ascii="Arial" w:hAnsi="Arial" w:cs="Arial"/>
                <w:sz w:val="18"/>
                <w:szCs w:val="18"/>
                <w:vertAlign w:val="superscript"/>
              </w:rPr>
              <w:t>a</w:t>
            </w:r>
          </w:p>
          <w:p w14:paraId="4692FD6B" w14:textId="4805CBBF" w:rsidR="001B791B" w:rsidRPr="00A3470D" w:rsidRDefault="001B791B" w:rsidP="00206FF1">
            <w:pPr>
              <w:rPr>
                <w:rFonts w:ascii="Arial" w:hAnsi="Arial" w:cs="Arial"/>
                <w:sz w:val="18"/>
                <w:szCs w:val="18"/>
              </w:rPr>
            </w:pPr>
          </w:p>
        </w:tc>
        <w:tc>
          <w:tcPr>
            <w:tcW w:w="3827" w:type="dxa"/>
            <w:tcBorders>
              <w:top w:val="nil"/>
              <w:left w:val="nil"/>
              <w:bottom w:val="nil"/>
              <w:right w:val="nil"/>
            </w:tcBorders>
          </w:tcPr>
          <w:p w14:paraId="30CCBDBA" w14:textId="77777777" w:rsidR="00206FF1" w:rsidRPr="00A3470D" w:rsidRDefault="00206FF1" w:rsidP="00B968EF">
            <w:pPr>
              <w:rPr>
                <w:rFonts w:ascii="Arial" w:hAnsi="Arial" w:cs="Arial"/>
                <w:sz w:val="18"/>
                <w:szCs w:val="18"/>
              </w:rPr>
            </w:pPr>
            <w:r w:rsidRPr="00A3470D">
              <w:rPr>
                <w:rFonts w:ascii="Arial" w:hAnsi="Arial" w:cs="Arial"/>
                <w:sz w:val="18"/>
                <w:szCs w:val="18"/>
              </w:rPr>
              <w:t>RC8</w:t>
            </w:r>
            <w:r w:rsidR="00F00721" w:rsidRPr="00A3470D">
              <w:rPr>
                <w:rFonts w:ascii="Arial" w:hAnsi="Arial" w:cs="Arial"/>
                <w:sz w:val="18"/>
                <w:szCs w:val="18"/>
              </w:rPr>
              <w:t xml:space="preserve"> Elicit client views</w:t>
            </w:r>
          </w:p>
          <w:p w14:paraId="1010D920" w14:textId="3E550D68" w:rsidR="008B7CC8" w:rsidRPr="00A3470D" w:rsidRDefault="008B7CC8" w:rsidP="00B968EF">
            <w:pPr>
              <w:rPr>
                <w:rFonts w:ascii="Arial" w:hAnsi="Arial" w:cs="Arial"/>
                <w:sz w:val="18"/>
                <w:szCs w:val="18"/>
              </w:rPr>
            </w:pPr>
            <w:r w:rsidRPr="00A3470D">
              <w:rPr>
                <w:rFonts w:ascii="Arial" w:hAnsi="Arial" w:cs="Arial"/>
                <w:sz w:val="18"/>
                <w:szCs w:val="18"/>
              </w:rPr>
              <w:t>RI7 Assess attitudes to smoking</w:t>
            </w:r>
          </w:p>
        </w:tc>
      </w:tr>
      <w:tr w:rsidR="00A3470D" w:rsidRPr="00A3470D" w14:paraId="3E51A98D" w14:textId="77777777" w:rsidTr="00344C24">
        <w:tc>
          <w:tcPr>
            <w:tcW w:w="6091" w:type="dxa"/>
            <w:tcBorders>
              <w:top w:val="nil"/>
              <w:left w:val="nil"/>
              <w:bottom w:val="single" w:sz="4" w:space="0" w:color="auto"/>
              <w:right w:val="nil"/>
            </w:tcBorders>
          </w:tcPr>
          <w:p w14:paraId="7F6FE733" w14:textId="77777777" w:rsidR="00206FF1" w:rsidRPr="00A3470D" w:rsidRDefault="00206FF1" w:rsidP="00206FF1">
            <w:pPr>
              <w:rPr>
                <w:rFonts w:ascii="Arial" w:hAnsi="Arial" w:cs="Arial"/>
                <w:sz w:val="18"/>
                <w:szCs w:val="18"/>
              </w:rPr>
            </w:pPr>
          </w:p>
        </w:tc>
        <w:tc>
          <w:tcPr>
            <w:tcW w:w="4824" w:type="dxa"/>
            <w:tcBorders>
              <w:top w:val="nil"/>
              <w:left w:val="nil"/>
              <w:bottom w:val="single" w:sz="4" w:space="0" w:color="auto"/>
              <w:right w:val="nil"/>
            </w:tcBorders>
          </w:tcPr>
          <w:p w14:paraId="03057A74" w14:textId="77777777" w:rsidR="00206FF1" w:rsidRPr="00A3470D" w:rsidRDefault="00206FF1" w:rsidP="00206FF1">
            <w:pPr>
              <w:rPr>
                <w:rFonts w:ascii="Arial" w:hAnsi="Arial" w:cs="Arial"/>
                <w:sz w:val="18"/>
                <w:szCs w:val="18"/>
              </w:rPr>
            </w:pPr>
            <w:r w:rsidRPr="00A3470D">
              <w:rPr>
                <w:rFonts w:ascii="Arial" w:hAnsi="Arial" w:cs="Arial"/>
                <w:sz w:val="18"/>
                <w:szCs w:val="18"/>
              </w:rPr>
              <w:t xml:space="preserve">Explore the possible reasons for relapse and plan together to prevent this </w:t>
            </w:r>
            <w:r w:rsidRPr="00A3470D">
              <w:rPr>
                <w:rFonts w:ascii="Arial" w:hAnsi="Arial" w:cs="Arial"/>
                <w:sz w:val="18"/>
                <w:szCs w:val="18"/>
                <w:vertAlign w:val="superscript"/>
              </w:rPr>
              <w:t>a</w:t>
            </w:r>
          </w:p>
        </w:tc>
        <w:tc>
          <w:tcPr>
            <w:tcW w:w="3827" w:type="dxa"/>
            <w:tcBorders>
              <w:top w:val="nil"/>
              <w:left w:val="nil"/>
              <w:bottom w:val="single" w:sz="4" w:space="0" w:color="auto"/>
              <w:right w:val="nil"/>
            </w:tcBorders>
          </w:tcPr>
          <w:p w14:paraId="5DB9DC9F" w14:textId="55BEFC16" w:rsidR="00206FF1" w:rsidRPr="00A3470D" w:rsidRDefault="00206FF1" w:rsidP="00E6432F">
            <w:pPr>
              <w:keepNext/>
              <w:rPr>
                <w:rFonts w:ascii="Arial" w:hAnsi="Arial" w:cs="Arial"/>
                <w:sz w:val="18"/>
                <w:szCs w:val="18"/>
              </w:rPr>
            </w:pPr>
            <w:r w:rsidRPr="00A3470D">
              <w:rPr>
                <w:rFonts w:ascii="Arial" w:hAnsi="Arial" w:cs="Arial"/>
                <w:sz w:val="18"/>
                <w:szCs w:val="18"/>
              </w:rPr>
              <w:t>1.2</w:t>
            </w:r>
            <w:r w:rsidR="00F00721" w:rsidRPr="00A3470D">
              <w:rPr>
                <w:rFonts w:ascii="Arial" w:hAnsi="Arial" w:cs="Arial"/>
                <w:sz w:val="18"/>
                <w:szCs w:val="18"/>
              </w:rPr>
              <w:t xml:space="preserve"> Problem solving</w:t>
            </w:r>
          </w:p>
        </w:tc>
      </w:tr>
    </w:tbl>
    <w:p w14:paraId="7EE6A0A3" w14:textId="77777777" w:rsidR="00E6432F" w:rsidRPr="00A3470D" w:rsidRDefault="00E6432F" w:rsidP="00E6432F">
      <w:pPr>
        <w:pStyle w:val="Caption"/>
        <w:spacing w:after="0"/>
      </w:pPr>
      <w:r w:rsidRPr="00A3470D">
        <w:t>(B) denotes barrier, (F) denotes facilitator</w:t>
      </w:r>
    </w:p>
    <w:p w14:paraId="5DE2630F" w14:textId="16D9584A" w:rsidR="00206FF1" w:rsidRPr="00A3470D" w:rsidRDefault="00206FF1" w:rsidP="00E6432F">
      <w:pPr>
        <w:pStyle w:val="Caption"/>
        <w:spacing w:after="0"/>
        <w:rPr>
          <w:rFonts w:cs="Arial"/>
          <w:iCs w:val="0"/>
        </w:rPr>
      </w:pPr>
      <w:r w:rsidRPr="00A3470D">
        <w:rPr>
          <w:rFonts w:cs="Arial"/>
          <w:i w:val="0"/>
          <w:iCs w:val="0"/>
          <w:vertAlign w:val="superscript"/>
        </w:rPr>
        <w:t xml:space="preserve">i </w:t>
      </w:r>
      <w:r w:rsidR="00984765" w:rsidRPr="00A3470D">
        <w:rPr>
          <w:rFonts w:cs="Arial"/>
          <w:i w:val="0"/>
          <w:iCs w:val="0"/>
        </w:rPr>
        <w:t xml:space="preserve">denotes a </w:t>
      </w:r>
      <w:r w:rsidR="00E6432F" w:rsidRPr="00A3470D">
        <w:rPr>
          <w:rFonts w:cs="Arial"/>
          <w:iCs w:val="0"/>
        </w:rPr>
        <w:t xml:space="preserve">B or </w:t>
      </w:r>
      <w:r w:rsidRPr="00A3470D">
        <w:rPr>
          <w:rFonts w:cs="Arial"/>
          <w:iCs w:val="0"/>
        </w:rPr>
        <w:t>F</w:t>
      </w:r>
      <w:r w:rsidR="00984765" w:rsidRPr="00A3470D">
        <w:rPr>
          <w:rFonts w:cs="Arial"/>
          <w:iCs w:val="0"/>
        </w:rPr>
        <w:t xml:space="preserve"> that</w:t>
      </w:r>
      <w:r w:rsidRPr="00A3470D">
        <w:rPr>
          <w:rFonts w:cs="Arial"/>
          <w:iCs w:val="0"/>
        </w:rPr>
        <w:t xml:space="preserve"> reached consensus as being influential</w:t>
      </w:r>
    </w:p>
    <w:p w14:paraId="50FF1250" w14:textId="24EA670B" w:rsidR="00206FF1" w:rsidRPr="00A3470D" w:rsidRDefault="00206FF1" w:rsidP="00E6432F">
      <w:pPr>
        <w:spacing w:after="0" w:line="240" w:lineRule="auto"/>
        <w:rPr>
          <w:rFonts w:ascii="Arial" w:hAnsi="Arial" w:cs="Arial"/>
          <w:i/>
          <w:sz w:val="18"/>
          <w:szCs w:val="18"/>
        </w:rPr>
      </w:pPr>
      <w:r w:rsidRPr="00A3470D">
        <w:rPr>
          <w:rFonts w:ascii="Arial" w:hAnsi="Arial" w:cs="Arial"/>
          <w:i/>
          <w:sz w:val="18"/>
          <w:szCs w:val="18"/>
          <w:vertAlign w:val="superscript"/>
        </w:rPr>
        <w:t xml:space="preserve">e </w:t>
      </w:r>
      <w:r w:rsidR="00984765" w:rsidRPr="00A3470D">
        <w:rPr>
          <w:rFonts w:ascii="Arial" w:hAnsi="Arial" w:cs="Arial"/>
          <w:i/>
          <w:sz w:val="18"/>
          <w:szCs w:val="18"/>
        </w:rPr>
        <w:t xml:space="preserve">denotes a </w:t>
      </w:r>
      <w:r w:rsidR="00E6432F" w:rsidRPr="00A3470D">
        <w:rPr>
          <w:rFonts w:ascii="Arial" w:hAnsi="Arial" w:cs="Arial"/>
          <w:i/>
          <w:sz w:val="18"/>
          <w:szCs w:val="18"/>
        </w:rPr>
        <w:t xml:space="preserve">B or </w:t>
      </w:r>
      <w:r w:rsidRPr="00A3470D">
        <w:rPr>
          <w:rFonts w:ascii="Arial" w:hAnsi="Arial" w:cs="Arial"/>
          <w:i/>
          <w:sz w:val="18"/>
          <w:szCs w:val="18"/>
        </w:rPr>
        <w:t>F</w:t>
      </w:r>
      <w:r w:rsidR="00984765" w:rsidRPr="00A3470D">
        <w:rPr>
          <w:rFonts w:ascii="Arial" w:hAnsi="Arial" w:cs="Arial"/>
          <w:i/>
          <w:sz w:val="18"/>
          <w:szCs w:val="18"/>
        </w:rPr>
        <w:t xml:space="preserve"> that </w:t>
      </w:r>
      <w:r w:rsidRPr="00A3470D">
        <w:rPr>
          <w:rFonts w:ascii="Arial" w:hAnsi="Arial" w:cs="Arial"/>
          <w:i/>
          <w:sz w:val="18"/>
          <w:szCs w:val="18"/>
        </w:rPr>
        <w:t xml:space="preserve"> reached consensus as being easy to address</w:t>
      </w:r>
    </w:p>
    <w:p w14:paraId="646E5510" w14:textId="772A18DC" w:rsidR="00206FF1" w:rsidRPr="00A3470D" w:rsidRDefault="00206FF1" w:rsidP="00E6432F">
      <w:pPr>
        <w:spacing w:after="0" w:line="240" w:lineRule="auto"/>
        <w:rPr>
          <w:rFonts w:ascii="Arial" w:hAnsi="Arial" w:cs="Arial"/>
          <w:i/>
          <w:sz w:val="18"/>
          <w:szCs w:val="18"/>
        </w:rPr>
      </w:pPr>
      <w:r w:rsidRPr="00A3470D">
        <w:rPr>
          <w:rFonts w:ascii="Arial" w:hAnsi="Arial" w:cs="Arial"/>
          <w:i/>
          <w:sz w:val="18"/>
          <w:szCs w:val="18"/>
          <w:vertAlign w:val="superscript"/>
        </w:rPr>
        <w:t xml:space="preserve">d </w:t>
      </w:r>
      <w:r w:rsidR="00984765" w:rsidRPr="00A3470D">
        <w:rPr>
          <w:rFonts w:ascii="Arial" w:hAnsi="Arial" w:cs="Arial"/>
          <w:i/>
          <w:sz w:val="18"/>
          <w:szCs w:val="18"/>
        </w:rPr>
        <w:t xml:space="preserve">denotes a </w:t>
      </w:r>
      <w:r w:rsidR="00E6432F" w:rsidRPr="00A3470D">
        <w:rPr>
          <w:rFonts w:ascii="Arial" w:hAnsi="Arial" w:cs="Arial"/>
          <w:i/>
          <w:sz w:val="18"/>
          <w:szCs w:val="18"/>
        </w:rPr>
        <w:t xml:space="preserve">B or </w:t>
      </w:r>
      <w:r w:rsidRPr="00A3470D">
        <w:rPr>
          <w:rFonts w:ascii="Arial" w:hAnsi="Arial" w:cs="Arial"/>
          <w:i/>
          <w:sz w:val="18"/>
          <w:szCs w:val="18"/>
        </w:rPr>
        <w:t xml:space="preserve">F </w:t>
      </w:r>
      <w:r w:rsidR="00984765" w:rsidRPr="00A3470D">
        <w:rPr>
          <w:rFonts w:ascii="Arial" w:hAnsi="Arial" w:cs="Arial"/>
          <w:i/>
          <w:sz w:val="18"/>
          <w:szCs w:val="18"/>
        </w:rPr>
        <w:t xml:space="preserve">that </w:t>
      </w:r>
      <w:r w:rsidRPr="00A3470D">
        <w:rPr>
          <w:rFonts w:ascii="Arial" w:hAnsi="Arial" w:cs="Arial"/>
          <w:i/>
          <w:sz w:val="18"/>
          <w:szCs w:val="18"/>
        </w:rPr>
        <w:t>reached consensus as being difficult to address</w:t>
      </w:r>
    </w:p>
    <w:p w14:paraId="5C6B4974" w14:textId="749D6E3C" w:rsidR="00C65260" w:rsidRPr="00A3470D" w:rsidRDefault="00206FF1" w:rsidP="00E6432F">
      <w:pPr>
        <w:spacing w:after="0" w:line="240" w:lineRule="auto"/>
        <w:rPr>
          <w:rFonts w:ascii="Arial" w:hAnsi="Arial" w:cs="Arial"/>
          <w:i/>
          <w:sz w:val="18"/>
          <w:szCs w:val="18"/>
        </w:rPr>
      </w:pPr>
      <w:r w:rsidRPr="00A3470D">
        <w:rPr>
          <w:rFonts w:ascii="Arial" w:hAnsi="Arial" w:cs="Arial"/>
          <w:i/>
          <w:sz w:val="18"/>
          <w:szCs w:val="18"/>
          <w:vertAlign w:val="superscript"/>
        </w:rPr>
        <w:t xml:space="preserve">a </w:t>
      </w:r>
      <w:r w:rsidR="00984765" w:rsidRPr="00A3470D">
        <w:rPr>
          <w:rFonts w:ascii="Arial" w:hAnsi="Arial" w:cs="Arial"/>
          <w:i/>
          <w:sz w:val="18"/>
          <w:szCs w:val="18"/>
        </w:rPr>
        <w:t xml:space="preserve">denotes a </w:t>
      </w:r>
      <w:r w:rsidRPr="00A3470D">
        <w:rPr>
          <w:rFonts w:ascii="Arial" w:hAnsi="Arial" w:cs="Arial"/>
          <w:i/>
          <w:sz w:val="18"/>
          <w:szCs w:val="18"/>
        </w:rPr>
        <w:t>respondent-suggested technique reached consensus as being appropriate for use</w:t>
      </w:r>
    </w:p>
    <w:p w14:paraId="4C49B4C0" w14:textId="77777777" w:rsidR="00C65260" w:rsidRPr="00A3470D" w:rsidRDefault="00C65260" w:rsidP="00C65260">
      <w:pPr>
        <w:rPr>
          <w:rFonts w:ascii="Arial" w:hAnsi="Arial" w:cs="Arial"/>
          <w:sz w:val="18"/>
          <w:szCs w:val="18"/>
        </w:rPr>
      </w:pPr>
    </w:p>
    <w:p w14:paraId="425F4C5F" w14:textId="77777777" w:rsidR="00C65260" w:rsidRPr="00A3470D" w:rsidRDefault="00C65260" w:rsidP="00C65260">
      <w:pPr>
        <w:rPr>
          <w:rFonts w:ascii="Arial" w:hAnsi="Arial" w:cs="Arial"/>
          <w:sz w:val="18"/>
          <w:szCs w:val="18"/>
        </w:rPr>
      </w:pPr>
    </w:p>
    <w:p w14:paraId="27296117" w14:textId="77777777" w:rsidR="00C65260" w:rsidRPr="00A3470D" w:rsidRDefault="00C65260" w:rsidP="00C65260">
      <w:pPr>
        <w:rPr>
          <w:rFonts w:ascii="Arial" w:hAnsi="Arial" w:cs="Arial"/>
          <w:sz w:val="18"/>
          <w:szCs w:val="18"/>
        </w:rPr>
      </w:pPr>
    </w:p>
    <w:p w14:paraId="04626BDC" w14:textId="77777777" w:rsidR="00C65260" w:rsidRPr="00A3470D" w:rsidRDefault="00C65260" w:rsidP="00C65260">
      <w:pPr>
        <w:rPr>
          <w:rFonts w:ascii="Arial" w:hAnsi="Arial" w:cs="Arial"/>
          <w:sz w:val="18"/>
          <w:szCs w:val="18"/>
        </w:rPr>
      </w:pPr>
    </w:p>
    <w:p w14:paraId="569AD74D" w14:textId="0D3FAED7" w:rsidR="00C65260" w:rsidRPr="00A3470D" w:rsidRDefault="00C65260" w:rsidP="00C65260">
      <w:pPr>
        <w:rPr>
          <w:rFonts w:ascii="Arial" w:hAnsi="Arial" w:cs="Arial"/>
          <w:sz w:val="18"/>
          <w:szCs w:val="18"/>
        </w:rPr>
      </w:pPr>
    </w:p>
    <w:p w14:paraId="5F232AF2" w14:textId="5276F5B7" w:rsidR="00C65260" w:rsidRPr="00A3470D" w:rsidRDefault="00C65260" w:rsidP="00C65260">
      <w:pPr>
        <w:tabs>
          <w:tab w:val="left" w:pos="5067"/>
        </w:tabs>
        <w:rPr>
          <w:rFonts w:ascii="Arial" w:hAnsi="Arial" w:cs="Arial"/>
          <w:sz w:val="18"/>
          <w:szCs w:val="18"/>
        </w:rPr>
      </w:pPr>
      <w:r w:rsidRPr="00A3470D">
        <w:rPr>
          <w:rFonts w:ascii="Arial" w:hAnsi="Arial" w:cs="Arial"/>
          <w:sz w:val="18"/>
          <w:szCs w:val="18"/>
        </w:rPr>
        <w:tab/>
      </w:r>
    </w:p>
    <w:p w14:paraId="202ED578" w14:textId="4D565904" w:rsidR="00D71E18" w:rsidRPr="00A3470D" w:rsidRDefault="00C65260" w:rsidP="00C65260">
      <w:pPr>
        <w:tabs>
          <w:tab w:val="left" w:pos="5067"/>
        </w:tabs>
        <w:rPr>
          <w:rFonts w:ascii="Arial" w:hAnsi="Arial" w:cs="Arial"/>
          <w:sz w:val="18"/>
          <w:szCs w:val="18"/>
        </w:rPr>
        <w:sectPr w:rsidR="00D71E18" w:rsidRPr="00A3470D" w:rsidSect="00E6432F">
          <w:headerReference w:type="default" r:id="rId13"/>
          <w:pgSz w:w="16838" w:h="11906" w:orient="landscape" w:code="9"/>
          <w:pgMar w:top="1440" w:right="1440" w:bottom="1440" w:left="1440" w:header="709" w:footer="709" w:gutter="0"/>
          <w:cols w:space="708"/>
          <w:docGrid w:linePitch="360"/>
        </w:sectPr>
      </w:pPr>
      <w:r w:rsidRPr="00A3470D">
        <w:rPr>
          <w:rFonts w:ascii="Arial" w:hAnsi="Arial" w:cs="Arial"/>
          <w:sz w:val="18"/>
          <w:szCs w:val="18"/>
        </w:rPr>
        <w:tab/>
      </w:r>
    </w:p>
    <w:p w14:paraId="0F61B684" w14:textId="174A7BD2" w:rsidR="00146445" w:rsidRPr="00A3470D" w:rsidRDefault="00D71E18" w:rsidP="00467C9A">
      <w:pPr>
        <w:pStyle w:val="Heading1"/>
        <w:spacing w:line="480" w:lineRule="auto"/>
        <w:rPr>
          <w:sz w:val="24"/>
          <w:szCs w:val="24"/>
        </w:rPr>
      </w:pPr>
      <w:r w:rsidRPr="00A3470D">
        <w:rPr>
          <w:sz w:val="24"/>
          <w:szCs w:val="24"/>
        </w:rPr>
        <w:lastRenderedPageBreak/>
        <w:t>D</w:t>
      </w:r>
      <w:r w:rsidR="00146445" w:rsidRPr="00A3470D">
        <w:rPr>
          <w:sz w:val="24"/>
          <w:szCs w:val="24"/>
        </w:rPr>
        <w:t xml:space="preserve">iscussion </w:t>
      </w:r>
    </w:p>
    <w:p w14:paraId="47DDE6F8" w14:textId="043F813B" w:rsidR="00856E8A" w:rsidRPr="00A3470D" w:rsidRDefault="002C392A" w:rsidP="00467C9A">
      <w:pPr>
        <w:spacing w:line="480" w:lineRule="auto"/>
        <w:jc w:val="both"/>
      </w:pPr>
      <w:r w:rsidRPr="00A3470D">
        <w:t xml:space="preserve">This </w:t>
      </w:r>
      <w:r w:rsidR="00D928DD" w:rsidRPr="00A3470D">
        <w:t xml:space="preserve">study </w:t>
      </w:r>
      <w:r w:rsidR="00E04D38" w:rsidRPr="00A3470D">
        <w:t xml:space="preserve">prioritised </w:t>
      </w:r>
      <w:r w:rsidRPr="00A3470D">
        <w:t xml:space="preserve">pre-identified </w:t>
      </w:r>
      <w:r w:rsidR="00777E39" w:rsidRPr="00A3470D">
        <w:t>b</w:t>
      </w:r>
      <w:r w:rsidR="003F6717" w:rsidRPr="00A3470D">
        <w:t>arriers and facilitators</w:t>
      </w:r>
      <w:r w:rsidR="00413339" w:rsidRPr="00A3470D">
        <w:t>,</w:t>
      </w:r>
      <w:r w:rsidRPr="00A3470D">
        <w:t xml:space="preserve"> from the perspective of practitioners</w:t>
      </w:r>
      <w:r w:rsidR="00413339" w:rsidRPr="00A3470D">
        <w:t>,</w:t>
      </w:r>
      <w:r w:rsidR="00D928DD" w:rsidRPr="00A3470D">
        <w:t xml:space="preserve"> in terms of </w:t>
      </w:r>
      <w:r w:rsidR="00234DEC" w:rsidRPr="00A3470D">
        <w:t xml:space="preserve">the </w:t>
      </w:r>
      <w:r w:rsidR="001A585D" w:rsidRPr="00A3470D">
        <w:t xml:space="preserve">importance of </w:t>
      </w:r>
      <w:r w:rsidR="00D928DD" w:rsidRPr="00A3470D">
        <w:t xml:space="preserve">influence </w:t>
      </w:r>
      <w:r w:rsidR="00413339" w:rsidRPr="00A3470D">
        <w:t>they can have on pregnant women’s</w:t>
      </w:r>
      <w:r w:rsidR="00E04D38" w:rsidRPr="00A3470D">
        <w:t xml:space="preserve"> smoking </w:t>
      </w:r>
      <w:r w:rsidR="00FB4C06" w:rsidRPr="00A3470D">
        <w:t>behaviour</w:t>
      </w:r>
      <w:r w:rsidR="00E04D38" w:rsidRPr="00A3470D">
        <w:t xml:space="preserve"> </w:t>
      </w:r>
      <w:r w:rsidR="00D928DD" w:rsidRPr="00A3470D">
        <w:t xml:space="preserve">and </w:t>
      </w:r>
      <w:r w:rsidR="00413339" w:rsidRPr="00A3470D">
        <w:t>how easy or difficul</w:t>
      </w:r>
      <w:r w:rsidR="00EB553A" w:rsidRPr="00A3470D">
        <w:t xml:space="preserve">t </w:t>
      </w:r>
      <w:r w:rsidR="00D620AA" w:rsidRPr="00A3470D">
        <w:t xml:space="preserve">they </w:t>
      </w:r>
      <w:r w:rsidR="000A7996" w:rsidRPr="00A3470D">
        <w:t>c</w:t>
      </w:r>
      <w:r w:rsidR="00D620AA" w:rsidRPr="00A3470D">
        <w:t>ould</w:t>
      </w:r>
      <w:r w:rsidR="00EB553A" w:rsidRPr="00A3470D">
        <w:t xml:space="preserve"> be to </w:t>
      </w:r>
      <w:r w:rsidR="004C0A4F" w:rsidRPr="00A3470D">
        <w:t>manage</w:t>
      </w:r>
      <w:r w:rsidR="00E04D38" w:rsidRPr="00A3470D">
        <w:t xml:space="preserve"> in practice</w:t>
      </w:r>
      <w:r w:rsidR="006C10EE" w:rsidRPr="00A3470D">
        <w:t>. It also</w:t>
      </w:r>
      <w:r w:rsidR="005C70CF" w:rsidRPr="00A3470D">
        <w:t xml:space="preserve"> generated suggestions on how to </w:t>
      </w:r>
      <w:r w:rsidR="00413339" w:rsidRPr="00A3470D">
        <w:t>address them</w:t>
      </w:r>
      <w:r w:rsidR="009C6872" w:rsidRPr="00A3470D">
        <w:t>,</w:t>
      </w:r>
      <w:r w:rsidR="00893FCD" w:rsidRPr="00A3470D">
        <w:t xml:space="preserve"> from which 3</w:t>
      </w:r>
      <w:r w:rsidR="003B2576" w:rsidRPr="00A3470D">
        <w:t>3</w:t>
      </w:r>
      <w:r w:rsidR="006C10EE" w:rsidRPr="00A3470D">
        <w:t xml:space="preserve"> BCTs were identified</w:t>
      </w:r>
      <w:r w:rsidR="005C70CF" w:rsidRPr="00A3470D">
        <w:t xml:space="preserve">. </w:t>
      </w:r>
      <w:r w:rsidR="00610E8B" w:rsidRPr="00A3470D">
        <w:t>The BCTs coded most frequently from the respondent-suggested techniques were</w:t>
      </w:r>
      <w:r w:rsidR="002403D6" w:rsidRPr="00A3470D">
        <w:t xml:space="preserve"> ‘Social support (unspecified)’</w:t>
      </w:r>
      <w:r w:rsidR="002403D6" w:rsidRPr="00A3470D">
        <w:fldChar w:fldCharType="begin"/>
      </w:r>
      <w:r w:rsidR="002403D6"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2403D6" w:rsidRPr="00A3470D">
        <w:fldChar w:fldCharType="separate"/>
      </w:r>
      <w:r w:rsidR="002403D6" w:rsidRPr="00A3470D">
        <w:rPr>
          <w:noProof/>
          <w:vertAlign w:val="superscript"/>
        </w:rPr>
        <w:t>32</w:t>
      </w:r>
      <w:r w:rsidR="002403D6" w:rsidRPr="00A3470D">
        <w:fldChar w:fldCharType="end"/>
      </w:r>
      <w:r w:rsidR="002403D6" w:rsidRPr="00A3470D">
        <w:t>,</w:t>
      </w:r>
      <w:r w:rsidR="00610E8B" w:rsidRPr="00A3470D">
        <w:t xml:space="preserve"> </w:t>
      </w:r>
      <w:r w:rsidR="00702A51" w:rsidRPr="00A3470D">
        <w:t>‘Tailor interactions appropriately’</w:t>
      </w:r>
      <w:r w:rsidR="00702A51" w:rsidRPr="00A3470D">
        <w:fldChar w:fldCharType="begin"/>
      </w:r>
      <w:r w:rsidR="00702A51" w:rsidRPr="00A3470D">
        <w:instrText xml:space="preserve"> ADDIN EN.CITE &lt;EndNote&gt;&lt;Cite&gt;&lt;Author&gt;Michie&lt;/Author&gt;&lt;Year&gt;2011&lt;/Year&gt;&lt;RecNum&gt;46090&lt;/RecNum&gt;&lt;DisplayText&gt;&lt;style face="superscript"&gt;33&lt;/style&gt;&lt;/DisplayText&gt;&lt;record&gt;&lt;rec-number&gt;46090&lt;/rec-number&gt;&lt;foreign-keys&gt;&lt;key app="EN" db-id="s22tasvxnrv9wne90au5p22xvwdaarvf5252" timestamp="1539761589"&gt;46090&lt;/key&gt;&lt;/foreign-keys&gt;&lt;ref-type name="Journal Article"&gt;17&lt;/ref-type&gt;&lt;contributors&gt;&lt;authors&gt;&lt;author&gt;Michie, Susan&lt;/author&gt;&lt;author&gt;Churchill, Sue&lt;/author&gt;&lt;author&gt;West, Robert&lt;/author&gt;&lt;/authors&gt;&lt;/contributors&gt;&lt;titles&gt;&lt;title&gt;Identifying Evidence-Based Competences Required to Deliver Behavioural Support for Smoking Cessation&lt;/title&gt;&lt;secondary-title&gt;ann. behav. med&lt;/secondary-title&gt;&lt;/titles&gt;&lt;periodical&gt;&lt;full-title&gt;ann. behav. med&lt;/full-title&gt;&lt;/periodical&gt;&lt;pages&gt;59-70&lt;/pages&gt;&lt;volume&gt;41&lt;/volume&gt;&lt;dates&gt;&lt;year&gt;2011&lt;/year&gt;&lt;/dates&gt;&lt;urls&gt;&lt;related-urls&gt;&lt;url&gt;https://watermark.silverchair.com/12160_2010_article_9235.pdf?token=AQECAHi208BE49Ooan9kkhW_Ercy7Dm3ZL_9Cf3qfKAc485ysgAAAkMwggI_BgkqhkiG9w0BBwagggIwMIICLAIBADCCAiUGCSqGSIb3DQEHATAeBglghkgBZQMEAS4wEQQM_j_3AK9RUNC6TPxzAgEQgIIB9g5K23zDctlvvUYI3P33ZpzDrWc2P7dHu8hbkBey7NM_eVvNSmVCCbuiOfbU3U7PoZSJ5PtfPMXZrZsaznA15qmr7a20FhE1Bt4keW7k49oRJR83tQLRnT8maduwu1G39iAfuX3hswFDD4-vfGy3qISmc4w3CjZNP5vwzaXbQLJKZ1SxhBr2iso-wcO4nOoNlwClUALX3Dbdbmui3_m1LS611riEjKMJK8fGC1frFAn3wirx-6Z-gNhrdIfl1JZvg0s6YlNa4SFDQWCLCSwlMyQOaNUY3bU3POZHefTOKH68PnK6-O7oC9Gql-F01MJ40peCYrWwKJyMIPYqUr5BOGUWGI8nLX_fogIWkFf3lua1Fq4ZVvlreAV-eyVuWngNz6CQlN3QEgLFVhswaKvYM6gkPZ0CR7ljc0PnVG39gK0lP5E320LvcWuNpaZz0x11dcJD1aCyUDjoM1KgBW_Nq-rJmRhfNgkTs2Jumt8fRTOGXTTvz4d3vUlSLG8CfQGQQ_JAeuyKuIjWlMeApFNJaBtJ80dzok7-8s8D2llMXwYJaYUcUZBBrgYVbv0QrkZincbplnaizoULEqfk26jlND5l5nPo37eKig5O4gK-tAPS0kcz_JHt8SjCJ5pe_j55N4Urv3snqbSB1hU4orbqY1RYJZVYcO8&lt;/url&gt;&lt;/related-urls&gt;&lt;/urls&gt;&lt;/record&gt;&lt;/Cite&gt;&lt;/EndNote&gt;</w:instrText>
      </w:r>
      <w:r w:rsidR="00702A51" w:rsidRPr="00A3470D">
        <w:fldChar w:fldCharType="separate"/>
      </w:r>
      <w:r w:rsidR="00702A51" w:rsidRPr="00A3470D">
        <w:rPr>
          <w:noProof/>
          <w:vertAlign w:val="superscript"/>
        </w:rPr>
        <w:t>33</w:t>
      </w:r>
      <w:r w:rsidR="00702A51" w:rsidRPr="00A3470D">
        <w:fldChar w:fldCharType="end"/>
      </w:r>
      <w:r w:rsidR="00702A51" w:rsidRPr="00A3470D">
        <w:t xml:space="preserve">  and </w:t>
      </w:r>
      <w:r w:rsidR="00610E8B" w:rsidRPr="00A3470D">
        <w:t>‘Problem solving’</w:t>
      </w:r>
      <w:r w:rsidR="00702A51" w:rsidRPr="00A3470D">
        <w:fldChar w:fldCharType="begin"/>
      </w:r>
      <w:r w:rsidR="00702A51"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702A51" w:rsidRPr="00A3470D">
        <w:fldChar w:fldCharType="separate"/>
      </w:r>
      <w:r w:rsidR="00702A51" w:rsidRPr="00A3470D">
        <w:rPr>
          <w:vertAlign w:val="superscript"/>
        </w:rPr>
        <w:t>32</w:t>
      </w:r>
      <w:r w:rsidR="00702A51" w:rsidRPr="00A3470D">
        <w:fldChar w:fldCharType="end"/>
      </w:r>
      <w:r w:rsidR="00610E8B" w:rsidRPr="00A3470D">
        <w:t xml:space="preserve">. </w:t>
      </w:r>
      <w:r w:rsidR="003A203C" w:rsidRPr="00A3470D">
        <w:t>H</w:t>
      </w:r>
      <w:r w:rsidR="00157782" w:rsidRPr="00A3470D">
        <w:t xml:space="preserve">aving a ‘supportive partner’ was rated as the most influential facilitator whereas ‘lack of support from partner’ was the only barrier that reached consensus as being difficult to address. </w:t>
      </w:r>
      <w:r w:rsidR="00E578FC" w:rsidRPr="00A3470D">
        <w:t xml:space="preserve">The </w:t>
      </w:r>
      <w:r w:rsidR="00777E39" w:rsidRPr="00A3470D">
        <w:t>b</w:t>
      </w:r>
      <w:r w:rsidR="003F6717" w:rsidRPr="00A3470D">
        <w:t>arriers and facilitators</w:t>
      </w:r>
      <w:r w:rsidR="00E578FC" w:rsidRPr="00A3470D">
        <w:t xml:space="preserve"> that fell under the category of ‘Social norms’, all of which reached consensus as being influential, </w:t>
      </w:r>
      <w:r w:rsidR="00D928DD" w:rsidRPr="00A3470D">
        <w:t>lacked coverage</w:t>
      </w:r>
      <w:r w:rsidR="00E578FC" w:rsidRPr="00A3470D">
        <w:t xml:space="preserve"> </w:t>
      </w:r>
      <w:r w:rsidR="00D928DD" w:rsidRPr="00A3470D">
        <w:t xml:space="preserve">of consensus reaching </w:t>
      </w:r>
      <w:r w:rsidR="00E578FC" w:rsidRPr="00A3470D">
        <w:t>respondent-suggested techniques</w:t>
      </w:r>
      <w:r w:rsidR="006C10EE" w:rsidRPr="00A3470D">
        <w:t>.</w:t>
      </w:r>
    </w:p>
    <w:p w14:paraId="432F2650" w14:textId="7C58D0B4" w:rsidR="00571EA4" w:rsidRPr="00A3470D" w:rsidRDefault="007830F5" w:rsidP="00146445">
      <w:pPr>
        <w:spacing w:line="480" w:lineRule="auto"/>
        <w:jc w:val="both"/>
      </w:pPr>
      <w:r w:rsidRPr="00A3470D">
        <w:t xml:space="preserve">The importance of influence </w:t>
      </w:r>
      <w:r w:rsidR="004F3ECD" w:rsidRPr="00A3470D">
        <w:t>that</w:t>
      </w:r>
      <w:r w:rsidRPr="00A3470D">
        <w:t xml:space="preserve"> partner</w:t>
      </w:r>
      <w:r w:rsidR="004F3ECD" w:rsidRPr="00A3470D">
        <w:t>s were</w:t>
      </w:r>
      <w:r w:rsidRPr="00A3470D">
        <w:t xml:space="preserve"> perceived to have reflects that of e</w:t>
      </w:r>
      <w:r w:rsidR="00146445" w:rsidRPr="00A3470D">
        <w:t xml:space="preserve">xisting evidence </w:t>
      </w:r>
      <w:r w:rsidRPr="00A3470D">
        <w:t xml:space="preserve">which </w:t>
      </w:r>
      <w:r w:rsidR="00146445" w:rsidRPr="00A3470D">
        <w:t>shows a relatively consistent association between partner’s support, smoking status and the outcome of pregnant women’s quit attempts</w:t>
      </w:r>
      <w:r w:rsidR="00146445" w:rsidRPr="00A3470D">
        <w:fldChar w:fldCharType="begin"/>
      </w:r>
      <w:r w:rsidR="00DB1AFF" w:rsidRPr="00A3470D">
        <w:instrText xml:space="preserve"> ADDIN EN.CITE &lt;EndNote&gt;&lt;Cite&gt;&lt;Author&gt;Riaz&lt;/Author&gt;&lt;RecNum&gt;44954&lt;/RecNum&gt;&lt;DisplayText&gt;&lt;style face="superscript"&gt;37&lt;/style&gt;&lt;/DisplayText&gt;&lt;record&gt;&lt;rec-number&gt;44954&lt;/rec-number&gt;&lt;foreign-keys&gt;&lt;key app="EN" db-id="s22tasvxnrv9wne90au5p22xvwdaarvf5252" timestamp="1518529901"&gt;44954&lt;/key&gt;&lt;/foreign-keys&gt;&lt;ref-type name="Journal Article"&gt;17&lt;/ref-type&gt;&lt;contributors&gt;&lt;authors&gt;&lt;author&gt;Riaz, Muhammad&lt;/author&gt;&lt;author&gt;Lewis, Sarah&lt;/author&gt;&lt;author&gt;Naughton, Felix&lt;/author&gt;&lt;author&gt;Ussher, Michael&lt;/author&gt;&lt;/authors&gt;&lt;/contributors&gt;&lt;titles&gt;&lt;title&gt;Predictors of smoking cessation during pregnancy: a systematic review and meta-analysis&lt;/title&gt;&lt;secondary-title&gt;Addiction&lt;/secondary-title&gt;&lt;/titles&gt;&lt;periodical&gt;&lt;full-title&gt;Addiction&lt;/full-title&gt;&lt;abbr-1&gt;Addiction&lt;/abbr-1&gt;&lt;abbr-2&gt;Addiction&lt;/abbr-2&gt;&lt;/periodical&gt;&lt;pages&gt;610-622&lt;/pages&gt;&lt;keywords&gt;&lt;keyword&gt;Cessation&lt;/keyword&gt;&lt;keyword&gt;clinical trials&lt;/keyword&gt;&lt;keyword&gt;determinants&lt;/keyword&gt;&lt;keyword&gt;interventions&lt;/keyword&gt;&lt;keyword&gt;meta-analysis&lt;/keyword&gt;&lt;keyword&gt;observational studies&lt;/keyword&gt;&lt;keyword&gt;predictors&lt;/keyword&gt;&lt;keyword&gt;pregnancy&lt;/keyword&gt;&lt;keyword&gt;smoking&lt;/keyword&gt;&lt;keyword&gt;systematic review&lt;/keyword&gt;&lt;/keywords&gt;&lt;dates&gt;&lt;year&gt;2018&lt;/year&gt;&lt;/dates&gt;&lt;isbn&gt;1360-0443&lt;/isbn&gt;&lt;urls&gt;&lt;related-urls&gt;&lt;url&gt;http://dx.doi.org/10.1111/add.14135&lt;/url&gt;&lt;url&gt;http://onlinelibrary.wiley.com/store/10.1111/add.14135/asset/add14135.pdf?v=1&amp;amp;t=jdlpjcvd&amp;amp;s=97538bdf2735e1e55a36171bf3c5f9c7892b032d&lt;/url&gt;&lt;/related-urls&gt;&lt;/urls&gt;&lt;electronic-resource-num&gt;10.1111/add.14135&lt;/electronic-resource-num&gt;&lt;modified-date&gt;Add-16-0846.r4&lt;/modified-date&gt;&lt;/record&gt;&lt;/Cite&gt;&lt;/EndNote&gt;</w:instrText>
      </w:r>
      <w:r w:rsidR="00146445" w:rsidRPr="00A3470D">
        <w:fldChar w:fldCharType="separate"/>
      </w:r>
      <w:r w:rsidR="00DB1AFF" w:rsidRPr="00A3470D">
        <w:rPr>
          <w:noProof/>
          <w:vertAlign w:val="superscript"/>
        </w:rPr>
        <w:t>37</w:t>
      </w:r>
      <w:r w:rsidR="00146445" w:rsidRPr="00A3470D">
        <w:fldChar w:fldCharType="end"/>
      </w:r>
      <w:r w:rsidR="00146445" w:rsidRPr="00A3470D">
        <w:t>, with women being more likely to continue smoking during their pregnancy if their par</w:t>
      </w:r>
      <w:r w:rsidR="00897BEF" w:rsidRPr="00A3470D">
        <w:t>tner smokes</w:t>
      </w:r>
      <w:r w:rsidR="00146445" w:rsidRPr="00A3470D">
        <w:fldChar w:fldCharType="begin"/>
      </w:r>
      <w:r w:rsidR="00DB1AFF" w:rsidRPr="00A3470D">
        <w:instrText xml:space="preserve"> ADDIN EN.CITE &lt;EndNote&gt;&lt;Cite&gt;&lt;Author&gt;Lemola&lt;/Author&gt;&lt;Year&gt;2008&lt;/Year&gt;&lt;RecNum&gt;44962&lt;/RecNum&gt;&lt;DisplayText&gt;&lt;style face="superscript"&gt;38&lt;/style&gt;&lt;/DisplayText&gt;&lt;record&gt;&lt;rec-number&gt;44962&lt;/rec-number&gt;&lt;foreign-keys&gt;&lt;key app="EN" db-id="s22tasvxnrv9wne90au5p22xvwdaarvf5252" timestamp="1518618545"&gt;44962&lt;/key&gt;&lt;/foreign-keys&gt;&lt;ref-type name="Journal Article"&gt;17&lt;/ref-type&gt;&lt;contributors&gt;&lt;authors&gt;&lt;author&gt;Lemola, Sakari&lt;/author&gt;&lt;author&gt;Grob, Alexander&lt;/author&gt;&lt;/authors&gt;&lt;/contributors&gt;&lt;titles&gt;&lt;title&gt;Smoking Cessation during Pregnancy and Relapse after Childbirth: The Impact of the Grandmother’s Smoking Status&lt;/title&gt;&lt;secondary-title&gt;Maternal and Child Health Journal&lt;/secondary-title&gt;&lt;/titles&gt;&lt;periodical&gt;&lt;full-title&gt;Maternal and Child Health Journal&lt;/full-title&gt;&lt;abbr-1&gt;Matern. Child Health J.&lt;/abbr-1&gt;&lt;abbr-2&gt;Matern Child Health J&lt;/abbr-2&gt;&lt;abbr-3&gt;Maternal &amp;amp; Child Health Journal&lt;/abbr-3&gt;&lt;/periodical&gt;&lt;pages&gt;525-533&lt;/pages&gt;&lt;volume&gt;12&lt;/volume&gt;&lt;number&gt;4&lt;/number&gt;&lt;dates&gt;&lt;year&gt;2008&lt;/year&gt;&lt;pub-dates&gt;&lt;date&gt;July 01&lt;/date&gt;&lt;/pub-dates&gt;&lt;/dates&gt;&lt;isbn&gt;1573-6628&lt;/isbn&gt;&lt;label&gt;Lemola2008&lt;/label&gt;&lt;work-type&gt;journal article&lt;/work-type&gt;&lt;urls&gt;&lt;related-urls&gt;&lt;url&gt;https://doi.org/10.1007/s10995-007-0258-4&lt;/url&gt;&lt;url&gt;https://link.springer.com/content/pdf/10.1007%2Fs10995-007-0258-4.pdf&lt;/url&gt;&lt;/related-urls&gt;&lt;/urls&gt;&lt;electronic-resource-num&gt;10.1007/s10995-007-0258-4&lt;/electronic-resource-num&gt;&lt;/record&gt;&lt;/Cite&gt;&lt;/EndNote&gt;</w:instrText>
      </w:r>
      <w:r w:rsidR="00146445" w:rsidRPr="00A3470D">
        <w:fldChar w:fldCharType="separate"/>
      </w:r>
      <w:r w:rsidR="00DB1AFF" w:rsidRPr="00A3470D">
        <w:rPr>
          <w:noProof/>
          <w:vertAlign w:val="superscript"/>
        </w:rPr>
        <w:t>38</w:t>
      </w:r>
      <w:r w:rsidR="00146445" w:rsidRPr="00A3470D">
        <w:fldChar w:fldCharType="end"/>
      </w:r>
      <w:r w:rsidR="004638B1" w:rsidRPr="00A3470D">
        <w:t xml:space="preserve">. </w:t>
      </w:r>
      <w:r w:rsidR="00943ACA" w:rsidRPr="00A3470D">
        <w:t xml:space="preserve"> </w:t>
      </w:r>
      <w:r w:rsidR="004638B1" w:rsidRPr="00A3470D">
        <w:t xml:space="preserve">As such, partners’ influence would seem a priority to </w:t>
      </w:r>
      <w:r w:rsidR="00B57FDA" w:rsidRPr="00A3470D">
        <w:t>focus on, especially as having an unsupportive partner was the only barrier in this study that reached consensus as being difficult to address.</w:t>
      </w:r>
      <w:r w:rsidR="00146445" w:rsidRPr="00A3470D">
        <w:t xml:space="preserve"> </w:t>
      </w:r>
      <w:r w:rsidR="00801292" w:rsidRPr="00A3470D">
        <w:t>The BCT ‘Social support (unspecified)</w:t>
      </w:r>
      <w:r w:rsidR="009016C6" w:rsidRPr="00A3470D">
        <w:t>’</w:t>
      </w:r>
      <w:r w:rsidR="00801292"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801292" w:rsidRPr="00A3470D">
        <w:fldChar w:fldCharType="separate"/>
      </w:r>
      <w:r w:rsidR="00DB1AFF" w:rsidRPr="00A3470D">
        <w:rPr>
          <w:noProof/>
          <w:vertAlign w:val="superscript"/>
        </w:rPr>
        <w:t>32</w:t>
      </w:r>
      <w:r w:rsidR="00801292" w:rsidRPr="00A3470D">
        <w:fldChar w:fldCharType="end"/>
      </w:r>
      <w:r w:rsidR="00801292" w:rsidRPr="00A3470D">
        <w:t xml:space="preserve"> was coded often from t</w:t>
      </w:r>
      <w:r w:rsidR="00B30042" w:rsidRPr="00A3470D">
        <w:t>he</w:t>
      </w:r>
      <w:r w:rsidR="006A0452" w:rsidRPr="00A3470D">
        <w:t xml:space="preserve"> respondent-suggested techniques </w:t>
      </w:r>
      <w:r w:rsidR="00801292" w:rsidRPr="00A3470D">
        <w:t>given for this purpose</w:t>
      </w:r>
      <w:r w:rsidR="00B30042" w:rsidRPr="00A3470D">
        <w:t>.</w:t>
      </w:r>
      <w:r w:rsidR="006A0452" w:rsidRPr="00A3470D">
        <w:t xml:space="preserve"> </w:t>
      </w:r>
      <w:r w:rsidR="00B30042" w:rsidRPr="00A3470D">
        <w:t>I</w:t>
      </w:r>
      <w:r w:rsidR="00146445" w:rsidRPr="00A3470D">
        <w:t xml:space="preserve">ncluding the partner in the treatment process and encouraging them to quit with the women </w:t>
      </w:r>
      <w:r w:rsidR="00B30042" w:rsidRPr="00A3470D">
        <w:t xml:space="preserve">were some examples that </w:t>
      </w:r>
      <w:r w:rsidR="00146445" w:rsidRPr="00A3470D">
        <w:t>reached consen</w:t>
      </w:r>
      <w:r w:rsidR="009C6872" w:rsidRPr="00A3470D">
        <w:t xml:space="preserve">sus as being appropriate. When using </w:t>
      </w:r>
      <w:r w:rsidR="00146445" w:rsidRPr="00A3470D">
        <w:t xml:space="preserve">this </w:t>
      </w:r>
      <w:r w:rsidR="009C6872" w:rsidRPr="00A3470D">
        <w:t xml:space="preserve">technique </w:t>
      </w:r>
      <w:r w:rsidR="00146445" w:rsidRPr="00A3470D">
        <w:t xml:space="preserve">in practice, it may help practitioners </w:t>
      </w:r>
      <w:r w:rsidR="000179AA" w:rsidRPr="00A3470D">
        <w:t>to understand</w:t>
      </w:r>
      <w:r w:rsidR="00146445" w:rsidRPr="00A3470D">
        <w:t xml:space="preserve"> the potential different reasons behind partners’ continued smoking; for example they may lack awareness of any risk </w:t>
      </w:r>
      <w:r w:rsidR="00AE021D" w:rsidRPr="00A3470D">
        <w:t xml:space="preserve">that </w:t>
      </w:r>
      <w:r w:rsidR="00146445" w:rsidRPr="00A3470D">
        <w:t>the</w:t>
      </w:r>
      <w:r w:rsidR="00AE021D" w:rsidRPr="00A3470D">
        <w:t>y are posing to the unborn baby</w:t>
      </w:r>
      <w:r w:rsidR="00146445" w:rsidRPr="00A3470D">
        <w:fldChar w:fldCharType="begin"/>
      </w:r>
      <w:r w:rsidR="00DB1AFF" w:rsidRPr="00A3470D">
        <w:instrText xml:space="preserve"> ADDIN EN.CITE &lt;EndNote&gt;&lt;Cite&gt;&lt;Author&gt;Bottorff&lt;/Author&gt;&lt;Year&gt;2006&lt;/Year&gt;&lt;RecNum&gt;44948&lt;/RecNum&gt;&lt;DisplayText&gt;&lt;style face="superscript"&gt;39&lt;/style&gt;&lt;/DisplayText&gt;&lt;record&gt;&lt;rec-number&gt;44948&lt;/rec-number&gt;&lt;foreign-keys&gt;&lt;key app="EN" db-id="s22tasvxnrv9wne90au5p22xvwdaarvf5252" timestamp="1518179234"&gt;44948&lt;/key&gt;&lt;/foreign-keys&gt;&lt;ref-type name="Journal Article"&gt;17&lt;/ref-type&gt;&lt;contributors&gt;&lt;authors&gt;&lt;author&gt;Bottorff, Joan L.&lt;/author&gt;&lt;author&gt;Oliffe, John&lt;/author&gt;&lt;author&gt;Kalaw, Cecilia&lt;/author&gt;&lt;author&gt;Carey, Joanne&lt;/author&gt;&lt;author&gt;Mroz, Lawrence&lt;/author&gt;&lt;/authors&gt;&lt;/contributors&gt;&lt;titles&gt;&lt;title&gt;Men&amp;apos;s constructions of smoking in the context of women&amp;apos;s tobacco reduction during pregnancy and postpartum&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3096-3108&lt;/pages&gt;&lt;volume&gt;62&lt;/volume&gt;&lt;number&gt;12&lt;/number&gt;&lt;keywords&gt;&lt;keyword&gt;Fathers&lt;/keyword&gt;&lt;keyword&gt;Masculinity&lt;/keyword&gt;&lt;keyword&gt;Smoking&lt;/keyword&gt;&lt;keyword&gt;Pregnancy&lt;/keyword&gt;&lt;keyword&gt;Infants&lt;/keyword&gt;&lt;keyword&gt;Tobacco reduction&lt;/keyword&gt;&lt;keyword&gt;Canada&lt;/keyword&gt;&lt;/keywords&gt;&lt;dates&gt;&lt;year&gt;2006&lt;/year&gt;&lt;/dates&gt;&lt;isbn&gt;0277-9536&lt;/isbn&gt;&lt;urls&gt;&lt;related-urls&gt;&lt;url&gt;http://www.sciencedirect.com/science/article/pii/S0277953605006647&lt;/url&gt;&lt;url&gt;https://ac.els-cdn.com/S0277953605006647/1-s2.0-S0277953605006647-main.pdf?_tid=b2299918-0d94-11e8-a677-00000aab0f6c&amp;amp;acdnat=1518179481_72e09db832665c7bcd27876a3e0c58c9&lt;/url&gt;&lt;/related-urls&gt;&lt;/urls&gt;&lt;electronic-resource-num&gt;https://doi.org/10.1016/j.socscimed.2005.11.058&lt;/electronic-resource-num&gt;&lt;/record&gt;&lt;/Cite&gt;&lt;/EndNote&gt;</w:instrText>
      </w:r>
      <w:r w:rsidR="00146445" w:rsidRPr="00A3470D">
        <w:fldChar w:fldCharType="separate"/>
      </w:r>
      <w:r w:rsidR="00DB1AFF" w:rsidRPr="00A3470D">
        <w:rPr>
          <w:noProof/>
          <w:vertAlign w:val="superscript"/>
        </w:rPr>
        <w:t>39</w:t>
      </w:r>
      <w:r w:rsidR="00146445" w:rsidRPr="00A3470D">
        <w:fldChar w:fldCharType="end"/>
      </w:r>
      <w:r w:rsidR="00146445" w:rsidRPr="00A3470D">
        <w:t xml:space="preserve">. If the partner is continuously unsupportive, </w:t>
      </w:r>
      <w:r w:rsidR="006446CB" w:rsidRPr="00A3470D">
        <w:t xml:space="preserve">or if the dynamics between the women and partner are conflicting in regards to smoking cessation, </w:t>
      </w:r>
      <w:r w:rsidR="00146445" w:rsidRPr="00A3470D">
        <w:t>other avenues of support could be encouraged</w:t>
      </w:r>
      <w:r w:rsidR="006446CB" w:rsidRPr="00A3470D">
        <w:fldChar w:fldCharType="begin"/>
      </w:r>
      <w:r w:rsidR="00DB1AFF" w:rsidRPr="00A3470D">
        <w:instrText xml:space="preserve"> ADDIN EN.CITE &lt;EndNote&gt;&lt;Cite&gt;&lt;Author&gt;Hemsing&lt;/Author&gt;&lt;Year&gt;2011&lt;/Year&gt;&lt;RecNum&gt;46070&lt;/RecNum&gt;&lt;DisplayText&gt;&lt;style face="superscript"&gt;40&lt;/style&gt;&lt;/DisplayText&gt;&lt;record&gt;&lt;rec-number&gt;46070&lt;/rec-number&gt;&lt;foreign-keys&gt;&lt;key app="EN" db-id="s22tasvxnrv9wne90au5p22xvwdaarvf5252" timestamp="1534426992"&gt;46070&lt;/key&gt;&lt;/foreign-keys&gt;&lt;ref-type name="Journal Article"&gt;17&lt;/ref-type&gt;&lt;contributors&gt;&lt;authors&gt;&lt;author&gt;Hemsing, Natalie&lt;/author&gt;&lt;author&gt;Greaves, Lorraine&lt;/author&gt;&lt;author&gt;O’leary, Renée&lt;/author&gt;&lt;author&gt;Chan, Katharine&lt;/author&gt;&lt;author&gt;Okoli, Chizimuzo&lt;/author&gt;&lt;/authors&gt;&lt;/contributors&gt;&lt;titles&gt;&lt;title&gt;Partner support for smoking cessation during pregnancy: a systematic review&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767-776&lt;/pages&gt;&lt;volume&gt;14&lt;/volume&gt;&lt;number&gt;7&lt;/number&gt;&lt;dates&gt;&lt;year&gt;2011&lt;/year&gt;&lt;/dates&gt;&lt;isbn&gt;1469-994X&lt;/isbn&gt;&lt;urls&gt;&lt;/urls&gt;&lt;/record&gt;&lt;/Cite&gt;&lt;/EndNote&gt;</w:instrText>
      </w:r>
      <w:r w:rsidR="006446CB" w:rsidRPr="00A3470D">
        <w:fldChar w:fldCharType="separate"/>
      </w:r>
      <w:r w:rsidR="00DB1AFF" w:rsidRPr="00A3470D">
        <w:rPr>
          <w:noProof/>
          <w:vertAlign w:val="superscript"/>
        </w:rPr>
        <w:t>40</w:t>
      </w:r>
      <w:r w:rsidR="006446CB" w:rsidRPr="00A3470D">
        <w:fldChar w:fldCharType="end"/>
      </w:r>
      <w:r w:rsidR="00146445" w:rsidRPr="00A3470D">
        <w:t xml:space="preserve">. For example, a review </w:t>
      </w:r>
      <w:r w:rsidR="00B46AAA" w:rsidRPr="00A3470D">
        <w:t>highlighted</w:t>
      </w:r>
      <w:r w:rsidR="00146445" w:rsidRPr="00A3470D">
        <w:t xml:space="preserve"> that using non-smoking female buddies was an effective way to encourage cessation</w:t>
      </w:r>
      <w:r w:rsidR="00146445" w:rsidRPr="00A3470D">
        <w:fldChar w:fldCharType="begin"/>
      </w:r>
      <w:r w:rsidR="00DB1AFF" w:rsidRPr="00A3470D">
        <w:instrText xml:space="preserve"> ADDIN EN.CITE &lt;EndNote&gt;&lt;Cite&gt;&lt;Author&gt;Albrecht&lt;/Author&gt;&lt;Year&gt;1998&lt;/Year&gt;&lt;RecNum&gt;44961&lt;/RecNum&gt;&lt;DisplayText&gt;&lt;style face="superscript"&gt;41&lt;/style&gt;&lt;/DisplayText&gt;&lt;record&gt;&lt;rec-number&gt;44961&lt;/rec-number&gt;&lt;foreign-keys&gt;&lt;key app="EN" db-id="s22tasvxnrv9wne90au5p22xvwdaarvf5252" timestamp="1518616847"&gt;44961&lt;/key&gt;&lt;/foreign-keys&gt;&lt;ref-type name="Journal Article"&gt;17&lt;/ref-type&gt;&lt;contributors&gt;&lt;authors&gt;&lt;author&gt;Albrecht, Susan&lt;/author&gt;&lt;author&gt;Payne, Lori&lt;/author&gt;&lt;author&gt;Stone, Clement A.&lt;/author&gt;&lt;author&gt;Reynolds, Maureen D.&lt;/author&gt;&lt;/authors&gt;&lt;/contributors&gt;&lt;titles&gt;&lt;title&gt;A Preliminary Study of the Use of Peer Support in Smoking Cessation Programs for Pregnant Adolescents&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119-125&lt;/pages&gt;&lt;volume&gt;10&lt;/volume&gt;&lt;number&gt;3&lt;/number&gt;&lt;dates&gt;&lt;year&gt;1998&lt;/year&gt;&lt;/dates&gt;&lt;publisher&gt;Blackwell Publishing Ltd&lt;/publisher&gt;&lt;isbn&gt;1745-7599&lt;/isbn&gt;&lt;urls&gt;&lt;related-urls&gt;&lt;url&gt;http://dx.doi.org/10.1111/j.1745-7599.1998.tb01205.x&lt;/url&gt;&lt;url&gt;http://onlinelibrary.wiley.com/store/10.1111/j.1745-7599.1998.tb01205.x/asset/j.1745-7599.1998.tb01205.x.pdf?v=1&amp;amp;t=jdn5awj5&amp;amp;s=467cd200e1afa8aeaae925b26fefe539a98d2bdb&lt;/url&gt;&lt;/related-urls&gt;&lt;/urls&gt;&lt;electronic-resource-num&gt;10.1111/j.1745-7599.1998.tb01205.x&lt;/electronic-resource-num&gt;&lt;/record&gt;&lt;/Cite&gt;&lt;/EndNote&gt;</w:instrText>
      </w:r>
      <w:r w:rsidR="00146445" w:rsidRPr="00A3470D">
        <w:fldChar w:fldCharType="separate"/>
      </w:r>
      <w:r w:rsidR="00DB1AFF" w:rsidRPr="00A3470D">
        <w:rPr>
          <w:noProof/>
          <w:vertAlign w:val="superscript"/>
        </w:rPr>
        <w:t>41</w:t>
      </w:r>
      <w:r w:rsidR="00146445" w:rsidRPr="00A3470D">
        <w:fldChar w:fldCharType="end"/>
      </w:r>
      <w:r w:rsidR="00146445" w:rsidRPr="00A3470D">
        <w:t xml:space="preserve">. </w:t>
      </w:r>
      <w:r w:rsidR="00367BB1" w:rsidRPr="00A3470D">
        <w:t>A</w:t>
      </w:r>
      <w:r w:rsidR="00811E27" w:rsidRPr="00A3470D">
        <w:t>lso,</w:t>
      </w:r>
      <w:r w:rsidR="00367BB1" w:rsidRPr="00A3470D">
        <w:t xml:space="preserve"> </w:t>
      </w:r>
      <w:r w:rsidR="00811E27" w:rsidRPr="00A3470D">
        <w:t xml:space="preserve">in work </w:t>
      </w:r>
      <w:r w:rsidR="00811E27" w:rsidRPr="00A3470D">
        <w:lastRenderedPageBreak/>
        <w:t>relating to</w:t>
      </w:r>
      <w:r w:rsidR="00367BB1" w:rsidRPr="00A3470D">
        <w:t xml:space="preserve"> alcohol consumption </w:t>
      </w:r>
      <w:r w:rsidR="00811E27" w:rsidRPr="00A3470D">
        <w:t xml:space="preserve">reduction </w:t>
      </w:r>
      <w:r w:rsidR="00367BB1" w:rsidRPr="00A3470D">
        <w:t>during pregnancy</w:t>
      </w:r>
      <w:r w:rsidR="00BB3CF6" w:rsidRPr="00A3470D">
        <w:t>,</w:t>
      </w:r>
      <w:r w:rsidR="00367BB1" w:rsidRPr="00A3470D">
        <w:t xml:space="preserve"> </w:t>
      </w:r>
      <w:r w:rsidR="00811E27" w:rsidRPr="00A3470D">
        <w:t xml:space="preserve">it was </w:t>
      </w:r>
      <w:r w:rsidR="00367BB1" w:rsidRPr="00A3470D">
        <w:t xml:space="preserve">found </w:t>
      </w:r>
      <w:r w:rsidR="00811E27" w:rsidRPr="00A3470D">
        <w:t>to be useful</w:t>
      </w:r>
      <w:r w:rsidR="00367BB1" w:rsidRPr="00A3470D">
        <w:t xml:space="preserve"> </w:t>
      </w:r>
      <w:r w:rsidR="00811E27" w:rsidRPr="00A3470D">
        <w:t>when</w:t>
      </w:r>
      <w:r w:rsidR="00367BB1" w:rsidRPr="00A3470D">
        <w:t xml:space="preserve"> the women </w:t>
      </w:r>
      <w:r w:rsidR="00811E27" w:rsidRPr="00A3470D">
        <w:t>decided who</w:t>
      </w:r>
      <w:r w:rsidR="00367BB1" w:rsidRPr="00A3470D">
        <w:t xml:space="preserve"> would partner them for the duration of </w:t>
      </w:r>
      <w:r w:rsidR="00811E27" w:rsidRPr="00A3470D">
        <w:t>an</w:t>
      </w:r>
      <w:r w:rsidR="00367BB1" w:rsidRPr="00A3470D">
        <w:t xml:space="preserve"> intervent</w:t>
      </w:r>
      <w:r w:rsidR="00DA74B2" w:rsidRPr="00A3470D">
        <w:t>ion and specified</w:t>
      </w:r>
      <w:r w:rsidR="00367BB1" w:rsidRPr="00A3470D">
        <w:t xml:space="preserve"> what type of support they would like that other person to provide</w:t>
      </w:r>
      <w:r w:rsidR="003E5335" w:rsidRPr="00A3470D">
        <w:t xml:space="preserve"> them with</w:t>
      </w:r>
      <w:r w:rsidR="00367BB1" w:rsidRPr="00A3470D">
        <w:fldChar w:fldCharType="begin"/>
      </w:r>
      <w:r w:rsidR="00DB1AFF" w:rsidRPr="00A3470D">
        <w:instrText xml:space="preserve"> ADDIN EN.CITE &lt;EndNote&gt;&lt;Cite&gt;&lt;Author&gt;Chang&lt;/Author&gt;&lt;Year&gt;2005&lt;/Year&gt;&lt;RecNum&gt;43400&lt;/RecNum&gt;&lt;DisplayText&gt;&lt;style face="superscript"&gt;42&lt;/style&gt;&lt;/DisplayText&gt;&lt;record&gt;&lt;rec-number&gt;43400&lt;/rec-number&gt;&lt;foreign-keys&gt;&lt;key app="EN" db-id="s22tasvxnrv9wne90au5p22xvwdaarvf5252" timestamp="1457521111"&gt;43400&lt;/key&gt;&lt;/foreign-keys&gt;&lt;ref-type name="Journal Article"&gt;17&lt;/ref-type&gt;&lt;contributors&gt;&lt;authors&gt;&lt;author&gt;Chang, Grace&lt;/author&gt;&lt;author&gt;McNamara, Tay K&lt;/author&gt;&lt;author&gt;Orav, E John&lt;/author&gt;&lt;author&gt;Koby, Danielle&lt;/author&gt;&lt;author&gt;Lavigne, Alyson&lt;/author&gt;&lt;author&gt;Ludman, Barbara&lt;/author&gt;&lt;author&gt;Vincitorio, Nori Ann&lt;/author&gt;&lt;author&gt;Wilkins-Haug, Louise&lt;/author&gt;&lt;/authors&gt;&lt;/contributors&gt;&lt;titles&gt;&lt;title&gt;Brief intervention for prenatal alcohol use: a randomized trial&lt;/title&gt;&lt;secondary-title&gt;Obstetrics and gynecology&lt;/secondary-title&gt;&lt;/titles&gt;&lt;periodical&gt;&lt;full-title&gt;Obstetrics and Gynecology&lt;/full-title&gt;&lt;abbr-1&gt;Obstet. Gynecol.&lt;/abbr-1&gt;&lt;abbr-2&gt;Obstet Gynecol&lt;/abbr-2&gt;&lt;abbr-3&gt;Obstetrics &amp;amp; Gynecology&lt;/abbr-3&gt;&lt;/periodical&gt;&lt;pages&gt;991&lt;/pages&gt;&lt;volume&gt;105&lt;/volume&gt;&lt;number&gt;5 Pt 1&lt;/number&gt;&lt;dates&gt;&lt;year&gt;2005&lt;/year&gt;&lt;/dates&gt;&lt;urls&gt;&lt;related-urls&gt;&lt;url&gt;http://www.ncbi.nlm.nih.gov/pmc/articles/PMC1380262/pdf/nihms8080.pdf&lt;/url&gt;&lt;/related-urls&gt;&lt;/urls&gt;&lt;/record&gt;&lt;/Cite&gt;&lt;/EndNote&gt;</w:instrText>
      </w:r>
      <w:r w:rsidR="00367BB1" w:rsidRPr="00A3470D">
        <w:fldChar w:fldCharType="separate"/>
      </w:r>
      <w:r w:rsidR="00DB1AFF" w:rsidRPr="00A3470D">
        <w:rPr>
          <w:noProof/>
          <w:vertAlign w:val="superscript"/>
        </w:rPr>
        <w:t>42</w:t>
      </w:r>
      <w:r w:rsidR="00367BB1" w:rsidRPr="00A3470D">
        <w:fldChar w:fldCharType="end"/>
      </w:r>
      <w:r w:rsidR="00367BB1" w:rsidRPr="00A3470D">
        <w:t>.</w:t>
      </w:r>
      <w:r w:rsidR="00175C87" w:rsidRPr="00A3470D">
        <w:t xml:space="preserve"> These alternatives may be useful especially as it is known that partners are less likely to receive cessation support with the women</w:t>
      </w:r>
      <w:r w:rsidR="00175C87" w:rsidRPr="00A3470D">
        <w:fldChar w:fldCharType="begin"/>
      </w:r>
      <w:r w:rsidR="00DB1AFF" w:rsidRPr="00A3470D">
        <w:instrText xml:space="preserve"> ADDIN EN.CITE &lt;EndNote&gt;&lt;Cite&gt;&lt;Author&gt;Hemsing&lt;/Author&gt;&lt;Year&gt;2011&lt;/Year&gt;&lt;RecNum&gt;46070&lt;/RecNum&gt;&lt;DisplayText&gt;&lt;style face="superscript"&gt;40&lt;/style&gt;&lt;/DisplayText&gt;&lt;record&gt;&lt;rec-number&gt;46070&lt;/rec-number&gt;&lt;foreign-keys&gt;&lt;key app="EN" db-id="s22tasvxnrv9wne90au5p22xvwdaarvf5252" timestamp="1534426992"&gt;46070&lt;/key&gt;&lt;/foreign-keys&gt;&lt;ref-type name="Journal Article"&gt;17&lt;/ref-type&gt;&lt;contributors&gt;&lt;authors&gt;&lt;author&gt;Hemsing, Natalie&lt;/author&gt;&lt;author&gt;Greaves, Lorraine&lt;/author&gt;&lt;author&gt;O’leary, Renée&lt;/author&gt;&lt;author&gt;Chan, Katharine&lt;/author&gt;&lt;author&gt;Okoli, Chizimuzo&lt;/author&gt;&lt;/authors&gt;&lt;/contributors&gt;&lt;titles&gt;&lt;title&gt;Partner support for smoking cessation during pregnancy: a systematic review&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767-776&lt;/pages&gt;&lt;volume&gt;14&lt;/volume&gt;&lt;number&gt;7&lt;/number&gt;&lt;dates&gt;&lt;year&gt;2011&lt;/year&gt;&lt;/dates&gt;&lt;isbn&gt;1469-994X&lt;/isbn&gt;&lt;urls&gt;&lt;/urls&gt;&lt;/record&gt;&lt;/Cite&gt;&lt;/EndNote&gt;</w:instrText>
      </w:r>
      <w:r w:rsidR="00175C87" w:rsidRPr="00A3470D">
        <w:fldChar w:fldCharType="separate"/>
      </w:r>
      <w:r w:rsidR="00DB1AFF" w:rsidRPr="00A3470D">
        <w:rPr>
          <w:noProof/>
          <w:vertAlign w:val="superscript"/>
        </w:rPr>
        <w:t>40</w:t>
      </w:r>
      <w:r w:rsidR="00175C87" w:rsidRPr="00A3470D">
        <w:fldChar w:fldCharType="end"/>
      </w:r>
      <w:r w:rsidR="00175C87" w:rsidRPr="00A3470D">
        <w:t xml:space="preserve"> making them less accessible to practitioners</w:t>
      </w:r>
      <w:r w:rsidR="00922181" w:rsidRPr="00A3470D">
        <w:t>.</w:t>
      </w:r>
      <w:r w:rsidR="00175C87" w:rsidRPr="00A3470D">
        <w:t xml:space="preserve"> </w:t>
      </w:r>
      <w:r w:rsidR="00922181" w:rsidRPr="00A3470D">
        <w:t>A systematic review</w:t>
      </w:r>
      <w:r w:rsidR="00175C87" w:rsidRPr="00A3470D">
        <w:t xml:space="preserve"> also </w:t>
      </w:r>
      <w:r w:rsidR="00922181" w:rsidRPr="00A3470D">
        <w:t xml:space="preserve">found </w:t>
      </w:r>
      <w:r w:rsidR="00175C87" w:rsidRPr="00A3470D">
        <w:t xml:space="preserve">that supplying intervention materials to the women to pass on to their partners </w:t>
      </w:r>
      <w:r w:rsidR="00922181" w:rsidRPr="00A3470D">
        <w:t xml:space="preserve">appeared to </w:t>
      </w:r>
      <w:r w:rsidR="004747E4" w:rsidRPr="00A3470D">
        <w:t xml:space="preserve">be </w:t>
      </w:r>
      <w:r w:rsidR="00922181" w:rsidRPr="00A3470D">
        <w:t xml:space="preserve">ineffective in terms of </w:t>
      </w:r>
      <w:r w:rsidR="00175C87" w:rsidRPr="00A3470D">
        <w:t xml:space="preserve"> </w:t>
      </w:r>
      <w:r w:rsidR="00922181" w:rsidRPr="00A3470D">
        <w:t>cessation attempts made by partners and the level of support they provide to the women</w:t>
      </w:r>
      <w:r w:rsidR="00922181" w:rsidRPr="00A3470D">
        <w:fldChar w:fldCharType="begin"/>
      </w:r>
      <w:r w:rsidR="00DB1AFF" w:rsidRPr="00A3470D">
        <w:instrText xml:space="preserve"> ADDIN EN.CITE &lt;EndNote&gt;&lt;Cite&gt;&lt;Author&gt;Hemsing&lt;/Author&gt;&lt;Year&gt;2011&lt;/Year&gt;&lt;RecNum&gt;46070&lt;/RecNum&gt;&lt;DisplayText&gt;&lt;style face="superscript"&gt;40&lt;/style&gt;&lt;/DisplayText&gt;&lt;record&gt;&lt;rec-number&gt;46070&lt;/rec-number&gt;&lt;foreign-keys&gt;&lt;key app="EN" db-id="s22tasvxnrv9wne90au5p22xvwdaarvf5252" timestamp="1534426992"&gt;46070&lt;/key&gt;&lt;/foreign-keys&gt;&lt;ref-type name="Journal Article"&gt;17&lt;/ref-type&gt;&lt;contributors&gt;&lt;authors&gt;&lt;author&gt;Hemsing, Natalie&lt;/author&gt;&lt;author&gt;Greaves, Lorraine&lt;/author&gt;&lt;author&gt;O’leary, Renée&lt;/author&gt;&lt;author&gt;Chan, Katharine&lt;/author&gt;&lt;author&gt;Okoli, Chizimuzo&lt;/author&gt;&lt;/authors&gt;&lt;/contributors&gt;&lt;titles&gt;&lt;title&gt;Partner support for smoking cessation during pregnancy: a systematic review&lt;/title&gt;&lt;secondary-title&gt;Nicotine &amp;amp; Tobacco Research&lt;/secondary-title&gt;&lt;/titles&gt;&lt;periodical&gt;&lt;full-title&gt;Nicotine and Tobacco Research&lt;/full-title&gt;&lt;abbr-1&gt;Nicotine Tob. Res.&lt;/abbr-1&gt;&lt;abbr-2&gt;Nicotine Tob Res&lt;/abbr-2&gt;&lt;abbr-3&gt;Nicotine &amp;amp; Tobacco Research&lt;/abbr-3&gt;&lt;/periodical&gt;&lt;pages&gt;767-776&lt;/pages&gt;&lt;volume&gt;14&lt;/volume&gt;&lt;number&gt;7&lt;/number&gt;&lt;dates&gt;&lt;year&gt;2011&lt;/year&gt;&lt;/dates&gt;&lt;isbn&gt;1469-994X&lt;/isbn&gt;&lt;urls&gt;&lt;/urls&gt;&lt;/record&gt;&lt;/Cite&gt;&lt;/EndNote&gt;</w:instrText>
      </w:r>
      <w:r w:rsidR="00922181" w:rsidRPr="00A3470D">
        <w:fldChar w:fldCharType="separate"/>
      </w:r>
      <w:r w:rsidR="00DB1AFF" w:rsidRPr="00A3470D">
        <w:rPr>
          <w:noProof/>
          <w:vertAlign w:val="superscript"/>
        </w:rPr>
        <w:t>40</w:t>
      </w:r>
      <w:r w:rsidR="00922181" w:rsidRPr="00A3470D">
        <w:fldChar w:fldCharType="end"/>
      </w:r>
      <w:r w:rsidR="00922181" w:rsidRPr="00A3470D">
        <w:t>.</w:t>
      </w:r>
    </w:p>
    <w:p w14:paraId="0F61B68A" w14:textId="1B59E77F" w:rsidR="00146445" w:rsidRPr="00A3470D" w:rsidRDefault="00D20DC5" w:rsidP="00146445">
      <w:pPr>
        <w:spacing w:line="480" w:lineRule="auto"/>
        <w:jc w:val="both"/>
      </w:pPr>
      <w:r w:rsidRPr="00A3470D">
        <w:t>‘Problem solving’</w:t>
      </w:r>
      <w:r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Pr="00A3470D">
        <w:fldChar w:fldCharType="separate"/>
      </w:r>
      <w:r w:rsidR="00DB1AFF" w:rsidRPr="00A3470D">
        <w:rPr>
          <w:noProof/>
          <w:vertAlign w:val="superscript"/>
        </w:rPr>
        <w:t>32</w:t>
      </w:r>
      <w:r w:rsidRPr="00A3470D">
        <w:fldChar w:fldCharType="end"/>
      </w:r>
      <w:r w:rsidRPr="00A3470D">
        <w:t xml:space="preserve"> was another BCT coded </w:t>
      </w:r>
      <w:r w:rsidR="00571EA4" w:rsidRPr="00A3470D">
        <w:t>most</w:t>
      </w:r>
      <w:r w:rsidR="008C1F0A" w:rsidRPr="00A3470D">
        <w:t xml:space="preserve"> frequently</w:t>
      </w:r>
      <w:r w:rsidR="00050373" w:rsidRPr="00A3470D">
        <w:t xml:space="preserve"> from</w:t>
      </w:r>
      <w:r w:rsidR="00F50345" w:rsidRPr="00A3470D">
        <w:t xml:space="preserve"> </w:t>
      </w:r>
      <w:r w:rsidRPr="00A3470D">
        <w:t xml:space="preserve">the respondent-suggested techniques </w:t>
      </w:r>
      <w:r w:rsidR="007A4345" w:rsidRPr="00A3470D">
        <w:t xml:space="preserve">relating to </w:t>
      </w:r>
      <w:r w:rsidRPr="00A3470D">
        <w:t>the</w:t>
      </w:r>
      <w:r w:rsidR="009063A3" w:rsidRPr="00A3470D">
        <w:t xml:space="preserve"> i</w:t>
      </w:r>
      <w:r w:rsidRPr="00A3470D">
        <w:t>nfluence</w:t>
      </w:r>
      <w:r w:rsidR="009063A3" w:rsidRPr="00A3470D">
        <w:t xml:space="preserve"> significant</w:t>
      </w:r>
      <w:r w:rsidRPr="00A3470D">
        <w:t xml:space="preserve"> </w:t>
      </w:r>
      <w:r w:rsidR="00B46AAA" w:rsidRPr="00A3470D">
        <w:t>others</w:t>
      </w:r>
      <w:r w:rsidR="00AD706D" w:rsidRPr="00A3470D">
        <w:t>,</w:t>
      </w:r>
      <w:r w:rsidR="00B46AAA" w:rsidRPr="00A3470D">
        <w:t xml:space="preserve"> </w:t>
      </w:r>
      <w:r w:rsidR="00571EA4" w:rsidRPr="00A3470D">
        <w:t>in general</w:t>
      </w:r>
      <w:r w:rsidR="00AD706D" w:rsidRPr="00A3470D">
        <w:t>,</w:t>
      </w:r>
      <w:r w:rsidR="00571EA4" w:rsidRPr="00A3470D">
        <w:t xml:space="preserve"> </w:t>
      </w:r>
      <w:r w:rsidRPr="00A3470D">
        <w:t xml:space="preserve">could have on the women’s smoking habits. This included ensuring that the women and </w:t>
      </w:r>
      <w:r w:rsidR="009063A3" w:rsidRPr="00A3470D">
        <w:t xml:space="preserve">these </w:t>
      </w:r>
      <w:r w:rsidR="004747E4" w:rsidRPr="00A3470D">
        <w:t>significant</w:t>
      </w:r>
      <w:r w:rsidR="009063A3" w:rsidRPr="00A3470D">
        <w:t xml:space="preserve"> </w:t>
      </w:r>
      <w:r w:rsidRPr="00A3470D">
        <w:t>others were aware of the dangers of continued smoking and helping the women find solutions to overcome any negative influence these people</w:t>
      </w:r>
      <w:r w:rsidR="007A4345" w:rsidRPr="00A3470D">
        <w:t xml:space="preserve"> may have</w:t>
      </w:r>
      <w:r w:rsidRPr="00A3470D">
        <w:t>.</w:t>
      </w:r>
    </w:p>
    <w:p w14:paraId="09466CF8" w14:textId="45916BA3" w:rsidR="00A26E40" w:rsidRPr="00A3470D" w:rsidRDefault="000C0502" w:rsidP="00146445">
      <w:pPr>
        <w:spacing w:line="480" w:lineRule="auto"/>
        <w:jc w:val="both"/>
      </w:pPr>
      <w:r w:rsidRPr="00A3470D">
        <w:t xml:space="preserve">As </w:t>
      </w:r>
      <w:r w:rsidR="004E10DC" w:rsidRPr="00A3470D">
        <w:t xml:space="preserve">the </w:t>
      </w:r>
      <w:r w:rsidRPr="00A3470D">
        <w:t>barriers that fell under the ‘Social Norms’</w:t>
      </w:r>
      <w:r w:rsidR="004E10DC" w:rsidRPr="00A3470D">
        <w:t xml:space="preserve"> category received </w:t>
      </w:r>
      <w:r w:rsidR="003C340E" w:rsidRPr="00A3470D">
        <w:t xml:space="preserve">poor coverage </w:t>
      </w:r>
      <w:r w:rsidR="00332F7F" w:rsidRPr="00A3470D">
        <w:t xml:space="preserve">of </w:t>
      </w:r>
      <w:r w:rsidR="004E10DC" w:rsidRPr="00A3470D">
        <w:t>respondent-suggested techniques</w:t>
      </w:r>
      <w:r w:rsidR="009A7451" w:rsidRPr="00A3470D">
        <w:t>,</w:t>
      </w:r>
      <w:r w:rsidR="00332F7F" w:rsidRPr="00A3470D">
        <w:t xml:space="preserve"> despite all reaching consensus as being influential</w:t>
      </w:r>
      <w:r w:rsidR="004E10DC" w:rsidRPr="00A3470D">
        <w:t xml:space="preserve">, </w:t>
      </w:r>
      <w:r w:rsidRPr="00A3470D">
        <w:t>it highlights an area that requires more focus in terms of establishing what could be useful in helping women overcome these particular barriers.</w:t>
      </w:r>
      <w:r w:rsidR="004E10DC" w:rsidRPr="00A3470D">
        <w:t xml:space="preserve"> </w:t>
      </w:r>
      <w:r w:rsidR="00AE09FF" w:rsidRPr="00A3470D">
        <w:t xml:space="preserve">The importance of </w:t>
      </w:r>
      <w:r w:rsidR="00B46C71" w:rsidRPr="00A3470D">
        <w:t xml:space="preserve">influence relating to </w:t>
      </w:r>
      <w:r w:rsidR="00F95E62" w:rsidRPr="00A3470D">
        <w:t>social norms</w:t>
      </w:r>
      <w:r w:rsidR="00555C6E" w:rsidRPr="00A3470D">
        <w:t>, in general,</w:t>
      </w:r>
      <w:r w:rsidR="00F95E62" w:rsidRPr="00A3470D">
        <w:t xml:space="preserve"> </w:t>
      </w:r>
      <w:r w:rsidR="00AE09FF" w:rsidRPr="00A3470D">
        <w:t>has also</w:t>
      </w:r>
      <w:r w:rsidR="00F95E62" w:rsidRPr="00A3470D">
        <w:t xml:space="preserve"> been highlighted in </w:t>
      </w:r>
      <w:r w:rsidR="004845E8" w:rsidRPr="00A3470D">
        <w:t>other work</w:t>
      </w:r>
      <w:r w:rsidR="00555C6E" w:rsidRPr="00A3470D">
        <w:t>,</w:t>
      </w:r>
      <w:r w:rsidR="00AE09FF" w:rsidRPr="00A3470D">
        <w:t xml:space="preserve"> taken from different perspectives</w:t>
      </w:r>
      <w:r w:rsidR="004845E8" w:rsidRPr="00A3470D">
        <w:t xml:space="preserve">. For example, </w:t>
      </w:r>
      <w:r w:rsidR="00F95E62" w:rsidRPr="00A3470D">
        <w:t xml:space="preserve">qualitative work </w:t>
      </w:r>
      <w:r w:rsidR="004845E8" w:rsidRPr="00A3470D">
        <w:t xml:space="preserve">of </w:t>
      </w:r>
      <w:r w:rsidR="00F95E62" w:rsidRPr="00A3470D">
        <w:t xml:space="preserve">pregnant </w:t>
      </w:r>
      <w:r w:rsidR="008C1F0A" w:rsidRPr="00A3470D">
        <w:t>smoker’s</w:t>
      </w:r>
      <w:r w:rsidR="00F95E62" w:rsidRPr="00A3470D">
        <w:t xml:space="preserve"> experience</w:t>
      </w:r>
      <w:r w:rsidR="004845E8" w:rsidRPr="00A3470D">
        <w:t>s</w:t>
      </w:r>
      <w:r w:rsidR="00F95E62" w:rsidRPr="00A3470D">
        <w:t xml:space="preserve">, </w:t>
      </w:r>
      <w:r w:rsidR="004845E8" w:rsidRPr="00A3470D">
        <w:t xml:space="preserve">identified </w:t>
      </w:r>
      <w:r w:rsidR="00F95E62" w:rsidRPr="00A3470D">
        <w:t xml:space="preserve">the theme of ‘living in a smoking world’ </w:t>
      </w:r>
      <w:r w:rsidR="004845E8" w:rsidRPr="00A3470D">
        <w:t>as</w:t>
      </w:r>
      <w:r w:rsidR="00F95E62" w:rsidRPr="00A3470D">
        <w:t xml:space="preserve"> </w:t>
      </w:r>
      <w:r w:rsidR="00A26E40" w:rsidRPr="00A3470D">
        <w:t xml:space="preserve">being </w:t>
      </w:r>
      <w:r w:rsidR="00F95E62" w:rsidRPr="00A3470D">
        <w:t>the most important</w:t>
      </w:r>
      <w:r w:rsidR="004845E8" w:rsidRPr="00A3470D">
        <w:t>,</w:t>
      </w:r>
      <w:r w:rsidR="00F95E62" w:rsidRPr="00A3470D">
        <w:t xml:space="preserve"> overarching theme</w:t>
      </w:r>
      <w:r w:rsidR="00F95E62" w:rsidRPr="00A3470D">
        <w:fldChar w:fldCharType="begin"/>
      </w:r>
      <w:r w:rsidR="00DB1AFF" w:rsidRPr="00A3470D">
        <w:instrText xml:space="preserve"> ADDIN EN.CITE &lt;EndNote&gt;&lt;Cite&gt;&lt;Author&gt;Murray&lt;/Author&gt;&lt;Year&gt;2014&lt;/Year&gt;&lt;RecNum&gt;46086&lt;/RecNum&gt;&lt;DisplayText&gt;&lt;style face="superscript"&gt;43&lt;/style&gt;&lt;/DisplayText&gt;&lt;record&gt;&lt;rec-number&gt;46086&lt;/rec-number&gt;&lt;foreign-keys&gt;&lt;key app="EN" db-id="s22tasvxnrv9wne90au5p22xvwdaarvf5252" timestamp="1538567957"&gt;46086&lt;/key&gt;&lt;/foreign-keys&gt;&lt;ref-type name="Journal Article"&gt;17&lt;/ref-type&gt;&lt;contributors&gt;&lt;authors&gt;&lt;author&gt;Murray, Cynthia L&lt;/author&gt;&lt;author&gt;Small, Sandra P&lt;/author&gt;&lt;author&gt;Burrage, Lorraine&lt;/author&gt;&lt;/authors&gt;&lt;/contributors&gt;&lt;titles&gt;&lt;title&gt;The Lived Experience of Smoking in Pregnancy&lt;/title&gt;&lt;secondary-title&gt;Open Journal of Nursing&lt;/secondary-title&gt;&lt;/titles&gt;&lt;periodical&gt;&lt;full-title&gt;Open Journal of Nursing&lt;/full-title&gt;&lt;abbr-1&gt;Open J Nurs&lt;/abbr-1&gt;&lt;/periodical&gt;&lt;pages&gt;762&lt;/pages&gt;&lt;volume&gt;4&lt;/volume&gt;&lt;number&gt;11&lt;/number&gt;&lt;dates&gt;&lt;year&gt;2014&lt;/year&gt;&lt;/dates&gt;&lt;urls&gt;&lt;/urls&gt;&lt;/record&gt;&lt;/Cite&gt;&lt;/EndNote&gt;</w:instrText>
      </w:r>
      <w:r w:rsidR="00F95E62" w:rsidRPr="00A3470D">
        <w:fldChar w:fldCharType="separate"/>
      </w:r>
      <w:r w:rsidR="00DB1AFF" w:rsidRPr="00A3470D">
        <w:rPr>
          <w:noProof/>
          <w:vertAlign w:val="superscript"/>
        </w:rPr>
        <w:t>43</w:t>
      </w:r>
      <w:r w:rsidR="00F95E62" w:rsidRPr="00A3470D">
        <w:fldChar w:fldCharType="end"/>
      </w:r>
      <w:r w:rsidR="00F95E62" w:rsidRPr="00A3470D">
        <w:t xml:space="preserve">. </w:t>
      </w:r>
      <w:r w:rsidR="008C1F0A" w:rsidRPr="00A3470D">
        <w:t>From t</w:t>
      </w:r>
      <w:r w:rsidR="004845E8" w:rsidRPr="00A3470D">
        <w:t xml:space="preserve">his theme, </w:t>
      </w:r>
      <w:r w:rsidR="00A26E40" w:rsidRPr="00A3470D">
        <w:t>it was</w:t>
      </w:r>
      <w:r w:rsidR="00F95E62" w:rsidRPr="00A3470D">
        <w:t xml:space="preserve"> highlighted that not only </w:t>
      </w:r>
      <w:r w:rsidR="00A26E40" w:rsidRPr="00A3470D">
        <w:t>could</w:t>
      </w:r>
      <w:r w:rsidR="00F95E62" w:rsidRPr="00A3470D">
        <w:t xml:space="preserve"> smoking become normalised and perceptions of </w:t>
      </w:r>
      <w:r w:rsidR="00AF5947" w:rsidRPr="00A3470D">
        <w:t xml:space="preserve">the </w:t>
      </w:r>
      <w:r w:rsidR="00F95E62" w:rsidRPr="00A3470D">
        <w:t>risks minimised if the women lived in communities that were highly populated with smokers</w:t>
      </w:r>
      <w:r w:rsidR="00A26E40" w:rsidRPr="00A3470D">
        <w:t>;</w:t>
      </w:r>
      <w:r w:rsidR="00F95E62" w:rsidRPr="00A3470D">
        <w:t xml:space="preserve"> if most of their family members smoked, they felt that their smoking </w:t>
      </w:r>
      <w:r w:rsidR="00490669" w:rsidRPr="00A3470D">
        <w:t xml:space="preserve">status </w:t>
      </w:r>
      <w:r w:rsidR="00F95E62" w:rsidRPr="00A3470D">
        <w:t>was inherent and as such, not something they had full</w:t>
      </w:r>
      <w:r w:rsidR="00612919" w:rsidRPr="00A3470D">
        <w:t>, or much,</w:t>
      </w:r>
      <w:r w:rsidR="00F95E62" w:rsidRPr="00A3470D">
        <w:t xml:space="preserve"> autonomy over</w:t>
      </w:r>
      <w:r w:rsidR="00F95E62" w:rsidRPr="00A3470D">
        <w:fldChar w:fldCharType="begin"/>
      </w:r>
      <w:r w:rsidR="00DB1AFF" w:rsidRPr="00A3470D">
        <w:instrText xml:space="preserve"> ADDIN EN.CITE &lt;EndNote&gt;&lt;Cite&gt;&lt;Author&gt;Murray&lt;/Author&gt;&lt;Year&gt;2014&lt;/Year&gt;&lt;RecNum&gt;46086&lt;/RecNum&gt;&lt;DisplayText&gt;&lt;style face="superscript"&gt;43&lt;/style&gt;&lt;/DisplayText&gt;&lt;record&gt;&lt;rec-number&gt;46086&lt;/rec-number&gt;&lt;foreign-keys&gt;&lt;key app="EN" db-id="s22tasvxnrv9wne90au5p22xvwdaarvf5252" timestamp="1538567957"&gt;46086&lt;/key&gt;&lt;/foreign-keys&gt;&lt;ref-type name="Journal Article"&gt;17&lt;/ref-type&gt;&lt;contributors&gt;&lt;authors&gt;&lt;author&gt;Murray, Cynthia L&lt;/author&gt;&lt;author&gt;Small, Sandra P&lt;/author&gt;&lt;author&gt;Burrage, Lorraine&lt;/author&gt;&lt;/authors&gt;&lt;/contributors&gt;&lt;titles&gt;&lt;title&gt;The Lived Experience of Smoking in Pregnancy&lt;/title&gt;&lt;secondary-title&gt;Open Journal of Nursing&lt;/secondary-title&gt;&lt;/titles&gt;&lt;periodical&gt;&lt;full-title&gt;Open Journal of Nursing&lt;/full-title&gt;&lt;abbr-1&gt;Open J Nurs&lt;/abbr-1&gt;&lt;/periodical&gt;&lt;pages&gt;762&lt;/pages&gt;&lt;volume&gt;4&lt;/volume&gt;&lt;number&gt;11&lt;/number&gt;&lt;dates&gt;&lt;year&gt;2014&lt;/year&gt;&lt;/dates&gt;&lt;urls&gt;&lt;/urls&gt;&lt;/record&gt;&lt;/Cite&gt;&lt;/EndNote&gt;</w:instrText>
      </w:r>
      <w:r w:rsidR="00F95E62" w:rsidRPr="00A3470D">
        <w:fldChar w:fldCharType="separate"/>
      </w:r>
      <w:r w:rsidR="00DB1AFF" w:rsidRPr="00A3470D">
        <w:rPr>
          <w:noProof/>
          <w:vertAlign w:val="superscript"/>
        </w:rPr>
        <w:t>43</w:t>
      </w:r>
      <w:r w:rsidR="00F95E62" w:rsidRPr="00A3470D">
        <w:fldChar w:fldCharType="end"/>
      </w:r>
      <w:r w:rsidR="00AF5947" w:rsidRPr="00A3470D">
        <w:t xml:space="preserve">. </w:t>
      </w:r>
      <w:r w:rsidR="00866BF0" w:rsidRPr="00A3470D">
        <w:t xml:space="preserve">It is therefore possible that the </w:t>
      </w:r>
      <w:r w:rsidR="005D4AF0" w:rsidRPr="00A3470D">
        <w:t xml:space="preserve">two </w:t>
      </w:r>
      <w:r w:rsidR="00866BF0" w:rsidRPr="00A3470D">
        <w:t>respondent-suggested techniques</w:t>
      </w:r>
      <w:r w:rsidR="0050786F" w:rsidRPr="00A3470D">
        <w:t xml:space="preserve"> relating to </w:t>
      </w:r>
      <w:r w:rsidR="00C21053" w:rsidRPr="00A3470D">
        <w:t>barriers</w:t>
      </w:r>
      <w:r w:rsidR="00866BF0" w:rsidRPr="00A3470D">
        <w:t xml:space="preserve"> in this category</w:t>
      </w:r>
      <w:r w:rsidR="00112A0F" w:rsidRPr="00A3470D">
        <w:t>,</w:t>
      </w:r>
      <w:r w:rsidR="00866BF0" w:rsidRPr="00A3470D">
        <w:t xml:space="preserve"> </w:t>
      </w:r>
      <w:r w:rsidR="0050786F" w:rsidRPr="00A3470D">
        <w:t xml:space="preserve">which coded as </w:t>
      </w:r>
      <w:r w:rsidR="00112A0F" w:rsidRPr="00A3470D">
        <w:t>‘Social comparison’ and ‘Framing/reframing’</w:t>
      </w:r>
      <w:r w:rsidR="00112A0F"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112A0F" w:rsidRPr="00A3470D">
        <w:fldChar w:fldCharType="separate"/>
      </w:r>
      <w:r w:rsidR="00DB1AFF" w:rsidRPr="00A3470D">
        <w:rPr>
          <w:noProof/>
          <w:vertAlign w:val="superscript"/>
        </w:rPr>
        <w:t>32</w:t>
      </w:r>
      <w:r w:rsidR="00112A0F" w:rsidRPr="00A3470D">
        <w:fldChar w:fldCharType="end"/>
      </w:r>
      <w:r w:rsidR="00112A0F" w:rsidRPr="00A3470D">
        <w:t xml:space="preserve">, </w:t>
      </w:r>
      <w:r w:rsidR="00866BF0" w:rsidRPr="00A3470D">
        <w:t>did not reach consensus as being appropriate as they in</w:t>
      </w:r>
      <w:r w:rsidR="008C1F0A" w:rsidRPr="00A3470D">
        <w:t>cluded</w:t>
      </w:r>
      <w:r w:rsidR="00866BF0" w:rsidRPr="00A3470D">
        <w:t xml:space="preserve"> </w:t>
      </w:r>
      <w:r w:rsidR="00FA1D86" w:rsidRPr="00A3470D">
        <w:t>explaining</w:t>
      </w:r>
      <w:r w:rsidR="00866BF0" w:rsidRPr="00A3470D">
        <w:t xml:space="preserve"> that it is not the norm for women to smoke during </w:t>
      </w:r>
      <w:r w:rsidR="00866BF0" w:rsidRPr="00A3470D">
        <w:lastRenderedPageBreak/>
        <w:t>pregnancy</w:t>
      </w:r>
      <w:r w:rsidR="00801292" w:rsidRPr="00A3470D">
        <w:t xml:space="preserve"> in her local area</w:t>
      </w:r>
      <w:r w:rsidR="00112A0F" w:rsidRPr="00A3470D">
        <w:t xml:space="preserve">. </w:t>
      </w:r>
      <w:r w:rsidR="00801292" w:rsidRPr="00A3470D">
        <w:t>Also, t</w:t>
      </w:r>
      <w:r w:rsidR="00696A5F" w:rsidRPr="00A3470D">
        <w:t xml:space="preserve">he suggestion of telling women that now they are pregnant, </w:t>
      </w:r>
      <w:r w:rsidR="007564E7" w:rsidRPr="00A3470D">
        <w:t>smoking is not an individual choice anymore</w:t>
      </w:r>
      <w:r w:rsidR="00696A5F" w:rsidRPr="00A3470D">
        <w:t xml:space="preserve"> may </w:t>
      </w:r>
      <w:r w:rsidR="0020152F" w:rsidRPr="00A3470D">
        <w:t xml:space="preserve">have </w:t>
      </w:r>
      <w:r w:rsidR="00696A5F" w:rsidRPr="00A3470D">
        <w:t>be</w:t>
      </w:r>
      <w:r w:rsidR="0020152F" w:rsidRPr="00A3470D">
        <w:t>en</w:t>
      </w:r>
      <w:r w:rsidR="00696A5F" w:rsidRPr="00A3470D">
        <w:t xml:space="preserve"> </w:t>
      </w:r>
      <w:r w:rsidR="003219AE" w:rsidRPr="00A3470D">
        <w:t xml:space="preserve">perceived as being </w:t>
      </w:r>
      <w:r w:rsidR="00696A5F" w:rsidRPr="00A3470D">
        <w:t>confusing</w:t>
      </w:r>
      <w:r w:rsidR="00C23CF1" w:rsidRPr="00A3470D">
        <w:t xml:space="preserve"> by </w:t>
      </w:r>
      <w:r w:rsidR="0020152F" w:rsidRPr="00A3470D">
        <w:t>practitioners</w:t>
      </w:r>
      <w:r w:rsidR="00C23CF1" w:rsidRPr="00A3470D">
        <w:t xml:space="preserve"> who have had</w:t>
      </w:r>
      <w:r w:rsidR="0020152F" w:rsidRPr="00A3470D">
        <w:t xml:space="preserve"> </w:t>
      </w:r>
      <w:r w:rsidR="009743F4" w:rsidRPr="00A3470D">
        <w:t xml:space="preserve">any </w:t>
      </w:r>
      <w:r w:rsidR="0020152F" w:rsidRPr="00A3470D">
        <w:t>experien</w:t>
      </w:r>
      <w:r w:rsidR="006A7C11" w:rsidRPr="00A3470D">
        <w:t>c</w:t>
      </w:r>
      <w:r w:rsidR="0020152F" w:rsidRPr="00A3470D">
        <w:t>e</w:t>
      </w:r>
      <w:r w:rsidR="006A7C11" w:rsidRPr="00A3470D">
        <w:t xml:space="preserve"> of</w:t>
      </w:r>
      <w:r w:rsidR="0020152F" w:rsidRPr="00A3470D">
        <w:t xml:space="preserve"> </w:t>
      </w:r>
      <w:r w:rsidR="00112A0F" w:rsidRPr="00A3470D">
        <w:t>women</w:t>
      </w:r>
      <w:r w:rsidR="00C23CF1" w:rsidRPr="00A3470D">
        <w:t xml:space="preserve"> </w:t>
      </w:r>
      <w:r w:rsidR="009743F4" w:rsidRPr="00A3470D">
        <w:t>holding</w:t>
      </w:r>
      <w:r w:rsidR="0020152F" w:rsidRPr="00A3470D">
        <w:t xml:space="preserve"> the belief</w:t>
      </w:r>
      <w:r w:rsidR="00696A5F" w:rsidRPr="00A3470D">
        <w:t xml:space="preserve"> that being a smoker </w:t>
      </w:r>
      <w:r w:rsidR="00112A0F" w:rsidRPr="00A3470D">
        <w:t>i</w:t>
      </w:r>
      <w:r w:rsidR="00696A5F" w:rsidRPr="00A3470D">
        <w:t>s not something they had much control or choice over in the first instance</w:t>
      </w:r>
      <w:r w:rsidR="00726DC3" w:rsidRPr="00A3470D">
        <w:fldChar w:fldCharType="begin"/>
      </w:r>
      <w:r w:rsidR="00DB1AFF" w:rsidRPr="00A3470D">
        <w:instrText xml:space="preserve"> ADDIN EN.CITE &lt;EndNote&gt;&lt;Cite&gt;&lt;Author&gt;Murray&lt;/Author&gt;&lt;Year&gt;2014&lt;/Year&gt;&lt;RecNum&gt;46086&lt;/RecNum&gt;&lt;DisplayText&gt;&lt;style face="superscript"&gt;43&lt;/style&gt;&lt;/DisplayText&gt;&lt;record&gt;&lt;rec-number&gt;46086&lt;/rec-number&gt;&lt;foreign-keys&gt;&lt;key app="EN" db-id="s22tasvxnrv9wne90au5p22xvwdaarvf5252" timestamp="1538567957"&gt;46086&lt;/key&gt;&lt;/foreign-keys&gt;&lt;ref-type name="Journal Article"&gt;17&lt;/ref-type&gt;&lt;contributors&gt;&lt;authors&gt;&lt;author&gt;Murray, Cynthia L&lt;/author&gt;&lt;author&gt;Small, Sandra P&lt;/author&gt;&lt;author&gt;Burrage, Lorraine&lt;/author&gt;&lt;/authors&gt;&lt;/contributors&gt;&lt;titles&gt;&lt;title&gt;The Lived Experience of Smoking in Pregnancy&lt;/title&gt;&lt;secondary-title&gt;Open Journal of Nursing&lt;/secondary-title&gt;&lt;/titles&gt;&lt;periodical&gt;&lt;full-title&gt;Open Journal of Nursing&lt;/full-title&gt;&lt;abbr-1&gt;Open J Nurs&lt;/abbr-1&gt;&lt;/periodical&gt;&lt;pages&gt;762&lt;/pages&gt;&lt;volume&gt;4&lt;/volume&gt;&lt;number&gt;11&lt;/number&gt;&lt;dates&gt;&lt;year&gt;2014&lt;/year&gt;&lt;/dates&gt;&lt;urls&gt;&lt;/urls&gt;&lt;/record&gt;&lt;/Cite&gt;&lt;/EndNote&gt;</w:instrText>
      </w:r>
      <w:r w:rsidR="00726DC3" w:rsidRPr="00A3470D">
        <w:fldChar w:fldCharType="separate"/>
      </w:r>
      <w:r w:rsidR="00DB1AFF" w:rsidRPr="00A3470D">
        <w:rPr>
          <w:noProof/>
          <w:vertAlign w:val="superscript"/>
        </w:rPr>
        <w:t>43</w:t>
      </w:r>
      <w:r w:rsidR="00726DC3" w:rsidRPr="00A3470D">
        <w:fldChar w:fldCharType="end"/>
      </w:r>
      <w:r w:rsidR="00490669" w:rsidRPr="00A3470D">
        <w:t xml:space="preserve">. </w:t>
      </w:r>
    </w:p>
    <w:p w14:paraId="057637AB" w14:textId="33AD18D1" w:rsidR="00206FF1" w:rsidRPr="00A3470D" w:rsidRDefault="0008260A" w:rsidP="00146445">
      <w:pPr>
        <w:spacing w:line="480" w:lineRule="auto"/>
        <w:jc w:val="both"/>
      </w:pPr>
      <w:r w:rsidRPr="00A3470D">
        <w:t>Facilitators</w:t>
      </w:r>
      <w:r w:rsidR="00146445" w:rsidRPr="00A3470D">
        <w:t xml:space="preserve"> </w:t>
      </w:r>
      <w:r w:rsidR="00273EAB" w:rsidRPr="00A3470D">
        <w:t>relating to</w:t>
      </w:r>
      <w:r w:rsidR="00AD40C2" w:rsidRPr="00A3470D">
        <w:t xml:space="preserve"> ‘Motivation &amp; self-efficacy’, for example</w:t>
      </w:r>
      <w:r w:rsidRPr="00A3470D">
        <w:t>,</w:t>
      </w:r>
      <w:r w:rsidR="00146445" w:rsidRPr="00A3470D">
        <w:t xml:space="preserve"> ‘women want to protect their baby from the harm of smoking’ were also considered </w:t>
      </w:r>
      <w:r w:rsidR="002324C3" w:rsidRPr="00A3470D">
        <w:t xml:space="preserve">particularly </w:t>
      </w:r>
      <w:r w:rsidR="00146445" w:rsidRPr="00A3470D">
        <w:t>i</w:t>
      </w:r>
      <w:r w:rsidR="00AD40C2" w:rsidRPr="00A3470D">
        <w:t>nfluential</w:t>
      </w:r>
      <w:r w:rsidR="00146445" w:rsidRPr="00A3470D">
        <w:t xml:space="preserve">. This reflects </w:t>
      </w:r>
      <w:r w:rsidR="00273EAB" w:rsidRPr="00A3470D">
        <w:t>evidence to</w:t>
      </w:r>
      <w:r w:rsidR="00146445" w:rsidRPr="00A3470D">
        <w:t xml:space="preserve"> show that wanting to protect the baby is a significant predictor of women successfully quitting</w:t>
      </w:r>
      <w:r w:rsidR="00146445" w:rsidRPr="00A3470D">
        <w:fldChar w:fldCharType="begin">
          <w:fldData xml:space="preserve">PEVuZE5vdGU+PENpdGU+PEF1dGhvcj5XYWtzY2hsYWc8L0F1dGhvcj48WWVhcj4yMDAzPC9ZZWFy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</w:fldData>
        </w:fldChar>
      </w:r>
      <w:r w:rsidR="00DB1AFF" w:rsidRPr="00A3470D">
        <w:instrText xml:space="preserve"> ADDIN EN.CITE </w:instrText>
      </w:r>
      <w:r w:rsidR="00DB1AFF" w:rsidRPr="00A3470D">
        <w:fldChar w:fldCharType="begin">
          <w:fldData xml:space="preserve">PEVuZE5vdGU+PENpdGU+PEF1dGhvcj5XYWtzY2hsYWc8L0F1dGhvcj48WWVhcj4yMDAzPC9ZZWFy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</w:fldData>
        </w:fldChar>
      </w:r>
      <w:r w:rsidR="00DB1AFF" w:rsidRPr="00A3470D">
        <w:instrText xml:space="preserve"> ADDIN EN.CITE.DATA </w:instrText>
      </w:r>
      <w:r w:rsidR="00DB1AFF" w:rsidRPr="00A3470D">
        <w:fldChar w:fldCharType="end"/>
      </w:r>
      <w:r w:rsidR="00146445" w:rsidRPr="00A3470D">
        <w:fldChar w:fldCharType="separate"/>
      </w:r>
      <w:r w:rsidR="00DB1AFF" w:rsidRPr="00A3470D">
        <w:rPr>
          <w:noProof/>
          <w:vertAlign w:val="superscript"/>
        </w:rPr>
        <w:t>44,45</w:t>
      </w:r>
      <w:r w:rsidR="00146445" w:rsidRPr="00A3470D">
        <w:fldChar w:fldCharType="end"/>
      </w:r>
      <w:r w:rsidR="00146445" w:rsidRPr="00A3470D">
        <w:t xml:space="preserve">. However, certain barriers that could potentially override this motivation, for example ‘women do not necessarily see quitting smoking as a priority in their complex lives’ were also considered </w:t>
      </w:r>
      <w:r w:rsidRPr="00A3470D">
        <w:t>important</w:t>
      </w:r>
      <w:r w:rsidR="00146445" w:rsidRPr="00A3470D">
        <w:t xml:space="preserve">. Positive </w:t>
      </w:r>
      <w:r w:rsidR="00FB4C06" w:rsidRPr="00A3470D">
        <w:t>behaviour</w:t>
      </w:r>
      <w:r w:rsidR="00146445" w:rsidRPr="00A3470D">
        <w:t xml:space="preserve"> change is only thought to be achievable when the level of motivation to change exceeds the desire to continue engaging in the unwanted </w:t>
      </w:r>
      <w:r w:rsidR="00FB4C06" w:rsidRPr="00A3470D">
        <w:t>behaviour</w:t>
      </w:r>
      <w:r w:rsidR="00146445" w:rsidRPr="00A3470D">
        <w:fldChar w:fldCharType="begin"/>
      </w:r>
      <w:r w:rsidR="00DB1AFF" w:rsidRPr="00A3470D">
        <w:instrText xml:space="preserve"> ADDIN EN.CITE &lt;EndNote&gt;&lt;Cite&gt;&lt;Author&gt;West&lt;/Author&gt;&lt;Year&gt;2013&lt;/Year&gt;&lt;RecNum&gt;44981&lt;/RecNum&gt;&lt;DisplayText&gt;&lt;style face="superscript"&gt;46&lt;/style&gt;&lt;/DisplayText&gt;&lt;record&gt;&lt;rec-number&gt;44981&lt;/rec-number&gt;&lt;foreign-keys&gt;&lt;key app="EN" db-id="s22tasvxnrv9wne90au5p22xvwdaarvf5252" timestamp="1519298688"&gt;44981&lt;/key&gt;&lt;/foreign-keys&gt;&lt;ref-type name="Book"&gt;6&lt;/ref-type&gt;&lt;contributors&gt;&lt;authors&gt;&lt;author&gt;West, Robert&lt;/author&gt;&lt;author&gt;Brown, Jamie&lt;/author&gt;&lt;/authors&gt;&lt;/contributors&gt;&lt;titles&gt;&lt;title&gt;Theory of addiction&lt;/title&gt;&lt;/titles&gt;&lt;dates&gt;&lt;year&gt;2013&lt;/year&gt;&lt;/dates&gt;&lt;publisher&gt;John Wiley &amp;amp; Sons&lt;/publisher&gt;&lt;isbn&gt;1118484916&lt;/isbn&gt;&lt;urls&gt;&lt;/urls&gt;&lt;/record&gt;&lt;/Cite&gt;&lt;/EndNote&gt;</w:instrText>
      </w:r>
      <w:r w:rsidR="00146445" w:rsidRPr="00A3470D">
        <w:fldChar w:fldCharType="separate"/>
      </w:r>
      <w:r w:rsidR="00DB1AFF" w:rsidRPr="00A3470D">
        <w:rPr>
          <w:noProof/>
          <w:vertAlign w:val="superscript"/>
        </w:rPr>
        <w:t>46</w:t>
      </w:r>
      <w:r w:rsidR="00146445" w:rsidRPr="00A3470D">
        <w:fldChar w:fldCharType="end"/>
      </w:r>
      <w:r w:rsidR="00146445" w:rsidRPr="00A3470D">
        <w:t xml:space="preserve">. In relation to smoking, it has been suggested that more successful </w:t>
      </w:r>
      <w:r w:rsidR="005D4AF0" w:rsidRPr="00A3470D">
        <w:t xml:space="preserve">cessation </w:t>
      </w:r>
      <w:r w:rsidR="00146445" w:rsidRPr="00A3470D">
        <w:t>attempts can be achieved if this optimal level of motivation remains stable over time</w:t>
      </w:r>
      <w:r w:rsidR="00146445" w:rsidRPr="00A3470D">
        <w:fldChar w:fldCharType="begin"/>
      </w:r>
      <w:r w:rsidR="00DB1AFF" w:rsidRPr="00A3470D">
        <w:instrText xml:space="preserve"> ADDIN EN.CITE &lt;EndNote&gt;&lt;Cite&gt;&lt;Author&gt;Perski&lt;/Author&gt;&lt;Year&gt;2018&lt;/Year&gt;&lt;RecNum&gt;44980&lt;/RecNum&gt;&lt;DisplayText&gt;&lt;style face="superscript"&gt;47&lt;/style&gt;&lt;/DisplayText&gt;&lt;record&gt;&lt;rec-number&gt;44980&lt;/rec-number&gt;&lt;foreign-keys&gt;&lt;key app="EN" db-id="s22tasvxnrv9wne90au5p22xvwdaarvf5252" timestamp="1519295297"&gt;44980&lt;/key&gt;&lt;/foreign-keys&gt;&lt;ref-type name="Journal Article"&gt;17&lt;/ref-type&gt;&lt;contributors&gt;&lt;authors&gt;&lt;author&gt;Perski, Olga&lt;/author&gt;&lt;author&gt;Herd, Natalie&lt;/author&gt;&lt;author&gt;Brown, Jamie&lt;/author&gt;&lt;author&gt;West, Robert&lt;/author&gt;&lt;/authors&gt;&lt;/contributors&gt;&lt;titles&gt;&lt;title&gt;Does consistent motivation to stop smoking improve the explanation of recent quit attempts beyond current motivation? A cross-sectional study&lt;/title&gt;&lt;secondary-title&gt;Addictive Behaviors&lt;/secondary-title&gt;&lt;/titles&gt;&lt;periodical&gt;&lt;full-title&gt;Addictive Behaviors&lt;/full-title&gt;&lt;abbr-1&gt;Addict. Behav.&lt;/abbr-1&gt;&lt;abbr-2&gt;Addict Behav&lt;/abbr-2&gt;&lt;/periodical&gt;&lt;pages&gt;12-16&lt;/pages&gt;&lt;volume&gt;81&lt;/volume&gt;&lt;keywords&gt;&lt;keyword&gt;Smoking&lt;/keyword&gt;&lt;keyword&gt;Tobacco&lt;/keyword&gt;&lt;keyword&gt;Quit attempts&lt;/keyword&gt;&lt;keyword&gt;Current motivation to stop&lt;/keyword&gt;&lt;keyword&gt;Consistent motivation to stop&lt;/keyword&gt;&lt;keyword&gt;Cross-sectional&lt;/keyword&gt;&lt;/keywords&gt;&lt;dates&gt;&lt;year&gt;2018&lt;/year&gt;&lt;/dates&gt;&lt;isbn&gt;0306-4603&lt;/isbn&gt;&lt;urls&gt;&lt;related-urls&gt;&lt;url&gt;http://www.sciencedirect.com/science/article/pii/S0306460318300509&lt;/url&gt;&lt;url&gt;https://ac.els-cdn.com/S0306460318300509/1-s2.0-S0306460318300509-main.pdf?_tid=4bd652d8-17bb-11e8-8dcc-00000aacb35f&amp;amp;acdnat=1519295563_3ef36d1435b381d47706d508d1b51316&lt;/url&gt;&lt;/related-urls&gt;&lt;/urls&gt;&lt;electronic-resource-num&gt;https://doi.org/10.1016/j.addbeh.2018.01.037&lt;/electronic-resource-num&gt;&lt;/record&gt;&lt;/Cite&gt;&lt;/EndNote&gt;</w:instrText>
      </w:r>
      <w:r w:rsidR="00146445" w:rsidRPr="00A3470D">
        <w:fldChar w:fldCharType="separate"/>
      </w:r>
      <w:r w:rsidR="00DB1AFF" w:rsidRPr="00A3470D">
        <w:rPr>
          <w:noProof/>
          <w:vertAlign w:val="superscript"/>
        </w:rPr>
        <w:t>47</w:t>
      </w:r>
      <w:r w:rsidR="00146445" w:rsidRPr="00A3470D">
        <w:fldChar w:fldCharType="end"/>
      </w:r>
      <w:r w:rsidR="00146445" w:rsidRPr="00A3470D">
        <w:t xml:space="preserve">. One particular </w:t>
      </w:r>
      <w:r w:rsidR="00C901DD" w:rsidRPr="00A3470D">
        <w:t>respondent-</w:t>
      </w:r>
      <w:r w:rsidR="00146445" w:rsidRPr="00A3470D">
        <w:t xml:space="preserve">generated </w:t>
      </w:r>
      <w:r w:rsidR="00C901DD" w:rsidRPr="00A3470D">
        <w:t xml:space="preserve">technique </w:t>
      </w:r>
      <w:r w:rsidR="00146445" w:rsidRPr="00A3470D">
        <w:t xml:space="preserve">from this study ‘assess women’s levels of motivation to quit and establish ways to build on this’ could help </w:t>
      </w:r>
      <w:r w:rsidR="00D30420" w:rsidRPr="00A3470D">
        <w:t xml:space="preserve">to </w:t>
      </w:r>
      <w:r w:rsidR="00146445" w:rsidRPr="00A3470D">
        <w:t>address this, especially if done at each consultation and not just used as a one-off technique.</w:t>
      </w:r>
      <w:r w:rsidR="006B7601" w:rsidRPr="00A3470D">
        <w:t xml:space="preserve"> </w:t>
      </w:r>
      <w:r w:rsidRPr="00A3470D">
        <w:t>The respondent-suggested technique of providing consistent support</w:t>
      </w:r>
      <w:r w:rsidR="00194261" w:rsidRPr="00A3470D">
        <w:t xml:space="preserve"> </w:t>
      </w:r>
      <w:r w:rsidRPr="00A3470D">
        <w:t xml:space="preserve">would support using this type of approach. </w:t>
      </w:r>
      <w:r w:rsidR="00A932B8" w:rsidRPr="00A3470D">
        <w:t>R</w:t>
      </w:r>
      <w:r w:rsidR="009016C6" w:rsidRPr="00A3470D">
        <w:t>espondent-</w:t>
      </w:r>
      <w:r w:rsidR="00A932B8" w:rsidRPr="00A3470D">
        <w:t>suggested t</w:t>
      </w:r>
      <w:r w:rsidR="00EC705A" w:rsidRPr="00A3470D">
        <w:t xml:space="preserve">echniques </w:t>
      </w:r>
      <w:r w:rsidR="00A932B8" w:rsidRPr="00A3470D">
        <w:t>that involved</w:t>
      </w:r>
      <w:r w:rsidR="00EC705A" w:rsidRPr="00A3470D">
        <w:t xml:space="preserve"> giving </w:t>
      </w:r>
      <w:r w:rsidR="00A932B8" w:rsidRPr="00A3470D">
        <w:t xml:space="preserve">positive reinforcement and </w:t>
      </w:r>
      <w:r w:rsidR="00EC705A" w:rsidRPr="00A3470D">
        <w:t xml:space="preserve">praise, coded </w:t>
      </w:r>
      <w:r w:rsidR="00194261" w:rsidRPr="00A3470D">
        <w:t xml:space="preserve">mainly </w:t>
      </w:r>
      <w:r w:rsidR="00EC705A" w:rsidRPr="00A3470D">
        <w:t>as ‘</w:t>
      </w:r>
      <w:r w:rsidR="007B3ACA" w:rsidRPr="00A3470D">
        <w:t>Social reward’</w:t>
      </w:r>
      <w:r w:rsidR="007B3ACA" w:rsidRPr="00A3470D">
        <w:fldChar w:fldCharType="begin"/>
      </w:r>
      <w:r w:rsidR="00DB1AFF" w:rsidRPr="00A3470D">
        <w:instrText xml:space="preserve"> ADDIN EN.CITE &lt;EndNote&gt;&lt;Cite&gt;&lt;Author&gt;Michie&lt;/Author&gt;&lt;Year&gt;2013&lt;/Year&gt;&lt;RecNum&gt;43275&lt;/RecNum&gt;&lt;DisplayText&gt;&lt;style face="superscript"&gt;32&lt;/style&gt;&lt;/DisplayText&gt;&lt;record&gt;&lt;rec-number&gt;43275&lt;/rec-number&gt;&lt;foreign-keys&gt;&lt;key app="EN" db-id="s22tasvxnrv9wne90au5p22xvwdaarvf5252" timestamp="1450705107"&gt;4327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related-urls&gt;&lt;url&gt;http://download.springer.com/static/pdf/212/art%253A10.1007%252Fs12160-013-9486-6.pdf?originUrl=http%3A%2F%2Flink.springer.com%2Farticle%2F10.1007%2Fs12160-013-9486-6&amp;amp;token2=exp=1450706319~acl=%2Fstatic%2Fpdf%2F212%2Fart%25253A10.1007%25252Fs12160-013-9486-6.pdf%3ForiginUrl%3Dhttp%253A%252F%252Flink.springer.com%252Farticle%252F10.1007%252Fs12160-013-9486-6*~hmac=eb372f1d9f9cc033b070b77225ed9c45cd18cdec47133773758b615cad9310d2&lt;/url&gt;&lt;/related-urls&gt;&lt;/urls&gt;&lt;/record&gt;&lt;/Cite&gt;&lt;/EndNote&gt;</w:instrText>
      </w:r>
      <w:r w:rsidR="007B3ACA" w:rsidRPr="00A3470D">
        <w:fldChar w:fldCharType="separate"/>
      </w:r>
      <w:r w:rsidR="00DB1AFF" w:rsidRPr="00A3470D">
        <w:rPr>
          <w:noProof/>
          <w:vertAlign w:val="superscript"/>
        </w:rPr>
        <w:t>32</w:t>
      </w:r>
      <w:r w:rsidR="007B3ACA" w:rsidRPr="00A3470D">
        <w:fldChar w:fldCharType="end"/>
      </w:r>
      <w:r w:rsidR="00EC705A" w:rsidRPr="00A3470D">
        <w:t xml:space="preserve">, were also deemed </w:t>
      </w:r>
      <w:r w:rsidR="00194261" w:rsidRPr="00A3470D">
        <w:t xml:space="preserve">particularly </w:t>
      </w:r>
      <w:r w:rsidR="00EC705A" w:rsidRPr="00A3470D">
        <w:t xml:space="preserve">appropriate for </w:t>
      </w:r>
      <w:r w:rsidR="00707D30" w:rsidRPr="00A3470D">
        <w:t>b</w:t>
      </w:r>
      <w:r w:rsidR="003F6717" w:rsidRPr="00A3470D">
        <w:t>arriers and facilitators</w:t>
      </w:r>
      <w:r w:rsidR="00EC705A" w:rsidRPr="00A3470D">
        <w:t xml:space="preserve"> relating to ‘Motivation &amp; self-efficacy’</w:t>
      </w:r>
      <w:r w:rsidR="009E40B0" w:rsidRPr="00A3470D">
        <w:t xml:space="preserve">. </w:t>
      </w:r>
    </w:p>
    <w:p w14:paraId="69FA1F45" w14:textId="1B00D9C5" w:rsidR="00206FF1" w:rsidRPr="00A3470D" w:rsidRDefault="000E07E7" w:rsidP="0021040A">
      <w:r w:rsidRPr="00A3470D">
        <w:t>F</w:t>
      </w:r>
      <w:r w:rsidR="00662929" w:rsidRPr="00A3470D">
        <w:t>utu</w:t>
      </w:r>
      <w:r w:rsidR="00146445" w:rsidRPr="00A3470D">
        <w:t>r</w:t>
      </w:r>
      <w:r w:rsidR="00662929" w:rsidRPr="00A3470D">
        <w:t>e</w:t>
      </w:r>
      <w:r w:rsidR="00146445" w:rsidRPr="00A3470D">
        <w:t xml:space="preserve"> work </w:t>
      </w:r>
    </w:p>
    <w:p w14:paraId="0F61B68F" w14:textId="54469712" w:rsidR="00146445" w:rsidRPr="00A3470D" w:rsidRDefault="00D870A4" w:rsidP="00467C9A">
      <w:pPr>
        <w:spacing w:line="480" w:lineRule="auto"/>
        <w:jc w:val="both"/>
      </w:pPr>
      <w:r w:rsidRPr="00A3470D">
        <w:t>In the case for women who lack support from their partner, a</w:t>
      </w:r>
      <w:r w:rsidR="00146445" w:rsidRPr="00A3470D">
        <w:t>s mentioned previously, having non-smoking female buddies has been shown to help</w:t>
      </w:r>
      <w:r w:rsidR="00146445" w:rsidRPr="00A3470D">
        <w:fldChar w:fldCharType="begin"/>
      </w:r>
      <w:r w:rsidR="00ED0FD8" w:rsidRPr="00A3470D">
        <w:instrText xml:space="preserve"> ADDIN EN.CITE &lt;EndNote&gt;&lt;Cite&gt;&lt;Author&gt;Albrecht&lt;/Author&gt;&lt;Year&gt;1998&lt;/Year&gt;&lt;RecNum&gt;44961&lt;/RecNum&gt;&lt;DisplayText&gt;&lt;style face="superscript"&gt;41&lt;/style&gt;&lt;/DisplayText&gt;&lt;record&gt;&lt;rec-number&gt;44961&lt;/rec-number&gt;&lt;foreign-keys&gt;&lt;key app="EN" db-id="s22tasvxnrv9wne90au5p22xvwdaarvf5252" timestamp="1518616847"&gt;44961&lt;/key&gt;&lt;/foreign-keys&gt;&lt;ref-type name="Journal Article"&gt;17&lt;/ref-type&gt;&lt;contributors&gt;&lt;authors&gt;&lt;author&gt;Albrecht, Susan&lt;/author&gt;&lt;author&gt;Payne, Lori&lt;/author&gt;&lt;author&gt;Stone, Clement A.&lt;/author&gt;&lt;author&gt;Reynolds, Maureen D.&lt;/author&gt;&lt;/authors&gt;&lt;/contributors&gt;&lt;titles&gt;&lt;title&gt;A Preliminary Study of the Use of Peer Support in Smoking Cessation Programs for Pregnant Adolescents&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119-125&lt;/pages&gt;&lt;volume&gt;10&lt;/volume&gt;&lt;number&gt;3&lt;/number&gt;&lt;dates&gt;&lt;year&gt;1998&lt;/year&gt;&lt;/dates&gt;&lt;publisher&gt;Blackwell Publishing Ltd&lt;/publisher&gt;&lt;isbn&gt;1745-7599&lt;/isbn&gt;&lt;urls&gt;&lt;related-urls&gt;&lt;url&gt;http://dx.doi.org/10.1111/j.1745-7599.1998.tb01205.x&lt;/url&gt;&lt;url&gt;http://onlinelibrary.wiley.com/store/10.1111/j.1745-7599.1998.tb01205.x/asset/j.1745-7599.1998.tb01205.x.pdf?v=1&amp;amp;t=jdn5awj5&amp;amp;s=467cd200e1afa8aeaae925b26fefe539a98d2bdb&lt;/url&gt;&lt;/related-urls&gt;&lt;/urls&gt;&lt;electronic-resource-num&gt;10.1111/j.1745-7599.1998.tb01205.x&lt;/electronic-resource-num&gt;&lt;/record&gt;&lt;/Cite&gt;&lt;/EndNote&gt;</w:instrText>
      </w:r>
      <w:r w:rsidR="00146445" w:rsidRPr="00A3470D">
        <w:fldChar w:fldCharType="separate"/>
      </w:r>
      <w:r w:rsidR="00ED0FD8" w:rsidRPr="00A3470D">
        <w:rPr>
          <w:noProof/>
          <w:vertAlign w:val="superscript"/>
        </w:rPr>
        <w:t>41</w:t>
      </w:r>
      <w:r w:rsidR="00146445" w:rsidRPr="00A3470D">
        <w:fldChar w:fldCharType="end"/>
      </w:r>
      <w:r w:rsidR="00ED0FD8" w:rsidRPr="00A3470D">
        <w:t xml:space="preserve"> as </w:t>
      </w:r>
      <w:r w:rsidR="00166BAF" w:rsidRPr="00A3470D">
        <w:t xml:space="preserve">could </w:t>
      </w:r>
      <w:r w:rsidR="003A7C26" w:rsidRPr="00A3470D">
        <w:t xml:space="preserve">giving </w:t>
      </w:r>
      <w:r w:rsidR="00ED0FD8" w:rsidRPr="00A3470D">
        <w:t xml:space="preserve">the </w:t>
      </w:r>
      <w:r w:rsidR="003A7C26" w:rsidRPr="00A3470D">
        <w:t xml:space="preserve">women the </w:t>
      </w:r>
      <w:r w:rsidRPr="00A3470D">
        <w:t>opportunity</w:t>
      </w:r>
      <w:r w:rsidR="00ED0FD8" w:rsidRPr="00A3470D">
        <w:t xml:space="preserve"> to choose who supports them and how</w:t>
      </w:r>
      <w:r w:rsidR="00ED0FD8" w:rsidRPr="00A3470D">
        <w:fldChar w:fldCharType="begin"/>
      </w:r>
      <w:r w:rsidR="00ED0FD8" w:rsidRPr="00A3470D">
        <w:instrText xml:space="preserve"> ADDIN EN.CITE &lt;EndNote&gt;&lt;Cite&gt;&lt;Author&gt;Chang&lt;/Author&gt;&lt;Year&gt;2005&lt;/Year&gt;&lt;RecNum&gt;43400&lt;/RecNum&gt;&lt;DisplayText&gt;&lt;style face="superscript"&gt;42&lt;/style&gt;&lt;/DisplayText&gt;&lt;record&gt;&lt;rec-number&gt;43400&lt;/rec-number&gt;&lt;foreign-keys&gt;&lt;key app="EN" db-id="s22tasvxnrv9wne90au5p22xvwdaarvf5252" timestamp="1457521111"&gt;43400&lt;/key&gt;&lt;/foreign-keys&gt;&lt;ref-type name="Journal Article"&gt;17&lt;/ref-type&gt;&lt;contributors&gt;&lt;authors&gt;&lt;author&gt;Chang, Grace&lt;/author&gt;&lt;author&gt;McNamara, Tay K&lt;/author&gt;&lt;author&gt;Orav, E John&lt;/author&gt;&lt;author&gt;Koby, Danielle&lt;/author&gt;&lt;author&gt;Lavigne, Alyson&lt;/author&gt;&lt;author&gt;Ludman, Barbara&lt;/author&gt;&lt;author&gt;Vincitorio, Nori Ann&lt;/author&gt;&lt;author&gt;Wilkins-Haug, Louise&lt;/author&gt;&lt;/authors&gt;&lt;/contributors&gt;&lt;titles&gt;&lt;title&gt;Brief intervention for prenatal alcohol use: a randomized trial&lt;/title&gt;&lt;secondary-title&gt;Obstetrics and gynecology&lt;/secondary-title&gt;&lt;/titles&gt;&lt;periodical&gt;&lt;full-title&gt;Obstetrics and Gynecology&lt;/full-title&gt;&lt;abbr-1&gt;Obstet. Gynecol.&lt;/abbr-1&gt;&lt;abbr-2&gt;Obstet Gynecol&lt;/abbr-2&gt;&lt;abbr-3&gt;Obstetrics &amp;amp; Gynecology&lt;/abbr-3&gt;&lt;/periodical&gt;&lt;pages&gt;991&lt;/pages&gt;&lt;volume&gt;105&lt;/volume&gt;&lt;number&gt;5 Pt 1&lt;/number&gt;&lt;dates&gt;&lt;year&gt;2005&lt;/year&gt;&lt;/dates&gt;&lt;urls&gt;&lt;related-urls&gt;&lt;url&gt;http://www.ncbi.nlm.nih.gov/pmc/articles/PMC1380262/pdf/nihms8080.pdf&lt;/url&gt;&lt;/related-urls&gt;&lt;/urls&gt;&lt;/record&gt;&lt;/Cite&gt;&lt;/EndNote&gt;</w:instrText>
      </w:r>
      <w:r w:rsidR="00ED0FD8" w:rsidRPr="00A3470D">
        <w:fldChar w:fldCharType="separate"/>
      </w:r>
      <w:r w:rsidR="00ED0FD8" w:rsidRPr="00A3470D">
        <w:rPr>
          <w:vertAlign w:val="superscript"/>
        </w:rPr>
        <w:t>42</w:t>
      </w:r>
      <w:r w:rsidR="00ED0FD8" w:rsidRPr="00A3470D">
        <w:fldChar w:fldCharType="end"/>
      </w:r>
      <w:r w:rsidR="00ED0FD8" w:rsidRPr="00A3470D">
        <w:t>. However,</w:t>
      </w:r>
      <w:r w:rsidR="00146445" w:rsidRPr="00A3470D">
        <w:t xml:space="preserve"> the feasibility of th</w:t>
      </w:r>
      <w:r w:rsidR="00955941" w:rsidRPr="00A3470D">
        <w:t>ese alternatives</w:t>
      </w:r>
      <w:r w:rsidR="00146445" w:rsidRPr="00A3470D">
        <w:t xml:space="preserve"> may need further exploration, especially as ‘smoking is a social norm, an acceptable </w:t>
      </w:r>
      <w:r w:rsidR="00FB4C06" w:rsidRPr="00A3470D">
        <w:t>behaviour</w:t>
      </w:r>
      <w:r w:rsidR="00146445" w:rsidRPr="00A3470D">
        <w:t xml:space="preserve"> in the women’s close social network’ was a </w:t>
      </w:r>
      <w:r w:rsidR="00707D30" w:rsidRPr="00A3470D">
        <w:t xml:space="preserve">barrier </w:t>
      </w:r>
      <w:r w:rsidR="00146445" w:rsidRPr="00A3470D">
        <w:t xml:space="preserve">that reached consensus as having an important influence within this study. </w:t>
      </w:r>
      <w:r w:rsidR="00C237DA" w:rsidRPr="00A3470D">
        <w:t xml:space="preserve">It therefore be more difficult to for women who experience this barrier to identify a suitable </w:t>
      </w:r>
      <w:r w:rsidR="00C237DA" w:rsidRPr="00A3470D">
        <w:lastRenderedPageBreak/>
        <w:t>non-smoking buddy</w:t>
      </w:r>
      <w:r w:rsidR="00E633C9" w:rsidRPr="00A3470D">
        <w:t xml:space="preserve"> in their close circle of family and friends</w:t>
      </w:r>
      <w:r w:rsidR="00C237DA" w:rsidRPr="00A3470D">
        <w:t xml:space="preserve">. </w:t>
      </w:r>
      <w:r w:rsidR="00ED0FD8" w:rsidRPr="00A3470D">
        <w:t>Also, to the author’s knowledge, the latter of these suggestions has been tested in alcohol reduction studies only</w:t>
      </w:r>
      <w:r w:rsidR="00ED0FD8" w:rsidRPr="00A3470D">
        <w:fldChar w:fldCharType="begin"/>
      </w:r>
      <w:r w:rsidR="00ED0FD8" w:rsidRPr="00A3470D">
        <w:instrText xml:space="preserve"> ADDIN EN.CITE &lt;EndNote&gt;&lt;Cite&gt;&lt;Author&gt;Chang&lt;/Author&gt;&lt;Year&gt;2005&lt;/Year&gt;&lt;RecNum&gt;43400&lt;/RecNum&gt;&lt;DisplayText&gt;&lt;style face="superscript"&gt;42&lt;/style&gt;&lt;/DisplayText&gt;&lt;record&gt;&lt;rec-number&gt;43400&lt;/rec-number&gt;&lt;foreign-keys&gt;&lt;key app="EN" db-id="s22tasvxnrv9wne90au5p22xvwdaarvf5252" timestamp="1457521111"&gt;43400&lt;/key&gt;&lt;/foreign-keys&gt;&lt;ref-type name="Journal Article"&gt;17&lt;/ref-type&gt;&lt;contributors&gt;&lt;authors&gt;&lt;author&gt;Chang, Grace&lt;/author&gt;&lt;author&gt;McNamara, Tay K&lt;/author&gt;&lt;author&gt;Orav, E John&lt;/author&gt;&lt;author&gt;Koby, Danielle&lt;/author&gt;&lt;author&gt;Lavigne, Alyson&lt;/author&gt;&lt;author&gt;Ludman, Barbara&lt;/author&gt;&lt;author&gt;Vincitorio, Nori Ann&lt;/author&gt;&lt;author&gt;Wilkins-Haug, Louise&lt;/author&gt;&lt;/authors&gt;&lt;/contributors&gt;&lt;titles&gt;&lt;title&gt;Brief intervention for prenatal alcohol use: a randomized trial&lt;/title&gt;&lt;secondary-title&gt;Obstetrics and gynecology&lt;/secondary-title&gt;&lt;/titles&gt;&lt;periodical&gt;&lt;full-title&gt;Obstetrics and Gynecology&lt;/full-title&gt;&lt;abbr-1&gt;Obstet. Gynecol.&lt;/abbr-1&gt;&lt;abbr-2&gt;Obstet Gynecol&lt;/abbr-2&gt;&lt;abbr-3&gt;Obstetrics &amp;amp; Gynecology&lt;/abbr-3&gt;&lt;/periodical&gt;&lt;pages&gt;991&lt;/pages&gt;&lt;volume&gt;105&lt;/volume&gt;&lt;number&gt;5 Pt 1&lt;/number&gt;&lt;dates&gt;&lt;year&gt;2005&lt;/year&gt;&lt;/dates&gt;&lt;urls&gt;&lt;related-urls&gt;&lt;url&gt;http://www.ncbi.nlm.nih.gov/pmc/articles/PMC1380262/pdf/nihms8080.pdf&lt;/url&gt;&lt;/related-urls&gt;&lt;/urls&gt;&lt;/record&gt;&lt;/Cite&gt;&lt;/EndNote&gt;</w:instrText>
      </w:r>
      <w:r w:rsidR="00ED0FD8" w:rsidRPr="00A3470D">
        <w:fldChar w:fldCharType="separate"/>
      </w:r>
      <w:r w:rsidR="00ED0FD8" w:rsidRPr="00A3470D">
        <w:rPr>
          <w:vertAlign w:val="superscript"/>
        </w:rPr>
        <w:t>42</w:t>
      </w:r>
      <w:r w:rsidR="00ED0FD8" w:rsidRPr="00A3470D">
        <w:fldChar w:fldCharType="end"/>
      </w:r>
      <w:r w:rsidR="00ED0FD8" w:rsidRPr="00A3470D">
        <w:t xml:space="preserve"> and not yet for smoking cessation during pregnancy.</w:t>
      </w:r>
    </w:p>
    <w:p w14:paraId="479C0C03" w14:textId="6DAA6C2B" w:rsidR="00AD40C2" w:rsidRPr="00A3470D" w:rsidRDefault="007210A3" w:rsidP="00083D46">
      <w:pPr>
        <w:spacing w:line="480" w:lineRule="auto"/>
        <w:jc w:val="both"/>
      </w:pPr>
      <w:r w:rsidRPr="00A3470D">
        <w:t xml:space="preserve">Establishing how to effectively address </w:t>
      </w:r>
      <w:r w:rsidR="00C21053" w:rsidRPr="00A3470D">
        <w:t>barriers</w:t>
      </w:r>
      <w:r w:rsidR="005C16CF" w:rsidRPr="00A3470D">
        <w:t xml:space="preserve"> relating to ‘Social norms’ </w:t>
      </w:r>
      <w:r w:rsidR="00955941" w:rsidRPr="00A3470D">
        <w:t>was also</w:t>
      </w:r>
      <w:r w:rsidR="00F541CB" w:rsidRPr="00A3470D">
        <w:t xml:space="preserve"> identified as</w:t>
      </w:r>
      <w:r w:rsidRPr="00A3470D">
        <w:t xml:space="preserve"> a priority for further, more in-depth research</w:t>
      </w:r>
      <w:r w:rsidR="005C16CF" w:rsidRPr="00A3470D">
        <w:t xml:space="preserve">. </w:t>
      </w:r>
      <w:r w:rsidR="007C47CF" w:rsidRPr="00A3470D">
        <w:t>F</w:t>
      </w:r>
      <w:r w:rsidR="005C16CF" w:rsidRPr="00A3470D">
        <w:t>indings from previous work which shows that women feel that their smoking habits are in</w:t>
      </w:r>
      <w:r w:rsidR="005D4AF0" w:rsidRPr="00A3470D">
        <w:t>herent</w:t>
      </w:r>
      <w:r w:rsidR="005C16CF" w:rsidRPr="00A3470D">
        <w:t xml:space="preserve"> and as such, they do not feel </w:t>
      </w:r>
      <w:r w:rsidR="00C7135C" w:rsidRPr="00A3470D">
        <w:t xml:space="preserve">that </w:t>
      </w:r>
      <w:r w:rsidR="005C16CF" w:rsidRPr="00A3470D">
        <w:t>they have much autonomy over choices made in regards to smoking</w:t>
      </w:r>
      <w:r w:rsidR="005C16CF" w:rsidRPr="00A3470D">
        <w:fldChar w:fldCharType="begin"/>
      </w:r>
      <w:r w:rsidR="00DB1AFF" w:rsidRPr="00A3470D">
        <w:instrText xml:space="preserve"> ADDIN EN.CITE &lt;EndNote&gt;&lt;Cite&gt;&lt;Author&gt;Murray&lt;/Author&gt;&lt;Year&gt;2014&lt;/Year&gt;&lt;RecNum&gt;46086&lt;/RecNum&gt;&lt;DisplayText&gt;&lt;style face="superscript"&gt;43&lt;/style&gt;&lt;/DisplayText&gt;&lt;record&gt;&lt;rec-number&gt;46086&lt;/rec-number&gt;&lt;foreign-keys&gt;&lt;key app="EN" db-id="s22tasvxnrv9wne90au5p22xvwdaarvf5252" timestamp="1538567957"&gt;46086&lt;/key&gt;&lt;/foreign-keys&gt;&lt;ref-type name="Journal Article"&gt;17&lt;/ref-type&gt;&lt;contributors&gt;&lt;authors&gt;&lt;author&gt;Murray, Cynthia L&lt;/author&gt;&lt;author&gt;Small, Sandra P&lt;/author&gt;&lt;author&gt;Burrage, Lorraine&lt;/author&gt;&lt;/authors&gt;&lt;/contributors&gt;&lt;titles&gt;&lt;title&gt;The Lived Experience of Smoking in Pregnancy&lt;/title&gt;&lt;secondary-title&gt;Open Journal of Nursing&lt;/secondary-title&gt;&lt;/titles&gt;&lt;periodical&gt;&lt;full-title&gt;Open Journal of Nursing&lt;/full-title&gt;&lt;abbr-1&gt;Open J Nurs&lt;/abbr-1&gt;&lt;/periodical&gt;&lt;pages&gt;762&lt;/pages&gt;&lt;volume&gt;4&lt;/volume&gt;&lt;number&gt;11&lt;/number&gt;&lt;dates&gt;&lt;year&gt;2014&lt;/year&gt;&lt;/dates&gt;&lt;urls&gt;&lt;/urls&gt;&lt;/record&gt;&lt;/Cite&gt;&lt;/EndNote&gt;</w:instrText>
      </w:r>
      <w:r w:rsidR="005C16CF" w:rsidRPr="00A3470D">
        <w:fldChar w:fldCharType="separate"/>
      </w:r>
      <w:r w:rsidR="00DB1AFF" w:rsidRPr="00A3470D">
        <w:rPr>
          <w:noProof/>
          <w:vertAlign w:val="superscript"/>
        </w:rPr>
        <w:t>43</w:t>
      </w:r>
      <w:r w:rsidR="005C16CF" w:rsidRPr="00A3470D">
        <w:fldChar w:fldCharType="end"/>
      </w:r>
      <w:r w:rsidR="005C16CF" w:rsidRPr="00A3470D">
        <w:t xml:space="preserve">, follows the patterns that people are less likely to make positive health </w:t>
      </w:r>
      <w:r w:rsidR="00FB4C06" w:rsidRPr="00A3470D">
        <w:t>behaviour</w:t>
      </w:r>
      <w:r w:rsidR="005C16CF" w:rsidRPr="00A3470D">
        <w:t xml:space="preserve"> choice</w:t>
      </w:r>
      <w:r w:rsidR="00C7135C" w:rsidRPr="00A3470D">
        <w:t>s</w:t>
      </w:r>
      <w:r w:rsidR="005C16CF" w:rsidRPr="00A3470D">
        <w:t xml:space="preserve"> </w:t>
      </w:r>
      <w:r w:rsidR="00C7135C" w:rsidRPr="00A3470D">
        <w:t>if</w:t>
      </w:r>
      <w:r w:rsidR="005C16CF" w:rsidRPr="00A3470D">
        <w:t xml:space="preserve"> their perceived internal control over them is low</w:t>
      </w:r>
      <w:r w:rsidR="005C16CF" w:rsidRPr="00A3470D">
        <w:fldChar w:fldCharType="begin"/>
      </w:r>
      <w:r w:rsidR="00DB1AFF" w:rsidRPr="00A3470D">
        <w:instrText xml:space="preserve"> ADDIN EN.CITE &lt;EndNote&gt;&lt;Cite&gt;&lt;Author&gt;Cobb-Clark&lt;/Author&gt;&lt;Year&gt;2014&lt;/Year&gt;&lt;RecNum&gt;46094&lt;/RecNum&gt;&lt;DisplayText&gt;&lt;style face="superscript"&gt;48&lt;/style&gt;&lt;/DisplayText&gt;&lt;record&gt;&lt;rec-number&gt;46094&lt;/rec-number&gt;&lt;foreign-keys&gt;&lt;key app="EN" db-id="s22tasvxnrv9wne90au5p22xvwdaarvf5252" timestamp="1539865524"&gt;46094&lt;/key&gt;&lt;/foreign-keys&gt;&lt;ref-type name="Journal Article"&gt;17&lt;/ref-type&gt;&lt;contributors&gt;&lt;authors&gt;&lt;author&gt;Cobb-Clark, Deborah A.&lt;/author&gt;&lt;author&gt;Kassenboehmer, Sonja C.&lt;/author&gt;&lt;author&gt;Schurer, Stefanie&lt;/author&gt;&lt;/authors&gt;&lt;/contributors&gt;&lt;titles&gt;&lt;title&gt;Healthy habits: The connection between diet, exercise, and locus of control&lt;/title&gt;&lt;secondary-title&gt;Journal of Economic Behavior &amp;amp; Organization&lt;/secondary-title&gt;&lt;/titles&gt;&lt;periodical&gt;&lt;full-title&gt;Journal of Economic Behavior &amp;amp; Organization&lt;/full-title&gt;&lt;abbr-1&gt;J. Econ. Behav. Organ.&lt;/abbr-1&gt;&lt;/periodical&gt;&lt;pages&gt;1-28&lt;/pages&gt;&lt;volume&gt;98&lt;/volume&gt;&lt;keywords&gt;&lt;keyword&gt;Non-cognitive skills&lt;/keyword&gt;&lt;keyword&gt;Locus of control&lt;/keyword&gt;&lt;keyword&gt;Health behavior&lt;/keyword&gt;&lt;keyword&gt;Healthy diet&lt;/keyword&gt;&lt;keyword&gt;Exercise&lt;/keyword&gt;&lt;/keywords&gt;&lt;dates&gt;&lt;year&gt;2014&lt;/year&gt;&lt;pub-dates&gt;&lt;date&gt;2014/02/01/&lt;/date&gt;&lt;/pub-dates&gt;&lt;/dates&gt;&lt;isbn&gt;0167-2681&lt;/isbn&gt;&lt;urls&gt;&lt;related-urls&gt;&lt;url&gt;http://www.sciencedirect.com/science/article/pii/S0167268113002837&lt;/url&gt;&lt;url&gt;https://ac.els-cdn.com/S0167268113002837/1-s2.0-S0167268113002837-main.pdf?_tid=11672d74-298d-4cda-9781-ac1824328461&amp;amp;acdnat=1539865727_3531aa6489957bd28980552918bc6c20&lt;/url&gt;&lt;/related-urls&gt;&lt;/urls&gt;&lt;electronic-resource-num&gt;https://doi.org/10.1016/j.jebo.2013.10.011&lt;/electronic-resource-num&gt;&lt;/record&gt;&lt;/Cite&gt;&lt;/EndNote&gt;</w:instrText>
      </w:r>
      <w:r w:rsidR="005C16CF" w:rsidRPr="00A3470D">
        <w:fldChar w:fldCharType="separate"/>
      </w:r>
      <w:r w:rsidR="00DB1AFF" w:rsidRPr="00A3470D">
        <w:rPr>
          <w:noProof/>
          <w:vertAlign w:val="superscript"/>
        </w:rPr>
        <w:t>48</w:t>
      </w:r>
      <w:r w:rsidR="005C16CF" w:rsidRPr="00A3470D">
        <w:fldChar w:fldCharType="end"/>
      </w:r>
      <w:r w:rsidR="005C16CF" w:rsidRPr="00A3470D">
        <w:t xml:space="preserve">. Smokers in the general population have been found to respond well, and be more likely to achieve abstinence when exposed to cessation support interventions that are aimed to boost </w:t>
      </w:r>
      <w:r w:rsidR="005606E1" w:rsidRPr="00A3470D">
        <w:t>perceived autonomy and develop</w:t>
      </w:r>
      <w:r w:rsidR="005C16CF" w:rsidRPr="00A3470D">
        <w:t xml:space="preserve"> a sense of self-competency towards achieving the desired </w:t>
      </w:r>
      <w:r w:rsidR="00FB4C06" w:rsidRPr="00A3470D">
        <w:t>behaviour</w:t>
      </w:r>
      <w:r w:rsidR="005C16CF" w:rsidRPr="00A3470D">
        <w:t>al outcome</w:t>
      </w:r>
      <w:r w:rsidR="005C16CF" w:rsidRPr="00A3470D">
        <w:fldChar w:fldCharType="begin"/>
      </w:r>
      <w:r w:rsidR="00DB1AFF" w:rsidRPr="00A3470D">
        <w:instrText xml:space="preserve"> ADDIN EN.CITE &lt;EndNote&gt;&lt;Cite&gt;&lt;Author&gt;Williams&lt;/Author&gt;&lt;Year&gt;2006&lt;/Year&gt;&lt;RecNum&gt;46092&lt;/RecNum&gt;&lt;DisplayText&gt;&lt;style face="superscript"&gt;49&lt;/style&gt;&lt;/DisplayText&gt;&lt;record&gt;&lt;rec-number&gt;46092&lt;/rec-number&gt;&lt;foreign-keys&gt;&lt;key app="EN" db-id="s22tasvxnrv9wne90au5p22xvwdaarvf5252" timestamp="1539861664"&gt;46092&lt;/key&gt;&lt;/foreign-keys&gt;&lt;ref-type name="Journal Article"&gt;17&lt;/ref-type&gt;&lt;contributors&gt;&lt;authors&gt;&lt;author&gt;Williams, Geoffrey C&lt;/author&gt;&lt;author&gt;McGregor, Holly A&lt;/author&gt;&lt;author&gt;Sharp, Daryl&lt;/author&gt;&lt;author&gt;Levesque, Chantal&lt;/author&gt;&lt;author&gt;Kouides, Ruth W&lt;/author&gt;&lt;author&gt;Ryan, Richard M&lt;/author&gt;&lt;author&gt;Deci, Edward L&lt;/author&gt;&lt;/authors&gt;&lt;/contributors&gt;&lt;titles&gt;&lt;title&gt;Testing a self-determination theory intervention for motivating tobacco cessation: Supporting autonomy and competence in a clinical trial&lt;/title&gt;&lt;secondary-title&gt;Health Psychology&lt;/secondary-title&gt;&lt;/titles&gt;&lt;periodical&gt;&lt;full-title&gt;Health Psychology&lt;/full-title&gt;&lt;abbr-1&gt;Health Psychol.&lt;/abbr-1&gt;&lt;abbr-2&gt;Health Psychol&lt;/abbr-2&gt;&lt;/periodical&gt;&lt;pages&gt;91&lt;/pages&gt;&lt;volume&gt;25&lt;/volume&gt;&lt;number&gt;1&lt;/number&gt;&lt;dates&gt;&lt;year&gt;2006&lt;/year&gt;&lt;/dates&gt;&lt;isbn&gt;1930-7810&lt;/isbn&gt;&lt;urls&gt;&lt;/urls&gt;&lt;/record&gt;&lt;/Cite&gt;&lt;/EndNote&gt;</w:instrText>
      </w:r>
      <w:r w:rsidR="005C16CF" w:rsidRPr="00A3470D">
        <w:fldChar w:fldCharType="separate"/>
      </w:r>
      <w:r w:rsidR="00DB1AFF" w:rsidRPr="00A3470D">
        <w:rPr>
          <w:noProof/>
          <w:vertAlign w:val="superscript"/>
        </w:rPr>
        <w:t>49</w:t>
      </w:r>
      <w:r w:rsidR="005C16CF" w:rsidRPr="00A3470D">
        <w:fldChar w:fldCharType="end"/>
      </w:r>
      <w:r w:rsidR="005C16CF" w:rsidRPr="00A3470D">
        <w:t>. This may be worth trialling with pregnant women and is an aspect that is in l</w:t>
      </w:r>
      <w:r w:rsidRPr="00A3470D">
        <w:t>ine with some of the respondent-</w:t>
      </w:r>
      <w:r w:rsidR="005C16CF" w:rsidRPr="00A3470D">
        <w:t xml:space="preserve">suggested techniques that related to the </w:t>
      </w:r>
      <w:r w:rsidR="00707D30" w:rsidRPr="00A3470D">
        <w:t>b</w:t>
      </w:r>
      <w:r w:rsidR="003F6717" w:rsidRPr="00A3470D">
        <w:t>arriers and facilitators</w:t>
      </w:r>
      <w:r w:rsidR="005C16CF" w:rsidRPr="00A3470D">
        <w:t xml:space="preserve"> that fell under the ‘Motivation &amp; self-efficacy’ category. Further qualitative work with stop smoking practitioners would also help </w:t>
      </w:r>
      <w:r w:rsidR="000B6C05" w:rsidRPr="00A3470D">
        <w:t xml:space="preserve">to </w:t>
      </w:r>
      <w:r w:rsidR="005C16CF" w:rsidRPr="00A3470D">
        <w:t xml:space="preserve">explore why suggestions on how to address </w:t>
      </w:r>
      <w:r w:rsidR="00707D30" w:rsidRPr="00A3470D">
        <w:t>b</w:t>
      </w:r>
      <w:r w:rsidR="003F6717" w:rsidRPr="00A3470D">
        <w:t xml:space="preserve">arriers </w:t>
      </w:r>
      <w:r w:rsidR="009771A6" w:rsidRPr="00A3470D">
        <w:t xml:space="preserve">relating to ‘Social norms’ </w:t>
      </w:r>
      <w:r w:rsidR="005C16CF" w:rsidRPr="00A3470D">
        <w:t xml:space="preserve">were so sparse and if there are any alternative </w:t>
      </w:r>
      <w:r w:rsidR="009A5D12" w:rsidRPr="00A3470D">
        <w:t xml:space="preserve">BCTs </w:t>
      </w:r>
      <w:r w:rsidR="00F2127F" w:rsidRPr="00A3470D">
        <w:t xml:space="preserve">that could be useful when addressing these in practice. </w:t>
      </w:r>
    </w:p>
    <w:p w14:paraId="2B117E14" w14:textId="77777777" w:rsidR="00970975" w:rsidRPr="00A3470D" w:rsidRDefault="00970975" w:rsidP="00970975">
      <w:r w:rsidRPr="00A3470D">
        <w:t>Strengths and limitations</w:t>
      </w:r>
    </w:p>
    <w:p w14:paraId="591E8687" w14:textId="075590C0" w:rsidR="00970975" w:rsidRPr="00A3470D" w:rsidRDefault="00970975" w:rsidP="00970975">
      <w:pPr>
        <w:spacing w:line="480" w:lineRule="auto"/>
        <w:jc w:val="both"/>
      </w:pPr>
      <w:r w:rsidRPr="00A3470D">
        <w:t>The Delphi process relies on the existing knowledge of the respondents and therefore may miss new, novel and other relevant ideas or issues</w:t>
      </w:r>
      <w:r w:rsidRPr="00A3470D">
        <w:fldChar w:fldCharType="begin"/>
      </w:r>
      <w:r w:rsidR="00DB1AFF" w:rsidRPr="00A3470D">
        <w:instrText xml:space="preserve"> ADDIN EN.CITE &lt;EndNote&gt;&lt;Cite&gt;&lt;Author&gt;Black&lt;/Author&gt;&lt;Year&gt;1999&lt;/Year&gt;&lt;RecNum&gt;44933&lt;/RecNum&gt;&lt;DisplayText&gt;&lt;style face="superscript"&gt;50&lt;/style&gt;&lt;/DisplayText&gt;&lt;record&gt;&lt;rec-number&gt;44933&lt;/rec-number&gt;&lt;foreign-keys&gt;&lt;key app="EN" db-id="s22tasvxnrv9wne90au5p22xvwdaarvf5252" timestamp="1515410844"&gt;44933&lt;/key&gt;&lt;/foreign-keys&gt;&lt;ref-type name="Journal Article"&gt;17&lt;/ref-type&gt;&lt;contributors&gt;&lt;authors&gt;&lt;author&gt;Black, Nick&lt;/author&gt;&lt;author&gt;Murphy, Maggie&lt;/author&gt;&lt;author&gt;Lamping, Donna&lt;/author&gt;&lt;author&gt;McKee, Martin&lt;/author&gt;&lt;author&gt;Sanderson, Colin&lt;/author&gt;&lt;author&gt;Askham, Janet&lt;/author&gt;&lt;author&gt;Marteau, Theresa&lt;/author&gt;&lt;/authors&gt;&lt;/contributors&gt;&lt;titles&gt;&lt;title&gt;Consensus development methods: a review of best practice in creating clinical guidelines&lt;/title&gt;&lt;secondary-title&gt;Journal of health services research &amp;amp;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36-248&lt;/pages&gt;&lt;volume&gt;4&lt;/volume&gt;&lt;number&gt;4&lt;/number&gt;&lt;dates&gt;&lt;year&gt;1999&lt;/year&gt;&lt;/dates&gt;&lt;isbn&gt;1355-8196&lt;/isbn&gt;&lt;urls&gt;&lt;/urls&gt;&lt;/record&gt;&lt;/Cite&gt;&lt;/EndNote&gt;</w:instrText>
      </w:r>
      <w:r w:rsidRPr="00A3470D">
        <w:fldChar w:fldCharType="separate"/>
      </w:r>
      <w:r w:rsidR="00DB1AFF" w:rsidRPr="00A3470D">
        <w:rPr>
          <w:noProof/>
          <w:vertAlign w:val="superscript"/>
        </w:rPr>
        <w:t>50</w:t>
      </w:r>
      <w:r w:rsidRPr="00A3470D">
        <w:fldChar w:fldCharType="end"/>
      </w:r>
      <w:r w:rsidRPr="00A3470D">
        <w:t>. To minimise this potential limitation, we recruited a wide range of experienced practitioners, based in various settings. As the context in which cessation support interventions are delivered can have a significant impact on intervention outcomes</w:t>
      </w:r>
      <w:r w:rsidRPr="00A3470D">
        <w:fldChar w:fldCharType="begin"/>
      </w:r>
      <w:r w:rsidR="00DB1AFF" w:rsidRPr="00A3470D">
        <w:instrText xml:space="preserve"> ADDIN EN.CITE &lt;EndNote&gt;&lt;Cite&gt;&lt;Author&gt;Peters&lt;/Author&gt;&lt;Year&gt;2015&lt;/Year&gt;&lt;RecNum&gt;44986&lt;/RecNum&gt;&lt;DisplayText&gt;&lt;style face="superscript"&gt;51&lt;/style&gt;&lt;/DisplayText&gt;&lt;record&gt;&lt;rec-number&gt;44986&lt;/rec-number&gt;&lt;foreign-keys&gt;&lt;key app="EN" db-id="s22tasvxnrv9wne90au5p22xvwdaarvf5252" timestamp="1519727210"&gt;44986&lt;/key&gt;&lt;/foreign-keys&gt;&lt;ref-type name="Journal Article"&gt;17&lt;/ref-type&gt;&lt;contributors&gt;&lt;authors&gt;&lt;author&gt;Peters, Gjalt-Jorn Ygram&lt;/author&gt;&lt;author&gt;de Bruin, Marijn&lt;/author&gt;&lt;author&gt;Crutzen, Rik&lt;/author&gt;&lt;/authors&gt;&lt;/contributors&gt;&lt;titles&gt;&lt;title&gt;Everything should be as simple as possible, but no simpler: towards a protocol for accumulating evidence regarding the active content of health behaviour change interventions&lt;/title&gt;&lt;secondary-title&gt;Health Psychology Review&lt;/secondary-title&gt;&lt;/titles&gt;&lt;periodical&gt;&lt;full-title&gt;Health Psychology Review&lt;/full-title&gt;&lt;abbr-1&gt;Health Psychol Rev&lt;/abbr-1&gt;&lt;/periodical&gt;&lt;pages&gt;1-14&lt;/pages&gt;&lt;volume&gt;9&lt;/volume&gt;&lt;number&gt;1&lt;/number&gt;&lt;dates&gt;&lt;year&gt;2015&lt;/year&gt;&lt;/dates&gt;&lt;publisher&gt;Routledge&lt;/publisher&gt;&lt;isbn&gt;1743-7199&lt;/isbn&gt;&lt;urls&gt;&lt;related-urls&gt;&lt;url&gt;https://doi.org/10.1080/17437199.2013.848409&lt;/url&gt;&lt;url&gt;https://www.ncbi.nlm.nih.gov/pmc/articles/PMC4376231/pdf/rhpr-9-001.pdf&lt;/url&gt;&lt;/related-urls&gt;&lt;/urls&gt;&lt;electronic-resource-num&gt;10.1080/17437199.2013.848409&lt;/electronic-resource-num&gt;&lt;/record&gt;&lt;/Cite&gt;&lt;/EndNote&gt;</w:instrText>
      </w:r>
      <w:r w:rsidRPr="00A3470D">
        <w:fldChar w:fldCharType="separate"/>
      </w:r>
      <w:r w:rsidR="00DB1AFF" w:rsidRPr="00A3470D">
        <w:rPr>
          <w:noProof/>
          <w:vertAlign w:val="superscript"/>
        </w:rPr>
        <w:t>51</w:t>
      </w:r>
      <w:r w:rsidRPr="00A3470D">
        <w:fldChar w:fldCharType="end"/>
      </w:r>
      <w:r w:rsidRPr="00A3470D">
        <w:t xml:space="preserve"> recruiting in this manner also allowed responses to be gathered that account for many different contextual factors. The high response rate to the survey was also a strength. As recruitment was done from England only however, the findings may not be relevant or appropriate to areas outside the UK.  </w:t>
      </w:r>
      <w:r w:rsidR="00475BEF" w:rsidRPr="00A3470D">
        <w:t>As interventions tend to translate poorly and do not produce the same outcomes across different countries mainly due to cultural differences</w:t>
      </w:r>
      <w:r w:rsidR="00475BEF" w:rsidRPr="00A3470D">
        <w:fldChar w:fldCharType="begin">
          <w:fldData xml:space="preserve">PEVuZE5vdGU+PENpdGU+PEF1dGhvcj5kZSBWcmllczwvQXV0aG9yPjxZZWFyPjIwMDM8L1llYXI+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</w:fldData>
        </w:fldChar>
      </w:r>
      <w:r w:rsidR="00DB1AFF" w:rsidRPr="00A3470D">
        <w:instrText xml:space="preserve"> ADDIN EN.CITE </w:instrText>
      </w:r>
      <w:r w:rsidR="00DB1AFF" w:rsidRPr="00A3470D">
        <w:fldChar w:fldCharType="begin">
          <w:fldData xml:space="preserve">PEVuZE5vdGU+PENpdGU+PEF1dGhvcj5kZSBWcmllczwvQXV0aG9yPjxZZWFyPjIwMDM8L1llYXI+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</w:fldData>
        </w:fldChar>
      </w:r>
      <w:r w:rsidR="00DB1AFF" w:rsidRPr="00A3470D">
        <w:instrText xml:space="preserve"> ADDIN EN.CITE.DATA </w:instrText>
      </w:r>
      <w:r w:rsidR="00DB1AFF" w:rsidRPr="00A3470D">
        <w:fldChar w:fldCharType="end"/>
      </w:r>
      <w:r w:rsidR="00475BEF" w:rsidRPr="00A3470D">
        <w:fldChar w:fldCharType="separate"/>
      </w:r>
      <w:r w:rsidR="00DB1AFF" w:rsidRPr="00A3470D">
        <w:rPr>
          <w:noProof/>
          <w:vertAlign w:val="superscript"/>
        </w:rPr>
        <w:t>52</w:t>
      </w:r>
      <w:r w:rsidR="00475BEF" w:rsidRPr="00A3470D">
        <w:fldChar w:fldCharType="end"/>
      </w:r>
      <w:r w:rsidR="00475BEF" w:rsidRPr="00A3470D">
        <w:t>, recruiting from other countries may</w:t>
      </w:r>
      <w:r w:rsidR="00707D30" w:rsidRPr="00A3470D">
        <w:t xml:space="preserve"> </w:t>
      </w:r>
      <w:r w:rsidR="00647807" w:rsidRPr="00A3470D">
        <w:t xml:space="preserve">therefore have </w:t>
      </w:r>
      <w:r w:rsidR="00475BEF" w:rsidRPr="00A3470D">
        <w:lastRenderedPageBreak/>
        <w:t xml:space="preserve">been more of a limitation to this study. It is possible that there may be </w:t>
      </w:r>
      <w:r w:rsidR="005217FB" w:rsidRPr="00A3470D">
        <w:t xml:space="preserve">regional </w:t>
      </w:r>
      <w:r w:rsidR="00475BEF" w:rsidRPr="00A3470D">
        <w:t xml:space="preserve">differences in </w:t>
      </w:r>
      <w:r w:rsidR="008C2494" w:rsidRPr="00A3470D">
        <w:t xml:space="preserve">England with </w:t>
      </w:r>
      <w:r w:rsidR="005217FB" w:rsidRPr="00A3470D">
        <w:t>regards to the barriers and facilitators that women may experience, h</w:t>
      </w:r>
      <w:r w:rsidR="00475BEF" w:rsidRPr="00A3470D">
        <w:t xml:space="preserve">owever the </w:t>
      </w:r>
      <w:r w:rsidR="008E0126" w:rsidRPr="00A3470D">
        <w:t>expert</w:t>
      </w:r>
      <w:r w:rsidR="005217FB" w:rsidRPr="00A3470D">
        <w:t xml:space="preserve"> group study in which the list of barriers and facilitators was refined and finalised</w:t>
      </w:r>
      <w:r w:rsidR="005217FB" w:rsidRPr="00A3470D">
        <w:fldChar w:fldCharType="begin"/>
      </w:r>
      <w:r w:rsidR="00DB1AFF" w:rsidRPr="00A3470D">
        <w:instrText xml:space="preserve"> ADDIN EN.CITE &lt;EndNote&gt;&lt;Cite&gt;&lt;Author&gt;Campbell&lt;/Author&gt;&lt;Year&gt;2018&lt;/Year&gt;&lt;RecNum&gt;44979&lt;/RecNum&gt;&lt;DisplayText&gt;&lt;style face="superscript"&gt;14&lt;/style&gt;&lt;/DisplayText&gt;&lt;record&gt;&lt;rec-number&gt;44979&lt;/rec-number&gt;&lt;foreign-keys&gt;&lt;key app="EN" db-id="s22tasvxnrv9wne90au5p22xvwdaarvf5252" timestamp="1519219365"&gt;44979&lt;/key&gt;&lt;/foreign-keys&gt;&lt;ref-type name="Journal Article"&gt;17&lt;/ref-type&gt;&lt;contributors&gt;&lt;authors&gt;&lt;author&gt;Campbell, Katarzyna A.&lt;/author&gt;&lt;author&gt;Fergie, Libby&lt;/author&gt;&lt;author&gt;Coleman-Haynes, Tom&lt;/author&gt;&lt;author&gt;Cooper, Sue&lt;/author&gt;&lt;author&gt;Lorencatto, Fabiana&lt;/author&gt;&lt;author&gt;Ussher, Michael&lt;/author&gt;&lt;author&gt;Dyas, Jane&lt;/author&gt;&lt;author&gt;Coleman, Tim&lt;/author&gt;&lt;/authors&gt;&lt;/contributors&gt;&lt;titles&gt;&lt;title&gt;Improving Behavioral Support for Smoking Cessation in Pregnancy: What Are the Barriers to Stopping and Which Behavior Change Techniques Can Influence These? Application of Theoretical Domains Framework&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59&lt;/pages&gt;&lt;volume&gt;15&lt;/volume&gt;&lt;number&gt;2&lt;/number&gt;&lt;dates&gt;&lt;year&gt;2018&lt;/year&gt;&lt;/dates&gt;&lt;isbn&gt;1660-4601&lt;/isbn&gt;&lt;accession-num&gt;doi:10.3390/ijerph15020359&lt;/accession-num&gt;&lt;urls&gt;&lt;related-urls&gt;&lt;url&gt;http://www.mdpi.com/1660-4601/15/2/359&lt;/url&gt;&lt;/related-urls&gt;&lt;/urls&gt;&lt;/record&gt;&lt;/Cite&gt;&lt;/EndNote&gt;</w:instrText>
      </w:r>
      <w:r w:rsidR="005217FB" w:rsidRPr="00A3470D">
        <w:fldChar w:fldCharType="separate"/>
      </w:r>
      <w:r w:rsidR="00DB1AFF" w:rsidRPr="00A3470D">
        <w:rPr>
          <w:noProof/>
          <w:vertAlign w:val="superscript"/>
        </w:rPr>
        <w:t>14</w:t>
      </w:r>
      <w:r w:rsidR="005217FB" w:rsidRPr="00A3470D">
        <w:fldChar w:fldCharType="end"/>
      </w:r>
      <w:r w:rsidR="00BE66E2" w:rsidRPr="00A3470D">
        <w:t>,</w:t>
      </w:r>
      <w:r w:rsidR="005217FB" w:rsidRPr="00A3470D">
        <w:t xml:space="preserve"> purposefully </w:t>
      </w:r>
      <w:r w:rsidR="009F6242" w:rsidRPr="00A3470D">
        <w:t>recruited</w:t>
      </w:r>
      <w:r w:rsidR="005217FB" w:rsidRPr="00A3470D">
        <w:t xml:space="preserve"> participants </w:t>
      </w:r>
      <w:r w:rsidR="00AC4602" w:rsidRPr="00A3470D">
        <w:t>from</w:t>
      </w:r>
      <w:r w:rsidR="005217FB" w:rsidRPr="00A3470D">
        <w:t xml:space="preserve"> various regions of the UK </w:t>
      </w:r>
      <w:r w:rsidR="009F6242" w:rsidRPr="00A3470D">
        <w:t xml:space="preserve">which helped </w:t>
      </w:r>
      <w:r w:rsidR="005217FB" w:rsidRPr="00A3470D">
        <w:t xml:space="preserve">ensure that differences </w:t>
      </w:r>
      <w:r w:rsidR="00BE66E2" w:rsidRPr="00A3470D">
        <w:t>of this type could</w:t>
      </w:r>
      <w:r w:rsidR="005217FB" w:rsidRPr="00A3470D">
        <w:t xml:space="preserve"> </w:t>
      </w:r>
      <w:r w:rsidR="00BE66E2" w:rsidRPr="00A3470D">
        <w:t>be taken into consideration</w:t>
      </w:r>
      <w:r w:rsidR="005217FB" w:rsidRPr="00A3470D">
        <w:t>.</w:t>
      </w:r>
    </w:p>
    <w:p w14:paraId="031BCAE7" w14:textId="77071DBD" w:rsidR="00970975" w:rsidRPr="00A3470D" w:rsidRDefault="00970975" w:rsidP="00970975">
      <w:pPr>
        <w:spacing w:line="480" w:lineRule="auto"/>
        <w:jc w:val="both"/>
      </w:pPr>
      <w:r w:rsidRPr="00A3470D">
        <w:t xml:space="preserve">Typically, studies aiming to identify potentially effective BCTs, describe the BCTs using labels from a specific behaviour change </w:t>
      </w:r>
      <w:r w:rsidR="00051BA3" w:rsidRPr="00A3470D">
        <w:t xml:space="preserve">technique </w:t>
      </w:r>
      <w:r w:rsidRPr="00A3470D">
        <w:t>taxonomy only, which can be susceptible to subjective interpretation</w:t>
      </w:r>
      <w:r w:rsidRPr="00A3470D">
        <w:fldChar w:fldCharType="begin"/>
      </w:r>
      <w:r w:rsidR="00DB1AFF" w:rsidRPr="00A3470D">
        <w:instrText xml:space="preserve"> ADDIN EN.CITE &lt;EndNote&gt;&lt;Cite&gt;&lt;Author&gt;Ogden&lt;/Author&gt;&lt;Year&gt;2016&lt;/Year&gt;&lt;RecNum&gt;44990&lt;/RecNum&gt;&lt;DisplayText&gt;&lt;style face="superscript"&gt;53&lt;/style&gt;&lt;/DisplayText&gt;&lt;record&gt;&lt;rec-number&gt;44990&lt;/rec-number&gt;&lt;foreign-keys&gt;&lt;key app="EN" db-id="s22tasvxnrv9wne90au5p22xvwdaarvf5252" timestamp="1519734263"&gt;44990&lt;/key&gt;&lt;/foreign-keys&gt;&lt;ref-type name="Journal Article"&gt;17&lt;/ref-type&gt;&lt;contributors&gt;&lt;authors&gt;&lt;author&gt;Ogden, Jane&lt;/author&gt;&lt;/authors&gt;&lt;/contributors&gt;&lt;titles&gt;&lt;title&gt;Celebrating variability and a call to limit systematisation: the example of the Behaviour Change Technique Taxonomy and the Behaviour Change Wheel&lt;/title&gt;&lt;secondary-title&gt;Health Psychology Review&lt;/secondary-title&gt;&lt;/titles&gt;&lt;periodical&gt;&lt;full-title&gt;Health Psychology Review&lt;/full-title&gt;&lt;abbr-1&gt;Health Psychol Rev&lt;/abbr-1&gt;&lt;/periodical&gt;&lt;pages&gt;245-250&lt;/pages&gt;&lt;volume&gt;10&lt;/volume&gt;&lt;number&gt;3&lt;/number&gt;&lt;dates&gt;&lt;year&gt;2016&lt;/year&gt;&lt;/dates&gt;&lt;publisher&gt;Routledge&lt;/publisher&gt;&lt;isbn&gt;1743-7199&lt;/isbn&gt;&lt;urls&gt;&lt;related-urls&gt;&lt;url&gt;https://doi.org/10.1080/17437199.2016.1190291&lt;/url&gt;&lt;url&gt;https://www.tandfonline.com/doi/pdf/10.1080/17437199.2016.1190291?needAccess=true&lt;/url&gt;&lt;/related-urls&gt;&lt;/urls&gt;&lt;electronic-resource-num&gt;10.1080/17437199.2016.1190291&lt;/electronic-resource-num&gt;&lt;/record&gt;&lt;/Cite&gt;&lt;/EndNote&gt;</w:instrText>
      </w:r>
      <w:r w:rsidRPr="00A3470D">
        <w:fldChar w:fldCharType="separate"/>
      </w:r>
      <w:r w:rsidR="00DB1AFF" w:rsidRPr="00A3470D">
        <w:rPr>
          <w:noProof/>
          <w:vertAlign w:val="superscript"/>
        </w:rPr>
        <w:t>53</w:t>
      </w:r>
      <w:r w:rsidRPr="00A3470D">
        <w:fldChar w:fldCharType="end"/>
      </w:r>
      <w:r w:rsidRPr="00A3470D">
        <w:t>. By reporting full descriptions of respondent-suggested techniques alongside the corresponding BCT labels from the relevant BCT taxonomy</w:t>
      </w:r>
      <w:r w:rsidRPr="00A3470D">
        <w:fldChar w:fldCharType="begin">
          <w:fldData xml:space="preserve">PEVuZE5vdGU+PENpdGU+PEF1dGhvcj5NaWNoaWU8L0F1dGhvcj48WWVhcj4yMDEzPC9ZZWFyPjxS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</w:fldData>
        </w:fldChar>
      </w:r>
      <w:r w:rsidR="00DB1AFF" w:rsidRPr="00A3470D">
        <w:instrText xml:space="preserve"> ADDIN EN.CITE </w:instrText>
      </w:r>
      <w:r w:rsidR="00DB1AFF" w:rsidRPr="00A3470D">
        <w:fldChar w:fldCharType="begin">
          <w:fldData xml:space="preserve">PEVuZE5vdGU+PENpdGU+PEF1dGhvcj5NaWNoaWU8L0F1dGhvcj48WWVhcj4yMDEzPC9ZZWFyPjxS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</w:fldData>
        </w:fldChar>
      </w:r>
      <w:r w:rsidR="00DB1AFF" w:rsidRPr="00A3470D">
        <w:instrText xml:space="preserve"> ADDIN EN.CITE.DATA </w:instrText>
      </w:r>
      <w:r w:rsidR="00DB1AFF" w:rsidRPr="00A3470D">
        <w:fldChar w:fldCharType="end"/>
      </w:r>
      <w:r w:rsidRPr="00A3470D">
        <w:fldChar w:fldCharType="separate"/>
      </w:r>
      <w:r w:rsidR="00DB1AFF" w:rsidRPr="00A3470D">
        <w:rPr>
          <w:noProof/>
          <w:vertAlign w:val="superscript"/>
        </w:rPr>
        <w:t>32,33</w:t>
      </w:r>
      <w:r w:rsidRPr="00A3470D">
        <w:fldChar w:fldCharType="end"/>
      </w:r>
      <w:r w:rsidRPr="00A3470D">
        <w:t xml:space="preserve"> it not only indicated which BCTs could be useful, but also gave </w:t>
      </w:r>
      <w:r w:rsidR="006B4313" w:rsidRPr="00A3470D">
        <w:t>descriptions</w:t>
      </w:r>
      <w:r w:rsidRPr="00A3470D">
        <w:t xml:space="preserve"> of how they could be operationalised in practice. The high level of consensus on the appropriateness of the respondent-suggested techniques can also be considered as a strength of the study, however, it is also possible that consensus building on these techniques could have been biased as they were based on the responses given by the practitioners themselves. In order to overcome this we ensured that opposing views in the suggestions were reflected in the final list of quotes, although this may not completely negate this potential risk of response bias. </w:t>
      </w:r>
    </w:p>
    <w:p w14:paraId="1FEACD03" w14:textId="77777777" w:rsidR="00707D30" w:rsidRPr="00A3470D" w:rsidRDefault="00707D30" w:rsidP="0021040A"/>
    <w:p w14:paraId="0F61B693" w14:textId="335D5DF8" w:rsidR="00146445" w:rsidRPr="00A3470D" w:rsidRDefault="00146445" w:rsidP="0021040A">
      <w:r w:rsidRPr="00A3470D">
        <w:t>Conclusions</w:t>
      </w:r>
    </w:p>
    <w:p w14:paraId="46077B68" w14:textId="5809CC0B" w:rsidR="0042052B" w:rsidRPr="00A3470D" w:rsidRDefault="00B210A7" w:rsidP="00467C9A">
      <w:pPr>
        <w:spacing w:line="480" w:lineRule="auto"/>
        <w:jc w:val="both"/>
      </w:pPr>
      <w:r w:rsidRPr="00A3470D">
        <w:t>The r</w:t>
      </w:r>
      <w:r w:rsidR="00B46C71" w:rsidRPr="00A3470D">
        <w:t>esults</w:t>
      </w:r>
      <w:r w:rsidR="00146445" w:rsidRPr="00A3470D">
        <w:t xml:space="preserve"> highlight the important influence that smoking cessation practitioners perceive partners </w:t>
      </w:r>
      <w:r w:rsidR="009E7716" w:rsidRPr="00A3470D">
        <w:t xml:space="preserve">to </w:t>
      </w:r>
      <w:r w:rsidR="00146445" w:rsidRPr="00A3470D">
        <w:t xml:space="preserve">have on pregnant women’s smoking </w:t>
      </w:r>
      <w:r w:rsidR="00FB4C06" w:rsidRPr="00A3470D">
        <w:t>behaviour</w:t>
      </w:r>
      <w:r w:rsidR="00146445" w:rsidRPr="00A3470D">
        <w:t xml:space="preserve"> and </w:t>
      </w:r>
      <w:r w:rsidR="00921835" w:rsidRPr="00A3470D">
        <w:t>that</w:t>
      </w:r>
      <w:r w:rsidR="00146445" w:rsidRPr="00A3470D">
        <w:t xml:space="preserve"> </w:t>
      </w:r>
      <w:r w:rsidR="00A523BB" w:rsidRPr="00A3470D">
        <w:t xml:space="preserve">having an unsupportive partner </w:t>
      </w:r>
      <w:r w:rsidR="00921835" w:rsidRPr="00A3470D">
        <w:t>is thought to</w:t>
      </w:r>
      <w:r w:rsidR="00146445" w:rsidRPr="00A3470D">
        <w:t xml:space="preserve"> </w:t>
      </w:r>
      <w:r w:rsidR="00921835" w:rsidRPr="00A3470D">
        <w:t xml:space="preserve">the most difficult barrier </w:t>
      </w:r>
      <w:r w:rsidR="00146445" w:rsidRPr="00A3470D">
        <w:t xml:space="preserve">to </w:t>
      </w:r>
      <w:r w:rsidR="00A523BB" w:rsidRPr="00A3470D">
        <w:t>manage</w:t>
      </w:r>
      <w:r w:rsidR="00146445" w:rsidRPr="00A3470D">
        <w:t xml:space="preserve"> in consultations. </w:t>
      </w:r>
      <w:r w:rsidR="00B46C71" w:rsidRPr="00A3470D">
        <w:t xml:space="preserve">Involving partners </w:t>
      </w:r>
      <w:r w:rsidR="00A95A88" w:rsidRPr="00A3470D">
        <w:t>to engage in, and offer support</w:t>
      </w:r>
      <w:r w:rsidR="00B46C71" w:rsidRPr="00A3470D">
        <w:t xml:space="preserve"> </w:t>
      </w:r>
      <w:r w:rsidR="00A95A88" w:rsidRPr="00A3470D">
        <w:t xml:space="preserve">during </w:t>
      </w:r>
      <w:r w:rsidR="00B46C71" w:rsidRPr="00A3470D">
        <w:t xml:space="preserve">a quit attempt </w:t>
      </w:r>
      <w:r w:rsidR="00316065" w:rsidRPr="00A3470D">
        <w:t xml:space="preserve">was advocated, however if the partner is unsupportive, </w:t>
      </w:r>
      <w:r w:rsidR="00A95A88" w:rsidRPr="00A3470D">
        <w:t xml:space="preserve">enlisting </w:t>
      </w:r>
      <w:r w:rsidR="009E7716" w:rsidRPr="00A3470D">
        <w:t xml:space="preserve">support </w:t>
      </w:r>
      <w:r w:rsidR="00A95A88" w:rsidRPr="00A3470D">
        <w:t xml:space="preserve">from </w:t>
      </w:r>
      <w:r w:rsidR="00B831E1" w:rsidRPr="00A3470D">
        <w:t xml:space="preserve">suitable </w:t>
      </w:r>
      <w:r w:rsidR="00A95A88" w:rsidRPr="00A3470D">
        <w:t>others may help</w:t>
      </w:r>
      <w:r w:rsidR="009E7716" w:rsidRPr="00A3470D">
        <w:t xml:space="preserve">. </w:t>
      </w:r>
      <w:r w:rsidR="009016C6" w:rsidRPr="00A3470D">
        <w:t xml:space="preserve">Appropriate ways of how </w:t>
      </w:r>
      <w:r w:rsidR="00726959" w:rsidRPr="00A3470D">
        <w:t xml:space="preserve">to address barriers surrounding ‘Social norms’ </w:t>
      </w:r>
      <w:r w:rsidR="009016C6" w:rsidRPr="00A3470D">
        <w:t>were</w:t>
      </w:r>
      <w:r w:rsidR="00726959" w:rsidRPr="00A3470D">
        <w:t xml:space="preserve"> not </w:t>
      </w:r>
      <w:r w:rsidR="009016C6" w:rsidRPr="00A3470D">
        <w:t xml:space="preserve">well </w:t>
      </w:r>
      <w:r w:rsidR="00726959" w:rsidRPr="00A3470D">
        <w:t xml:space="preserve">established. </w:t>
      </w:r>
      <w:r w:rsidR="009E7716" w:rsidRPr="00A3470D">
        <w:t>Giving consistent support</w:t>
      </w:r>
      <w:r w:rsidR="006868D6" w:rsidRPr="00A3470D">
        <w:t xml:space="preserve"> and </w:t>
      </w:r>
      <w:r w:rsidR="009E7716" w:rsidRPr="00A3470D">
        <w:t xml:space="preserve">boosting motivation were considered </w:t>
      </w:r>
      <w:r w:rsidR="006868D6" w:rsidRPr="00A3470D">
        <w:t xml:space="preserve">relatively </w:t>
      </w:r>
      <w:r w:rsidR="009E7716" w:rsidRPr="00A3470D">
        <w:t xml:space="preserve">easy to address </w:t>
      </w:r>
      <w:r w:rsidR="006868D6" w:rsidRPr="00A3470D">
        <w:t xml:space="preserve">and </w:t>
      </w:r>
      <w:r w:rsidR="009E7716" w:rsidRPr="00A3470D">
        <w:t xml:space="preserve">beneficial. </w:t>
      </w:r>
    </w:p>
    <w:p w14:paraId="08FAC7F4" w14:textId="6905CB2E" w:rsidR="00EC2EB1" w:rsidRPr="00A3470D" w:rsidRDefault="00EC2EB1" w:rsidP="00B06D92">
      <w:pPr>
        <w:spacing w:line="480" w:lineRule="auto"/>
        <w:jc w:val="both"/>
        <w:rPr>
          <w:b/>
        </w:rPr>
      </w:pPr>
    </w:p>
    <w:p w14:paraId="0F61B69E" w14:textId="77777777" w:rsidR="00146445" w:rsidRPr="00A3470D" w:rsidRDefault="00146445" w:rsidP="00146445">
      <w:pPr>
        <w:jc w:val="both"/>
        <w:rPr>
          <w:b/>
        </w:rPr>
      </w:pPr>
      <w:r w:rsidRPr="00A3470D">
        <w:rPr>
          <w:b/>
        </w:rPr>
        <w:lastRenderedPageBreak/>
        <w:t>References</w:t>
      </w:r>
    </w:p>
    <w:p w14:paraId="601245CE" w14:textId="77777777" w:rsidR="00702A51" w:rsidRPr="00A3470D" w:rsidRDefault="00146445" w:rsidP="00702A51">
      <w:pPr>
        <w:pStyle w:val="EndNoteBibliography"/>
        <w:spacing w:after="0"/>
        <w:ind w:left="720" w:hanging="720"/>
      </w:pPr>
      <w:r w:rsidRPr="00A3470D">
        <w:fldChar w:fldCharType="begin"/>
      </w:r>
      <w:r w:rsidRPr="00A3470D">
        <w:instrText xml:space="preserve"> ADDIN EN.REFLIST </w:instrText>
      </w:r>
      <w:r w:rsidRPr="00A3470D">
        <w:fldChar w:fldCharType="separate"/>
      </w:r>
      <w:r w:rsidR="00702A51" w:rsidRPr="00A3470D">
        <w:t>1.</w:t>
      </w:r>
      <w:r w:rsidR="00702A51" w:rsidRPr="00A3470D">
        <w:tab/>
        <w:t>NHS Digital. Statistics on Smoking - England, 2018. 2018.</w:t>
      </w:r>
    </w:p>
    <w:p w14:paraId="5F50F01E" w14:textId="77777777" w:rsidR="00702A51" w:rsidRPr="00A3470D" w:rsidRDefault="00702A51" w:rsidP="00702A51">
      <w:pPr>
        <w:pStyle w:val="EndNoteBibliography"/>
        <w:spacing w:after="0"/>
        <w:ind w:left="720" w:hanging="720"/>
      </w:pPr>
      <w:r w:rsidRPr="00A3470D">
        <w:t>2.</w:t>
      </w:r>
      <w:r w:rsidRPr="00A3470D">
        <w:tab/>
        <w:t>NHS Digital. Statistics on Women's Smoking Status at Time of Delivery, England - Quarter 2, 2018-19. 2018.</w:t>
      </w:r>
    </w:p>
    <w:p w14:paraId="2E47C149" w14:textId="77777777" w:rsidR="00702A51" w:rsidRPr="00A3470D" w:rsidRDefault="00702A51" w:rsidP="00702A51">
      <w:pPr>
        <w:pStyle w:val="EndNoteBibliography"/>
        <w:spacing w:after="0"/>
        <w:ind w:left="720" w:hanging="720"/>
      </w:pPr>
      <w:r w:rsidRPr="00A3470D">
        <w:t>3.</w:t>
      </w:r>
      <w:r w:rsidRPr="00A3470D">
        <w:tab/>
        <w:t xml:space="preserve">Cnattingius S. The epidemiology of smoking during pregnancy: Smoking prevalence, maternal characteristics, and pregnancy outcomes. </w:t>
      </w:r>
      <w:r w:rsidRPr="00A3470D">
        <w:rPr>
          <w:i/>
        </w:rPr>
        <w:t xml:space="preserve">Nicotine Tob Res. </w:t>
      </w:r>
      <w:r w:rsidRPr="00A3470D">
        <w:t>2004;6(Suppl 2):S125-S140. 10.1080/14622200410001669187.</w:t>
      </w:r>
    </w:p>
    <w:p w14:paraId="6BE86E0F" w14:textId="77777777" w:rsidR="00702A51" w:rsidRPr="00A3470D" w:rsidRDefault="00702A51" w:rsidP="00702A51">
      <w:pPr>
        <w:pStyle w:val="EndNoteBibliography"/>
        <w:spacing w:after="0"/>
        <w:ind w:left="720" w:hanging="720"/>
      </w:pPr>
      <w:r w:rsidRPr="00A3470D">
        <w:t>4.</w:t>
      </w:r>
      <w:r w:rsidRPr="00A3470D">
        <w:tab/>
        <w:t xml:space="preserve">World Health Organization. </w:t>
      </w:r>
      <w:r w:rsidRPr="00A3470D">
        <w:rPr>
          <w:i/>
        </w:rPr>
        <w:t>WHO recommendations for the prevention and management of tobacco use and second-hand smoke exposure in pregnancy.</w:t>
      </w:r>
      <w:r w:rsidRPr="00A3470D">
        <w:t xml:space="preserve"> World Health Organization; 2013.</w:t>
      </w:r>
    </w:p>
    <w:p w14:paraId="1814558A" w14:textId="77777777" w:rsidR="00702A51" w:rsidRPr="00A3470D" w:rsidRDefault="00702A51" w:rsidP="00702A51">
      <w:pPr>
        <w:pStyle w:val="EndNoteBibliography"/>
        <w:spacing w:after="0"/>
        <w:ind w:left="720" w:hanging="720"/>
      </w:pPr>
      <w:r w:rsidRPr="00A3470D">
        <w:t>5.</w:t>
      </w:r>
      <w:r w:rsidRPr="00A3470D">
        <w:tab/>
        <w:t xml:space="preserve">Martelli DRB, Coletta RD, Oliveira EA, et al. Association between maternal smoking, gender, and cleft lip and palate. </w:t>
      </w:r>
      <w:r w:rsidRPr="00A3470D">
        <w:rPr>
          <w:i/>
        </w:rPr>
        <w:t xml:space="preserve">Brazilian journal of otorhinolaryngology. </w:t>
      </w:r>
      <w:r w:rsidRPr="00A3470D">
        <w:t>2015;81(5):514-519.</w:t>
      </w:r>
    </w:p>
    <w:p w14:paraId="6FDEDA4F" w14:textId="77777777" w:rsidR="00702A51" w:rsidRPr="00A3470D" w:rsidRDefault="00702A51" w:rsidP="00702A51">
      <w:pPr>
        <w:pStyle w:val="EndNoteBibliography"/>
        <w:spacing w:after="0"/>
        <w:ind w:left="720" w:hanging="720"/>
      </w:pPr>
      <w:r w:rsidRPr="00A3470D">
        <w:t>6.</w:t>
      </w:r>
      <w:r w:rsidRPr="00A3470D">
        <w:tab/>
        <w:t xml:space="preserve">Knopik VS, Marceau K, Bidwell LC, et al. Smoking during pregnancy and ADHD risk: A genetically informed, multiple-rater approach. </w:t>
      </w:r>
      <w:r w:rsidRPr="00A3470D">
        <w:rPr>
          <w:i/>
        </w:rPr>
        <w:t xml:space="preserve">Am J Med Genet B Neuropsychiatr Genet. </w:t>
      </w:r>
      <w:r w:rsidRPr="00A3470D">
        <w:t>2016. 10.1002/ajmg.b.32421.</w:t>
      </w:r>
    </w:p>
    <w:p w14:paraId="584000D2" w14:textId="77777777" w:rsidR="00702A51" w:rsidRPr="00A3470D" w:rsidRDefault="00702A51" w:rsidP="00702A51">
      <w:pPr>
        <w:pStyle w:val="EndNoteBibliography"/>
        <w:spacing w:after="0"/>
        <w:ind w:left="720" w:hanging="720"/>
      </w:pPr>
      <w:r w:rsidRPr="00A3470D">
        <w:t>7.</w:t>
      </w:r>
      <w:r w:rsidRPr="00A3470D">
        <w:tab/>
        <w:t xml:space="preserve">Chu P, Wang H, Han S, et al. Maternal smoking during pregnancy and risk of childhood neuroblastoma: Systematic review and meta-analysis. </w:t>
      </w:r>
      <w:r w:rsidRPr="00A3470D">
        <w:rPr>
          <w:i/>
        </w:rPr>
        <w:t xml:space="preserve">J Cancer Res Ther. </w:t>
      </w:r>
      <w:r w:rsidRPr="00A3470D">
        <w:t>2016;12(2):999-1005.</w:t>
      </w:r>
    </w:p>
    <w:p w14:paraId="2BDAE35D" w14:textId="77777777" w:rsidR="00702A51" w:rsidRPr="00A3470D" w:rsidRDefault="00702A51" w:rsidP="00702A51">
      <w:pPr>
        <w:pStyle w:val="EndNoteBibliography"/>
        <w:spacing w:after="0"/>
        <w:ind w:left="720" w:hanging="720"/>
      </w:pPr>
      <w:r w:rsidRPr="00A3470D">
        <w:t>8.</w:t>
      </w:r>
      <w:r w:rsidRPr="00A3470D">
        <w:tab/>
        <w:t xml:space="preserve">Jauniaux E, Burton GJ. Morphological and biological effects of maternal exposure to tobacco smoke on the feto-placental unit. </w:t>
      </w:r>
      <w:r w:rsidRPr="00A3470D">
        <w:rPr>
          <w:i/>
        </w:rPr>
        <w:t xml:space="preserve">Early Hum Dev. </w:t>
      </w:r>
      <w:r w:rsidRPr="00A3470D">
        <w:t>2007;83(11):699-706.</w:t>
      </w:r>
    </w:p>
    <w:p w14:paraId="50350DCF" w14:textId="77777777" w:rsidR="00702A51" w:rsidRPr="00A3470D" w:rsidRDefault="00702A51" w:rsidP="00702A51">
      <w:pPr>
        <w:pStyle w:val="EndNoteBibliography"/>
        <w:spacing w:after="0"/>
        <w:ind w:left="720" w:hanging="720"/>
      </w:pPr>
      <w:r w:rsidRPr="00A3470D">
        <w:t>9.</w:t>
      </w:r>
      <w:r w:rsidRPr="00A3470D">
        <w:tab/>
        <w:t xml:space="preserve">Leonardi-Bee J, Jere ML, Britton J. Exposure to parental and sibling smoking and the risk of smoking uptake in childhood and adolescence: a systematic review and meta-analysis. </w:t>
      </w:r>
      <w:r w:rsidRPr="00A3470D">
        <w:rPr>
          <w:i/>
        </w:rPr>
        <w:t xml:space="preserve">Thorax. </w:t>
      </w:r>
      <w:r w:rsidRPr="00A3470D">
        <w:t>2011;66(10):847-855. 10.1136/thx.2010.153379.</w:t>
      </w:r>
    </w:p>
    <w:p w14:paraId="5F6D2F46" w14:textId="77777777" w:rsidR="00702A51" w:rsidRPr="00A3470D" w:rsidRDefault="00702A51" w:rsidP="00702A51">
      <w:pPr>
        <w:pStyle w:val="EndNoteBibliography"/>
        <w:spacing w:after="0"/>
        <w:ind w:left="720" w:hanging="720"/>
      </w:pPr>
      <w:r w:rsidRPr="00A3470D">
        <w:t>10.</w:t>
      </w:r>
      <w:r w:rsidRPr="00A3470D">
        <w:tab/>
        <w:t>Department of Health England. Towards a Smokefree Generation - A Tobacco Control Plan for England. In: DOH, ed2017.</w:t>
      </w:r>
    </w:p>
    <w:p w14:paraId="0812EF41" w14:textId="77777777" w:rsidR="00702A51" w:rsidRPr="00A3470D" w:rsidRDefault="00702A51" w:rsidP="00702A51">
      <w:pPr>
        <w:pStyle w:val="EndNoteBibliography"/>
        <w:spacing w:after="0"/>
        <w:ind w:left="720" w:hanging="720"/>
      </w:pPr>
      <w:r w:rsidRPr="00A3470D">
        <w:t>11.</w:t>
      </w:r>
      <w:r w:rsidRPr="00A3470D">
        <w:tab/>
        <w:t>Department for Communities and Local Government. The English Indices of Deprivation 2015. 2015.</w:t>
      </w:r>
    </w:p>
    <w:p w14:paraId="63C7A58C" w14:textId="77777777" w:rsidR="00702A51" w:rsidRPr="00A3470D" w:rsidRDefault="00702A51" w:rsidP="00702A51">
      <w:pPr>
        <w:pStyle w:val="EndNoteBibliography"/>
        <w:spacing w:after="0"/>
        <w:ind w:left="720" w:hanging="720"/>
      </w:pPr>
      <w:r w:rsidRPr="00A3470D">
        <w:t>12.</w:t>
      </w:r>
      <w:r w:rsidRPr="00A3470D">
        <w:tab/>
        <w:t xml:space="preserve">Solomon LJ, Quinn VP. Spontaneous quitting: Self-initiated smoking cessation in early pregnancy. </w:t>
      </w:r>
      <w:r w:rsidRPr="00A3470D">
        <w:rPr>
          <w:i/>
        </w:rPr>
        <w:t xml:space="preserve">Nicotine Tob Res. </w:t>
      </w:r>
      <w:r w:rsidRPr="00A3470D">
        <w:t>2004;6(Suppl 2):S203-S216. 10.1080/14622200410001669132.</w:t>
      </w:r>
    </w:p>
    <w:p w14:paraId="61926E94" w14:textId="77777777" w:rsidR="00702A51" w:rsidRPr="00A3470D" w:rsidRDefault="00702A51" w:rsidP="00702A51">
      <w:pPr>
        <w:pStyle w:val="EndNoteBibliography"/>
        <w:spacing w:after="0"/>
        <w:ind w:left="720" w:hanging="720"/>
      </w:pPr>
      <w:r w:rsidRPr="00A3470D">
        <w:t>13.</w:t>
      </w:r>
      <w:r w:rsidRPr="00A3470D">
        <w:tab/>
        <w:t xml:space="preserve">Flemming K, McCaughan D, Angus K, Graham H. Qualitative systematic review: barriers and facilitators to smoking cessation experienced by women in pregnancy and following childbirth. </w:t>
      </w:r>
      <w:r w:rsidRPr="00A3470D">
        <w:rPr>
          <w:i/>
        </w:rPr>
        <w:t xml:space="preserve">J Adv Nurs. </w:t>
      </w:r>
      <w:r w:rsidRPr="00A3470D">
        <w:t>2015;71(6):1210-1226.</w:t>
      </w:r>
    </w:p>
    <w:p w14:paraId="29A36AC3" w14:textId="77777777" w:rsidR="00702A51" w:rsidRPr="00A3470D" w:rsidRDefault="00702A51" w:rsidP="00702A51">
      <w:pPr>
        <w:pStyle w:val="EndNoteBibliography"/>
        <w:spacing w:after="0"/>
        <w:ind w:left="720" w:hanging="720"/>
      </w:pPr>
      <w:r w:rsidRPr="00A3470D">
        <w:t>14.</w:t>
      </w:r>
      <w:r w:rsidRPr="00A3470D">
        <w:tab/>
        <w:t xml:space="preserve">Campbell KA, Fergie L, Coleman-Haynes T, et al. Improving Behavioral Support for Smoking Cessation in Pregnancy: What Are the Barriers to Stopping and Which Behavior Change Techniques Can Influence These? Application of Theoretical Domains Framework. </w:t>
      </w:r>
      <w:r w:rsidRPr="00A3470D">
        <w:rPr>
          <w:i/>
        </w:rPr>
        <w:t xml:space="preserve">Int J Environ Res Public Health. </w:t>
      </w:r>
      <w:r w:rsidRPr="00A3470D">
        <w:t>2018;15(2):359.</w:t>
      </w:r>
    </w:p>
    <w:p w14:paraId="62C61373" w14:textId="77777777" w:rsidR="00702A51" w:rsidRPr="00A3470D" w:rsidRDefault="00702A51" w:rsidP="00702A51">
      <w:pPr>
        <w:pStyle w:val="EndNoteBibliography"/>
        <w:spacing w:after="0"/>
        <w:ind w:left="720" w:hanging="720"/>
      </w:pPr>
      <w:r w:rsidRPr="00A3470D">
        <w:t>15.</w:t>
      </w:r>
      <w:r w:rsidRPr="00A3470D">
        <w:tab/>
        <w:t xml:space="preserve">Lorencatto F, West R, Michie S. Specifying Evidence-Based Behavior Change Techniques to Aid Smoking Cessation in Pregnancy. </w:t>
      </w:r>
      <w:r w:rsidRPr="00A3470D">
        <w:rPr>
          <w:i/>
        </w:rPr>
        <w:t xml:space="preserve">Nicotine Tob Res. </w:t>
      </w:r>
      <w:r w:rsidRPr="00A3470D">
        <w:t>2012;14(9):1019-1026. 10.1093/ntr/ntr324.</w:t>
      </w:r>
    </w:p>
    <w:p w14:paraId="2DD4C89A" w14:textId="77777777" w:rsidR="00702A51" w:rsidRPr="00A3470D" w:rsidRDefault="00702A51" w:rsidP="00702A51">
      <w:pPr>
        <w:pStyle w:val="EndNoteBibliography"/>
        <w:spacing w:after="0"/>
        <w:ind w:left="720" w:hanging="720"/>
      </w:pPr>
      <w:r w:rsidRPr="00A3470D">
        <w:t>16.</w:t>
      </w:r>
      <w:r w:rsidRPr="00A3470D">
        <w:tab/>
        <w:t xml:space="preserve">Chamberlain C, O'Mara‐Eves A, Porter J, et al. Psychosocial interventions for supporting women to stop smoking in pregnancy. </w:t>
      </w:r>
      <w:r w:rsidRPr="00A3470D">
        <w:rPr>
          <w:i/>
        </w:rPr>
        <w:t xml:space="preserve">Cochrane Database Syst Rev. </w:t>
      </w:r>
      <w:r w:rsidRPr="00A3470D">
        <w:t>2017(2). 10.1002/14651858.CD001055.pub5.</w:t>
      </w:r>
    </w:p>
    <w:p w14:paraId="168CA3CD" w14:textId="77777777" w:rsidR="00702A51" w:rsidRPr="00A3470D" w:rsidRDefault="00702A51" w:rsidP="00702A51">
      <w:pPr>
        <w:pStyle w:val="EndNoteBibliography"/>
        <w:spacing w:after="0"/>
        <w:ind w:left="720" w:hanging="720"/>
      </w:pPr>
      <w:r w:rsidRPr="00A3470D">
        <w:t>17.</w:t>
      </w:r>
      <w:r w:rsidRPr="00A3470D">
        <w:tab/>
        <w:t xml:space="preserve">Michie S, Abraham C, Eccles MP, Francis JJ, Hardeman W, Johnston M. Strengthening evaluation and implementation by specifying components of behaviour change interventions: a study protocol. </w:t>
      </w:r>
      <w:r w:rsidRPr="00A3470D">
        <w:rPr>
          <w:i/>
        </w:rPr>
        <w:t xml:space="preserve">Implement Sci. </w:t>
      </w:r>
      <w:r w:rsidRPr="00A3470D">
        <w:t>2011;6(10):10.</w:t>
      </w:r>
    </w:p>
    <w:p w14:paraId="3437A530" w14:textId="77777777" w:rsidR="00702A51" w:rsidRPr="00A3470D" w:rsidRDefault="00702A51" w:rsidP="00702A51">
      <w:pPr>
        <w:pStyle w:val="EndNoteBibliography"/>
        <w:spacing w:after="0"/>
        <w:ind w:left="720" w:hanging="720"/>
      </w:pPr>
      <w:r w:rsidRPr="00A3470D">
        <w:t>18.</w:t>
      </w:r>
      <w:r w:rsidRPr="00A3470D">
        <w:tab/>
        <w:t xml:space="preserve">Fahy SJ, Cooper S, Coleman T, Naughton F, Bauld L. Provision of smoking cessation support for pregnant women in England: results from an online survey of NHS stop smoking services for pregnant women. </w:t>
      </w:r>
      <w:r w:rsidRPr="00A3470D">
        <w:rPr>
          <w:i/>
        </w:rPr>
        <w:t xml:space="preserve">BMC Health Serv Res. </w:t>
      </w:r>
      <w:r w:rsidRPr="00A3470D">
        <w:t>2014;14(1):1-11. 10.1186/1472-6963-14-107.</w:t>
      </w:r>
    </w:p>
    <w:p w14:paraId="16C2ECAA" w14:textId="77777777" w:rsidR="00702A51" w:rsidRPr="00A3470D" w:rsidRDefault="00702A51" w:rsidP="00702A51">
      <w:pPr>
        <w:pStyle w:val="EndNoteBibliography"/>
        <w:spacing w:after="0"/>
        <w:ind w:left="720" w:hanging="720"/>
      </w:pPr>
      <w:r w:rsidRPr="00A3470D">
        <w:t>19.</w:t>
      </w:r>
      <w:r w:rsidRPr="00A3470D">
        <w:tab/>
        <w:t xml:space="preserve">Craig LE, Churilov L, Olenko L, et al. Testing a systematic approach to identify and prioritise barriers to successful implementation of a complex healthcare intervention. </w:t>
      </w:r>
      <w:r w:rsidRPr="00A3470D">
        <w:rPr>
          <w:i/>
        </w:rPr>
        <w:t xml:space="preserve">BMC Med Res Methodol. </w:t>
      </w:r>
      <w:r w:rsidRPr="00A3470D">
        <w:t>2017;17(1):24. 10.1186/s12874-017-0298-4.</w:t>
      </w:r>
    </w:p>
    <w:p w14:paraId="3571D86B" w14:textId="77777777" w:rsidR="00702A51" w:rsidRPr="00A3470D" w:rsidRDefault="00702A51" w:rsidP="00702A51">
      <w:pPr>
        <w:pStyle w:val="EndNoteBibliography"/>
        <w:spacing w:after="0"/>
        <w:ind w:left="720" w:hanging="720"/>
      </w:pPr>
      <w:r w:rsidRPr="00A3470D">
        <w:lastRenderedPageBreak/>
        <w:t>20.</w:t>
      </w:r>
      <w:r w:rsidRPr="00A3470D">
        <w:tab/>
        <w:t xml:space="preserve">Michie S, Atkins L, West R. </w:t>
      </w:r>
      <w:r w:rsidRPr="00A3470D">
        <w:rPr>
          <w:i/>
        </w:rPr>
        <w:t>The Behaviour Change Wheel: A guide to designing interventions.</w:t>
      </w:r>
      <w:r w:rsidRPr="00A3470D">
        <w:t xml:space="preserve"> Great Britain: Silverback Publishing; 2014.</w:t>
      </w:r>
    </w:p>
    <w:p w14:paraId="69408775" w14:textId="77777777" w:rsidR="00702A51" w:rsidRPr="00A3470D" w:rsidRDefault="00702A51" w:rsidP="00702A51">
      <w:pPr>
        <w:pStyle w:val="EndNoteBibliography"/>
        <w:spacing w:after="0"/>
        <w:ind w:left="720" w:hanging="720"/>
      </w:pPr>
      <w:r w:rsidRPr="00A3470D">
        <w:t>21.</w:t>
      </w:r>
      <w:r w:rsidRPr="00A3470D">
        <w:tab/>
        <w:t xml:space="preserve">Helmer-Hirschberg O. </w:t>
      </w:r>
      <w:r w:rsidRPr="00A3470D">
        <w:rPr>
          <w:i/>
        </w:rPr>
        <w:t>Analysis of the future:The Delphi Method.</w:t>
      </w:r>
      <w:r w:rsidRPr="00A3470D">
        <w:t xml:space="preserve"> Santa Monica, CA: RAND Corporation; 1967.</w:t>
      </w:r>
    </w:p>
    <w:p w14:paraId="0034BC14" w14:textId="350714A1" w:rsidR="00702A51" w:rsidRPr="00A3470D" w:rsidRDefault="00702A51" w:rsidP="00702A51">
      <w:pPr>
        <w:pStyle w:val="EndNoteBibliography"/>
        <w:spacing w:after="0"/>
        <w:ind w:left="720" w:hanging="720"/>
      </w:pPr>
      <w:r w:rsidRPr="00A3470D">
        <w:t>22.</w:t>
      </w:r>
      <w:r w:rsidRPr="00A3470D">
        <w:tab/>
        <w:t xml:space="preserve">Keeney S, Hasson F, McKenna HP. A critical review of the Delphi technique as a research methodology for nursing. </w:t>
      </w:r>
      <w:r w:rsidRPr="00A3470D">
        <w:rPr>
          <w:i/>
        </w:rPr>
        <w:t xml:space="preserve">Int J Nurs Stud. </w:t>
      </w:r>
      <w:r w:rsidRPr="00A3470D">
        <w:t>2001;38(2):195-200. h</w:t>
      </w:r>
      <w:hyperlink r:id="rId14" w:history="1">
        <w:r w:rsidRPr="00A3470D">
          <w:rPr>
            <w:rStyle w:val="Hyperlink"/>
            <w:color w:val="auto"/>
          </w:rPr>
          <w:t>ttps://doi.org/10.1016/S0020-7489(00)00044-4.</w:t>
        </w:r>
      </w:hyperlink>
    </w:p>
    <w:p w14:paraId="7D17099E" w14:textId="77777777" w:rsidR="00702A51" w:rsidRPr="00A3470D" w:rsidRDefault="00702A51" w:rsidP="00702A51">
      <w:pPr>
        <w:pStyle w:val="EndNoteBibliography"/>
        <w:spacing w:after="0"/>
        <w:ind w:left="720" w:hanging="720"/>
      </w:pPr>
      <w:r w:rsidRPr="00A3470D">
        <w:t>23.</w:t>
      </w:r>
      <w:r w:rsidRPr="00A3470D">
        <w:tab/>
        <w:t xml:space="preserve">Fisher RJ, Walker MF, Golton I, Jenkinson D. The implementation of evidence-based rehabilitation services for stroke survivors living in the community: the results of a Delphi consensus process. </w:t>
      </w:r>
      <w:r w:rsidRPr="00A3470D">
        <w:rPr>
          <w:i/>
        </w:rPr>
        <w:t xml:space="preserve">Clin Rehabil. </w:t>
      </w:r>
      <w:r w:rsidRPr="00A3470D">
        <w:t>2013;27(8):741-749.</w:t>
      </w:r>
    </w:p>
    <w:p w14:paraId="54132487" w14:textId="77777777" w:rsidR="00702A51" w:rsidRPr="00A3470D" w:rsidRDefault="00702A51" w:rsidP="00702A51">
      <w:pPr>
        <w:pStyle w:val="EndNoteBibliography"/>
        <w:spacing w:after="0"/>
        <w:ind w:left="720" w:hanging="720"/>
      </w:pPr>
      <w:r w:rsidRPr="00A3470D">
        <w:t>24.</w:t>
      </w:r>
      <w:r w:rsidRPr="00A3470D">
        <w:tab/>
        <w:t xml:space="preserve">Siddiqi K, Dogar O, Rashid R, et al. Behaviour change intervention for smokeless tobacco cessation: its development, feasibility and fidelity testing in Pakistan and in the UK. </w:t>
      </w:r>
      <w:r w:rsidRPr="00A3470D">
        <w:rPr>
          <w:i/>
        </w:rPr>
        <w:t xml:space="preserve">BMC Public Health. </w:t>
      </w:r>
      <w:r w:rsidRPr="00A3470D">
        <w:t>2016;16(1):1-15. 10.1186/s12889-016-3177-8.</w:t>
      </w:r>
    </w:p>
    <w:p w14:paraId="6338B012" w14:textId="77777777" w:rsidR="00702A51" w:rsidRPr="00A3470D" w:rsidRDefault="00702A51" w:rsidP="00702A51">
      <w:pPr>
        <w:pStyle w:val="EndNoteBibliography"/>
        <w:spacing w:after="0"/>
        <w:ind w:left="720" w:hanging="720"/>
      </w:pPr>
      <w:r w:rsidRPr="00A3470D">
        <w:t>25.</w:t>
      </w:r>
      <w:r w:rsidRPr="00A3470D">
        <w:tab/>
        <w:t xml:space="preserve">Hsu C-C, Sandford BA. Delphi technique. </w:t>
      </w:r>
      <w:r w:rsidRPr="00A3470D">
        <w:rPr>
          <w:i/>
        </w:rPr>
        <w:t xml:space="preserve">Encyclopedia of research design. </w:t>
      </w:r>
      <w:r w:rsidRPr="00A3470D">
        <w:t>2010:344-347.</w:t>
      </w:r>
    </w:p>
    <w:p w14:paraId="104E4D62" w14:textId="77777777" w:rsidR="00702A51" w:rsidRPr="00A3470D" w:rsidRDefault="00702A51" w:rsidP="00702A51">
      <w:pPr>
        <w:pStyle w:val="EndNoteBibliography"/>
        <w:spacing w:after="0"/>
        <w:ind w:left="720" w:hanging="720"/>
      </w:pPr>
      <w:r w:rsidRPr="00A3470D">
        <w:t>26.</w:t>
      </w:r>
      <w:r w:rsidRPr="00A3470D">
        <w:tab/>
        <w:t>Kerlinger F. Foundations of Behavioural Research Techniques in Business and Economics. Boston: McGraw Hill Irwin; 1973.</w:t>
      </w:r>
    </w:p>
    <w:p w14:paraId="12A0ED1B" w14:textId="77777777" w:rsidR="00702A51" w:rsidRPr="00A3470D" w:rsidRDefault="00702A51" w:rsidP="00702A51">
      <w:pPr>
        <w:pStyle w:val="EndNoteBibliography"/>
        <w:spacing w:after="0"/>
        <w:ind w:left="720" w:hanging="720"/>
      </w:pPr>
      <w:r w:rsidRPr="00A3470D">
        <w:t>27.</w:t>
      </w:r>
      <w:r w:rsidRPr="00A3470D">
        <w:tab/>
        <w:t xml:space="preserve">Hsu C-C, Sandford BA. The Delphi technique: making sense of consensus. </w:t>
      </w:r>
      <w:r w:rsidRPr="00A3470D">
        <w:rPr>
          <w:i/>
        </w:rPr>
        <w:t xml:space="preserve">PARE. </w:t>
      </w:r>
      <w:r w:rsidRPr="00A3470D">
        <w:t>2007;12(10):1-8.</w:t>
      </w:r>
    </w:p>
    <w:p w14:paraId="458D5DE7" w14:textId="77777777" w:rsidR="00702A51" w:rsidRPr="00A3470D" w:rsidRDefault="00702A51" w:rsidP="00702A51">
      <w:pPr>
        <w:pStyle w:val="EndNoteBibliography"/>
        <w:spacing w:after="0"/>
        <w:ind w:left="720" w:hanging="720"/>
      </w:pPr>
      <w:r w:rsidRPr="00A3470D">
        <w:t>28.</w:t>
      </w:r>
      <w:r w:rsidRPr="00A3470D">
        <w:tab/>
        <w:t xml:space="preserve">Hagen NA, Stiles C, Nekolaichuk C, et al. The Alberta Breakthrough Pain Assessment Tool for cancer patients: a validation study using a delphi process and patient think-aloud interviews. </w:t>
      </w:r>
      <w:r w:rsidRPr="00A3470D">
        <w:rPr>
          <w:i/>
        </w:rPr>
        <w:t xml:space="preserve">J Pain Symptom Manage. </w:t>
      </w:r>
      <w:r w:rsidRPr="00A3470D">
        <w:t>2008;35(2):136-152.</w:t>
      </w:r>
    </w:p>
    <w:p w14:paraId="355177A9" w14:textId="77777777" w:rsidR="00702A51" w:rsidRPr="00A3470D" w:rsidRDefault="00702A51" w:rsidP="00702A51">
      <w:pPr>
        <w:pStyle w:val="EndNoteBibliography"/>
        <w:spacing w:after="0"/>
        <w:ind w:left="720" w:hanging="720"/>
      </w:pPr>
      <w:r w:rsidRPr="00A3470D">
        <w:t>29.</w:t>
      </w:r>
      <w:r w:rsidRPr="00A3470D">
        <w:tab/>
        <w:t xml:space="preserve">Korpershoek YJG, Bruins Slot JC, Effing TW, Schuurmans MJ, Trappenburg JCA. Self-management behaviors to reduce exacerbation impact in COPD patients: a Delphi study. </w:t>
      </w:r>
      <w:r w:rsidRPr="00A3470D">
        <w:rPr>
          <w:i/>
        </w:rPr>
        <w:t xml:space="preserve">Int J Chron Obstruct Pulmon Dis. </w:t>
      </w:r>
      <w:r w:rsidRPr="00A3470D">
        <w:t>2017;12:2735-2746. 10.2147/COPD.S138867.</w:t>
      </w:r>
    </w:p>
    <w:p w14:paraId="45F09546" w14:textId="77777777" w:rsidR="00702A51" w:rsidRPr="00A3470D" w:rsidRDefault="00702A51" w:rsidP="00702A51">
      <w:pPr>
        <w:pStyle w:val="EndNoteBibliography"/>
        <w:spacing w:after="0"/>
        <w:ind w:left="720" w:hanging="720"/>
      </w:pPr>
      <w:r w:rsidRPr="00A3470D">
        <w:t>30.</w:t>
      </w:r>
      <w:r w:rsidRPr="00A3470D">
        <w:tab/>
        <w:t xml:space="preserve">Gallagher M, Bradshaw C, Nattress H. Policy priorities in diabetes care: a Delphi study. </w:t>
      </w:r>
      <w:r w:rsidRPr="00A3470D">
        <w:rPr>
          <w:i/>
        </w:rPr>
        <w:t xml:space="preserve">Qual Health Care. </w:t>
      </w:r>
      <w:r w:rsidRPr="00A3470D">
        <w:t>1996;5(1):3-8.</w:t>
      </w:r>
    </w:p>
    <w:p w14:paraId="1A2E5A17" w14:textId="77777777" w:rsidR="00702A51" w:rsidRPr="00A3470D" w:rsidRDefault="00702A51" w:rsidP="00702A51">
      <w:pPr>
        <w:pStyle w:val="EndNoteBibliography"/>
        <w:spacing w:after="0"/>
        <w:ind w:left="720" w:hanging="720"/>
      </w:pPr>
      <w:r w:rsidRPr="00A3470D">
        <w:t>31.</w:t>
      </w:r>
      <w:r w:rsidRPr="00A3470D">
        <w:tab/>
        <w:t xml:space="preserve">Braun V, Clarke V. Using thematic analysis in psychology. </w:t>
      </w:r>
      <w:r w:rsidRPr="00A3470D">
        <w:rPr>
          <w:i/>
        </w:rPr>
        <w:t xml:space="preserve">Qual Res Psychol. </w:t>
      </w:r>
      <w:r w:rsidRPr="00A3470D">
        <w:t>2006;3(2):77-101. 10.1191/1478088706qp063oa.</w:t>
      </w:r>
    </w:p>
    <w:p w14:paraId="45A05DB5" w14:textId="77777777" w:rsidR="00702A51" w:rsidRPr="00A3470D" w:rsidRDefault="00702A51" w:rsidP="00702A51">
      <w:pPr>
        <w:pStyle w:val="EndNoteBibliography"/>
        <w:spacing w:after="0"/>
        <w:ind w:left="720" w:hanging="720"/>
      </w:pPr>
      <w:r w:rsidRPr="00A3470D">
        <w:t>32.</w:t>
      </w:r>
      <w:r w:rsidRPr="00A3470D">
        <w:tab/>
        <w:t xml:space="preserve">Michie S, Richardson M, Johnston M, et al. The behavior change technique taxonomy (v1) of 93 hierarchically clustered techniques: building an international consensus for the reporting of behavior change interventions. </w:t>
      </w:r>
      <w:r w:rsidRPr="00A3470D">
        <w:rPr>
          <w:i/>
        </w:rPr>
        <w:t xml:space="preserve">Ann Behav Med. </w:t>
      </w:r>
      <w:r w:rsidRPr="00A3470D">
        <w:t>2013;46(1):81-95.</w:t>
      </w:r>
    </w:p>
    <w:p w14:paraId="454DF123" w14:textId="77777777" w:rsidR="00702A51" w:rsidRPr="00A3470D" w:rsidRDefault="00702A51" w:rsidP="00702A51">
      <w:pPr>
        <w:pStyle w:val="EndNoteBibliography"/>
        <w:spacing w:after="0"/>
        <w:ind w:left="720" w:hanging="720"/>
      </w:pPr>
      <w:r w:rsidRPr="00A3470D">
        <w:t>33.</w:t>
      </w:r>
      <w:r w:rsidRPr="00A3470D">
        <w:tab/>
        <w:t xml:space="preserve">Michie S, Churchill S, West R. Identifying Evidence-Based Competences Required to Deliver Behavioural Support for Smoking Cessation. </w:t>
      </w:r>
      <w:r w:rsidRPr="00A3470D">
        <w:rPr>
          <w:i/>
        </w:rPr>
        <w:t xml:space="preserve">ann behav med. </w:t>
      </w:r>
      <w:r w:rsidRPr="00A3470D">
        <w:t>2011;41:59-70.</w:t>
      </w:r>
    </w:p>
    <w:p w14:paraId="65DF792F" w14:textId="3E8B320D" w:rsidR="00702A51" w:rsidRPr="00A3470D" w:rsidRDefault="00702A51" w:rsidP="00702A51">
      <w:pPr>
        <w:pStyle w:val="EndNoteBibliography"/>
        <w:spacing w:after="0"/>
        <w:ind w:left="720" w:hanging="720"/>
      </w:pPr>
      <w:r w:rsidRPr="00A3470D">
        <w:t>34.</w:t>
      </w:r>
      <w:r w:rsidRPr="00A3470D">
        <w:tab/>
        <w:t>UCL. BCTTv1 Online Training. 2011; h</w:t>
      </w:r>
      <w:hyperlink r:id="rId15" w:history="1">
        <w:r w:rsidRPr="00A3470D">
          <w:rPr>
            <w:rStyle w:val="Hyperlink"/>
            <w:color w:val="auto"/>
          </w:rPr>
          <w:t>ttps://www.ucl.ac.uk/health-psychology/bcttaxonomy/Online_training.</w:t>
        </w:r>
      </w:hyperlink>
      <w:r w:rsidRPr="00A3470D">
        <w:t xml:space="preserve"> Accessed Jan, 2016.</w:t>
      </w:r>
    </w:p>
    <w:p w14:paraId="49CEA656" w14:textId="77777777" w:rsidR="00702A51" w:rsidRPr="00A3470D" w:rsidRDefault="00702A51" w:rsidP="00702A51">
      <w:pPr>
        <w:pStyle w:val="EndNoteBibliography"/>
        <w:spacing w:after="0"/>
        <w:ind w:left="720" w:hanging="720"/>
      </w:pPr>
      <w:r w:rsidRPr="00A3470D">
        <w:t>35.</w:t>
      </w:r>
      <w:r w:rsidRPr="00A3470D">
        <w:tab/>
        <w:t xml:space="preserve">Cohen J. A Coefficient of Agreement for Nominal Scales. </w:t>
      </w:r>
      <w:r w:rsidRPr="00A3470D">
        <w:rPr>
          <w:i/>
        </w:rPr>
        <w:t xml:space="preserve">EPM. </w:t>
      </w:r>
      <w:r w:rsidRPr="00A3470D">
        <w:t>1960;20(1):37-46. doi:10.1177/001316446002000104.</w:t>
      </w:r>
    </w:p>
    <w:p w14:paraId="21C7A781" w14:textId="77777777" w:rsidR="00702A51" w:rsidRPr="00A3470D" w:rsidRDefault="00702A51" w:rsidP="00702A51">
      <w:pPr>
        <w:pStyle w:val="EndNoteBibliography"/>
        <w:spacing w:after="0"/>
        <w:ind w:left="720" w:hanging="720"/>
      </w:pPr>
      <w:r w:rsidRPr="00A3470D">
        <w:t>36.</w:t>
      </w:r>
      <w:r w:rsidRPr="00A3470D">
        <w:tab/>
        <w:t xml:space="preserve">McHugh ML. Interrater reliability: the kappa statistic. </w:t>
      </w:r>
      <w:r w:rsidRPr="00A3470D">
        <w:rPr>
          <w:i/>
        </w:rPr>
        <w:t xml:space="preserve">Biochemia medica. </w:t>
      </w:r>
      <w:r w:rsidRPr="00A3470D">
        <w:t>2012;22(3):276-282.</w:t>
      </w:r>
    </w:p>
    <w:p w14:paraId="3932E9C4" w14:textId="77777777" w:rsidR="00702A51" w:rsidRPr="00A3470D" w:rsidRDefault="00702A51" w:rsidP="00702A51">
      <w:pPr>
        <w:pStyle w:val="EndNoteBibliography"/>
        <w:spacing w:after="0"/>
        <w:ind w:left="720" w:hanging="720"/>
      </w:pPr>
      <w:r w:rsidRPr="00A3470D">
        <w:t>37.</w:t>
      </w:r>
      <w:r w:rsidRPr="00A3470D">
        <w:tab/>
        <w:t xml:space="preserve">Riaz M, Lewis S, Naughton F, Ussher M. Predictors of smoking cessation during pregnancy: a systematic review and meta-analysis. </w:t>
      </w:r>
      <w:r w:rsidRPr="00A3470D">
        <w:rPr>
          <w:i/>
        </w:rPr>
        <w:t xml:space="preserve">Addiction. </w:t>
      </w:r>
      <w:r w:rsidRPr="00A3470D">
        <w:t>2018:610-622. 10.1111/add.14135.</w:t>
      </w:r>
    </w:p>
    <w:p w14:paraId="69C7BA5B" w14:textId="77777777" w:rsidR="00702A51" w:rsidRPr="00A3470D" w:rsidRDefault="00702A51" w:rsidP="00702A51">
      <w:pPr>
        <w:pStyle w:val="EndNoteBibliography"/>
        <w:spacing w:after="0"/>
        <w:ind w:left="720" w:hanging="720"/>
      </w:pPr>
      <w:r w:rsidRPr="00A3470D">
        <w:t>38.</w:t>
      </w:r>
      <w:r w:rsidRPr="00A3470D">
        <w:tab/>
        <w:t xml:space="preserve">Lemola S, Grob A. Smoking Cessation during Pregnancy and Relapse after Childbirth: The Impact of the Grandmother’s Smoking Status. </w:t>
      </w:r>
      <w:r w:rsidRPr="00A3470D">
        <w:rPr>
          <w:i/>
        </w:rPr>
        <w:t xml:space="preserve">Matern Child Health J. </w:t>
      </w:r>
      <w:r w:rsidRPr="00A3470D">
        <w:t>2008;12(4):525-533. 10.1007/s10995-007-0258-4.</w:t>
      </w:r>
    </w:p>
    <w:p w14:paraId="554787A2" w14:textId="147D98BA" w:rsidR="00702A51" w:rsidRPr="00A3470D" w:rsidRDefault="00702A51" w:rsidP="00702A51">
      <w:pPr>
        <w:pStyle w:val="EndNoteBibliography"/>
        <w:spacing w:after="0"/>
        <w:ind w:left="720" w:hanging="720"/>
      </w:pPr>
      <w:r w:rsidRPr="00A3470D">
        <w:t>39.</w:t>
      </w:r>
      <w:r w:rsidRPr="00A3470D">
        <w:tab/>
        <w:t xml:space="preserve">Bottorff JL, Oliffe J, Kalaw C, Carey J, Mroz L. Men's constructions of smoking in the context of women's tobacco reduction during pregnancy and postpartum. </w:t>
      </w:r>
      <w:r w:rsidRPr="00A3470D">
        <w:rPr>
          <w:i/>
        </w:rPr>
        <w:t xml:space="preserve">Soc Sci Med. </w:t>
      </w:r>
      <w:r w:rsidRPr="00A3470D">
        <w:t>2006;62(12):3096-3108. h</w:t>
      </w:r>
      <w:hyperlink r:id="rId16" w:history="1">
        <w:r w:rsidRPr="00A3470D">
          <w:rPr>
            <w:rStyle w:val="Hyperlink"/>
            <w:color w:val="auto"/>
          </w:rPr>
          <w:t>ttps://doi.org/10.1016/j.socscimed.2005.11.058.</w:t>
        </w:r>
      </w:hyperlink>
    </w:p>
    <w:p w14:paraId="77717462" w14:textId="77777777" w:rsidR="00702A51" w:rsidRPr="00A3470D" w:rsidRDefault="00702A51" w:rsidP="00702A51">
      <w:pPr>
        <w:pStyle w:val="EndNoteBibliography"/>
        <w:spacing w:after="0"/>
        <w:ind w:left="720" w:hanging="720"/>
      </w:pPr>
      <w:r w:rsidRPr="00A3470D">
        <w:t>40.</w:t>
      </w:r>
      <w:r w:rsidRPr="00A3470D">
        <w:tab/>
        <w:t xml:space="preserve">Hemsing N, Greaves L, O’leary R, Chan K, Okoli C. Partner support for smoking cessation during pregnancy: a systematic review. </w:t>
      </w:r>
      <w:r w:rsidRPr="00A3470D">
        <w:rPr>
          <w:i/>
        </w:rPr>
        <w:t xml:space="preserve">Nicotine Tob Res. </w:t>
      </w:r>
      <w:r w:rsidRPr="00A3470D">
        <w:t>2011;14(7):767-776.</w:t>
      </w:r>
    </w:p>
    <w:p w14:paraId="015AE475" w14:textId="77777777" w:rsidR="00702A51" w:rsidRPr="00A3470D" w:rsidRDefault="00702A51" w:rsidP="00702A51">
      <w:pPr>
        <w:pStyle w:val="EndNoteBibliography"/>
        <w:spacing w:after="0"/>
        <w:ind w:left="720" w:hanging="720"/>
      </w:pPr>
      <w:r w:rsidRPr="00A3470D">
        <w:t>41.</w:t>
      </w:r>
      <w:r w:rsidRPr="00A3470D">
        <w:tab/>
        <w:t xml:space="preserve">Albrecht S, Payne L, Stone CA, Reynolds MD. A Preliminary Study of the Use of Peer Support in Smoking Cessation Programs for Pregnant Adolescents. </w:t>
      </w:r>
      <w:r w:rsidRPr="00A3470D">
        <w:rPr>
          <w:i/>
        </w:rPr>
        <w:t xml:space="preserve">J Am Acad Nurse Pract. </w:t>
      </w:r>
      <w:r w:rsidRPr="00A3470D">
        <w:t>1998;10(3):119-125. 10.1111/j.1745-7599.1998.tb01205.x.</w:t>
      </w:r>
    </w:p>
    <w:p w14:paraId="0950C743" w14:textId="77777777" w:rsidR="00702A51" w:rsidRPr="00A3470D" w:rsidRDefault="00702A51" w:rsidP="00702A51">
      <w:pPr>
        <w:pStyle w:val="EndNoteBibliography"/>
        <w:spacing w:after="0"/>
        <w:ind w:left="720" w:hanging="720"/>
      </w:pPr>
      <w:r w:rsidRPr="00A3470D">
        <w:lastRenderedPageBreak/>
        <w:t>42.</w:t>
      </w:r>
      <w:r w:rsidRPr="00A3470D">
        <w:tab/>
        <w:t xml:space="preserve">Chang G, McNamara TK, Orav EJ, et al. Brief intervention for prenatal alcohol use: a randomized trial. </w:t>
      </w:r>
      <w:r w:rsidRPr="00A3470D">
        <w:rPr>
          <w:i/>
        </w:rPr>
        <w:t xml:space="preserve">Obstet Gynecol. </w:t>
      </w:r>
      <w:r w:rsidRPr="00A3470D">
        <w:t>2005;105(5 Pt 1):991.</w:t>
      </w:r>
    </w:p>
    <w:p w14:paraId="3EF969EB" w14:textId="77777777" w:rsidR="00702A51" w:rsidRPr="00A3470D" w:rsidRDefault="00702A51" w:rsidP="00702A51">
      <w:pPr>
        <w:pStyle w:val="EndNoteBibliography"/>
        <w:spacing w:after="0"/>
        <w:ind w:left="720" w:hanging="720"/>
      </w:pPr>
      <w:r w:rsidRPr="00A3470D">
        <w:t>43.</w:t>
      </w:r>
      <w:r w:rsidRPr="00A3470D">
        <w:tab/>
        <w:t xml:space="preserve">Murray CL, Small SP, Burrage L. The Lived Experience of Smoking in Pregnancy. </w:t>
      </w:r>
      <w:r w:rsidRPr="00A3470D">
        <w:rPr>
          <w:i/>
        </w:rPr>
        <w:t xml:space="preserve">Open J Nurs. </w:t>
      </w:r>
      <w:r w:rsidRPr="00A3470D">
        <w:t>2014;4(11):762.</w:t>
      </w:r>
    </w:p>
    <w:p w14:paraId="1741F205" w14:textId="2B28D3BF" w:rsidR="00702A51" w:rsidRPr="00A3470D" w:rsidRDefault="00702A51" w:rsidP="00702A51">
      <w:pPr>
        <w:pStyle w:val="EndNoteBibliography"/>
        <w:spacing w:after="0"/>
        <w:ind w:left="720" w:hanging="720"/>
      </w:pPr>
      <w:r w:rsidRPr="00A3470D">
        <w:t>44.</w:t>
      </w:r>
      <w:r w:rsidRPr="00A3470D">
        <w:tab/>
        <w:t xml:space="preserve">Wakschlag LS, Pickett KE, Middlecamp MK, Walton LL, Tenzer P, Leventhal BL. Pregnant smokers who quit, pregnant smokers who don’t: does history of problem behavior make a difference? </w:t>
      </w:r>
      <w:r w:rsidRPr="00A3470D">
        <w:rPr>
          <w:i/>
        </w:rPr>
        <w:t xml:space="preserve">Soc Sci Med. </w:t>
      </w:r>
      <w:r w:rsidRPr="00A3470D">
        <w:t>2003;56(12):2449-2460. h</w:t>
      </w:r>
      <w:hyperlink r:id="rId17" w:history="1">
        <w:r w:rsidRPr="00A3470D">
          <w:rPr>
            <w:rStyle w:val="Hyperlink"/>
            <w:color w:val="auto"/>
          </w:rPr>
          <w:t>ttps://doi.org/10.1016/S0277-9536(02)00248-4.</w:t>
        </w:r>
      </w:hyperlink>
    </w:p>
    <w:p w14:paraId="6300EEB6" w14:textId="77777777" w:rsidR="00702A51" w:rsidRPr="00A3470D" w:rsidRDefault="00702A51" w:rsidP="00702A51">
      <w:pPr>
        <w:pStyle w:val="EndNoteBibliography"/>
        <w:spacing w:after="0"/>
        <w:ind w:left="720" w:hanging="720"/>
      </w:pPr>
      <w:r w:rsidRPr="00A3470D">
        <w:t>45.</w:t>
      </w:r>
      <w:r w:rsidRPr="00A3470D">
        <w:tab/>
        <w:t xml:space="preserve">Ripley-Moffitt CE, Goldstein AO, Fang WL, Butzen AY, Walker S, Lohr JA. Safe Babies: A Qualitative Analysis of the Determinants of Postpartum Smoke-Free and Relapse States. </w:t>
      </w:r>
      <w:r w:rsidRPr="00A3470D">
        <w:rPr>
          <w:i/>
        </w:rPr>
        <w:t xml:space="preserve">Nicotine Tob Res. </w:t>
      </w:r>
      <w:r w:rsidRPr="00A3470D">
        <w:t>2008;10(8):1355-1364. 10.1080/14622200802238936.</w:t>
      </w:r>
    </w:p>
    <w:p w14:paraId="6B7C21EA" w14:textId="77777777" w:rsidR="00702A51" w:rsidRPr="00A3470D" w:rsidRDefault="00702A51" w:rsidP="00702A51">
      <w:pPr>
        <w:pStyle w:val="EndNoteBibliography"/>
        <w:spacing w:after="0"/>
        <w:ind w:left="720" w:hanging="720"/>
      </w:pPr>
      <w:r w:rsidRPr="00A3470D">
        <w:t>46.</w:t>
      </w:r>
      <w:r w:rsidRPr="00A3470D">
        <w:tab/>
        <w:t xml:space="preserve">West R, Brown J. </w:t>
      </w:r>
      <w:r w:rsidRPr="00A3470D">
        <w:rPr>
          <w:i/>
        </w:rPr>
        <w:t>Theory of addiction.</w:t>
      </w:r>
      <w:r w:rsidRPr="00A3470D">
        <w:t xml:space="preserve"> John Wiley &amp; Sons; 2013.</w:t>
      </w:r>
    </w:p>
    <w:p w14:paraId="0A6BA8BB" w14:textId="11AB034B" w:rsidR="00702A51" w:rsidRPr="00A3470D" w:rsidRDefault="00702A51" w:rsidP="00702A51">
      <w:pPr>
        <w:pStyle w:val="EndNoteBibliography"/>
        <w:spacing w:after="0"/>
        <w:ind w:left="720" w:hanging="720"/>
      </w:pPr>
      <w:r w:rsidRPr="00A3470D">
        <w:t>47.</w:t>
      </w:r>
      <w:r w:rsidRPr="00A3470D">
        <w:tab/>
        <w:t xml:space="preserve">Perski O, Herd N, Brown J, West R. Does consistent motivation to stop smoking improve the explanation of recent quit attempts beyond current motivation? A cross-sectional study. </w:t>
      </w:r>
      <w:r w:rsidRPr="00A3470D">
        <w:rPr>
          <w:i/>
        </w:rPr>
        <w:t xml:space="preserve">Addict Behav. </w:t>
      </w:r>
      <w:r w:rsidRPr="00A3470D">
        <w:t>2018;81:12-16. h</w:t>
      </w:r>
      <w:hyperlink r:id="rId18" w:history="1">
        <w:r w:rsidRPr="00A3470D">
          <w:rPr>
            <w:rStyle w:val="Hyperlink"/>
            <w:color w:val="auto"/>
          </w:rPr>
          <w:t>ttps://doi.org/10.1016/j.addbeh.2018.01.037.</w:t>
        </w:r>
      </w:hyperlink>
    </w:p>
    <w:p w14:paraId="164A7443" w14:textId="73249F69" w:rsidR="00702A51" w:rsidRPr="00A3470D" w:rsidRDefault="00702A51" w:rsidP="00702A51">
      <w:pPr>
        <w:pStyle w:val="EndNoteBibliography"/>
        <w:spacing w:after="0"/>
        <w:ind w:left="720" w:hanging="720"/>
      </w:pPr>
      <w:r w:rsidRPr="00A3470D">
        <w:t>48.</w:t>
      </w:r>
      <w:r w:rsidRPr="00A3470D">
        <w:tab/>
        <w:t xml:space="preserve">Cobb-Clark DA, Kassenboehmer SC, Schurer S. Healthy habits: The connection between diet, exercise, and locus of control. </w:t>
      </w:r>
      <w:r w:rsidRPr="00A3470D">
        <w:rPr>
          <w:i/>
        </w:rPr>
        <w:t xml:space="preserve">J Econ Behav Organ. </w:t>
      </w:r>
      <w:r w:rsidRPr="00A3470D">
        <w:t xml:space="preserve">2014;98:1-28. </w:t>
      </w:r>
      <w:hyperlink r:id="rId19" w:history="1">
        <w:r w:rsidRPr="00A3470D">
          <w:rPr>
            <w:rStyle w:val="Hyperlink"/>
            <w:color w:val="auto"/>
          </w:rPr>
          <w:t>https://doi.org/10.1016/j.jebo.2013.10.011</w:t>
        </w:r>
      </w:hyperlink>
      <w:r w:rsidRPr="00A3470D">
        <w:t>.</w:t>
      </w:r>
    </w:p>
    <w:p w14:paraId="7BEAE49D" w14:textId="77777777" w:rsidR="00702A51" w:rsidRPr="00A3470D" w:rsidRDefault="00702A51" w:rsidP="00702A51">
      <w:pPr>
        <w:pStyle w:val="EndNoteBibliography"/>
        <w:spacing w:after="0"/>
        <w:ind w:left="720" w:hanging="720"/>
      </w:pPr>
      <w:r w:rsidRPr="00A3470D">
        <w:t>49.</w:t>
      </w:r>
      <w:r w:rsidRPr="00A3470D">
        <w:tab/>
        <w:t xml:space="preserve">Williams GC, McGregor HA, Sharp D, et al. Testing a self-determination theory intervention for motivating tobacco cessation: Supporting autonomy and competence in a clinical trial. </w:t>
      </w:r>
      <w:r w:rsidRPr="00A3470D">
        <w:rPr>
          <w:i/>
        </w:rPr>
        <w:t xml:space="preserve">Health Psychol. </w:t>
      </w:r>
      <w:r w:rsidRPr="00A3470D">
        <w:t>2006;25(1):91.</w:t>
      </w:r>
    </w:p>
    <w:p w14:paraId="1E88E7DE" w14:textId="77777777" w:rsidR="00702A51" w:rsidRPr="00A3470D" w:rsidRDefault="00702A51" w:rsidP="00702A51">
      <w:pPr>
        <w:pStyle w:val="EndNoteBibliography"/>
        <w:spacing w:after="0"/>
        <w:ind w:left="720" w:hanging="720"/>
      </w:pPr>
      <w:r w:rsidRPr="00A3470D">
        <w:t>50.</w:t>
      </w:r>
      <w:r w:rsidRPr="00A3470D">
        <w:tab/>
        <w:t xml:space="preserve">Black N, Murphy M, Lamping D, et al. Consensus development methods: a review of best practice in creating clinical guidelines. </w:t>
      </w:r>
      <w:r w:rsidRPr="00A3470D">
        <w:rPr>
          <w:i/>
        </w:rPr>
        <w:t xml:space="preserve">J Health Serv Res Policy. </w:t>
      </w:r>
      <w:r w:rsidRPr="00A3470D">
        <w:t>1999;4(4):236-248.</w:t>
      </w:r>
    </w:p>
    <w:p w14:paraId="5252B797" w14:textId="77777777" w:rsidR="00702A51" w:rsidRPr="00A3470D" w:rsidRDefault="00702A51" w:rsidP="00702A51">
      <w:pPr>
        <w:pStyle w:val="EndNoteBibliography"/>
        <w:spacing w:after="0"/>
        <w:ind w:left="720" w:hanging="720"/>
      </w:pPr>
      <w:r w:rsidRPr="00A3470D">
        <w:t>51.</w:t>
      </w:r>
      <w:r w:rsidRPr="00A3470D">
        <w:tab/>
        <w:t xml:space="preserve">Peters G-JY, de Bruin M, Crutzen R. Everything should be as simple as possible, but no simpler: towards a protocol for accumulating evidence regarding the active content of health behaviour change interventions. </w:t>
      </w:r>
      <w:r w:rsidRPr="00A3470D">
        <w:rPr>
          <w:i/>
        </w:rPr>
        <w:t xml:space="preserve">Health Psychol Rev. </w:t>
      </w:r>
      <w:r w:rsidRPr="00A3470D">
        <w:t>2015;9(1):1-14. 10.1080/17437199.2013.848409.</w:t>
      </w:r>
    </w:p>
    <w:p w14:paraId="0F867B7D" w14:textId="77777777" w:rsidR="00702A51" w:rsidRPr="00A3470D" w:rsidRDefault="00702A51" w:rsidP="00702A51">
      <w:pPr>
        <w:pStyle w:val="EndNoteBibliography"/>
        <w:spacing w:after="0"/>
        <w:ind w:left="720" w:hanging="720"/>
      </w:pPr>
      <w:r w:rsidRPr="00A3470D">
        <w:t>52.</w:t>
      </w:r>
      <w:r w:rsidRPr="00A3470D">
        <w:tab/>
        <w:t xml:space="preserve">de Vries H, Mudde A, Leijs I, et al. The European Smoking prevention Framework Approach (EFSA): an example of integral prevention. </w:t>
      </w:r>
      <w:r w:rsidRPr="00A3470D">
        <w:rPr>
          <w:i/>
        </w:rPr>
        <w:t xml:space="preserve">Health Educ Res. </w:t>
      </w:r>
      <w:r w:rsidRPr="00A3470D">
        <w:t>2003;18(5):611-626. 10.1093/her/cyg031.</w:t>
      </w:r>
    </w:p>
    <w:p w14:paraId="07C6632F" w14:textId="77777777" w:rsidR="00702A51" w:rsidRPr="00A3470D" w:rsidRDefault="00702A51" w:rsidP="00702A51">
      <w:pPr>
        <w:pStyle w:val="EndNoteBibliography"/>
        <w:ind w:left="720" w:hanging="720"/>
      </w:pPr>
      <w:r w:rsidRPr="00A3470D">
        <w:t>53.</w:t>
      </w:r>
      <w:r w:rsidRPr="00A3470D">
        <w:tab/>
        <w:t xml:space="preserve">Ogden J. Celebrating variability and a call to limit systematisation: the example of the Behaviour Change Technique Taxonomy and the Behaviour Change Wheel. </w:t>
      </w:r>
      <w:r w:rsidRPr="00A3470D">
        <w:rPr>
          <w:i/>
        </w:rPr>
        <w:t xml:space="preserve">Health Psychol Rev. </w:t>
      </w:r>
      <w:r w:rsidRPr="00A3470D">
        <w:t>2016;10(3):245-250. 10.1080/17437199.2016.1190291.</w:t>
      </w:r>
    </w:p>
    <w:p w14:paraId="0F61B6D0" w14:textId="290DF7C1" w:rsidR="003719C4" w:rsidRPr="00A3470D" w:rsidRDefault="00146445" w:rsidP="00146445">
      <w:pPr>
        <w:jc w:val="both"/>
      </w:pPr>
      <w:r w:rsidRPr="00A3470D">
        <w:fldChar w:fldCharType="end"/>
      </w:r>
    </w:p>
    <w:sectPr w:rsidR="003719C4" w:rsidRPr="00A3470D" w:rsidSect="00866555">
      <w:headerReference w:type="default" r:id="rId2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1D9DF" w14:textId="77777777" w:rsidR="006D3D1E" w:rsidRDefault="006D3D1E" w:rsidP="00146445">
      <w:pPr>
        <w:spacing w:after="0" w:line="240" w:lineRule="auto"/>
      </w:pPr>
      <w:r>
        <w:separator/>
      </w:r>
    </w:p>
  </w:endnote>
  <w:endnote w:type="continuationSeparator" w:id="0">
    <w:p w14:paraId="30228DAC" w14:textId="77777777" w:rsidR="006D3D1E" w:rsidRDefault="006D3D1E" w:rsidP="00146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0692788"/>
      <w:docPartObj>
        <w:docPartGallery w:val="Page Numbers (Bottom of Page)"/>
        <w:docPartUnique/>
      </w:docPartObj>
    </w:sdtPr>
    <w:sdtEndPr>
      <w:rPr>
        <w:noProof/>
      </w:rPr>
    </w:sdtEndPr>
    <w:sdtContent>
      <w:p w14:paraId="0F61B6D5" w14:textId="7C535755" w:rsidR="004C500B" w:rsidRDefault="004C500B">
        <w:pPr>
          <w:pStyle w:val="Footer"/>
          <w:jc w:val="right"/>
        </w:pPr>
        <w:r>
          <w:fldChar w:fldCharType="begin"/>
        </w:r>
        <w:r>
          <w:instrText xml:space="preserve"> PAGE   \* MERGEFORMAT </w:instrText>
        </w:r>
        <w:r>
          <w:fldChar w:fldCharType="separate"/>
        </w:r>
        <w:r w:rsidR="00D44113">
          <w:rPr>
            <w:noProof/>
          </w:rPr>
          <w:t>1</w:t>
        </w:r>
        <w:r>
          <w:rPr>
            <w:noProof/>
          </w:rPr>
          <w:fldChar w:fldCharType="end"/>
        </w:r>
      </w:p>
    </w:sdtContent>
  </w:sdt>
  <w:p w14:paraId="0F61B6D6" w14:textId="77777777" w:rsidR="004C500B" w:rsidRDefault="004C50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B17BCB" w14:textId="77777777" w:rsidR="006D3D1E" w:rsidRDefault="006D3D1E" w:rsidP="00146445">
      <w:pPr>
        <w:spacing w:after="0" w:line="240" w:lineRule="auto"/>
      </w:pPr>
      <w:r>
        <w:separator/>
      </w:r>
    </w:p>
  </w:footnote>
  <w:footnote w:type="continuationSeparator" w:id="0">
    <w:p w14:paraId="20C550D1" w14:textId="77777777" w:rsidR="006D3D1E" w:rsidRDefault="006D3D1E" w:rsidP="001464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4C500B" w14:paraId="30A46601" w14:textId="77777777" w:rsidTr="293B189E">
      <w:tc>
        <w:tcPr>
          <w:tcW w:w="3009" w:type="dxa"/>
        </w:tcPr>
        <w:p w14:paraId="6DD5D63E" w14:textId="3D54B167" w:rsidR="004C500B" w:rsidRDefault="004C500B" w:rsidP="00903622">
          <w:pPr>
            <w:pStyle w:val="Header"/>
            <w:ind w:left="-115"/>
          </w:pPr>
        </w:p>
      </w:tc>
      <w:tc>
        <w:tcPr>
          <w:tcW w:w="3009" w:type="dxa"/>
        </w:tcPr>
        <w:p w14:paraId="49CFA412" w14:textId="1EFCA13E" w:rsidR="004C500B" w:rsidRDefault="004C500B" w:rsidP="00903622">
          <w:pPr>
            <w:pStyle w:val="Header"/>
            <w:jc w:val="center"/>
          </w:pPr>
        </w:p>
      </w:tc>
      <w:tc>
        <w:tcPr>
          <w:tcW w:w="3009" w:type="dxa"/>
        </w:tcPr>
        <w:p w14:paraId="0AD4BC45" w14:textId="7B1106DE" w:rsidR="004C500B" w:rsidRDefault="004C500B" w:rsidP="00903622">
          <w:pPr>
            <w:pStyle w:val="Header"/>
            <w:ind w:right="-115"/>
            <w:jc w:val="right"/>
          </w:pPr>
        </w:p>
      </w:tc>
    </w:tr>
  </w:tbl>
  <w:p w14:paraId="423873DC" w14:textId="26B12164" w:rsidR="004C500B" w:rsidRDefault="004C500B" w:rsidP="009036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4653"/>
      <w:gridCol w:w="4653"/>
      <w:gridCol w:w="4653"/>
    </w:tblGrid>
    <w:tr w:rsidR="004C500B" w14:paraId="7DDFE254" w14:textId="77777777" w:rsidTr="293B189E">
      <w:tc>
        <w:tcPr>
          <w:tcW w:w="4653" w:type="dxa"/>
        </w:tcPr>
        <w:p w14:paraId="182C77BE" w14:textId="402CF2E0" w:rsidR="004C500B" w:rsidRDefault="004C500B" w:rsidP="00903622">
          <w:pPr>
            <w:pStyle w:val="Header"/>
            <w:ind w:left="-115"/>
          </w:pPr>
        </w:p>
      </w:tc>
      <w:tc>
        <w:tcPr>
          <w:tcW w:w="4653" w:type="dxa"/>
        </w:tcPr>
        <w:p w14:paraId="7A34D76E" w14:textId="31ABC7BA" w:rsidR="004C500B" w:rsidRDefault="004C500B" w:rsidP="00903622">
          <w:pPr>
            <w:pStyle w:val="Header"/>
            <w:jc w:val="center"/>
          </w:pPr>
        </w:p>
      </w:tc>
      <w:tc>
        <w:tcPr>
          <w:tcW w:w="4653" w:type="dxa"/>
        </w:tcPr>
        <w:p w14:paraId="0C5826C0" w14:textId="70EDB200" w:rsidR="004C500B" w:rsidRDefault="004C500B" w:rsidP="00903622">
          <w:pPr>
            <w:pStyle w:val="Header"/>
            <w:ind w:right="-115"/>
            <w:jc w:val="right"/>
          </w:pPr>
        </w:p>
      </w:tc>
    </w:tr>
  </w:tbl>
  <w:p w14:paraId="162FE8AC" w14:textId="4E6245F2" w:rsidR="004C500B" w:rsidRDefault="004C500B" w:rsidP="009036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4653"/>
      <w:gridCol w:w="4653"/>
      <w:gridCol w:w="4653"/>
    </w:tblGrid>
    <w:tr w:rsidR="004C500B" w14:paraId="39566C70" w14:textId="77777777" w:rsidTr="293B189E">
      <w:tc>
        <w:tcPr>
          <w:tcW w:w="4653" w:type="dxa"/>
        </w:tcPr>
        <w:p w14:paraId="69C1773F" w14:textId="6858F5AF" w:rsidR="004C500B" w:rsidRDefault="004C500B" w:rsidP="00903622">
          <w:pPr>
            <w:pStyle w:val="Header"/>
            <w:ind w:left="-115"/>
          </w:pPr>
        </w:p>
      </w:tc>
      <w:tc>
        <w:tcPr>
          <w:tcW w:w="4653" w:type="dxa"/>
        </w:tcPr>
        <w:p w14:paraId="1D9E1956" w14:textId="7D867677" w:rsidR="004C500B" w:rsidRDefault="004C500B" w:rsidP="00903622">
          <w:pPr>
            <w:pStyle w:val="Header"/>
            <w:jc w:val="center"/>
          </w:pPr>
        </w:p>
      </w:tc>
      <w:tc>
        <w:tcPr>
          <w:tcW w:w="4653" w:type="dxa"/>
        </w:tcPr>
        <w:p w14:paraId="6DBC4B2E" w14:textId="2DAF42F0" w:rsidR="004C500B" w:rsidRDefault="004C500B" w:rsidP="00903622">
          <w:pPr>
            <w:pStyle w:val="Header"/>
            <w:ind w:right="-115"/>
            <w:jc w:val="right"/>
          </w:pPr>
        </w:p>
      </w:tc>
    </w:tr>
  </w:tbl>
  <w:p w14:paraId="4F38C6A8" w14:textId="03899111" w:rsidR="004C500B" w:rsidRDefault="004C500B" w:rsidP="0090362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4C500B" w14:paraId="0273C714" w14:textId="77777777" w:rsidTr="293B189E">
      <w:tc>
        <w:tcPr>
          <w:tcW w:w="3009" w:type="dxa"/>
        </w:tcPr>
        <w:p w14:paraId="3E9912D4" w14:textId="2E8C1F0E" w:rsidR="004C500B" w:rsidRDefault="004C500B" w:rsidP="00903622">
          <w:pPr>
            <w:pStyle w:val="Header"/>
            <w:ind w:left="-115"/>
          </w:pPr>
        </w:p>
      </w:tc>
      <w:tc>
        <w:tcPr>
          <w:tcW w:w="3009" w:type="dxa"/>
        </w:tcPr>
        <w:p w14:paraId="694AE6C0" w14:textId="1EB223D2" w:rsidR="004C500B" w:rsidRDefault="004C500B" w:rsidP="00903622">
          <w:pPr>
            <w:pStyle w:val="Header"/>
            <w:jc w:val="center"/>
          </w:pPr>
        </w:p>
      </w:tc>
      <w:tc>
        <w:tcPr>
          <w:tcW w:w="3009" w:type="dxa"/>
        </w:tcPr>
        <w:p w14:paraId="5D9E3821" w14:textId="4A5A417A" w:rsidR="004C500B" w:rsidRDefault="004C500B" w:rsidP="00903622">
          <w:pPr>
            <w:pStyle w:val="Header"/>
            <w:ind w:right="-115"/>
            <w:jc w:val="right"/>
          </w:pPr>
        </w:p>
      </w:tc>
    </w:tr>
  </w:tbl>
  <w:p w14:paraId="53B48E12" w14:textId="26FF8AD9" w:rsidR="004C500B" w:rsidRDefault="004C500B" w:rsidP="0090362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4653"/>
      <w:gridCol w:w="4653"/>
      <w:gridCol w:w="4653"/>
    </w:tblGrid>
    <w:tr w:rsidR="004C500B" w14:paraId="0FC3FE35" w14:textId="77777777" w:rsidTr="293B189E">
      <w:tc>
        <w:tcPr>
          <w:tcW w:w="4653" w:type="dxa"/>
        </w:tcPr>
        <w:p w14:paraId="66FB6F2A" w14:textId="2D1AD60F" w:rsidR="004C500B" w:rsidRDefault="004C500B" w:rsidP="00903622">
          <w:pPr>
            <w:pStyle w:val="Header"/>
            <w:ind w:left="-115"/>
          </w:pPr>
        </w:p>
      </w:tc>
      <w:tc>
        <w:tcPr>
          <w:tcW w:w="4653" w:type="dxa"/>
        </w:tcPr>
        <w:p w14:paraId="6BAE7576" w14:textId="7431F831" w:rsidR="004C500B" w:rsidRDefault="004C500B" w:rsidP="00903622">
          <w:pPr>
            <w:pStyle w:val="Header"/>
            <w:jc w:val="center"/>
          </w:pPr>
        </w:p>
      </w:tc>
      <w:tc>
        <w:tcPr>
          <w:tcW w:w="4653" w:type="dxa"/>
        </w:tcPr>
        <w:p w14:paraId="4C8797E6" w14:textId="0ECECE48" w:rsidR="004C500B" w:rsidRDefault="004C500B" w:rsidP="00903622">
          <w:pPr>
            <w:pStyle w:val="Header"/>
            <w:ind w:right="-115"/>
            <w:jc w:val="right"/>
          </w:pPr>
        </w:p>
      </w:tc>
    </w:tr>
  </w:tbl>
  <w:p w14:paraId="6B51A66B" w14:textId="7C1EE557" w:rsidR="004C500B" w:rsidRDefault="004C500B" w:rsidP="0090362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4C500B" w14:paraId="011D9505" w14:textId="77777777" w:rsidTr="293B189E">
      <w:tc>
        <w:tcPr>
          <w:tcW w:w="3009" w:type="dxa"/>
        </w:tcPr>
        <w:p w14:paraId="78CDD6A3" w14:textId="7283D1D9" w:rsidR="004C500B" w:rsidRDefault="004C500B" w:rsidP="00903622">
          <w:pPr>
            <w:pStyle w:val="Header"/>
            <w:ind w:left="-115"/>
          </w:pPr>
        </w:p>
      </w:tc>
      <w:tc>
        <w:tcPr>
          <w:tcW w:w="3009" w:type="dxa"/>
        </w:tcPr>
        <w:p w14:paraId="0FA7144C" w14:textId="1C8DD96A" w:rsidR="004C500B" w:rsidRDefault="004C500B" w:rsidP="00903622">
          <w:pPr>
            <w:pStyle w:val="Header"/>
            <w:jc w:val="center"/>
          </w:pPr>
        </w:p>
      </w:tc>
      <w:tc>
        <w:tcPr>
          <w:tcW w:w="3009" w:type="dxa"/>
        </w:tcPr>
        <w:p w14:paraId="4348D1BC" w14:textId="1B7A34C3" w:rsidR="004C500B" w:rsidRDefault="004C500B" w:rsidP="00903622">
          <w:pPr>
            <w:pStyle w:val="Header"/>
            <w:ind w:right="-115"/>
            <w:jc w:val="right"/>
          </w:pPr>
        </w:p>
      </w:tc>
    </w:tr>
  </w:tbl>
  <w:p w14:paraId="44BD7F18" w14:textId="17D3A7A2" w:rsidR="004C500B" w:rsidRDefault="004C500B" w:rsidP="009036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6348B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1ED37CA"/>
    <w:multiLevelType w:val="hybridMultilevel"/>
    <w:tmpl w:val="21C02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5237E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C9854CF"/>
    <w:multiLevelType w:val="hybridMultilevel"/>
    <w:tmpl w:val="A170B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2E0158"/>
    <w:multiLevelType w:val="hybridMultilevel"/>
    <w:tmpl w:val="7AFA3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900215"/>
    <w:multiLevelType w:val="hybridMultilevel"/>
    <w:tmpl w:val="0E121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51427"/>
    <w:multiLevelType w:val="hybridMultilevel"/>
    <w:tmpl w:val="1B9211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595AC8"/>
    <w:multiLevelType w:val="hybridMultilevel"/>
    <w:tmpl w:val="D5884CA8"/>
    <w:lvl w:ilvl="0" w:tplc="35D20754">
      <w:start w:val="1"/>
      <w:numFmt w:val="decimal"/>
      <w:lvlText w:val="%1."/>
      <w:lvlJc w:val="left"/>
      <w:pPr>
        <w:ind w:left="360" w:hanging="360"/>
      </w:pPr>
      <w:rPr>
        <w:b w:val="0"/>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3"/>
  </w:num>
  <w:num w:numId="3">
    <w:abstractNumId w:val="6"/>
  </w:num>
  <w:num w:numId="4">
    <w:abstractNumId w:val="5"/>
  </w:num>
  <w:num w:numId="5">
    <w:abstractNumId w:val="2"/>
  </w:num>
  <w:num w:numId="6">
    <w:abstractNumId w:val="0"/>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tasvxnrv9wne90au5p22xvwdaarvf5252&quot;&gt;My EndNote Library Copy&lt;record-ids&gt;&lt;item&gt;43275&lt;/item&gt;&lt;item&gt;43283&lt;/item&gt;&lt;item&gt;43285&lt;/item&gt;&lt;item&gt;43395&lt;/item&gt;&lt;item&gt;43397&lt;/item&gt;&lt;item&gt;43400&lt;/item&gt;&lt;item&gt;43451&lt;/item&gt;&lt;item&gt;43453&lt;/item&gt;&lt;item&gt;43459&lt;/item&gt;&lt;item&gt;43461&lt;/item&gt;&lt;item&gt;43462&lt;/item&gt;&lt;item&gt;43465&lt;/item&gt;&lt;item&gt;43468&lt;/item&gt;&lt;item&gt;43514&lt;/item&gt;&lt;item&gt;43515&lt;/item&gt;&lt;item&gt;43651&lt;/item&gt;&lt;item&gt;43776&lt;/item&gt;&lt;item&gt;44240&lt;/item&gt;&lt;item&gt;44398&lt;/item&gt;&lt;item&gt;44484&lt;/item&gt;&lt;item&gt;44877&lt;/item&gt;&lt;item&gt;44927&lt;/item&gt;&lt;item&gt;44930&lt;/item&gt;&lt;item&gt;44933&lt;/item&gt;&lt;item&gt;44948&lt;/item&gt;&lt;item&gt;44954&lt;/item&gt;&lt;item&gt;44961&lt;/item&gt;&lt;item&gt;44962&lt;/item&gt;&lt;item&gt;44973&lt;/item&gt;&lt;item&gt;44974&lt;/item&gt;&lt;item&gt;44976&lt;/item&gt;&lt;item&gt;44979&lt;/item&gt;&lt;item&gt;44980&lt;/item&gt;&lt;item&gt;44981&lt;/item&gt;&lt;item&gt;44986&lt;/item&gt;&lt;item&gt;44990&lt;/item&gt;&lt;item&gt;46004&lt;/item&gt;&lt;item&gt;46059&lt;/item&gt;&lt;item&gt;46069&lt;/item&gt;&lt;item&gt;46070&lt;/item&gt;&lt;item&gt;46085&lt;/item&gt;&lt;item&gt;46086&lt;/item&gt;&lt;item&gt;46090&lt;/item&gt;&lt;item&gt;46092&lt;/item&gt;&lt;item&gt;46094&lt;/item&gt;&lt;item&gt;46162&lt;/item&gt;&lt;item&gt;46234&lt;/item&gt;&lt;item&gt;46236&lt;/item&gt;&lt;item&gt;46237&lt;/item&gt;&lt;item&gt;46238&lt;/item&gt;&lt;item&gt;46239&lt;/item&gt;&lt;item&gt;46240&lt;/item&gt;&lt;item&gt;46243&lt;/item&gt;&lt;/record-ids&gt;&lt;/item&gt;&lt;/Libraries&gt;"/>
  </w:docVars>
  <w:rsids>
    <w:rsidRoot w:val="00146445"/>
    <w:rsid w:val="00002778"/>
    <w:rsid w:val="000067A2"/>
    <w:rsid w:val="00006B25"/>
    <w:rsid w:val="00006FED"/>
    <w:rsid w:val="0001037D"/>
    <w:rsid w:val="00014CCD"/>
    <w:rsid w:val="00016796"/>
    <w:rsid w:val="00017829"/>
    <w:rsid w:val="000179AA"/>
    <w:rsid w:val="00020120"/>
    <w:rsid w:val="0002586A"/>
    <w:rsid w:val="00026FF0"/>
    <w:rsid w:val="00030352"/>
    <w:rsid w:val="00043F01"/>
    <w:rsid w:val="00050373"/>
    <w:rsid w:val="00051BA3"/>
    <w:rsid w:val="0005252A"/>
    <w:rsid w:val="00063E55"/>
    <w:rsid w:val="00065F11"/>
    <w:rsid w:val="000668D0"/>
    <w:rsid w:val="000724E1"/>
    <w:rsid w:val="00073366"/>
    <w:rsid w:val="00075B06"/>
    <w:rsid w:val="00077B79"/>
    <w:rsid w:val="00080723"/>
    <w:rsid w:val="000823D1"/>
    <w:rsid w:val="0008260A"/>
    <w:rsid w:val="00082B50"/>
    <w:rsid w:val="000834BD"/>
    <w:rsid w:val="00083D46"/>
    <w:rsid w:val="0009195A"/>
    <w:rsid w:val="000930F4"/>
    <w:rsid w:val="000934AD"/>
    <w:rsid w:val="000A06ED"/>
    <w:rsid w:val="000A4FAF"/>
    <w:rsid w:val="000A5607"/>
    <w:rsid w:val="000A6796"/>
    <w:rsid w:val="000A7996"/>
    <w:rsid w:val="000B10C7"/>
    <w:rsid w:val="000B3BF7"/>
    <w:rsid w:val="000B550C"/>
    <w:rsid w:val="000B6C05"/>
    <w:rsid w:val="000C0502"/>
    <w:rsid w:val="000C239C"/>
    <w:rsid w:val="000C28AD"/>
    <w:rsid w:val="000D2975"/>
    <w:rsid w:val="000D2D52"/>
    <w:rsid w:val="000D56A1"/>
    <w:rsid w:val="000D67D1"/>
    <w:rsid w:val="000D7BAC"/>
    <w:rsid w:val="000E07E7"/>
    <w:rsid w:val="000E2973"/>
    <w:rsid w:val="000E2B49"/>
    <w:rsid w:val="000E4475"/>
    <w:rsid w:val="000E5A84"/>
    <w:rsid w:val="000F06E1"/>
    <w:rsid w:val="00101BE9"/>
    <w:rsid w:val="00101EB4"/>
    <w:rsid w:val="00112A0F"/>
    <w:rsid w:val="00112ADF"/>
    <w:rsid w:val="001206EC"/>
    <w:rsid w:val="00122559"/>
    <w:rsid w:val="0012316B"/>
    <w:rsid w:val="0012337E"/>
    <w:rsid w:val="0012539E"/>
    <w:rsid w:val="0012553F"/>
    <w:rsid w:val="00125C7A"/>
    <w:rsid w:val="0013194C"/>
    <w:rsid w:val="001353FD"/>
    <w:rsid w:val="00135A8C"/>
    <w:rsid w:val="001368D2"/>
    <w:rsid w:val="00136FA5"/>
    <w:rsid w:val="00143B39"/>
    <w:rsid w:val="00146445"/>
    <w:rsid w:val="00146BD8"/>
    <w:rsid w:val="00150647"/>
    <w:rsid w:val="00157782"/>
    <w:rsid w:val="00160040"/>
    <w:rsid w:val="00161F0E"/>
    <w:rsid w:val="0016218D"/>
    <w:rsid w:val="00162AC8"/>
    <w:rsid w:val="001642CD"/>
    <w:rsid w:val="00164937"/>
    <w:rsid w:val="00166BAF"/>
    <w:rsid w:val="00170CCE"/>
    <w:rsid w:val="00171769"/>
    <w:rsid w:val="001719E8"/>
    <w:rsid w:val="001733E1"/>
    <w:rsid w:val="001736F9"/>
    <w:rsid w:val="00174B1F"/>
    <w:rsid w:val="00175816"/>
    <w:rsid w:val="00175C87"/>
    <w:rsid w:val="00176A05"/>
    <w:rsid w:val="00181A8E"/>
    <w:rsid w:val="00192016"/>
    <w:rsid w:val="001937E0"/>
    <w:rsid w:val="00194261"/>
    <w:rsid w:val="0019546C"/>
    <w:rsid w:val="00195776"/>
    <w:rsid w:val="00196739"/>
    <w:rsid w:val="00196B03"/>
    <w:rsid w:val="001A29DB"/>
    <w:rsid w:val="001A493A"/>
    <w:rsid w:val="001A4EDA"/>
    <w:rsid w:val="001A4EED"/>
    <w:rsid w:val="001A5011"/>
    <w:rsid w:val="001A5019"/>
    <w:rsid w:val="001A585D"/>
    <w:rsid w:val="001A5C43"/>
    <w:rsid w:val="001A6873"/>
    <w:rsid w:val="001B1F46"/>
    <w:rsid w:val="001B6F60"/>
    <w:rsid w:val="001B76D4"/>
    <w:rsid w:val="001B791B"/>
    <w:rsid w:val="001C6D4C"/>
    <w:rsid w:val="001E302D"/>
    <w:rsid w:val="001E3C6D"/>
    <w:rsid w:val="001E3E0F"/>
    <w:rsid w:val="001F179F"/>
    <w:rsid w:val="001F1C87"/>
    <w:rsid w:val="001F5697"/>
    <w:rsid w:val="0020152F"/>
    <w:rsid w:val="00204747"/>
    <w:rsid w:val="00205100"/>
    <w:rsid w:val="00206649"/>
    <w:rsid w:val="00206FF1"/>
    <w:rsid w:val="0021040A"/>
    <w:rsid w:val="00213EDD"/>
    <w:rsid w:val="00214353"/>
    <w:rsid w:val="00215E04"/>
    <w:rsid w:val="002179CA"/>
    <w:rsid w:val="00222208"/>
    <w:rsid w:val="002243A7"/>
    <w:rsid w:val="0022480C"/>
    <w:rsid w:val="00225909"/>
    <w:rsid w:val="002324C3"/>
    <w:rsid w:val="002332B1"/>
    <w:rsid w:val="00233BF1"/>
    <w:rsid w:val="00234DEC"/>
    <w:rsid w:val="00237F32"/>
    <w:rsid w:val="002403D6"/>
    <w:rsid w:val="0024084D"/>
    <w:rsid w:val="0024503D"/>
    <w:rsid w:val="0024603A"/>
    <w:rsid w:val="00246E0C"/>
    <w:rsid w:val="00247F58"/>
    <w:rsid w:val="00252336"/>
    <w:rsid w:val="00253886"/>
    <w:rsid w:val="00255EEB"/>
    <w:rsid w:val="00260473"/>
    <w:rsid w:val="00265540"/>
    <w:rsid w:val="00271402"/>
    <w:rsid w:val="00273EAB"/>
    <w:rsid w:val="002766C5"/>
    <w:rsid w:val="00277120"/>
    <w:rsid w:val="00280F45"/>
    <w:rsid w:val="002818D3"/>
    <w:rsid w:val="00282CB1"/>
    <w:rsid w:val="002902F9"/>
    <w:rsid w:val="002A296E"/>
    <w:rsid w:val="002A3403"/>
    <w:rsid w:val="002A3D6D"/>
    <w:rsid w:val="002A42E3"/>
    <w:rsid w:val="002A52F8"/>
    <w:rsid w:val="002A5541"/>
    <w:rsid w:val="002A5F43"/>
    <w:rsid w:val="002B25F3"/>
    <w:rsid w:val="002B272D"/>
    <w:rsid w:val="002B3387"/>
    <w:rsid w:val="002B4EF8"/>
    <w:rsid w:val="002C1064"/>
    <w:rsid w:val="002C2252"/>
    <w:rsid w:val="002C392A"/>
    <w:rsid w:val="002C3F3F"/>
    <w:rsid w:val="002C5147"/>
    <w:rsid w:val="002D7FA3"/>
    <w:rsid w:val="002E2E99"/>
    <w:rsid w:val="002E68F9"/>
    <w:rsid w:val="002E74AF"/>
    <w:rsid w:val="002F3955"/>
    <w:rsid w:val="00310852"/>
    <w:rsid w:val="00312361"/>
    <w:rsid w:val="003123C6"/>
    <w:rsid w:val="0031366D"/>
    <w:rsid w:val="00316065"/>
    <w:rsid w:val="00316815"/>
    <w:rsid w:val="00316F5B"/>
    <w:rsid w:val="00320DB1"/>
    <w:rsid w:val="003219AE"/>
    <w:rsid w:val="0032436C"/>
    <w:rsid w:val="00332F7F"/>
    <w:rsid w:val="00333B31"/>
    <w:rsid w:val="0034276C"/>
    <w:rsid w:val="00344B4E"/>
    <w:rsid w:val="00344C24"/>
    <w:rsid w:val="003464C7"/>
    <w:rsid w:val="00347CF3"/>
    <w:rsid w:val="0035141B"/>
    <w:rsid w:val="00363B7A"/>
    <w:rsid w:val="00363F18"/>
    <w:rsid w:val="003678F5"/>
    <w:rsid w:val="00367BB1"/>
    <w:rsid w:val="003703A8"/>
    <w:rsid w:val="003719C4"/>
    <w:rsid w:val="00373540"/>
    <w:rsid w:val="0037355D"/>
    <w:rsid w:val="00376874"/>
    <w:rsid w:val="003807DA"/>
    <w:rsid w:val="00380BBC"/>
    <w:rsid w:val="00381C3A"/>
    <w:rsid w:val="00386802"/>
    <w:rsid w:val="00393217"/>
    <w:rsid w:val="003961CC"/>
    <w:rsid w:val="003A1646"/>
    <w:rsid w:val="003A179D"/>
    <w:rsid w:val="003A203C"/>
    <w:rsid w:val="003A489E"/>
    <w:rsid w:val="003A7C26"/>
    <w:rsid w:val="003B2576"/>
    <w:rsid w:val="003B2CF0"/>
    <w:rsid w:val="003B48B7"/>
    <w:rsid w:val="003B62B6"/>
    <w:rsid w:val="003B6BF0"/>
    <w:rsid w:val="003B743D"/>
    <w:rsid w:val="003C0239"/>
    <w:rsid w:val="003C340E"/>
    <w:rsid w:val="003D26F9"/>
    <w:rsid w:val="003D2B4E"/>
    <w:rsid w:val="003D65B5"/>
    <w:rsid w:val="003D6EFC"/>
    <w:rsid w:val="003E02E7"/>
    <w:rsid w:val="003E2EC0"/>
    <w:rsid w:val="003E4359"/>
    <w:rsid w:val="003E47C2"/>
    <w:rsid w:val="003E47F2"/>
    <w:rsid w:val="003E5335"/>
    <w:rsid w:val="003F32A3"/>
    <w:rsid w:val="003F3EA5"/>
    <w:rsid w:val="003F5B8F"/>
    <w:rsid w:val="003F6717"/>
    <w:rsid w:val="003F7134"/>
    <w:rsid w:val="00402471"/>
    <w:rsid w:val="00402D46"/>
    <w:rsid w:val="00406744"/>
    <w:rsid w:val="004078B4"/>
    <w:rsid w:val="00407BAE"/>
    <w:rsid w:val="0041008B"/>
    <w:rsid w:val="004104EC"/>
    <w:rsid w:val="00411001"/>
    <w:rsid w:val="00412028"/>
    <w:rsid w:val="00413339"/>
    <w:rsid w:val="004134A7"/>
    <w:rsid w:val="00414012"/>
    <w:rsid w:val="0042052B"/>
    <w:rsid w:val="004238B9"/>
    <w:rsid w:val="00424E1A"/>
    <w:rsid w:val="004261E4"/>
    <w:rsid w:val="00431B14"/>
    <w:rsid w:val="00435748"/>
    <w:rsid w:val="00443BB2"/>
    <w:rsid w:val="00450518"/>
    <w:rsid w:val="00450C12"/>
    <w:rsid w:val="00451433"/>
    <w:rsid w:val="00452379"/>
    <w:rsid w:val="00452809"/>
    <w:rsid w:val="004638B1"/>
    <w:rsid w:val="004645AB"/>
    <w:rsid w:val="00464E14"/>
    <w:rsid w:val="00466564"/>
    <w:rsid w:val="00466DA9"/>
    <w:rsid w:val="00467C9A"/>
    <w:rsid w:val="004741DC"/>
    <w:rsid w:val="004747E4"/>
    <w:rsid w:val="00475B53"/>
    <w:rsid w:val="00475BEF"/>
    <w:rsid w:val="00476B5A"/>
    <w:rsid w:val="00483F78"/>
    <w:rsid w:val="004845E8"/>
    <w:rsid w:val="00485E9F"/>
    <w:rsid w:val="00487796"/>
    <w:rsid w:val="00490476"/>
    <w:rsid w:val="004905E5"/>
    <w:rsid w:val="00490669"/>
    <w:rsid w:val="00492D5A"/>
    <w:rsid w:val="004A370A"/>
    <w:rsid w:val="004A54DB"/>
    <w:rsid w:val="004A62D1"/>
    <w:rsid w:val="004A7A7C"/>
    <w:rsid w:val="004B1A53"/>
    <w:rsid w:val="004B5DC7"/>
    <w:rsid w:val="004B7F1D"/>
    <w:rsid w:val="004C0A4F"/>
    <w:rsid w:val="004C1D75"/>
    <w:rsid w:val="004C500B"/>
    <w:rsid w:val="004D0900"/>
    <w:rsid w:val="004D1027"/>
    <w:rsid w:val="004D352B"/>
    <w:rsid w:val="004D44C4"/>
    <w:rsid w:val="004E10DC"/>
    <w:rsid w:val="004E3BBA"/>
    <w:rsid w:val="004E4BDB"/>
    <w:rsid w:val="004F1734"/>
    <w:rsid w:val="004F1952"/>
    <w:rsid w:val="004F212A"/>
    <w:rsid w:val="004F3ECD"/>
    <w:rsid w:val="004F6751"/>
    <w:rsid w:val="00500FCA"/>
    <w:rsid w:val="00502B9E"/>
    <w:rsid w:val="00502C4A"/>
    <w:rsid w:val="00503395"/>
    <w:rsid w:val="00504EC8"/>
    <w:rsid w:val="0050786F"/>
    <w:rsid w:val="0051008F"/>
    <w:rsid w:val="005134B7"/>
    <w:rsid w:val="00513779"/>
    <w:rsid w:val="00514A4E"/>
    <w:rsid w:val="00515782"/>
    <w:rsid w:val="00517BA9"/>
    <w:rsid w:val="0052071C"/>
    <w:rsid w:val="005217FB"/>
    <w:rsid w:val="005256B9"/>
    <w:rsid w:val="00526D89"/>
    <w:rsid w:val="00527049"/>
    <w:rsid w:val="00532880"/>
    <w:rsid w:val="005361BF"/>
    <w:rsid w:val="00536E1C"/>
    <w:rsid w:val="0054006D"/>
    <w:rsid w:val="005407AB"/>
    <w:rsid w:val="00546C41"/>
    <w:rsid w:val="0055040F"/>
    <w:rsid w:val="005505A7"/>
    <w:rsid w:val="00555C6E"/>
    <w:rsid w:val="0055799A"/>
    <w:rsid w:val="005606E1"/>
    <w:rsid w:val="00560ABB"/>
    <w:rsid w:val="005660EF"/>
    <w:rsid w:val="00571EA4"/>
    <w:rsid w:val="00574151"/>
    <w:rsid w:val="00574506"/>
    <w:rsid w:val="00574517"/>
    <w:rsid w:val="00576609"/>
    <w:rsid w:val="00583601"/>
    <w:rsid w:val="00584638"/>
    <w:rsid w:val="00586358"/>
    <w:rsid w:val="0059322F"/>
    <w:rsid w:val="00597646"/>
    <w:rsid w:val="005A10FF"/>
    <w:rsid w:val="005A542E"/>
    <w:rsid w:val="005B1D62"/>
    <w:rsid w:val="005C024D"/>
    <w:rsid w:val="005C16CF"/>
    <w:rsid w:val="005C5A73"/>
    <w:rsid w:val="005C64C0"/>
    <w:rsid w:val="005C70CF"/>
    <w:rsid w:val="005D2085"/>
    <w:rsid w:val="005D24DC"/>
    <w:rsid w:val="005D371E"/>
    <w:rsid w:val="005D4AF0"/>
    <w:rsid w:val="005E1A96"/>
    <w:rsid w:val="005E4106"/>
    <w:rsid w:val="005E43B2"/>
    <w:rsid w:val="005E6612"/>
    <w:rsid w:val="005F67CA"/>
    <w:rsid w:val="006000EE"/>
    <w:rsid w:val="00604D1F"/>
    <w:rsid w:val="006105F5"/>
    <w:rsid w:val="00610E8B"/>
    <w:rsid w:val="0061183E"/>
    <w:rsid w:val="00612919"/>
    <w:rsid w:val="0062063E"/>
    <w:rsid w:val="00626C05"/>
    <w:rsid w:val="006344BE"/>
    <w:rsid w:val="006345AC"/>
    <w:rsid w:val="00635859"/>
    <w:rsid w:val="006401EE"/>
    <w:rsid w:val="00641517"/>
    <w:rsid w:val="00641DAA"/>
    <w:rsid w:val="006446CB"/>
    <w:rsid w:val="0064501E"/>
    <w:rsid w:val="00647807"/>
    <w:rsid w:val="00647957"/>
    <w:rsid w:val="0065124C"/>
    <w:rsid w:val="006526A9"/>
    <w:rsid w:val="00652A13"/>
    <w:rsid w:val="00653793"/>
    <w:rsid w:val="00654A09"/>
    <w:rsid w:val="00656A71"/>
    <w:rsid w:val="00661B18"/>
    <w:rsid w:val="00661D19"/>
    <w:rsid w:val="00662929"/>
    <w:rsid w:val="00663291"/>
    <w:rsid w:val="006632B1"/>
    <w:rsid w:val="0067357F"/>
    <w:rsid w:val="006760E7"/>
    <w:rsid w:val="0067711A"/>
    <w:rsid w:val="006807C9"/>
    <w:rsid w:val="0068099E"/>
    <w:rsid w:val="00681559"/>
    <w:rsid w:val="006868D6"/>
    <w:rsid w:val="0069579C"/>
    <w:rsid w:val="0069625D"/>
    <w:rsid w:val="00696A5F"/>
    <w:rsid w:val="006A0452"/>
    <w:rsid w:val="006A5F82"/>
    <w:rsid w:val="006A7C11"/>
    <w:rsid w:val="006B0D0A"/>
    <w:rsid w:val="006B4313"/>
    <w:rsid w:val="006B4C69"/>
    <w:rsid w:val="006B4E88"/>
    <w:rsid w:val="006B6308"/>
    <w:rsid w:val="006B7601"/>
    <w:rsid w:val="006C10EE"/>
    <w:rsid w:val="006C285D"/>
    <w:rsid w:val="006D1A92"/>
    <w:rsid w:val="006D3D1E"/>
    <w:rsid w:val="006E0FF5"/>
    <w:rsid w:val="006E17BD"/>
    <w:rsid w:val="006E4C02"/>
    <w:rsid w:val="006F1879"/>
    <w:rsid w:val="006F4197"/>
    <w:rsid w:val="00701249"/>
    <w:rsid w:val="00702A51"/>
    <w:rsid w:val="00704751"/>
    <w:rsid w:val="00706222"/>
    <w:rsid w:val="00707D30"/>
    <w:rsid w:val="00713A5F"/>
    <w:rsid w:val="00716939"/>
    <w:rsid w:val="007210A3"/>
    <w:rsid w:val="00723DC7"/>
    <w:rsid w:val="007264FF"/>
    <w:rsid w:val="00726959"/>
    <w:rsid w:val="00726DC3"/>
    <w:rsid w:val="00734C90"/>
    <w:rsid w:val="0073511D"/>
    <w:rsid w:val="0075128B"/>
    <w:rsid w:val="00752394"/>
    <w:rsid w:val="007564E7"/>
    <w:rsid w:val="00756905"/>
    <w:rsid w:val="00760D9F"/>
    <w:rsid w:val="00771BC0"/>
    <w:rsid w:val="007755EC"/>
    <w:rsid w:val="00777CE1"/>
    <w:rsid w:val="00777E39"/>
    <w:rsid w:val="00781D31"/>
    <w:rsid w:val="007822ED"/>
    <w:rsid w:val="007830F5"/>
    <w:rsid w:val="007849AB"/>
    <w:rsid w:val="00794043"/>
    <w:rsid w:val="007967DC"/>
    <w:rsid w:val="00797B4D"/>
    <w:rsid w:val="007A2627"/>
    <w:rsid w:val="007A4345"/>
    <w:rsid w:val="007B0148"/>
    <w:rsid w:val="007B2E14"/>
    <w:rsid w:val="007B2E2B"/>
    <w:rsid w:val="007B35B9"/>
    <w:rsid w:val="007B3ACA"/>
    <w:rsid w:val="007C23AD"/>
    <w:rsid w:val="007C47CF"/>
    <w:rsid w:val="007C7966"/>
    <w:rsid w:val="007D2604"/>
    <w:rsid w:val="007D27F0"/>
    <w:rsid w:val="007E21EA"/>
    <w:rsid w:val="007E29F2"/>
    <w:rsid w:val="007E3428"/>
    <w:rsid w:val="007E37A8"/>
    <w:rsid w:val="007F3924"/>
    <w:rsid w:val="007F48E1"/>
    <w:rsid w:val="007F7266"/>
    <w:rsid w:val="00801292"/>
    <w:rsid w:val="0080602D"/>
    <w:rsid w:val="00811A21"/>
    <w:rsid w:val="00811E27"/>
    <w:rsid w:val="00812585"/>
    <w:rsid w:val="00812E35"/>
    <w:rsid w:val="008145FD"/>
    <w:rsid w:val="0081516B"/>
    <w:rsid w:val="00817DF7"/>
    <w:rsid w:val="008222DB"/>
    <w:rsid w:val="0082285F"/>
    <w:rsid w:val="008243F2"/>
    <w:rsid w:val="008255AB"/>
    <w:rsid w:val="008258D4"/>
    <w:rsid w:val="00831162"/>
    <w:rsid w:val="00835B5D"/>
    <w:rsid w:val="008370AB"/>
    <w:rsid w:val="0084267A"/>
    <w:rsid w:val="0085266A"/>
    <w:rsid w:val="00856E8A"/>
    <w:rsid w:val="00860CE5"/>
    <w:rsid w:val="00861EC6"/>
    <w:rsid w:val="00862C2C"/>
    <w:rsid w:val="00866555"/>
    <w:rsid w:val="00866BF0"/>
    <w:rsid w:val="0086792A"/>
    <w:rsid w:val="008679D5"/>
    <w:rsid w:val="0087281C"/>
    <w:rsid w:val="00873240"/>
    <w:rsid w:val="00873BD6"/>
    <w:rsid w:val="0087540D"/>
    <w:rsid w:val="008760F4"/>
    <w:rsid w:val="00880010"/>
    <w:rsid w:val="008801DB"/>
    <w:rsid w:val="0088153C"/>
    <w:rsid w:val="00881D9F"/>
    <w:rsid w:val="00886640"/>
    <w:rsid w:val="008917B4"/>
    <w:rsid w:val="00893FCD"/>
    <w:rsid w:val="008955AE"/>
    <w:rsid w:val="00896598"/>
    <w:rsid w:val="00897BEF"/>
    <w:rsid w:val="008A0842"/>
    <w:rsid w:val="008A60AC"/>
    <w:rsid w:val="008B1999"/>
    <w:rsid w:val="008B2716"/>
    <w:rsid w:val="008B783F"/>
    <w:rsid w:val="008B7CC8"/>
    <w:rsid w:val="008C1F0A"/>
    <w:rsid w:val="008C233D"/>
    <w:rsid w:val="008C2494"/>
    <w:rsid w:val="008D7FA7"/>
    <w:rsid w:val="008E0126"/>
    <w:rsid w:val="008E3488"/>
    <w:rsid w:val="008F0BF9"/>
    <w:rsid w:val="008F18B4"/>
    <w:rsid w:val="008F34C0"/>
    <w:rsid w:val="008F3EF4"/>
    <w:rsid w:val="008F648D"/>
    <w:rsid w:val="009005D8"/>
    <w:rsid w:val="009016C6"/>
    <w:rsid w:val="00903622"/>
    <w:rsid w:val="00904AD5"/>
    <w:rsid w:val="009050C6"/>
    <w:rsid w:val="009063A3"/>
    <w:rsid w:val="00906AEE"/>
    <w:rsid w:val="00911CA8"/>
    <w:rsid w:val="00913CAD"/>
    <w:rsid w:val="009201C7"/>
    <w:rsid w:val="0092061A"/>
    <w:rsid w:val="00921835"/>
    <w:rsid w:val="00922181"/>
    <w:rsid w:val="009245D0"/>
    <w:rsid w:val="009269DE"/>
    <w:rsid w:val="00930EA4"/>
    <w:rsid w:val="00931433"/>
    <w:rsid w:val="00932D79"/>
    <w:rsid w:val="00933624"/>
    <w:rsid w:val="00943ACA"/>
    <w:rsid w:val="00944308"/>
    <w:rsid w:val="00946477"/>
    <w:rsid w:val="00951BF9"/>
    <w:rsid w:val="00953BFF"/>
    <w:rsid w:val="00955941"/>
    <w:rsid w:val="00955C3B"/>
    <w:rsid w:val="00956919"/>
    <w:rsid w:val="00956C3F"/>
    <w:rsid w:val="00957ABE"/>
    <w:rsid w:val="00970975"/>
    <w:rsid w:val="00971B9F"/>
    <w:rsid w:val="00973F3F"/>
    <w:rsid w:val="009743F4"/>
    <w:rsid w:val="00976D2E"/>
    <w:rsid w:val="009771A6"/>
    <w:rsid w:val="00980558"/>
    <w:rsid w:val="009805A7"/>
    <w:rsid w:val="00980638"/>
    <w:rsid w:val="00981FD4"/>
    <w:rsid w:val="00982795"/>
    <w:rsid w:val="009838F0"/>
    <w:rsid w:val="00984765"/>
    <w:rsid w:val="009859D4"/>
    <w:rsid w:val="00985ED4"/>
    <w:rsid w:val="00986E1E"/>
    <w:rsid w:val="00993878"/>
    <w:rsid w:val="009A32D1"/>
    <w:rsid w:val="009A411B"/>
    <w:rsid w:val="009A4A5C"/>
    <w:rsid w:val="009A5626"/>
    <w:rsid w:val="009A5D12"/>
    <w:rsid w:val="009A7451"/>
    <w:rsid w:val="009B24A5"/>
    <w:rsid w:val="009B4896"/>
    <w:rsid w:val="009B5690"/>
    <w:rsid w:val="009B61CC"/>
    <w:rsid w:val="009C085B"/>
    <w:rsid w:val="009C6872"/>
    <w:rsid w:val="009C7B5C"/>
    <w:rsid w:val="009D35DB"/>
    <w:rsid w:val="009E40B0"/>
    <w:rsid w:val="009E7716"/>
    <w:rsid w:val="009F2B10"/>
    <w:rsid w:val="009F44E4"/>
    <w:rsid w:val="009F4D08"/>
    <w:rsid w:val="009F6242"/>
    <w:rsid w:val="00A014FD"/>
    <w:rsid w:val="00A025DF"/>
    <w:rsid w:val="00A07E4D"/>
    <w:rsid w:val="00A11577"/>
    <w:rsid w:val="00A1358F"/>
    <w:rsid w:val="00A2093E"/>
    <w:rsid w:val="00A20B72"/>
    <w:rsid w:val="00A22885"/>
    <w:rsid w:val="00A22CE7"/>
    <w:rsid w:val="00A2343F"/>
    <w:rsid w:val="00A244A6"/>
    <w:rsid w:val="00A2579C"/>
    <w:rsid w:val="00A26E40"/>
    <w:rsid w:val="00A3470D"/>
    <w:rsid w:val="00A34AB5"/>
    <w:rsid w:val="00A34DB9"/>
    <w:rsid w:val="00A35FDB"/>
    <w:rsid w:val="00A371E3"/>
    <w:rsid w:val="00A43681"/>
    <w:rsid w:val="00A4580B"/>
    <w:rsid w:val="00A47643"/>
    <w:rsid w:val="00A51D56"/>
    <w:rsid w:val="00A5214C"/>
    <w:rsid w:val="00A523BB"/>
    <w:rsid w:val="00A60851"/>
    <w:rsid w:val="00A674DC"/>
    <w:rsid w:val="00A72A89"/>
    <w:rsid w:val="00A77D9A"/>
    <w:rsid w:val="00A77E61"/>
    <w:rsid w:val="00A84B9E"/>
    <w:rsid w:val="00A923E3"/>
    <w:rsid w:val="00A932B8"/>
    <w:rsid w:val="00A938B7"/>
    <w:rsid w:val="00A955CA"/>
    <w:rsid w:val="00A95A88"/>
    <w:rsid w:val="00A96F1D"/>
    <w:rsid w:val="00AA1D56"/>
    <w:rsid w:val="00AA5A2C"/>
    <w:rsid w:val="00AA792B"/>
    <w:rsid w:val="00AB0339"/>
    <w:rsid w:val="00AB4327"/>
    <w:rsid w:val="00AB5AB4"/>
    <w:rsid w:val="00AC4602"/>
    <w:rsid w:val="00AC68BD"/>
    <w:rsid w:val="00AC7797"/>
    <w:rsid w:val="00AD40C2"/>
    <w:rsid w:val="00AD46CF"/>
    <w:rsid w:val="00AD4D48"/>
    <w:rsid w:val="00AD706D"/>
    <w:rsid w:val="00AD7A0D"/>
    <w:rsid w:val="00AE021D"/>
    <w:rsid w:val="00AE09FF"/>
    <w:rsid w:val="00AE3893"/>
    <w:rsid w:val="00AE47FD"/>
    <w:rsid w:val="00AE4B49"/>
    <w:rsid w:val="00AE7530"/>
    <w:rsid w:val="00AF0456"/>
    <w:rsid w:val="00AF55A5"/>
    <w:rsid w:val="00AF5947"/>
    <w:rsid w:val="00AF7AA8"/>
    <w:rsid w:val="00B0198C"/>
    <w:rsid w:val="00B06D92"/>
    <w:rsid w:val="00B10CF0"/>
    <w:rsid w:val="00B20D16"/>
    <w:rsid w:val="00B210A7"/>
    <w:rsid w:val="00B21EBE"/>
    <w:rsid w:val="00B23376"/>
    <w:rsid w:val="00B27934"/>
    <w:rsid w:val="00B30042"/>
    <w:rsid w:val="00B31258"/>
    <w:rsid w:val="00B34EC8"/>
    <w:rsid w:val="00B36440"/>
    <w:rsid w:val="00B408A5"/>
    <w:rsid w:val="00B41E08"/>
    <w:rsid w:val="00B44FD6"/>
    <w:rsid w:val="00B45065"/>
    <w:rsid w:val="00B46579"/>
    <w:rsid w:val="00B46AAA"/>
    <w:rsid w:val="00B46C71"/>
    <w:rsid w:val="00B51E72"/>
    <w:rsid w:val="00B520F7"/>
    <w:rsid w:val="00B52AC5"/>
    <w:rsid w:val="00B5693B"/>
    <w:rsid w:val="00B569C9"/>
    <w:rsid w:val="00B57FDA"/>
    <w:rsid w:val="00B63EF9"/>
    <w:rsid w:val="00B63F6D"/>
    <w:rsid w:val="00B6715D"/>
    <w:rsid w:val="00B67B97"/>
    <w:rsid w:val="00B67F6B"/>
    <w:rsid w:val="00B7088F"/>
    <w:rsid w:val="00B724E1"/>
    <w:rsid w:val="00B741DB"/>
    <w:rsid w:val="00B74E92"/>
    <w:rsid w:val="00B757B1"/>
    <w:rsid w:val="00B80227"/>
    <w:rsid w:val="00B807EA"/>
    <w:rsid w:val="00B817A8"/>
    <w:rsid w:val="00B81853"/>
    <w:rsid w:val="00B82254"/>
    <w:rsid w:val="00B831E1"/>
    <w:rsid w:val="00B852E6"/>
    <w:rsid w:val="00B86D17"/>
    <w:rsid w:val="00B91018"/>
    <w:rsid w:val="00B968EF"/>
    <w:rsid w:val="00B9690D"/>
    <w:rsid w:val="00BA1547"/>
    <w:rsid w:val="00BA64B5"/>
    <w:rsid w:val="00BA75C1"/>
    <w:rsid w:val="00BB1654"/>
    <w:rsid w:val="00BB17C1"/>
    <w:rsid w:val="00BB29A4"/>
    <w:rsid w:val="00BB3CF6"/>
    <w:rsid w:val="00BB4344"/>
    <w:rsid w:val="00BB471A"/>
    <w:rsid w:val="00BB54DC"/>
    <w:rsid w:val="00BB5CBF"/>
    <w:rsid w:val="00BB5E95"/>
    <w:rsid w:val="00BC21AF"/>
    <w:rsid w:val="00BC4444"/>
    <w:rsid w:val="00BC62D6"/>
    <w:rsid w:val="00BD435D"/>
    <w:rsid w:val="00BD5B61"/>
    <w:rsid w:val="00BE2A13"/>
    <w:rsid w:val="00BE2B46"/>
    <w:rsid w:val="00BE3019"/>
    <w:rsid w:val="00BE3D4B"/>
    <w:rsid w:val="00BE5BFE"/>
    <w:rsid w:val="00BE5DF9"/>
    <w:rsid w:val="00BE66E2"/>
    <w:rsid w:val="00BF3F80"/>
    <w:rsid w:val="00BF7708"/>
    <w:rsid w:val="00C02DEA"/>
    <w:rsid w:val="00C03061"/>
    <w:rsid w:val="00C04E71"/>
    <w:rsid w:val="00C10422"/>
    <w:rsid w:val="00C10A4F"/>
    <w:rsid w:val="00C11A8E"/>
    <w:rsid w:val="00C169CE"/>
    <w:rsid w:val="00C21053"/>
    <w:rsid w:val="00C21E9B"/>
    <w:rsid w:val="00C21FA4"/>
    <w:rsid w:val="00C237DA"/>
    <w:rsid w:val="00C23CF1"/>
    <w:rsid w:val="00C244C4"/>
    <w:rsid w:val="00C24FBF"/>
    <w:rsid w:val="00C2512A"/>
    <w:rsid w:val="00C265EA"/>
    <w:rsid w:val="00C304B4"/>
    <w:rsid w:val="00C339C6"/>
    <w:rsid w:val="00C340FB"/>
    <w:rsid w:val="00C354AD"/>
    <w:rsid w:val="00C41C33"/>
    <w:rsid w:val="00C4487C"/>
    <w:rsid w:val="00C459AC"/>
    <w:rsid w:val="00C46977"/>
    <w:rsid w:val="00C55175"/>
    <w:rsid w:val="00C5778C"/>
    <w:rsid w:val="00C57DB5"/>
    <w:rsid w:val="00C6413B"/>
    <w:rsid w:val="00C65260"/>
    <w:rsid w:val="00C65BDC"/>
    <w:rsid w:val="00C66913"/>
    <w:rsid w:val="00C66915"/>
    <w:rsid w:val="00C66B6E"/>
    <w:rsid w:val="00C7135C"/>
    <w:rsid w:val="00C71CBD"/>
    <w:rsid w:val="00C73558"/>
    <w:rsid w:val="00C7486F"/>
    <w:rsid w:val="00C74FC7"/>
    <w:rsid w:val="00C76181"/>
    <w:rsid w:val="00C76FCE"/>
    <w:rsid w:val="00C7735B"/>
    <w:rsid w:val="00C7764C"/>
    <w:rsid w:val="00C868DE"/>
    <w:rsid w:val="00C86CA6"/>
    <w:rsid w:val="00C87AF3"/>
    <w:rsid w:val="00C901DD"/>
    <w:rsid w:val="00C910DD"/>
    <w:rsid w:val="00C928E7"/>
    <w:rsid w:val="00CA04DC"/>
    <w:rsid w:val="00CA1347"/>
    <w:rsid w:val="00CA56A9"/>
    <w:rsid w:val="00CA6618"/>
    <w:rsid w:val="00CA7F21"/>
    <w:rsid w:val="00CB76D2"/>
    <w:rsid w:val="00CB77AD"/>
    <w:rsid w:val="00CC2E23"/>
    <w:rsid w:val="00CC32BF"/>
    <w:rsid w:val="00CC34E7"/>
    <w:rsid w:val="00CD2B9D"/>
    <w:rsid w:val="00CD43BE"/>
    <w:rsid w:val="00CD736E"/>
    <w:rsid w:val="00CE0A60"/>
    <w:rsid w:val="00CE1EC4"/>
    <w:rsid w:val="00CE2830"/>
    <w:rsid w:val="00CE63DE"/>
    <w:rsid w:val="00CF043D"/>
    <w:rsid w:val="00CF08CC"/>
    <w:rsid w:val="00CF139D"/>
    <w:rsid w:val="00CF1BC1"/>
    <w:rsid w:val="00CF231C"/>
    <w:rsid w:val="00CF5DB5"/>
    <w:rsid w:val="00CF6307"/>
    <w:rsid w:val="00D00FAA"/>
    <w:rsid w:val="00D04919"/>
    <w:rsid w:val="00D04D03"/>
    <w:rsid w:val="00D0771B"/>
    <w:rsid w:val="00D107C8"/>
    <w:rsid w:val="00D11B4B"/>
    <w:rsid w:val="00D159E5"/>
    <w:rsid w:val="00D20DC5"/>
    <w:rsid w:val="00D216F4"/>
    <w:rsid w:val="00D25C8A"/>
    <w:rsid w:val="00D2659C"/>
    <w:rsid w:val="00D27582"/>
    <w:rsid w:val="00D30420"/>
    <w:rsid w:val="00D33CD6"/>
    <w:rsid w:val="00D3735E"/>
    <w:rsid w:val="00D41A1C"/>
    <w:rsid w:val="00D44113"/>
    <w:rsid w:val="00D44EB2"/>
    <w:rsid w:val="00D45B80"/>
    <w:rsid w:val="00D47A19"/>
    <w:rsid w:val="00D52301"/>
    <w:rsid w:val="00D5245F"/>
    <w:rsid w:val="00D52688"/>
    <w:rsid w:val="00D53B41"/>
    <w:rsid w:val="00D55B0C"/>
    <w:rsid w:val="00D5775B"/>
    <w:rsid w:val="00D620AA"/>
    <w:rsid w:val="00D62839"/>
    <w:rsid w:val="00D63856"/>
    <w:rsid w:val="00D675C3"/>
    <w:rsid w:val="00D70064"/>
    <w:rsid w:val="00D71E18"/>
    <w:rsid w:val="00D7418D"/>
    <w:rsid w:val="00D75BBB"/>
    <w:rsid w:val="00D76435"/>
    <w:rsid w:val="00D76E9A"/>
    <w:rsid w:val="00D7729F"/>
    <w:rsid w:val="00D812B0"/>
    <w:rsid w:val="00D870A4"/>
    <w:rsid w:val="00D914DE"/>
    <w:rsid w:val="00D928DD"/>
    <w:rsid w:val="00D95026"/>
    <w:rsid w:val="00DA1500"/>
    <w:rsid w:val="00DA2ACD"/>
    <w:rsid w:val="00DA2CE2"/>
    <w:rsid w:val="00DA308F"/>
    <w:rsid w:val="00DA3DAF"/>
    <w:rsid w:val="00DA74B2"/>
    <w:rsid w:val="00DB1AFF"/>
    <w:rsid w:val="00DB409F"/>
    <w:rsid w:val="00DB5EFD"/>
    <w:rsid w:val="00DB702D"/>
    <w:rsid w:val="00DB791E"/>
    <w:rsid w:val="00DC3019"/>
    <w:rsid w:val="00DD09F3"/>
    <w:rsid w:val="00DD736D"/>
    <w:rsid w:val="00DE1CC8"/>
    <w:rsid w:val="00DE407D"/>
    <w:rsid w:val="00DF37D0"/>
    <w:rsid w:val="00DF55F5"/>
    <w:rsid w:val="00DF637C"/>
    <w:rsid w:val="00E00362"/>
    <w:rsid w:val="00E04D38"/>
    <w:rsid w:val="00E11530"/>
    <w:rsid w:val="00E11CB5"/>
    <w:rsid w:val="00E13535"/>
    <w:rsid w:val="00E2328F"/>
    <w:rsid w:val="00E23BDD"/>
    <w:rsid w:val="00E23DBE"/>
    <w:rsid w:val="00E2550E"/>
    <w:rsid w:val="00E27F56"/>
    <w:rsid w:val="00E32A71"/>
    <w:rsid w:val="00E34833"/>
    <w:rsid w:val="00E34B09"/>
    <w:rsid w:val="00E434E9"/>
    <w:rsid w:val="00E54A18"/>
    <w:rsid w:val="00E578FC"/>
    <w:rsid w:val="00E6020F"/>
    <w:rsid w:val="00E6134D"/>
    <w:rsid w:val="00E62753"/>
    <w:rsid w:val="00E62DE3"/>
    <w:rsid w:val="00E633C9"/>
    <w:rsid w:val="00E6432F"/>
    <w:rsid w:val="00E70ECF"/>
    <w:rsid w:val="00E72F91"/>
    <w:rsid w:val="00E750F3"/>
    <w:rsid w:val="00E765D4"/>
    <w:rsid w:val="00E7667E"/>
    <w:rsid w:val="00E829B5"/>
    <w:rsid w:val="00E832E2"/>
    <w:rsid w:val="00E92DA0"/>
    <w:rsid w:val="00E93E61"/>
    <w:rsid w:val="00E97157"/>
    <w:rsid w:val="00EA019C"/>
    <w:rsid w:val="00EA0555"/>
    <w:rsid w:val="00EA1330"/>
    <w:rsid w:val="00EA3B26"/>
    <w:rsid w:val="00EB1E58"/>
    <w:rsid w:val="00EB4862"/>
    <w:rsid w:val="00EB553A"/>
    <w:rsid w:val="00EB6A47"/>
    <w:rsid w:val="00EB7D94"/>
    <w:rsid w:val="00EB7E18"/>
    <w:rsid w:val="00EC093A"/>
    <w:rsid w:val="00EC1DF8"/>
    <w:rsid w:val="00EC2EB1"/>
    <w:rsid w:val="00EC4ECF"/>
    <w:rsid w:val="00EC5848"/>
    <w:rsid w:val="00EC705A"/>
    <w:rsid w:val="00ED0FD8"/>
    <w:rsid w:val="00ED25C7"/>
    <w:rsid w:val="00ED36F8"/>
    <w:rsid w:val="00ED372E"/>
    <w:rsid w:val="00ED6DD1"/>
    <w:rsid w:val="00EE0B03"/>
    <w:rsid w:val="00EE183C"/>
    <w:rsid w:val="00EE28E7"/>
    <w:rsid w:val="00EE3682"/>
    <w:rsid w:val="00EE5954"/>
    <w:rsid w:val="00EE5C51"/>
    <w:rsid w:val="00EF3360"/>
    <w:rsid w:val="00F002D3"/>
    <w:rsid w:val="00F00721"/>
    <w:rsid w:val="00F06F44"/>
    <w:rsid w:val="00F1213A"/>
    <w:rsid w:val="00F15518"/>
    <w:rsid w:val="00F1716F"/>
    <w:rsid w:val="00F2127F"/>
    <w:rsid w:val="00F25192"/>
    <w:rsid w:val="00F33DC4"/>
    <w:rsid w:val="00F367EA"/>
    <w:rsid w:val="00F41B49"/>
    <w:rsid w:val="00F41C20"/>
    <w:rsid w:val="00F42F16"/>
    <w:rsid w:val="00F47D68"/>
    <w:rsid w:val="00F50345"/>
    <w:rsid w:val="00F541CB"/>
    <w:rsid w:val="00F55E66"/>
    <w:rsid w:val="00F614B3"/>
    <w:rsid w:val="00F62B5B"/>
    <w:rsid w:val="00F659AE"/>
    <w:rsid w:val="00F67607"/>
    <w:rsid w:val="00F74CC3"/>
    <w:rsid w:val="00F75642"/>
    <w:rsid w:val="00F763F2"/>
    <w:rsid w:val="00F766F0"/>
    <w:rsid w:val="00F7701A"/>
    <w:rsid w:val="00F80BD9"/>
    <w:rsid w:val="00F8203B"/>
    <w:rsid w:val="00F826B2"/>
    <w:rsid w:val="00F8476D"/>
    <w:rsid w:val="00F8641C"/>
    <w:rsid w:val="00F90605"/>
    <w:rsid w:val="00F92590"/>
    <w:rsid w:val="00F94A39"/>
    <w:rsid w:val="00F950ED"/>
    <w:rsid w:val="00F95E62"/>
    <w:rsid w:val="00F971EF"/>
    <w:rsid w:val="00FA0356"/>
    <w:rsid w:val="00FA09D6"/>
    <w:rsid w:val="00FA1BFC"/>
    <w:rsid w:val="00FA1D86"/>
    <w:rsid w:val="00FA2056"/>
    <w:rsid w:val="00FA2335"/>
    <w:rsid w:val="00FA2A84"/>
    <w:rsid w:val="00FA49B6"/>
    <w:rsid w:val="00FA5B28"/>
    <w:rsid w:val="00FA7BDC"/>
    <w:rsid w:val="00FB3B50"/>
    <w:rsid w:val="00FB45C6"/>
    <w:rsid w:val="00FB4C06"/>
    <w:rsid w:val="00FB51A1"/>
    <w:rsid w:val="00FC086D"/>
    <w:rsid w:val="00FC1243"/>
    <w:rsid w:val="00FC1668"/>
    <w:rsid w:val="00FC291A"/>
    <w:rsid w:val="00FC6515"/>
    <w:rsid w:val="00FD341F"/>
    <w:rsid w:val="00FD3A65"/>
    <w:rsid w:val="00FE0B86"/>
    <w:rsid w:val="00FE0D31"/>
    <w:rsid w:val="00FE367E"/>
    <w:rsid w:val="00FE613B"/>
    <w:rsid w:val="00FF3BA3"/>
    <w:rsid w:val="1B2E0D29"/>
    <w:rsid w:val="1E8A8F51"/>
    <w:rsid w:val="293B189E"/>
    <w:rsid w:val="646F61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1B62E"/>
  <w15:chartTrackingRefBased/>
  <w15:docId w15:val="{DEAFFF3C-1E9C-439E-A6A0-3988F2B1E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6445"/>
    <w:pPr>
      <w:keepNext/>
      <w:keepLines/>
      <w:numPr>
        <w:numId w:val="5"/>
      </w:numPr>
      <w:spacing w:before="240" w:after="0"/>
      <w:outlineLvl w:val="0"/>
    </w:pPr>
    <w:rPr>
      <w:rFonts w:ascii="Arial Black" w:eastAsiaTheme="majorEastAsia" w:hAnsi="Arial Black" w:cstheme="majorBidi"/>
      <w:sz w:val="32"/>
      <w:szCs w:val="32"/>
      <w:lang w:eastAsia="zh-CN"/>
    </w:rPr>
  </w:style>
  <w:style w:type="paragraph" w:styleId="Heading2">
    <w:name w:val="heading 2"/>
    <w:basedOn w:val="Normal"/>
    <w:next w:val="Normal"/>
    <w:link w:val="Heading2Char"/>
    <w:uiPriority w:val="9"/>
    <w:unhideWhenUsed/>
    <w:qFormat/>
    <w:rsid w:val="00146445"/>
    <w:pPr>
      <w:keepNext/>
      <w:keepLines/>
      <w:numPr>
        <w:ilvl w:val="1"/>
        <w:numId w:val="5"/>
      </w:numPr>
      <w:spacing w:before="40" w:after="0"/>
      <w:outlineLvl w:val="1"/>
    </w:pPr>
    <w:rPr>
      <w:rFonts w:ascii="Arial Black" w:eastAsiaTheme="majorEastAsia" w:hAnsi="Arial Black" w:cstheme="majorBidi"/>
      <w:sz w:val="26"/>
      <w:szCs w:val="26"/>
      <w:lang w:eastAsia="zh-CN"/>
    </w:rPr>
  </w:style>
  <w:style w:type="paragraph" w:styleId="Heading3">
    <w:name w:val="heading 3"/>
    <w:basedOn w:val="Normal"/>
    <w:next w:val="Normal"/>
    <w:link w:val="Heading3Char"/>
    <w:uiPriority w:val="9"/>
    <w:unhideWhenUsed/>
    <w:qFormat/>
    <w:rsid w:val="00146445"/>
    <w:pPr>
      <w:keepNext/>
      <w:keepLines/>
      <w:numPr>
        <w:ilvl w:val="2"/>
        <w:numId w:val="5"/>
      </w:numPr>
      <w:spacing w:before="40" w:after="0"/>
      <w:outlineLvl w:val="2"/>
    </w:pPr>
    <w:rPr>
      <w:rFonts w:ascii="Arial Black" w:eastAsiaTheme="majorEastAsia" w:hAnsi="Arial Black" w:cstheme="majorBidi"/>
      <w:sz w:val="24"/>
      <w:szCs w:val="24"/>
      <w:lang w:eastAsia="zh-CN"/>
    </w:rPr>
  </w:style>
  <w:style w:type="paragraph" w:styleId="Heading4">
    <w:name w:val="heading 4"/>
    <w:basedOn w:val="Normal"/>
    <w:next w:val="Normal"/>
    <w:link w:val="Heading4Char"/>
    <w:uiPriority w:val="9"/>
    <w:semiHidden/>
    <w:unhideWhenUsed/>
    <w:qFormat/>
    <w:rsid w:val="00146445"/>
    <w:pPr>
      <w:keepNext/>
      <w:keepLines/>
      <w:numPr>
        <w:ilvl w:val="3"/>
        <w:numId w:val="5"/>
      </w:numPr>
      <w:spacing w:before="40" w:after="0"/>
      <w:outlineLvl w:val="3"/>
    </w:pPr>
    <w:rPr>
      <w:rFonts w:asciiTheme="majorHAnsi" w:eastAsiaTheme="majorEastAsia" w:hAnsiTheme="majorHAnsi" w:cstheme="majorBidi"/>
      <w:i/>
      <w:iCs/>
      <w:color w:val="2E74B5" w:themeColor="accent1" w:themeShade="BF"/>
      <w:sz w:val="20"/>
      <w:lang w:eastAsia="zh-CN"/>
    </w:rPr>
  </w:style>
  <w:style w:type="paragraph" w:styleId="Heading5">
    <w:name w:val="heading 5"/>
    <w:basedOn w:val="Normal"/>
    <w:next w:val="Normal"/>
    <w:link w:val="Heading5Char"/>
    <w:uiPriority w:val="9"/>
    <w:semiHidden/>
    <w:unhideWhenUsed/>
    <w:qFormat/>
    <w:rsid w:val="00146445"/>
    <w:pPr>
      <w:keepNext/>
      <w:keepLines/>
      <w:numPr>
        <w:ilvl w:val="4"/>
        <w:numId w:val="5"/>
      </w:numPr>
      <w:spacing w:before="40" w:after="0"/>
      <w:outlineLvl w:val="4"/>
    </w:pPr>
    <w:rPr>
      <w:rFonts w:asciiTheme="majorHAnsi" w:eastAsiaTheme="majorEastAsia" w:hAnsiTheme="majorHAnsi" w:cstheme="majorBidi"/>
      <w:color w:val="2E74B5" w:themeColor="accent1" w:themeShade="BF"/>
      <w:sz w:val="20"/>
      <w:lang w:eastAsia="zh-CN"/>
    </w:rPr>
  </w:style>
  <w:style w:type="paragraph" w:styleId="Heading6">
    <w:name w:val="heading 6"/>
    <w:basedOn w:val="Normal"/>
    <w:next w:val="Normal"/>
    <w:link w:val="Heading6Char"/>
    <w:uiPriority w:val="9"/>
    <w:semiHidden/>
    <w:unhideWhenUsed/>
    <w:qFormat/>
    <w:rsid w:val="00146445"/>
    <w:pPr>
      <w:keepNext/>
      <w:keepLines/>
      <w:numPr>
        <w:ilvl w:val="5"/>
        <w:numId w:val="5"/>
      </w:numPr>
      <w:spacing w:before="40" w:after="0"/>
      <w:outlineLvl w:val="5"/>
    </w:pPr>
    <w:rPr>
      <w:rFonts w:asciiTheme="majorHAnsi" w:eastAsiaTheme="majorEastAsia" w:hAnsiTheme="majorHAnsi" w:cstheme="majorBidi"/>
      <w:color w:val="1F4D78" w:themeColor="accent1" w:themeShade="7F"/>
      <w:sz w:val="20"/>
      <w:lang w:eastAsia="zh-CN"/>
    </w:rPr>
  </w:style>
  <w:style w:type="paragraph" w:styleId="Heading7">
    <w:name w:val="heading 7"/>
    <w:basedOn w:val="Normal"/>
    <w:next w:val="Normal"/>
    <w:link w:val="Heading7Char"/>
    <w:uiPriority w:val="9"/>
    <w:semiHidden/>
    <w:unhideWhenUsed/>
    <w:qFormat/>
    <w:rsid w:val="00146445"/>
    <w:pPr>
      <w:keepNext/>
      <w:keepLines/>
      <w:numPr>
        <w:ilvl w:val="6"/>
        <w:numId w:val="5"/>
      </w:numPr>
      <w:spacing w:before="40" w:after="0"/>
      <w:outlineLvl w:val="6"/>
    </w:pPr>
    <w:rPr>
      <w:rFonts w:asciiTheme="majorHAnsi" w:eastAsiaTheme="majorEastAsia" w:hAnsiTheme="majorHAnsi" w:cstheme="majorBidi"/>
      <w:i/>
      <w:iCs/>
      <w:color w:val="1F4D78" w:themeColor="accent1" w:themeShade="7F"/>
      <w:sz w:val="20"/>
      <w:lang w:eastAsia="zh-CN"/>
    </w:rPr>
  </w:style>
  <w:style w:type="paragraph" w:styleId="Heading8">
    <w:name w:val="heading 8"/>
    <w:basedOn w:val="Normal"/>
    <w:next w:val="Normal"/>
    <w:link w:val="Heading8Char"/>
    <w:uiPriority w:val="9"/>
    <w:semiHidden/>
    <w:unhideWhenUsed/>
    <w:qFormat/>
    <w:rsid w:val="00146445"/>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semiHidden/>
    <w:unhideWhenUsed/>
    <w:qFormat/>
    <w:rsid w:val="00146445"/>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34C90"/>
    <w:pPr>
      <w:keepNext/>
      <w:keepLines/>
      <w:spacing w:after="200" w:line="240" w:lineRule="auto"/>
    </w:pPr>
    <w:rPr>
      <w:rFonts w:ascii="Arial" w:eastAsiaTheme="minorEastAsia" w:hAnsi="Arial"/>
      <w:i/>
      <w:iCs/>
      <w:sz w:val="18"/>
      <w:szCs w:val="18"/>
      <w:lang w:eastAsia="zh-CN"/>
    </w:rPr>
  </w:style>
  <w:style w:type="character" w:customStyle="1" w:styleId="Heading1Char">
    <w:name w:val="Heading 1 Char"/>
    <w:basedOn w:val="DefaultParagraphFont"/>
    <w:link w:val="Heading1"/>
    <w:uiPriority w:val="9"/>
    <w:rsid w:val="00146445"/>
    <w:rPr>
      <w:rFonts w:ascii="Arial Black" w:eastAsiaTheme="majorEastAsia" w:hAnsi="Arial Black" w:cstheme="majorBidi"/>
      <w:sz w:val="32"/>
      <w:szCs w:val="32"/>
      <w:lang w:eastAsia="zh-CN"/>
    </w:rPr>
  </w:style>
  <w:style w:type="character" w:customStyle="1" w:styleId="Heading2Char">
    <w:name w:val="Heading 2 Char"/>
    <w:basedOn w:val="DefaultParagraphFont"/>
    <w:link w:val="Heading2"/>
    <w:uiPriority w:val="9"/>
    <w:rsid w:val="00146445"/>
    <w:rPr>
      <w:rFonts w:ascii="Arial Black" w:eastAsiaTheme="majorEastAsia" w:hAnsi="Arial Black" w:cstheme="majorBidi"/>
      <w:sz w:val="26"/>
      <w:szCs w:val="26"/>
      <w:lang w:eastAsia="zh-CN"/>
    </w:rPr>
  </w:style>
  <w:style w:type="character" w:customStyle="1" w:styleId="Heading3Char">
    <w:name w:val="Heading 3 Char"/>
    <w:basedOn w:val="DefaultParagraphFont"/>
    <w:link w:val="Heading3"/>
    <w:uiPriority w:val="9"/>
    <w:rsid w:val="00146445"/>
    <w:rPr>
      <w:rFonts w:ascii="Arial Black" w:eastAsiaTheme="majorEastAsia" w:hAnsi="Arial Black" w:cstheme="majorBidi"/>
      <w:sz w:val="24"/>
      <w:szCs w:val="24"/>
      <w:lang w:eastAsia="zh-CN"/>
    </w:rPr>
  </w:style>
  <w:style w:type="character" w:customStyle="1" w:styleId="Heading4Char">
    <w:name w:val="Heading 4 Char"/>
    <w:basedOn w:val="DefaultParagraphFont"/>
    <w:link w:val="Heading4"/>
    <w:uiPriority w:val="9"/>
    <w:semiHidden/>
    <w:rsid w:val="00146445"/>
    <w:rPr>
      <w:rFonts w:asciiTheme="majorHAnsi" w:eastAsiaTheme="majorEastAsia" w:hAnsiTheme="majorHAnsi" w:cstheme="majorBidi"/>
      <w:i/>
      <w:iCs/>
      <w:color w:val="2E74B5" w:themeColor="accent1" w:themeShade="BF"/>
      <w:sz w:val="20"/>
      <w:lang w:eastAsia="zh-CN"/>
    </w:rPr>
  </w:style>
  <w:style w:type="character" w:customStyle="1" w:styleId="Heading5Char">
    <w:name w:val="Heading 5 Char"/>
    <w:basedOn w:val="DefaultParagraphFont"/>
    <w:link w:val="Heading5"/>
    <w:uiPriority w:val="9"/>
    <w:semiHidden/>
    <w:rsid w:val="00146445"/>
    <w:rPr>
      <w:rFonts w:asciiTheme="majorHAnsi" w:eastAsiaTheme="majorEastAsia" w:hAnsiTheme="majorHAnsi" w:cstheme="majorBidi"/>
      <w:color w:val="2E74B5" w:themeColor="accent1" w:themeShade="BF"/>
      <w:sz w:val="20"/>
      <w:lang w:eastAsia="zh-CN"/>
    </w:rPr>
  </w:style>
  <w:style w:type="character" w:customStyle="1" w:styleId="Heading6Char">
    <w:name w:val="Heading 6 Char"/>
    <w:basedOn w:val="DefaultParagraphFont"/>
    <w:link w:val="Heading6"/>
    <w:uiPriority w:val="9"/>
    <w:semiHidden/>
    <w:rsid w:val="00146445"/>
    <w:rPr>
      <w:rFonts w:asciiTheme="majorHAnsi" w:eastAsiaTheme="majorEastAsia" w:hAnsiTheme="majorHAnsi" w:cstheme="majorBidi"/>
      <w:color w:val="1F4D78" w:themeColor="accent1" w:themeShade="7F"/>
      <w:sz w:val="20"/>
      <w:lang w:eastAsia="zh-CN"/>
    </w:rPr>
  </w:style>
  <w:style w:type="character" w:customStyle="1" w:styleId="Heading7Char">
    <w:name w:val="Heading 7 Char"/>
    <w:basedOn w:val="DefaultParagraphFont"/>
    <w:link w:val="Heading7"/>
    <w:uiPriority w:val="9"/>
    <w:semiHidden/>
    <w:rsid w:val="00146445"/>
    <w:rPr>
      <w:rFonts w:asciiTheme="majorHAnsi" w:eastAsiaTheme="majorEastAsia" w:hAnsiTheme="majorHAnsi" w:cstheme="majorBidi"/>
      <w:i/>
      <w:iCs/>
      <w:color w:val="1F4D78" w:themeColor="accent1" w:themeShade="7F"/>
      <w:sz w:val="20"/>
      <w:lang w:eastAsia="zh-CN"/>
    </w:rPr>
  </w:style>
  <w:style w:type="character" w:customStyle="1" w:styleId="Heading8Char">
    <w:name w:val="Heading 8 Char"/>
    <w:basedOn w:val="DefaultParagraphFont"/>
    <w:link w:val="Heading8"/>
    <w:uiPriority w:val="9"/>
    <w:semiHidden/>
    <w:rsid w:val="00146445"/>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146445"/>
    <w:rPr>
      <w:rFonts w:asciiTheme="majorHAnsi" w:eastAsiaTheme="majorEastAsia" w:hAnsiTheme="majorHAnsi" w:cstheme="majorBidi"/>
      <w:i/>
      <w:iCs/>
      <w:color w:val="272727" w:themeColor="text1" w:themeTint="D8"/>
      <w:sz w:val="21"/>
      <w:szCs w:val="21"/>
      <w:lang w:eastAsia="zh-CN"/>
    </w:rPr>
  </w:style>
  <w:style w:type="paragraph" w:styleId="Header">
    <w:name w:val="header"/>
    <w:basedOn w:val="Normal"/>
    <w:link w:val="HeaderChar"/>
    <w:uiPriority w:val="99"/>
    <w:unhideWhenUsed/>
    <w:rsid w:val="00146445"/>
    <w:pPr>
      <w:tabs>
        <w:tab w:val="center" w:pos="4513"/>
        <w:tab w:val="right" w:pos="9026"/>
      </w:tabs>
      <w:spacing w:after="0" w:line="240" w:lineRule="auto"/>
    </w:pPr>
    <w:rPr>
      <w:rFonts w:ascii="Verdana" w:eastAsiaTheme="minorEastAsia" w:hAnsi="Verdana"/>
      <w:sz w:val="20"/>
      <w:lang w:eastAsia="zh-CN"/>
    </w:rPr>
  </w:style>
  <w:style w:type="character" w:customStyle="1" w:styleId="HeaderChar">
    <w:name w:val="Header Char"/>
    <w:basedOn w:val="DefaultParagraphFont"/>
    <w:link w:val="Header"/>
    <w:uiPriority w:val="99"/>
    <w:rsid w:val="00146445"/>
    <w:rPr>
      <w:rFonts w:ascii="Verdana" w:eastAsiaTheme="minorEastAsia" w:hAnsi="Verdana"/>
      <w:sz w:val="20"/>
      <w:lang w:eastAsia="zh-CN"/>
    </w:rPr>
  </w:style>
  <w:style w:type="paragraph" w:styleId="Footer">
    <w:name w:val="footer"/>
    <w:basedOn w:val="Normal"/>
    <w:link w:val="FooterChar"/>
    <w:uiPriority w:val="99"/>
    <w:unhideWhenUsed/>
    <w:qFormat/>
    <w:rsid w:val="00146445"/>
    <w:pPr>
      <w:tabs>
        <w:tab w:val="center" w:pos="4513"/>
        <w:tab w:val="right" w:pos="9026"/>
      </w:tabs>
      <w:spacing w:after="0" w:line="240" w:lineRule="auto"/>
      <w:jc w:val="center"/>
    </w:pPr>
    <w:rPr>
      <w:rFonts w:ascii="Arial" w:eastAsiaTheme="minorEastAsia" w:hAnsi="Arial"/>
      <w:sz w:val="16"/>
      <w:lang w:eastAsia="zh-CN"/>
    </w:rPr>
  </w:style>
  <w:style w:type="character" w:customStyle="1" w:styleId="FooterChar">
    <w:name w:val="Footer Char"/>
    <w:basedOn w:val="DefaultParagraphFont"/>
    <w:link w:val="Footer"/>
    <w:uiPriority w:val="99"/>
    <w:rsid w:val="00146445"/>
    <w:rPr>
      <w:rFonts w:ascii="Arial" w:eastAsiaTheme="minorEastAsia" w:hAnsi="Arial"/>
      <w:sz w:val="16"/>
      <w:lang w:eastAsia="zh-CN"/>
    </w:rPr>
  </w:style>
  <w:style w:type="paragraph" w:customStyle="1" w:styleId="EndNoteBibliographyTitle">
    <w:name w:val="EndNote Bibliography Title"/>
    <w:basedOn w:val="Normal"/>
    <w:link w:val="EndNoteBibliographyTitleChar"/>
    <w:rsid w:val="00146445"/>
    <w:pPr>
      <w:spacing w:after="0"/>
      <w:jc w:val="center"/>
    </w:pPr>
    <w:rPr>
      <w:rFonts w:ascii="Calibri" w:eastAsiaTheme="minorEastAsia" w:hAnsi="Calibri" w:cs="Calibri"/>
      <w:noProof/>
      <w:lang w:val="en-US" w:eastAsia="zh-CN"/>
    </w:rPr>
  </w:style>
  <w:style w:type="character" w:customStyle="1" w:styleId="EndNoteBibliographyTitleChar">
    <w:name w:val="EndNote Bibliography Title Char"/>
    <w:basedOn w:val="DefaultParagraphFont"/>
    <w:link w:val="EndNoteBibliographyTitle"/>
    <w:rsid w:val="00146445"/>
    <w:rPr>
      <w:rFonts w:ascii="Calibri" w:eastAsiaTheme="minorEastAsia" w:hAnsi="Calibri" w:cs="Calibri"/>
      <w:noProof/>
      <w:lang w:val="en-US" w:eastAsia="zh-CN"/>
    </w:rPr>
  </w:style>
  <w:style w:type="paragraph" w:customStyle="1" w:styleId="EndNoteBibliography">
    <w:name w:val="EndNote Bibliography"/>
    <w:basedOn w:val="Normal"/>
    <w:link w:val="EndNoteBibliographyChar"/>
    <w:rsid w:val="00146445"/>
    <w:pPr>
      <w:spacing w:line="240" w:lineRule="auto"/>
      <w:jc w:val="both"/>
    </w:pPr>
    <w:rPr>
      <w:rFonts w:ascii="Calibri" w:eastAsiaTheme="minorEastAsia" w:hAnsi="Calibri" w:cs="Calibri"/>
      <w:noProof/>
      <w:lang w:val="en-US" w:eastAsia="zh-CN"/>
    </w:rPr>
  </w:style>
  <w:style w:type="character" w:customStyle="1" w:styleId="EndNoteBibliographyChar">
    <w:name w:val="EndNote Bibliography Char"/>
    <w:basedOn w:val="DefaultParagraphFont"/>
    <w:link w:val="EndNoteBibliography"/>
    <w:rsid w:val="00146445"/>
    <w:rPr>
      <w:rFonts w:ascii="Calibri" w:eastAsiaTheme="minorEastAsia" w:hAnsi="Calibri" w:cs="Calibri"/>
      <w:noProof/>
      <w:lang w:val="en-US" w:eastAsia="zh-CN"/>
    </w:rPr>
  </w:style>
  <w:style w:type="paragraph" w:styleId="ListParagraph">
    <w:name w:val="List Paragraph"/>
    <w:basedOn w:val="Normal"/>
    <w:uiPriority w:val="34"/>
    <w:qFormat/>
    <w:rsid w:val="00146445"/>
    <w:pPr>
      <w:ind w:left="720"/>
      <w:contextualSpacing/>
    </w:pPr>
    <w:rPr>
      <w:rFonts w:ascii="Verdana" w:eastAsiaTheme="minorEastAsia" w:hAnsi="Verdana"/>
      <w:sz w:val="20"/>
      <w:lang w:eastAsia="zh-CN"/>
    </w:rPr>
  </w:style>
  <w:style w:type="paragraph" w:customStyle="1" w:styleId="HeadingA">
    <w:name w:val="Heading A"/>
    <w:basedOn w:val="Normal"/>
    <w:next w:val="Normal"/>
    <w:qFormat/>
    <w:rsid w:val="00146445"/>
    <w:pPr>
      <w:spacing w:before="240" w:after="240" w:line="240" w:lineRule="auto"/>
    </w:pPr>
    <w:rPr>
      <w:rFonts w:ascii="Arial" w:eastAsiaTheme="minorEastAsia" w:hAnsi="Arial" w:cs="Arial"/>
      <w:b/>
      <w:bCs/>
      <w:sz w:val="24"/>
      <w:szCs w:val="24"/>
      <w:lang w:eastAsia="zh-CN"/>
    </w:rPr>
  </w:style>
  <w:style w:type="character" w:styleId="Hyperlink">
    <w:name w:val="Hyperlink"/>
    <w:basedOn w:val="DefaultParagraphFont"/>
    <w:uiPriority w:val="99"/>
    <w:unhideWhenUsed/>
    <w:rsid w:val="00146445"/>
    <w:rPr>
      <w:color w:val="0563C1" w:themeColor="hyperlink"/>
      <w:u w:val="single"/>
    </w:rPr>
  </w:style>
  <w:style w:type="table" w:styleId="TableGrid">
    <w:name w:val="Table Grid"/>
    <w:basedOn w:val="TableNormal"/>
    <w:uiPriority w:val="39"/>
    <w:rsid w:val="00146445"/>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46445"/>
    <w:pPr>
      <w:spacing w:after="0"/>
    </w:pPr>
    <w:rPr>
      <w:rFonts w:ascii="Verdana" w:eastAsiaTheme="minorEastAsia" w:hAnsi="Verdana"/>
      <w:sz w:val="20"/>
      <w:lang w:eastAsia="zh-CN"/>
    </w:rPr>
  </w:style>
  <w:style w:type="paragraph" w:styleId="Title">
    <w:name w:val="Title"/>
    <w:basedOn w:val="Normal"/>
    <w:next w:val="Normal"/>
    <w:link w:val="TitleChar"/>
    <w:uiPriority w:val="10"/>
    <w:qFormat/>
    <w:rsid w:val="00146445"/>
    <w:pPr>
      <w:spacing w:after="0" w:line="240" w:lineRule="auto"/>
      <w:contextualSpacing/>
      <w:jc w:val="center"/>
    </w:pPr>
    <w:rPr>
      <w:rFonts w:ascii="Arial Black" w:eastAsiaTheme="majorEastAsia" w:hAnsi="Arial Black" w:cstheme="majorBidi"/>
      <w:spacing w:val="-10"/>
      <w:kern w:val="28"/>
      <w:sz w:val="56"/>
      <w:szCs w:val="56"/>
      <w:lang w:eastAsia="zh-CN"/>
    </w:rPr>
  </w:style>
  <w:style w:type="character" w:customStyle="1" w:styleId="TitleChar">
    <w:name w:val="Title Char"/>
    <w:basedOn w:val="DefaultParagraphFont"/>
    <w:link w:val="Title"/>
    <w:uiPriority w:val="10"/>
    <w:rsid w:val="00146445"/>
    <w:rPr>
      <w:rFonts w:ascii="Arial Black" w:eastAsiaTheme="majorEastAsia" w:hAnsi="Arial Black" w:cstheme="majorBidi"/>
      <w:spacing w:val="-10"/>
      <w:kern w:val="28"/>
      <w:sz w:val="56"/>
      <w:szCs w:val="56"/>
      <w:lang w:eastAsia="zh-CN"/>
    </w:rPr>
  </w:style>
  <w:style w:type="paragraph" w:styleId="TOC1">
    <w:name w:val="toc 1"/>
    <w:basedOn w:val="Normal"/>
    <w:next w:val="Normal"/>
    <w:autoRedefine/>
    <w:uiPriority w:val="39"/>
    <w:unhideWhenUsed/>
    <w:rsid w:val="00146445"/>
    <w:pPr>
      <w:spacing w:after="100"/>
    </w:pPr>
    <w:rPr>
      <w:rFonts w:ascii="Verdana" w:eastAsiaTheme="minorEastAsia" w:hAnsi="Verdana"/>
      <w:sz w:val="20"/>
      <w:lang w:eastAsia="zh-CN"/>
    </w:rPr>
  </w:style>
  <w:style w:type="paragraph" w:styleId="TOC2">
    <w:name w:val="toc 2"/>
    <w:basedOn w:val="Normal"/>
    <w:next w:val="Normal"/>
    <w:autoRedefine/>
    <w:uiPriority w:val="39"/>
    <w:unhideWhenUsed/>
    <w:rsid w:val="00146445"/>
    <w:pPr>
      <w:spacing w:after="100"/>
      <w:ind w:left="200"/>
    </w:pPr>
    <w:rPr>
      <w:rFonts w:ascii="Verdana" w:eastAsiaTheme="minorEastAsia" w:hAnsi="Verdana"/>
      <w:sz w:val="20"/>
      <w:lang w:eastAsia="zh-CN"/>
    </w:rPr>
  </w:style>
  <w:style w:type="paragraph" w:styleId="TOC3">
    <w:name w:val="toc 3"/>
    <w:basedOn w:val="Normal"/>
    <w:next w:val="Normal"/>
    <w:autoRedefine/>
    <w:uiPriority w:val="39"/>
    <w:unhideWhenUsed/>
    <w:rsid w:val="00146445"/>
    <w:pPr>
      <w:spacing w:after="100"/>
      <w:ind w:left="400"/>
    </w:pPr>
    <w:rPr>
      <w:rFonts w:ascii="Verdana" w:eastAsiaTheme="minorEastAsia" w:hAnsi="Verdana"/>
      <w:sz w:val="20"/>
      <w:lang w:eastAsia="zh-CN"/>
    </w:rPr>
  </w:style>
  <w:style w:type="paragraph" w:styleId="ListBullet">
    <w:name w:val="List Bullet"/>
    <w:basedOn w:val="Normal"/>
    <w:uiPriority w:val="99"/>
    <w:unhideWhenUsed/>
    <w:rsid w:val="00146445"/>
    <w:pPr>
      <w:numPr>
        <w:numId w:val="6"/>
      </w:numPr>
      <w:contextualSpacing/>
    </w:pPr>
    <w:rPr>
      <w:rFonts w:ascii="Verdana" w:eastAsiaTheme="minorEastAsia" w:hAnsi="Verdana"/>
      <w:sz w:val="20"/>
      <w:lang w:eastAsia="zh-CN"/>
    </w:rPr>
  </w:style>
  <w:style w:type="paragraph" w:styleId="BalloonText">
    <w:name w:val="Balloon Text"/>
    <w:basedOn w:val="Normal"/>
    <w:link w:val="BalloonTextChar"/>
    <w:uiPriority w:val="99"/>
    <w:semiHidden/>
    <w:unhideWhenUsed/>
    <w:rsid w:val="00146445"/>
    <w:pPr>
      <w:spacing w:after="0" w:line="240" w:lineRule="auto"/>
    </w:pPr>
    <w:rPr>
      <w:rFonts w:ascii="Segoe UI" w:eastAsiaTheme="minorEastAsia" w:hAnsi="Segoe UI" w:cs="Segoe UI"/>
      <w:sz w:val="18"/>
      <w:szCs w:val="18"/>
      <w:lang w:eastAsia="zh-CN"/>
    </w:rPr>
  </w:style>
  <w:style w:type="character" w:customStyle="1" w:styleId="BalloonTextChar">
    <w:name w:val="Balloon Text Char"/>
    <w:basedOn w:val="DefaultParagraphFont"/>
    <w:link w:val="BalloonText"/>
    <w:uiPriority w:val="99"/>
    <w:semiHidden/>
    <w:rsid w:val="00146445"/>
    <w:rPr>
      <w:rFonts w:ascii="Segoe UI" w:eastAsiaTheme="minorEastAsia" w:hAnsi="Segoe UI" w:cs="Segoe UI"/>
      <w:sz w:val="18"/>
      <w:szCs w:val="18"/>
      <w:lang w:eastAsia="zh-CN"/>
    </w:rPr>
  </w:style>
  <w:style w:type="table" w:customStyle="1" w:styleId="TableGrid1">
    <w:name w:val="Table Grid1"/>
    <w:basedOn w:val="TableNormal"/>
    <w:next w:val="TableGrid"/>
    <w:uiPriority w:val="39"/>
    <w:rsid w:val="00146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46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464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46445"/>
    <w:rPr>
      <w:sz w:val="16"/>
      <w:szCs w:val="16"/>
    </w:rPr>
  </w:style>
  <w:style w:type="paragraph" w:styleId="CommentText">
    <w:name w:val="annotation text"/>
    <w:basedOn w:val="Normal"/>
    <w:link w:val="CommentTextChar"/>
    <w:uiPriority w:val="99"/>
    <w:semiHidden/>
    <w:unhideWhenUsed/>
    <w:rsid w:val="00146445"/>
    <w:pPr>
      <w:spacing w:line="240" w:lineRule="auto"/>
    </w:pPr>
    <w:rPr>
      <w:rFonts w:ascii="Verdana" w:eastAsiaTheme="minorEastAsia" w:hAnsi="Verdana"/>
      <w:sz w:val="20"/>
      <w:szCs w:val="20"/>
      <w:lang w:eastAsia="zh-CN"/>
    </w:rPr>
  </w:style>
  <w:style w:type="character" w:customStyle="1" w:styleId="CommentTextChar">
    <w:name w:val="Comment Text Char"/>
    <w:basedOn w:val="DefaultParagraphFont"/>
    <w:link w:val="CommentText"/>
    <w:uiPriority w:val="99"/>
    <w:semiHidden/>
    <w:rsid w:val="00146445"/>
    <w:rPr>
      <w:rFonts w:ascii="Verdana" w:eastAsiaTheme="minorEastAsia" w:hAnsi="Verdana"/>
      <w:sz w:val="20"/>
      <w:szCs w:val="20"/>
      <w:lang w:eastAsia="zh-CN"/>
    </w:rPr>
  </w:style>
  <w:style w:type="paragraph" w:styleId="CommentSubject">
    <w:name w:val="annotation subject"/>
    <w:basedOn w:val="CommentText"/>
    <w:next w:val="CommentText"/>
    <w:link w:val="CommentSubjectChar"/>
    <w:uiPriority w:val="99"/>
    <w:semiHidden/>
    <w:unhideWhenUsed/>
    <w:rsid w:val="00146445"/>
    <w:rPr>
      <w:b/>
      <w:bCs/>
    </w:rPr>
  </w:style>
  <w:style w:type="character" w:customStyle="1" w:styleId="CommentSubjectChar">
    <w:name w:val="Comment Subject Char"/>
    <w:basedOn w:val="CommentTextChar"/>
    <w:link w:val="CommentSubject"/>
    <w:uiPriority w:val="99"/>
    <w:semiHidden/>
    <w:rsid w:val="00146445"/>
    <w:rPr>
      <w:rFonts w:ascii="Verdana" w:eastAsiaTheme="minorEastAsia" w:hAnsi="Verdana"/>
      <w:b/>
      <w:bCs/>
      <w:sz w:val="20"/>
      <w:szCs w:val="20"/>
      <w:lang w:eastAsia="zh-CN"/>
    </w:rPr>
  </w:style>
  <w:style w:type="paragraph" w:styleId="Revision">
    <w:name w:val="Revision"/>
    <w:hidden/>
    <w:uiPriority w:val="99"/>
    <w:semiHidden/>
    <w:rsid w:val="00146445"/>
    <w:pPr>
      <w:spacing w:after="0" w:line="240" w:lineRule="auto"/>
    </w:pPr>
    <w:rPr>
      <w:rFonts w:ascii="Verdana" w:eastAsiaTheme="minorEastAsia" w:hAnsi="Verdana"/>
      <w:sz w:val="20"/>
      <w:lang w:eastAsia="zh-CN"/>
    </w:rPr>
  </w:style>
  <w:style w:type="table" w:customStyle="1" w:styleId="TableGrid4">
    <w:name w:val="Table Grid4"/>
    <w:basedOn w:val="TableNormal"/>
    <w:next w:val="TableGrid"/>
    <w:uiPriority w:val="39"/>
    <w:rsid w:val="00C459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459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206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yperlink" Target="ttps://doi.org/10.1016/j.addbeh.2018.01.03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yperlink" Target="ttps://doi.org/10.1016/S0277-9536(02)00248-4." TargetMode="External"/><Relationship Id="rId2" Type="http://schemas.openxmlformats.org/officeDocument/2006/relationships/numbering" Target="numbering.xml"/><Relationship Id="rId16" Type="http://schemas.openxmlformats.org/officeDocument/2006/relationships/hyperlink" Target="ttps://doi.org/10.1016/j.socscimed.2005.11.058."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ttps://www.ucl.ac.uk/health-psychology/bcttaxonomy/Online_training." TargetMode="External"/><Relationship Id="rId10" Type="http://schemas.openxmlformats.org/officeDocument/2006/relationships/header" Target="header2.xml"/><Relationship Id="rId19" Type="http://schemas.openxmlformats.org/officeDocument/2006/relationships/hyperlink" Target="https://doi.org/10.1016/j.jebo.2013.10.01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ttps://doi.org/10.1016/S0020-7489(00)00044-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7048B-3720-440B-A5A0-9A0906C59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25401</Words>
  <Characters>144789</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6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gie Elizabeth</dc:creator>
  <cp:keywords/>
  <dc:description/>
  <cp:lastModifiedBy>Dorota Smith</cp:lastModifiedBy>
  <cp:revision>2</cp:revision>
  <cp:lastPrinted>2019-01-29T09:39:00Z</cp:lastPrinted>
  <dcterms:created xsi:type="dcterms:W3CDTF">2019-02-11T14:14:00Z</dcterms:created>
  <dcterms:modified xsi:type="dcterms:W3CDTF">2019-02-11T14:14:00Z</dcterms:modified>
</cp:coreProperties>
</file>